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904B88" w14:textId="41B45B75" w:rsidR="00B20BCD" w:rsidRPr="00484D32" w:rsidRDefault="001C762A" w:rsidP="00B20BCD">
      <w:pPr>
        <w:autoSpaceDE w:val="0"/>
        <w:autoSpaceDN w:val="0"/>
        <w:jc w:val="center"/>
        <w:rPr>
          <w:rFonts w:eastAsia="PMingLiU"/>
          <w:lang w:val="en-GB"/>
        </w:rPr>
      </w:pPr>
      <w:r w:rsidRPr="001C762A">
        <w:rPr>
          <w:rFonts w:eastAsia="PMingLiU"/>
          <w:b/>
          <w:noProof/>
          <w:szCs w:val="10"/>
          <w:lang w:val="en-GB"/>
        </w:rPr>
        <w:drawing>
          <wp:anchor distT="0" distB="0" distL="114300" distR="114300" simplePos="0" relativeHeight="251656704" behindDoc="1" locked="0" layoutInCell="1" allowOverlap="1" wp14:anchorId="7807FD21" wp14:editId="75118C59">
            <wp:simplePos x="0" y="0"/>
            <wp:positionH relativeFrom="margin">
              <wp:align>center</wp:align>
            </wp:positionH>
            <wp:positionV relativeFrom="page">
              <wp:posOffset>920659</wp:posOffset>
            </wp:positionV>
            <wp:extent cx="1123079" cy="1232826"/>
            <wp:effectExtent l="0" t="0" r="1270" b="5715"/>
            <wp:wrapTight wrapText="bothSides">
              <wp:wrapPolygon edited="0">
                <wp:start x="0" y="0"/>
                <wp:lineTo x="0" y="21366"/>
                <wp:lineTo x="21258" y="21366"/>
                <wp:lineTo x="21258" y="0"/>
                <wp:lineTo x="0" y="0"/>
              </wp:wrapPolygon>
            </wp:wrapTight>
            <wp:docPr id="1440826144" name="Picture 1" descr="A red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26144" name="Picture 1" descr="A red and white logo&#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3079" cy="1232826"/>
                    </a:xfrm>
                    <a:prstGeom prst="rect">
                      <a:avLst/>
                    </a:prstGeom>
                  </pic:spPr>
                </pic:pic>
              </a:graphicData>
            </a:graphic>
            <wp14:sizeRelH relativeFrom="margin">
              <wp14:pctWidth>0</wp14:pctWidth>
            </wp14:sizeRelH>
            <wp14:sizeRelV relativeFrom="margin">
              <wp14:pctHeight>0</wp14:pctHeight>
            </wp14:sizeRelV>
          </wp:anchor>
        </w:drawing>
      </w:r>
      <w:r w:rsidR="00E67304">
        <w:rPr>
          <w:noProof/>
        </w:rPr>
        <mc:AlternateContent>
          <mc:Choice Requires="wps">
            <w:drawing>
              <wp:inline distT="0" distB="0" distL="0" distR="0" wp14:anchorId="3958DFF4" wp14:editId="3AA2DAE5">
                <wp:extent cx="306705" cy="306705"/>
                <wp:effectExtent l="0" t="0" r="0" b="0"/>
                <wp:docPr id="1086541575" name="Rectangle 1" descr="Temple University"/>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C6F762" id="Rectangle 1" o:spid="_x0000_s1026" alt="Temple University"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p>
    <w:p w14:paraId="26475E2D" w14:textId="77777777" w:rsidR="001C762A" w:rsidRDefault="001C762A" w:rsidP="00B20BCD">
      <w:pPr>
        <w:autoSpaceDE w:val="0"/>
        <w:autoSpaceDN w:val="0"/>
        <w:spacing w:before="360" w:after="960"/>
        <w:jc w:val="center"/>
        <w:rPr>
          <w:rFonts w:eastAsia="PMingLiU"/>
          <w:b/>
          <w:sz w:val="36"/>
          <w:lang w:val="en-GB"/>
        </w:rPr>
      </w:pPr>
    </w:p>
    <w:p w14:paraId="79AE8AE0" w14:textId="6CB2E6A6" w:rsidR="00B20BCD" w:rsidRPr="00B30879" w:rsidRDefault="002757C5" w:rsidP="00B20BCD">
      <w:pPr>
        <w:autoSpaceDE w:val="0"/>
        <w:autoSpaceDN w:val="0"/>
        <w:spacing w:before="360" w:after="960"/>
        <w:jc w:val="center"/>
        <w:rPr>
          <w:rFonts w:eastAsia="PMingLiU"/>
          <w:b/>
          <w:sz w:val="40"/>
          <w:szCs w:val="22"/>
          <w:lang w:val="en-GB"/>
        </w:rPr>
      </w:pPr>
      <w:r w:rsidRPr="00B30879">
        <w:rPr>
          <w:rFonts w:eastAsia="PMingLiU"/>
          <w:b/>
          <w:sz w:val="44"/>
          <w:szCs w:val="24"/>
          <w:lang w:val="en-GB"/>
        </w:rPr>
        <w:t>Temple University</w:t>
      </w:r>
    </w:p>
    <w:p w14:paraId="7241F0A4" w14:textId="77777777" w:rsidR="00B30879" w:rsidRDefault="00B30879" w:rsidP="00B30879">
      <w:pPr>
        <w:keepNext/>
        <w:ind w:left="2880"/>
        <w:outlineLvl w:val="0"/>
        <w:rPr>
          <w:b/>
          <w:sz w:val="32"/>
          <w:szCs w:val="32"/>
          <w:lang w:val="en-GB"/>
        </w:rPr>
      </w:pPr>
      <w:bookmarkStart w:id="0" w:name="_Toc207028479"/>
      <w:bookmarkStart w:id="1" w:name="_Toc207652673"/>
      <w:bookmarkStart w:id="2" w:name="_Toc207652711"/>
      <w:bookmarkStart w:id="3" w:name="_Toc207656036"/>
      <w:bookmarkStart w:id="4" w:name="_Toc207656266"/>
      <w:r>
        <w:rPr>
          <w:b/>
          <w:sz w:val="32"/>
          <w:szCs w:val="32"/>
          <w:lang w:val="en-GB"/>
        </w:rPr>
        <w:t xml:space="preserve">  </w:t>
      </w:r>
      <w:bookmarkStart w:id="5" w:name="_Toc207824094"/>
      <w:bookmarkStart w:id="6" w:name="_Toc207825519"/>
      <w:bookmarkStart w:id="7" w:name="_Toc207825602"/>
      <w:bookmarkStart w:id="8" w:name="_Toc208139117"/>
      <w:bookmarkStart w:id="9" w:name="_Toc208139543"/>
      <w:bookmarkStart w:id="10" w:name="_Toc208174892"/>
      <w:bookmarkStart w:id="11" w:name="_Toc208177598"/>
      <w:bookmarkStart w:id="12" w:name="_Toc208178695"/>
      <w:bookmarkStart w:id="13" w:name="_Toc208778948"/>
      <w:bookmarkStart w:id="14" w:name="_Toc209385668"/>
      <w:bookmarkStart w:id="15" w:name="_Toc209385963"/>
      <w:bookmarkStart w:id="16" w:name="_Toc210597554"/>
      <w:bookmarkStart w:id="17" w:name="_Toc216063188"/>
      <w:bookmarkStart w:id="18" w:name="_Toc216063865"/>
      <w:r w:rsidR="00B20BCD" w:rsidRPr="00484D32">
        <w:rPr>
          <w:b/>
          <w:sz w:val="32"/>
          <w:szCs w:val="32"/>
          <w:lang w:val="en-GB"/>
        </w:rPr>
        <w:t>College of Engineering</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506CA9FE" w14:textId="77777777" w:rsidR="00B30879" w:rsidRDefault="00B30879" w:rsidP="00B30879">
      <w:pPr>
        <w:keepNext/>
        <w:ind w:left="2880"/>
        <w:outlineLvl w:val="0"/>
        <w:rPr>
          <w:b/>
          <w:sz w:val="32"/>
          <w:szCs w:val="32"/>
          <w:lang w:val="en-GB"/>
        </w:rPr>
      </w:pPr>
    </w:p>
    <w:p w14:paraId="4123DF11" w14:textId="256D6ED7" w:rsidR="00B20BCD" w:rsidRDefault="002757C5" w:rsidP="00B30879">
      <w:pPr>
        <w:keepNext/>
        <w:ind w:left="2880" w:firstLine="720"/>
        <w:outlineLvl w:val="0"/>
        <w:rPr>
          <w:b/>
          <w:sz w:val="32"/>
          <w:szCs w:val="24"/>
          <w:lang w:val="en-GB"/>
        </w:rPr>
      </w:pPr>
      <w:bookmarkStart w:id="19" w:name="_Toc207824095"/>
      <w:bookmarkStart w:id="20" w:name="_Toc207825520"/>
      <w:bookmarkStart w:id="21" w:name="_Toc207825603"/>
      <w:bookmarkStart w:id="22" w:name="_Toc208139118"/>
      <w:bookmarkStart w:id="23" w:name="_Toc208139544"/>
      <w:bookmarkStart w:id="24" w:name="_Toc208174893"/>
      <w:bookmarkStart w:id="25" w:name="_Toc208177599"/>
      <w:bookmarkStart w:id="26" w:name="_Toc208178027"/>
      <w:bookmarkStart w:id="27" w:name="_Toc208178696"/>
      <w:bookmarkStart w:id="28" w:name="_Toc208778949"/>
      <w:bookmarkStart w:id="29" w:name="_Toc209385669"/>
      <w:bookmarkStart w:id="30" w:name="_Toc209385964"/>
      <w:bookmarkStart w:id="31" w:name="_Toc210597555"/>
      <w:bookmarkStart w:id="32" w:name="_Toc216063189"/>
      <w:bookmarkStart w:id="33" w:name="_Toc216063866"/>
      <w:r>
        <w:rPr>
          <w:b/>
          <w:sz w:val="32"/>
          <w:szCs w:val="24"/>
          <w:lang w:val="en-GB"/>
        </w:rPr>
        <w:t>Bioengineering</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7B8DCFF5" w14:textId="77777777" w:rsidR="00B30879" w:rsidRPr="00B30879" w:rsidRDefault="00B30879" w:rsidP="00457BCA">
      <w:pPr>
        <w:pStyle w:val="Body"/>
        <w:rPr>
          <w:lang w:val="en-GB"/>
        </w:rPr>
      </w:pPr>
    </w:p>
    <w:p w14:paraId="183163D9" w14:textId="1765E94F" w:rsidR="00B20BCD" w:rsidRDefault="001254BD" w:rsidP="00B20BCD">
      <w:pPr>
        <w:jc w:val="center"/>
        <w:rPr>
          <w:sz w:val="28"/>
          <w:szCs w:val="28"/>
          <w:lang w:val="en-GB"/>
        </w:rPr>
      </w:pPr>
      <w:r>
        <w:rPr>
          <w:sz w:val="28"/>
          <w:szCs w:val="28"/>
          <w:lang w:val="en-GB"/>
        </w:rPr>
        <w:t>Design Document</w:t>
      </w:r>
    </w:p>
    <w:p w14:paraId="39D0390D" w14:textId="048FE95D" w:rsidR="00B20BCD" w:rsidRPr="00484D32" w:rsidRDefault="002757C5" w:rsidP="00B20BCD">
      <w:pPr>
        <w:spacing w:before="960" w:after="960"/>
        <w:jc w:val="center"/>
        <w:rPr>
          <w:b/>
          <w:bCs/>
          <w:sz w:val="32"/>
          <w:szCs w:val="32"/>
          <w:lang w:val="en-GB"/>
        </w:rPr>
      </w:pPr>
      <w:r>
        <w:rPr>
          <w:b/>
          <w:bCs/>
          <w:sz w:val="32"/>
          <w:szCs w:val="32"/>
          <w:lang w:val="en-GB"/>
        </w:rPr>
        <w:t>Partial G</w:t>
      </w:r>
      <w:r w:rsidR="00972DAA">
        <w:rPr>
          <w:b/>
          <w:bCs/>
          <w:sz w:val="32"/>
          <w:szCs w:val="32"/>
          <w:lang w:val="en-GB"/>
        </w:rPr>
        <w:t>r</w:t>
      </w:r>
      <w:r>
        <w:rPr>
          <w:b/>
          <w:bCs/>
          <w:sz w:val="32"/>
          <w:szCs w:val="32"/>
          <w:lang w:val="en-GB"/>
        </w:rPr>
        <w:t>avity Bioreactor</w:t>
      </w:r>
    </w:p>
    <w:p w14:paraId="04296A90" w14:textId="21A34BA8" w:rsidR="00B20BCD" w:rsidRPr="00484D32" w:rsidRDefault="00B20BCD" w:rsidP="00B20BCD">
      <w:pPr>
        <w:spacing w:after="240"/>
        <w:jc w:val="center"/>
        <w:rPr>
          <w:sz w:val="28"/>
          <w:szCs w:val="28"/>
          <w:lang w:val="en-GB"/>
        </w:rPr>
      </w:pPr>
      <w:r w:rsidRPr="00484D32">
        <w:rPr>
          <w:sz w:val="28"/>
          <w:szCs w:val="28"/>
          <w:lang w:val="en-GB"/>
        </w:rPr>
        <w:t>Presented By:</w:t>
      </w:r>
      <w:r w:rsidR="006E6A03">
        <w:rPr>
          <w:sz w:val="28"/>
          <w:szCs w:val="28"/>
          <w:lang w:val="en-GB"/>
        </w:rPr>
        <w:t xml:space="preserve"> Team #13</w:t>
      </w:r>
    </w:p>
    <w:tbl>
      <w:tblPr>
        <w:tblW w:w="0" w:type="auto"/>
        <w:tblInd w:w="-106" w:type="dxa"/>
        <w:tblLook w:val="00A0" w:firstRow="1" w:lastRow="0" w:firstColumn="1" w:lastColumn="0" w:noHBand="0" w:noVBand="0"/>
      </w:tblPr>
      <w:tblGrid>
        <w:gridCol w:w="4360"/>
        <w:gridCol w:w="4361"/>
      </w:tblGrid>
      <w:tr w:rsidR="00B20BCD" w:rsidRPr="00484D32" w14:paraId="6D611529" w14:textId="77777777">
        <w:tc>
          <w:tcPr>
            <w:tcW w:w="4360" w:type="dxa"/>
          </w:tcPr>
          <w:p w14:paraId="43E9CAB0" w14:textId="6CA1451D"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Dmitry M Hackel</w:t>
            </w:r>
          </w:p>
        </w:tc>
        <w:tc>
          <w:tcPr>
            <w:tcW w:w="4361" w:type="dxa"/>
          </w:tcPr>
          <w:p w14:paraId="7B119A80" w14:textId="4FB1E755"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Irene Bui</w:t>
            </w:r>
          </w:p>
        </w:tc>
      </w:tr>
      <w:tr w:rsidR="00B20BCD" w:rsidRPr="00484D32" w14:paraId="315C89A7" w14:textId="77777777">
        <w:tc>
          <w:tcPr>
            <w:tcW w:w="4360" w:type="dxa"/>
          </w:tcPr>
          <w:p w14:paraId="4075BF0E" w14:textId="4397FF19"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Jake Fisher</w:t>
            </w:r>
          </w:p>
        </w:tc>
        <w:tc>
          <w:tcPr>
            <w:tcW w:w="4361" w:type="dxa"/>
          </w:tcPr>
          <w:p w14:paraId="002F4AFD" w14:textId="27C20B66"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Zenub Abouzid</w:t>
            </w:r>
          </w:p>
        </w:tc>
      </w:tr>
    </w:tbl>
    <w:p w14:paraId="461998EC" w14:textId="77777777" w:rsidR="00B20BCD" w:rsidRPr="00484D32" w:rsidRDefault="00B20BCD" w:rsidP="00972DAA">
      <w:pPr>
        <w:autoSpaceDE w:val="0"/>
        <w:autoSpaceDN w:val="0"/>
        <w:spacing w:after="480"/>
        <w:rPr>
          <w:rFonts w:eastAsia="PMingLiU"/>
          <w:i/>
          <w:sz w:val="28"/>
          <w:szCs w:val="28"/>
          <w:lang w:val="en-GB"/>
        </w:rPr>
      </w:pPr>
    </w:p>
    <w:p w14:paraId="5F0C6203" w14:textId="77777777" w:rsidR="00B20BCD" w:rsidRPr="00484D32" w:rsidRDefault="00B20BCD" w:rsidP="00B20BCD">
      <w:pPr>
        <w:spacing w:after="240"/>
        <w:jc w:val="center"/>
        <w:rPr>
          <w:sz w:val="28"/>
          <w:szCs w:val="28"/>
          <w:lang w:val="en-GB"/>
        </w:rPr>
      </w:pPr>
      <w:r w:rsidRPr="00484D32">
        <w:rPr>
          <w:sz w:val="28"/>
          <w:szCs w:val="28"/>
          <w:lang w:val="en-GB"/>
        </w:rPr>
        <w:t>Supervised By:</w:t>
      </w:r>
    </w:p>
    <w:p w14:paraId="6DCA8CC5" w14:textId="32318659" w:rsidR="00B20BCD" w:rsidRPr="00972DAA" w:rsidRDefault="00AA130B" w:rsidP="00972DAA">
      <w:pPr>
        <w:spacing w:after="480"/>
        <w:jc w:val="center"/>
        <w:rPr>
          <w:i/>
          <w:iCs/>
          <w:sz w:val="28"/>
          <w:szCs w:val="28"/>
          <w:lang w:val="en-GB"/>
        </w:rPr>
      </w:pPr>
      <w:r>
        <w:rPr>
          <w:i/>
          <w:iCs/>
          <w:sz w:val="28"/>
          <w:szCs w:val="28"/>
          <w:lang w:val="en-GB"/>
        </w:rPr>
        <w:t>Dr. Yah-el Har-el</w:t>
      </w:r>
      <w:r w:rsidR="0C48E2E5" w:rsidRPr="0EAE2CE8">
        <w:rPr>
          <w:i/>
          <w:iCs/>
          <w:sz w:val="28"/>
          <w:szCs w:val="28"/>
          <w:lang w:val="en-GB"/>
        </w:rPr>
        <w:t xml:space="preserve"> &amp; Dr. Peter Lelkes</w:t>
      </w:r>
    </w:p>
    <w:p w14:paraId="018FEF8E" w14:textId="02FBBE07" w:rsidR="00B30879" w:rsidRPr="00CA531D" w:rsidRDefault="0018170C" w:rsidP="00CA531D">
      <w:pPr>
        <w:pStyle w:val="Footer"/>
        <w:rPr>
          <w:rFonts w:eastAsia="PMingLiU"/>
          <w:spacing w:val="100"/>
          <w:lang w:val="en-GB"/>
        </w:rPr>
      </w:pPr>
      <w:r>
        <w:rPr>
          <w:rFonts w:eastAsia="PMingLiU"/>
          <w:spacing w:val="100"/>
          <w:lang w:val="en-GB"/>
        </w:rPr>
        <w:t>1</w:t>
      </w:r>
      <w:r w:rsidR="001254BD">
        <w:rPr>
          <w:rFonts w:eastAsia="PMingLiU"/>
          <w:spacing w:val="100"/>
          <w:lang w:val="en-GB"/>
        </w:rPr>
        <w:t>2</w:t>
      </w:r>
      <w:r w:rsidR="00972DAA">
        <w:rPr>
          <w:rFonts w:eastAsia="PMingLiU"/>
          <w:spacing w:val="100"/>
          <w:lang w:val="en-GB"/>
        </w:rPr>
        <w:t xml:space="preserve"> </w:t>
      </w:r>
      <w:r w:rsidR="00972DAA" w:rsidRPr="00484D32">
        <w:rPr>
          <w:rFonts w:eastAsia="PMingLiU"/>
          <w:spacing w:val="100"/>
          <w:lang w:val="en-GB"/>
        </w:rPr>
        <w:t>–</w:t>
      </w:r>
      <w:r w:rsidR="00972DAA">
        <w:rPr>
          <w:rFonts w:eastAsia="PMingLiU"/>
          <w:spacing w:val="100"/>
          <w:lang w:val="en-GB"/>
        </w:rPr>
        <w:t xml:space="preserve"> </w:t>
      </w:r>
      <w:r>
        <w:rPr>
          <w:rFonts w:eastAsia="PMingLiU"/>
          <w:spacing w:val="100"/>
          <w:lang w:val="en-GB"/>
        </w:rPr>
        <w:t>0</w:t>
      </w:r>
      <w:r w:rsidR="001254BD">
        <w:rPr>
          <w:rFonts w:eastAsia="PMingLiU"/>
          <w:spacing w:val="100"/>
          <w:lang w:val="en-GB"/>
        </w:rPr>
        <w:t>8</w:t>
      </w:r>
      <w:r w:rsidR="00B20BCD" w:rsidRPr="00484D32">
        <w:rPr>
          <w:rFonts w:eastAsia="PMingLiU"/>
          <w:spacing w:val="100"/>
          <w:lang w:val="en-GB"/>
        </w:rPr>
        <w:t xml:space="preserve"> – </w:t>
      </w:r>
      <w:r w:rsidR="00972DAA">
        <w:rPr>
          <w:rFonts w:eastAsia="PMingLiU"/>
          <w:spacing w:val="100"/>
          <w:lang w:val="en-GB"/>
        </w:rPr>
        <w:t>2</w:t>
      </w:r>
      <w:r w:rsidR="006468CC">
        <w:rPr>
          <w:rFonts w:eastAsia="PMingLiU"/>
          <w:spacing w:val="100"/>
          <w:lang w:val="en-GB"/>
        </w:rPr>
        <w:t>025</w:t>
      </w:r>
      <w:r w:rsidR="00B30879">
        <w:rPr>
          <w:rFonts w:eastAsia="PMingLiU"/>
          <w:b/>
          <w:sz w:val="36"/>
          <w:lang w:val="en-GB"/>
        </w:rPr>
        <w:br w:type="page"/>
      </w:r>
    </w:p>
    <w:p w14:paraId="2FDF9DBE" w14:textId="0A6FE424" w:rsidR="002043D5" w:rsidRDefault="002043D5" w:rsidP="002043D5">
      <w:pPr>
        <w:pStyle w:val="Footer"/>
        <w:rPr>
          <w:rFonts w:eastAsia="PMingLiU"/>
          <w:b/>
          <w:sz w:val="36"/>
          <w:lang w:val="en-GB"/>
        </w:rPr>
      </w:pPr>
      <w:r>
        <w:rPr>
          <w:rFonts w:eastAsia="PMingLiU"/>
          <w:b/>
          <w:sz w:val="36"/>
          <w:lang w:val="en-GB"/>
        </w:rPr>
        <w:lastRenderedPageBreak/>
        <w:t>Acknowledgment</w:t>
      </w:r>
    </w:p>
    <w:p w14:paraId="0C2F742F" w14:textId="77777777" w:rsidR="00ED446C" w:rsidRPr="002043D5" w:rsidRDefault="00ED446C" w:rsidP="002043D5">
      <w:pPr>
        <w:pStyle w:val="Footer"/>
        <w:rPr>
          <w:rFonts w:eastAsia="PMingLiU"/>
          <w:spacing w:val="100"/>
          <w:lang w:val="en-GB"/>
        </w:rPr>
      </w:pPr>
    </w:p>
    <w:p w14:paraId="7C644DD3" w14:textId="77777777" w:rsidR="00896EA5" w:rsidRDefault="00896EA5" w:rsidP="00ED446C">
      <w:pPr>
        <w:pStyle w:val="Footer"/>
        <w:jc w:val="left"/>
        <w:rPr>
          <w:rFonts w:eastAsia="PMingLiU"/>
          <w:spacing w:val="100"/>
          <w:lang w:val="en-GB"/>
        </w:rPr>
      </w:pPr>
    </w:p>
    <w:p w14:paraId="4EC660C6" w14:textId="6B630FB7" w:rsidR="00ED446C" w:rsidRDefault="00ED446C" w:rsidP="00457BCA">
      <w:pPr>
        <w:pStyle w:val="Body"/>
        <w:rPr>
          <w:rFonts w:eastAsia="PMingLiU"/>
          <w:lang w:val="en-GB"/>
        </w:rPr>
      </w:pPr>
      <w:r>
        <w:rPr>
          <w:rFonts w:eastAsia="PMingLiU"/>
          <w:lang w:val="en-GB"/>
        </w:rPr>
        <w:t xml:space="preserve">We </w:t>
      </w:r>
      <w:r w:rsidR="007105FC">
        <w:rPr>
          <w:rFonts w:eastAsia="PMingLiU"/>
          <w:lang w:val="en-GB"/>
        </w:rPr>
        <w:t>want</w:t>
      </w:r>
      <w:r>
        <w:rPr>
          <w:rFonts w:eastAsia="PMingLiU"/>
          <w:lang w:val="en-GB"/>
        </w:rPr>
        <w:t xml:space="preserve"> to extend our </w:t>
      </w:r>
      <w:r w:rsidR="007105FC">
        <w:rPr>
          <w:rFonts w:eastAsia="PMingLiU"/>
          <w:lang w:val="en-GB"/>
        </w:rPr>
        <w:t>most profound</w:t>
      </w:r>
      <w:r>
        <w:rPr>
          <w:rFonts w:eastAsia="PMingLiU"/>
          <w:lang w:val="en-GB"/>
        </w:rPr>
        <w:t xml:space="preserve"> appreciation to the following individuals and organizations who have contributed to the completion of this project: </w:t>
      </w:r>
    </w:p>
    <w:p w14:paraId="1B1EF53E" w14:textId="77777777" w:rsidR="007C7A87" w:rsidRDefault="007C7A87" w:rsidP="00457BCA">
      <w:pPr>
        <w:pStyle w:val="Body"/>
        <w:rPr>
          <w:rFonts w:eastAsia="PMingLiU"/>
          <w:lang w:val="en-GB"/>
        </w:rPr>
      </w:pPr>
    </w:p>
    <w:p w14:paraId="4C114E37" w14:textId="14A2344E" w:rsidR="007C7A87" w:rsidRDefault="007C7A87" w:rsidP="00457BCA">
      <w:pPr>
        <w:pStyle w:val="Body"/>
        <w:numPr>
          <w:ilvl w:val="0"/>
          <w:numId w:val="14"/>
        </w:numPr>
        <w:rPr>
          <w:rFonts w:eastAsia="PMingLiU"/>
          <w:lang w:val="en-GB"/>
        </w:rPr>
      </w:pPr>
      <w:r>
        <w:rPr>
          <w:rFonts w:eastAsia="PMingLiU"/>
          <w:lang w:val="en-GB"/>
        </w:rPr>
        <w:t xml:space="preserve">Dr. Jonathan </w:t>
      </w:r>
      <w:r w:rsidR="00957C0D">
        <w:rPr>
          <w:rFonts w:eastAsia="PMingLiU"/>
          <w:lang w:val="en-GB"/>
        </w:rPr>
        <w:t>Gerstenhaber</w:t>
      </w:r>
      <w:r w:rsidR="00115528">
        <w:rPr>
          <w:rFonts w:eastAsia="PMingLiU"/>
          <w:lang w:val="en-GB"/>
        </w:rPr>
        <w:t>,</w:t>
      </w:r>
      <w:r w:rsidR="00957C0D">
        <w:rPr>
          <w:rFonts w:eastAsia="PMingLiU"/>
          <w:lang w:val="en-GB"/>
        </w:rPr>
        <w:t xml:space="preserve"> for </w:t>
      </w:r>
      <w:r w:rsidR="00496D50">
        <w:rPr>
          <w:rFonts w:eastAsia="PMingLiU"/>
          <w:lang w:val="en-GB"/>
        </w:rPr>
        <w:t>providing valuable information</w:t>
      </w:r>
      <w:r w:rsidR="007B2A64">
        <w:rPr>
          <w:rFonts w:eastAsia="PMingLiU"/>
          <w:lang w:val="en-GB"/>
        </w:rPr>
        <w:t xml:space="preserve"> on </w:t>
      </w:r>
      <w:r w:rsidR="00437F78">
        <w:rPr>
          <w:rFonts w:eastAsia="PMingLiU"/>
          <w:lang w:val="en-GB"/>
        </w:rPr>
        <w:t xml:space="preserve">previous prototypes, </w:t>
      </w:r>
      <w:r w:rsidR="00525B12">
        <w:rPr>
          <w:rFonts w:eastAsia="PMingLiU"/>
          <w:lang w:val="en-GB"/>
        </w:rPr>
        <w:t>coding</w:t>
      </w:r>
      <w:r w:rsidR="00C533D8">
        <w:rPr>
          <w:rFonts w:eastAsia="PMingLiU"/>
          <w:lang w:val="en-GB"/>
        </w:rPr>
        <w:t>,</w:t>
      </w:r>
      <w:r w:rsidR="00525B12">
        <w:rPr>
          <w:rFonts w:eastAsia="PMingLiU"/>
          <w:lang w:val="en-GB"/>
        </w:rPr>
        <w:t xml:space="preserve"> debugging, </w:t>
      </w:r>
      <w:r w:rsidR="00437F78">
        <w:rPr>
          <w:rFonts w:eastAsia="PMingLiU"/>
          <w:lang w:val="en-GB"/>
        </w:rPr>
        <w:t>and ideas that paved the way for the prototype</w:t>
      </w:r>
      <w:r w:rsidR="0052359B">
        <w:rPr>
          <w:rFonts w:eastAsia="PMingLiU"/>
          <w:lang w:val="en-GB"/>
        </w:rPr>
        <w:t xml:space="preserve">, and for </w:t>
      </w:r>
      <w:r w:rsidR="00185EE9">
        <w:rPr>
          <w:rFonts w:eastAsia="PMingLiU"/>
          <w:lang w:val="en-GB"/>
        </w:rPr>
        <w:t>delivering</w:t>
      </w:r>
      <w:r w:rsidR="007B2A64">
        <w:rPr>
          <w:rFonts w:eastAsia="PMingLiU"/>
          <w:lang w:val="en-GB"/>
        </w:rPr>
        <w:t xml:space="preserve"> his lab time and office hours for us to </w:t>
      </w:r>
      <w:r w:rsidR="0052359B">
        <w:rPr>
          <w:rFonts w:eastAsia="PMingLiU"/>
          <w:lang w:val="en-GB"/>
        </w:rPr>
        <w:t>finalize our prototype</w:t>
      </w:r>
      <w:r w:rsidR="00437F78">
        <w:rPr>
          <w:rFonts w:eastAsia="PMingLiU"/>
          <w:lang w:val="en-GB"/>
        </w:rPr>
        <w:t>.</w:t>
      </w:r>
    </w:p>
    <w:p w14:paraId="4E8FDDF5" w14:textId="77777777" w:rsidR="00525B12" w:rsidRDefault="00525B12" w:rsidP="00525B12">
      <w:pPr>
        <w:pStyle w:val="ListParagraph"/>
        <w:rPr>
          <w:rFonts w:eastAsia="PMingLiU"/>
          <w:lang w:val="en-GB"/>
        </w:rPr>
      </w:pPr>
    </w:p>
    <w:p w14:paraId="4BC7E458" w14:textId="253D945E" w:rsidR="00525B12" w:rsidRDefault="00525B12" w:rsidP="00457BCA">
      <w:pPr>
        <w:pStyle w:val="Body"/>
        <w:numPr>
          <w:ilvl w:val="0"/>
          <w:numId w:val="14"/>
        </w:numPr>
        <w:rPr>
          <w:rFonts w:eastAsia="PMingLiU"/>
          <w:lang w:val="en-GB"/>
        </w:rPr>
      </w:pPr>
      <w:r>
        <w:rPr>
          <w:rFonts w:eastAsia="PMingLiU"/>
          <w:lang w:val="en-GB"/>
        </w:rPr>
        <w:t xml:space="preserve">Dr. </w:t>
      </w:r>
      <w:r w:rsidR="001A2DAA">
        <w:rPr>
          <w:rFonts w:eastAsia="PMingLiU"/>
          <w:lang w:val="en-GB"/>
        </w:rPr>
        <w:t>Michael</w:t>
      </w:r>
      <w:r>
        <w:rPr>
          <w:rFonts w:eastAsia="PMingLiU"/>
          <w:lang w:val="en-GB"/>
        </w:rPr>
        <w:t xml:space="preserve"> Phel</w:t>
      </w:r>
      <w:r w:rsidR="00C533D8">
        <w:rPr>
          <w:rFonts w:eastAsia="PMingLiU"/>
          <w:lang w:val="en-GB"/>
        </w:rPr>
        <w:t>a</w:t>
      </w:r>
      <w:r>
        <w:rPr>
          <w:rFonts w:eastAsia="PMingLiU"/>
          <w:lang w:val="en-GB"/>
        </w:rPr>
        <w:t xml:space="preserve">n, for allowing us to </w:t>
      </w:r>
      <w:r w:rsidR="00167E2D">
        <w:rPr>
          <w:rFonts w:eastAsia="PMingLiU"/>
          <w:lang w:val="en-GB"/>
        </w:rPr>
        <w:t>u</w:t>
      </w:r>
      <w:r>
        <w:rPr>
          <w:rFonts w:eastAsia="PMingLiU"/>
          <w:lang w:val="en-GB"/>
        </w:rPr>
        <w:t>se his air-bubble-bioreactor</w:t>
      </w:r>
    </w:p>
    <w:p w14:paraId="178584C0" w14:textId="77777777" w:rsidR="007B2A64" w:rsidRDefault="007B2A64" w:rsidP="007B2A64">
      <w:pPr>
        <w:pStyle w:val="ListParagraph"/>
        <w:rPr>
          <w:rFonts w:eastAsia="PMingLiU"/>
          <w:lang w:val="en-GB"/>
        </w:rPr>
      </w:pPr>
    </w:p>
    <w:p w14:paraId="1CB99B3F" w14:textId="6680EA58" w:rsidR="007B2A64" w:rsidRDefault="0052359B" w:rsidP="00457BCA">
      <w:pPr>
        <w:pStyle w:val="Body"/>
        <w:numPr>
          <w:ilvl w:val="0"/>
          <w:numId w:val="14"/>
        </w:numPr>
        <w:rPr>
          <w:rFonts w:eastAsia="PMingLiU"/>
          <w:lang w:val="en-GB"/>
        </w:rPr>
      </w:pPr>
      <w:r>
        <w:rPr>
          <w:rFonts w:eastAsia="PMingLiU"/>
          <w:lang w:val="en-GB"/>
        </w:rPr>
        <w:t>Dr. James Furmato</w:t>
      </w:r>
      <w:r w:rsidR="00185EE9">
        <w:rPr>
          <w:rFonts w:eastAsia="PMingLiU"/>
          <w:lang w:val="en-GB"/>
        </w:rPr>
        <w:t xml:space="preserve">, for allowing us to use the laboratory during his lectures. </w:t>
      </w:r>
    </w:p>
    <w:p w14:paraId="4526023F" w14:textId="77777777" w:rsidR="001254BD" w:rsidRDefault="001254BD" w:rsidP="001254BD">
      <w:pPr>
        <w:pStyle w:val="ListParagraph"/>
        <w:rPr>
          <w:rFonts w:eastAsia="PMingLiU"/>
          <w:lang w:val="en-GB"/>
        </w:rPr>
      </w:pPr>
    </w:p>
    <w:p w14:paraId="15A81E2B" w14:textId="50327A11" w:rsidR="00615A52" w:rsidRPr="008A1012" w:rsidRDefault="001A2DAA" w:rsidP="00457BCA">
      <w:pPr>
        <w:pStyle w:val="Body"/>
        <w:numPr>
          <w:ilvl w:val="0"/>
          <w:numId w:val="14"/>
        </w:numPr>
        <w:rPr>
          <w:rFonts w:eastAsia="PMingLiU"/>
          <w:lang w:val="en-GB"/>
        </w:rPr>
      </w:pPr>
      <w:r>
        <w:rPr>
          <w:rFonts w:eastAsia="PMingLiU"/>
          <w:lang w:val="en-GB"/>
        </w:rPr>
        <w:t xml:space="preserve">PhD Candidate </w:t>
      </w:r>
      <w:r w:rsidRPr="008A1012">
        <w:rPr>
          <w:rFonts w:eastAsia="PMingLiU"/>
          <w:lang w:val="en-GB"/>
        </w:rPr>
        <w:t>Jennifer Patten</w:t>
      </w:r>
      <w:r>
        <w:rPr>
          <w:rFonts w:eastAsia="PMingLiU"/>
          <w:lang w:val="en-GB"/>
        </w:rPr>
        <w:t xml:space="preserve"> and </w:t>
      </w:r>
      <w:r w:rsidR="00D03C35">
        <w:rPr>
          <w:rFonts w:eastAsia="PMingLiU"/>
          <w:lang w:val="en-GB"/>
        </w:rPr>
        <w:t xml:space="preserve">PhD Student </w:t>
      </w:r>
      <w:r w:rsidR="001254BD" w:rsidRPr="008A1012">
        <w:rPr>
          <w:rFonts w:eastAsia="PMingLiU"/>
          <w:lang w:val="en-GB"/>
        </w:rPr>
        <w:t>Sh</w:t>
      </w:r>
      <w:r w:rsidR="00D94B39">
        <w:rPr>
          <w:rFonts w:eastAsia="PMingLiU"/>
          <w:lang w:val="en-GB"/>
        </w:rPr>
        <w:t>ayly</w:t>
      </w:r>
      <w:r w:rsidR="001254BD" w:rsidRPr="008A1012">
        <w:rPr>
          <w:rFonts w:eastAsia="PMingLiU"/>
          <w:lang w:val="en-GB"/>
        </w:rPr>
        <w:t xml:space="preserve">n </w:t>
      </w:r>
      <w:r w:rsidR="00D03C35">
        <w:rPr>
          <w:rFonts w:eastAsia="PMingLiU"/>
          <w:lang w:val="en-GB"/>
        </w:rPr>
        <w:t>Westmoreland</w:t>
      </w:r>
      <w:r w:rsidR="00525B12" w:rsidRPr="008A1012">
        <w:rPr>
          <w:rFonts w:eastAsia="PMingLiU"/>
          <w:lang w:val="en-GB"/>
        </w:rPr>
        <w:t xml:space="preserve">, for </w:t>
      </w:r>
      <w:r w:rsidR="00615A52" w:rsidRPr="008A1012">
        <w:rPr>
          <w:rFonts w:eastAsia="PMingLiU"/>
          <w:lang w:val="en-GB"/>
        </w:rPr>
        <w:t xml:space="preserve">providing the materials in the lab </w:t>
      </w:r>
      <w:r>
        <w:rPr>
          <w:rFonts w:eastAsia="PMingLiU"/>
          <w:lang w:val="en-GB"/>
        </w:rPr>
        <w:t xml:space="preserve">and being present to supervise the laboratory validation test. </w:t>
      </w:r>
    </w:p>
    <w:p w14:paraId="327B0726" w14:textId="77777777" w:rsidR="00B00334" w:rsidRDefault="00B00334" w:rsidP="00B00334">
      <w:pPr>
        <w:pStyle w:val="ListParagraph"/>
        <w:rPr>
          <w:rFonts w:eastAsia="PMingLiU"/>
          <w:lang w:val="en-GB"/>
        </w:rPr>
      </w:pPr>
    </w:p>
    <w:p w14:paraId="305B1D2D" w14:textId="1B76F33A" w:rsidR="00B00334" w:rsidRDefault="00D444BC" w:rsidP="00457BCA">
      <w:pPr>
        <w:pStyle w:val="Body"/>
        <w:numPr>
          <w:ilvl w:val="0"/>
          <w:numId w:val="14"/>
        </w:numPr>
        <w:rPr>
          <w:rFonts w:eastAsia="PMingLiU"/>
          <w:lang w:val="en-GB"/>
        </w:rPr>
      </w:pPr>
      <w:r>
        <w:rPr>
          <w:rFonts w:eastAsia="PMingLiU"/>
          <w:lang w:val="en-GB"/>
        </w:rPr>
        <w:t>Bria</w:t>
      </w:r>
      <w:r w:rsidR="003917B9">
        <w:rPr>
          <w:rFonts w:eastAsia="PMingLiU"/>
          <w:lang w:val="en-GB"/>
        </w:rPr>
        <w:t>n</w:t>
      </w:r>
      <w:r>
        <w:rPr>
          <w:rFonts w:eastAsia="PMingLiU"/>
          <w:lang w:val="en-GB"/>
        </w:rPr>
        <w:t xml:space="preserve"> Amin and </w:t>
      </w:r>
      <w:r w:rsidR="003D4062">
        <w:rPr>
          <w:rFonts w:eastAsia="PMingLiU"/>
          <w:lang w:val="en-GB"/>
        </w:rPr>
        <w:t>Mat</w:t>
      </w:r>
      <w:r w:rsidR="00830FB8">
        <w:rPr>
          <w:rFonts w:eastAsia="PMingLiU"/>
          <w:lang w:val="en-GB"/>
        </w:rPr>
        <w:t>t</w:t>
      </w:r>
      <w:r w:rsidR="003D4062">
        <w:rPr>
          <w:rFonts w:eastAsia="PMingLiU"/>
          <w:lang w:val="en-GB"/>
        </w:rPr>
        <w:t xml:space="preserve">hew </w:t>
      </w:r>
      <w:r w:rsidR="00830FB8">
        <w:rPr>
          <w:rFonts w:eastAsia="PMingLiU"/>
          <w:lang w:val="en-GB"/>
        </w:rPr>
        <w:t>Short</w:t>
      </w:r>
      <w:r w:rsidR="00B63E24">
        <w:rPr>
          <w:rFonts w:eastAsia="PMingLiU"/>
          <w:lang w:val="en-GB"/>
        </w:rPr>
        <w:t xml:space="preserve">, </w:t>
      </w:r>
      <w:r w:rsidR="00370C50">
        <w:rPr>
          <w:rFonts w:eastAsia="PMingLiU"/>
          <w:lang w:val="en-GB"/>
        </w:rPr>
        <w:t xml:space="preserve">a previous team who completed a similar topic, for </w:t>
      </w:r>
      <w:r w:rsidR="0002447E">
        <w:rPr>
          <w:rFonts w:eastAsia="PMingLiU"/>
          <w:lang w:val="en-GB"/>
        </w:rPr>
        <w:t>giving</w:t>
      </w:r>
      <w:r w:rsidR="00370C50">
        <w:rPr>
          <w:rFonts w:eastAsia="PMingLiU"/>
          <w:lang w:val="en-GB"/>
        </w:rPr>
        <w:t xml:space="preserve"> us the time to </w:t>
      </w:r>
      <w:r w:rsidR="00B76179">
        <w:rPr>
          <w:rFonts w:eastAsia="PMingLiU"/>
          <w:lang w:val="en-GB"/>
        </w:rPr>
        <w:t xml:space="preserve">explain their </w:t>
      </w:r>
      <w:r w:rsidR="00E52579">
        <w:rPr>
          <w:rFonts w:eastAsia="PMingLiU"/>
          <w:lang w:val="en-GB"/>
        </w:rPr>
        <w:t>prototype in more depth</w:t>
      </w:r>
      <w:r w:rsidR="0002447E">
        <w:rPr>
          <w:rFonts w:eastAsia="PMingLiU"/>
          <w:lang w:val="en-GB"/>
        </w:rPr>
        <w:t xml:space="preserve">. </w:t>
      </w:r>
    </w:p>
    <w:p w14:paraId="7F63C549" w14:textId="77777777" w:rsidR="00185EE9" w:rsidRDefault="00185EE9" w:rsidP="00185EE9">
      <w:pPr>
        <w:pStyle w:val="ListParagraph"/>
        <w:rPr>
          <w:rFonts w:eastAsia="PMingLiU"/>
          <w:lang w:val="en-GB"/>
        </w:rPr>
      </w:pPr>
    </w:p>
    <w:p w14:paraId="05E6B96A" w14:textId="08224E33" w:rsidR="00185EE9" w:rsidRDefault="00185EE9" w:rsidP="00457BCA">
      <w:pPr>
        <w:pStyle w:val="Body"/>
        <w:numPr>
          <w:ilvl w:val="0"/>
          <w:numId w:val="14"/>
        </w:numPr>
        <w:rPr>
          <w:rFonts w:eastAsia="PMingLiU"/>
          <w:lang w:val="en-GB"/>
        </w:rPr>
      </w:pPr>
      <w:r>
        <w:rPr>
          <w:rFonts w:eastAsia="PMingLiU"/>
          <w:lang w:val="en-GB"/>
        </w:rPr>
        <w:t xml:space="preserve">Ahmed Satour and Muhammed </w:t>
      </w:r>
      <w:r w:rsidR="00F02CAA">
        <w:rPr>
          <w:rFonts w:eastAsia="PMingLiU"/>
          <w:lang w:val="en-GB"/>
        </w:rPr>
        <w:t xml:space="preserve">Hassan, for </w:t>
      </w:r>
      <w:r w:rsidR="00312DB9">
        <w:rPr>
          <w:rFonts w:eastAsia="PMingLiU"/>
          <w:lang w:val="en-GB"/>
        </w:rPr>
        <w:t>aiding in the</w:t>
      </w:r>
      <w:r w:rsidR="00F02CAA">
        <w:rPr>
          <w:rFonts w:eastAsia="PMingLiU"/>
          <w:lang w:val="en-GB"/>
        </w:rPr>
        <w:t xml:space="preserve"> program</w:t>
      </w:r>
      <w:r w:rsidR="004B252E">
        <w:rPr>
          <w:rFonts w:eastAsia="PMingLiU"/>
          <w:lang w:val="en-GB"/>
        </w:rPr>
        <w:t xml:space="preserve">. </w:t>
      </w:r>
    </w:p>
    <w:p w14:paraId="30145B1B" w14:textId="77777777" w:rsidR="00615A52" w:rsidRDefault="00615A52" w:rsidP="00615A52">
      <w:pPr>
        <w:pStyle w:val="ListParagraph"/>
        <w:rPr>
          <w:rFonts w:eastAsia="PMingLiU"/>
          <w:lang w:val="en-GB"/>
        </w:rPr>
      </w:pPr>
    </w:p>
    <w:p w14:paraId="5CE205D6" w14:textId="791BB307" w:rsidR="00DB49C7" w:rsidRPr="00DB49C7" w:rsidRDefault="00DB49C7" w:rsidP="00457BCA">
      <w:pPr>
        <w:pStyle w:val="Body"/>
        <w:numPr>
          <w:ilvl w:val="0"/>
          <w:numId w:val="14"/>
        </w:numPr>
        <w:rPr>
          <w:rFonts w:eastAsia="PMingLiU"/>
          <w:lang w:val="en-GB"/>
        </w:rPr>
      </w:pPr>
      <w:r>
        <w:rPr>
          <w:rFonts w:eastAsia="PMingLiU"/>
          <w:lang w:val="en-GB"/>
        </w:rPr>
        <w:t>The 2</w:t>
      </w:r>
      <w:r w:rsidRPr="00DB49C7">
        <w:rPr>
          <w:rFonts w:eastAsia="PMingLiU"/>
          <w:vertAlign w:val="superscript"/>
          <w:lang w:val="en-GB"/>
        </w:rPr>
        <w:t>nd</w:t>
      </w:r>
      <w:r>
        <w:rPr>
          <w:rFonts w:eastAsia="PMingLiU"/>
          <w:lang w:val="en-GB"/>
        </w:rPr>
        <w:t xml:space="preserve"> floor mechanical shop</w:t>
      </w:r>
      <w:r w:rsidR="001A2DAA">
        <w:rPr>
          <w:rFonts w:eastAsia="PMingLiU"/>
          <w:lang w:val="en-GB"/>
        </w:rPr>
        <w:t>, lab coordinators, and students who kindly helped us with</w:t>
      </w:r>
      <w:r>
        <w:rPr>
          <w:rFonts w:eastAsia="PMingLiU"/>
          <w:lang w:val="en-GB"/>
        </w:rPr>
        <w:t xml:space="preserve"> the issues faced during the build.</w:t>
      </w:r>
    </w:p>
    <w:p w14:paraId="5F7B1C10" w14:textId="77777777" w:rsidR="0002447E" w:rsidRPr="00B63E24" w:rsidRDefault="0002447E" w:rsidP="00B63E24">
      <w:pPr>
        <w:rPr>
          <w:rFonts w:eastAsia="PMingLiU"/>
          <w:lang w:val="en-GB"/>
        </w:rPr>
      </w:pPr>
    </w:p>
    <w:p w14:paraId="1986B283" w14:textId="7B93D745" w:rsidR="0002447E" w:rsidRDefault="0002447E" w:rsidP="00457BCA">
      <w:pPr>
        <w:pStyle w:val="Body"/>
        <w:numPr>
          <w:ilvl w:val="0"/>
          <w:numId w:val="14"/>
        </w:numPr>
        <w:rPr>
          <w:rFonts w:eastAsia="PMingLiU"/>
          <w:lang w:val="en-GB"/>
        </w:rPr>
      </w:pPr>
      <w:r>
        <w:rPr>
          <w:rFonts w:eastAsia="PMingLiU"/>
          <w:lang w:val="en-GB"/>
        </w:rPr>
        <w:t xml:space="preserve">Temple University, for providing access to their machines, labs, and space. </w:t>
      </w:r>
    </w:p>
    <w:p w14:paraId="1E54115E" w14:textId="77777777" w:rsidR="0002447E" w:rsidRDefault="0002447E" w:rsidP="0002447E">
      <w:pPr>
        <w:pStyle w:val="ListParagraph"/>
        <w:rPr>
          <w:rFonts w:eastAsia="PMingLiU"/>
          <w:lang w:val="en-GB"/>
        </w:rPr>
      </w:pPr>
    </w:p>
    <w:p w14:paraId="7E1FA042" w14:textId="5480E551" w:rsidR="0002447E" w:rsidRDefault="0002447E" w:rsidP="00457BCA">
      <w:pPr>
        <w:pStyle w:val="Body"/>
        <w:rPr>
          <w:rFonts w:eastAsia="PMingLiU"/>
          <w:lang w:val="en-GB"/>
        </w:rPr>
      </w:pPr>
      <w:r>
        <w:rPr>
          <w:rFonts w:eastAsia="PMingLiU"/>
          <w:lang w:val="en-GB"/>
        </w:rPr>
        <w:t xml:space="preserve">Additionally, we would like to express our gratitude to all those who have supported us in </w:t>
      </w:r>
      <w:r w:rsidR="00185EE9">
        <w:rPr>
          <w:rFonts w:eastAsia="PMingLiU"/>
          <w:lang w:val="en-GB"/>
        </w:rPr>
        <w:t>both visible and unseen ways</w:t>
      </w:r>
      <w:r w:rsidR="005049C5">
        <w:rPr>
          <w:rFonts w:eastAsia="PMingLiU"/>
          <w:lang w:val="en-GB"/>
        </w:rPr>
        <w:t xml:space="preserve">. Without your contributions and presence, this project would not have been possible. </w:t>
      </w:r>
    </w:p>
    <w:p w14:paraId="04921B16" w14:textId="77777777" w:rsidR="005049C5" w:rsidRDefault="005049C5" w:rsidP="00457BCA">
      <w:pPr>
        <w:pStyle w:val="Body"/>
        <w:rPr>
          <w:rFonts w:eastAsia="PMingLiU"/>
          <w:lang w:val="en-GB"/>
        </w:rPr>
      </w:pPr>
    </w:p>
    <w:p w14:paraId="685AAFAE" w14:textId="77777777" w:rsidR="005049C5" w:rsidRDefault="005049C5" w:rsidP="00457BCA">
      <w:pPr>
        <w:pStyle w:val="Body"/>
        <w:rPr>
          <w:rFonts w:eastAsia="PMingLiU"/>
          <w:lang w:val="en-GB"/>
        </w:rPr>
      </w:pPr>
    </w:p>
    <w:p w14:paraId="58F93321" w14:textId="27DFBE75" w:rsidR="005049C5" w:rsidRDefault="005049C5" w:rsidP="00457BCA">
      <w:pPr>
        <w:pStyle w:val="Body"/>
        <w:rPr>
          <w:rFonts w:eastAsia="PMingLiU"/>
          <w:lang w:val="en-GB"/>
        </w:rPr>
      </w:pP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p>
    <w:p w14:paraId="7A7C8502" w14:textId="12C6D055" w:rsidR="005049C5" w:rsidRPr="00AA25C8" w:rsidRDefault="005049C5" w:rsidP="00457BCA">
      <w:pPr>
        <w:pStyle w:val="Body"/>
        <w:rPr>
          <w:rFonts w:eastAsia="PMingLiU"/>
          <w:lang w:val="en-GB"/>
        </w:rPr>
      </w:pPr>
      <w:r>
        <w:rPr>
          <w:rFonts w:eastAsia="PMingLiU"/>
          <w:lang w:val="en-GB"/>
        </w:rPr>
        <w:t>Thank you.</w:t>
      </w:r>
    </w:p>
    <w:p w14:paraId="04DEB7E4" w14:textId="77777777" w:rsidR="002043D5" w:rsidRDefault="002043D5" w:rsidP="00457BCA">
      <w:pPr>
        <w:pStyle w:val="Body"/>
        <w:rPr>
          <w:rFonts w:eastAsia="PMingLiU"/>
          <w:lang w:val="en-GB"/>
        </w:rPr>
      </w:pPr>
      <w:r>
        <w:rPr>
          <w:rFonts w:eastAsia="PMingLiU"/>
          <w:lang w:val="en-GB"/>
        </w:rPr>
        <w:br w:type="page"/>
      </w:r>
    </w:p>
    <w:p w14:paraId="21809251" w14:textId="77777777" w:rsidR="00ED446C" w:rsidRDefault="00ED446C" w:rsidP="00457BCA">
      <w:pPr>
        <w:pStyle w:val="Body"/>
        <w:rPr>
          <w:rFonts w:eastAsia="PMingLiU"/>
          <w:lang w:val="en-GB"/>
        </w:rPr>
      </w:pPr>
    </w:p>
    <w:p w14:paraId="42F50F60" w14:textId="0907A201" w:rsidR="002043D5" w:rsidRPr="002043D5" w:rsidRDefault="002043D5" w:rsidP="002043D5">
      <w:pPr>
        <w:pStyle w:val="Footer"/>
        <w:rPr>
          <w:rFonts w:eastAsia="PMingLiU"/>
          <w:spacing w:val="100"/>
          <w:lang w:val="en-GB"/>
        </w:rPr>
      </w:pPr>
      <w:r>
        <w:rPr>
          <w:rFonts w:eastAsia="PMingLiU"/>
          <w:b/>
          <w:sz w:val="36"/>
          <w:lang w:val="en-GB"/>
        </w:rPr>
        <w:t>Abstract</w:t>
      </w:r>
    </w:p>
    <w:p w14:paraId="03115799" w14:textId="77777777" w:rsidR="002043D5" w:rsidRDefault="002043D5" w:rsidP="00532617">
      <w:pPr>
        <w:pStyle w:val="Footer"/>
        <w:rPr>
          <w:rFonts w:eastAsia="PMingLiU"/>
          <w:spacing w:val="100"/>
          <w:lang w:val="en-GB"/>
        </w:rPr>
      </w:pPr>
    </w:p>
    <w:p w14:paraId="02987492" w14:textId="7C961FAC" w:rsidR="00122659" w:rsidRDefault="00A81D71" w:rsidP="00457BCA">
      <w:pPr>
        <w:pStyle w:val="Body"/>
      </w:pPr>
      <w:r w:rsidRPr="00A81D71">
        <w:t>The progress of human exploration to space, the Moon, and Mars is not considered safe because of the limited understanding of how partial gravity impacts human cells. This issue has not been fully addressed due to cost limitations and the lack of validation of partial gravity on Earth. This project focused on developing a validated prototype for a partial gravity bioreactor</w:t>
      </w:r>
      <w:r>
        <w:t>. By</w:t>
      </w:r>
      <w:r w:rsidRPr="00A81D71">
        <w:t xml:space="preserve"> successfully simulating the mathematical model and conducting tests to validate the prototype, a better understanding of whether partial gravity is achieved and its limitations can be discussed.</w:t>
      </w:r>
    </w:p>
    <w:p w14:paraId="27B41A06" w14:textId="4A9BE9D4" w:rsidR="00255BF9" w:rsidRDefault="00255BF9" w:rsidP="00CB0990">
      <w:pPr>
        <w:pStyle w:val="Body"/>
      </w:pPr>
      <w:r>
        <w:br w:type="page"/>
      </w:r>
    </w:p>
    <w:bookmarkStart w:id="34" w:name="_Toc207028363" w:displacedByCustomXml="next"/>
    <w:sdt>
      <w:sdtPr>
        <w:rPr>
          <w:rFonts w:ascii="Times New Roman" w:eastAsia="Times New Roman" w:hAnsi="Times New Roman" w:cs="Times New Roman"/>
          <w:color w:val="auto"/>
          <w:sz w:val="20"/>
          <w:szCs w:val="20"/>
        </w:rPr>
        <w:id w:val="172387208"/>
        <w:docPartObj>
          <w:docPartGallery w:val="Table of Contents"/>
          <w:docPartUnique/>
        </w:docPartObj>
      </w:sdtPr>
      <w:sdtEndPr>
        <w:rPr>
          <w:b/>
          <w:bCs/>
          <w:noProof/>
        </w:rPr>
      </w:sdtEndPr>
      <w:sdtContent>
        <w:p w14:paraId="6B84BE2C" w14:textId="77777777" w:rsidR="00852443" w:rsidRDefault="008A3C9C" w:rsidP="00690C68">
          <w:pPr>
            <w:pStyle w:val="TOCHeading"/>
            <w:jc w:val="center"/>
            <w:rPr>
              <w:noProof/>
            </w:rPr>
          </w:pPr>
          <w:r w:rsidRPr="008A3C9C">
            <w:rPr>
              <w:b/>
              <w:bCs/>
              <w:color w:val="auto"/>
            </w:rPr>
            <w:t xml:space="preserve">Table of </w:t>
          </w:r>
          <w:r w:rsidR="000B141F">
            <w:rPr>
              <w:b/>
              <w:bCs/>
              <w:color w:val="auto"/>
            </w:rPr>
            <w:t>Contents</w:t>
          </w:r>
          <w:r w:rsidR="00E107EE">
            <w:fldChar w:fldCharType="begin"/>
          </w:r>
          <w:r w:rsidR="00E107EE">
            <w:instrText xml:space="preserve"> TOC \o "1-3" \h \z \u </w:instrText>
          </w:r>
          <w:r w:rsidR="00E107EE">
            <w:fldChar w:fldCharType="separate"/>
          </w:r>
        </w:p>
        <w:p w14:paraId="16E03CA7" w14:textId="6321F4D5"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67" w:history="1">
            <w:r w:rsidRPr="003A3598">
              <w:rPr>
                <w:rStyle w:val="Hyperlink"/>
                <w:noProof/>
              </w:rPr>
              <w:t>List of Acronyms/Abbreviations</w:t>
            </w:r>
            <w:r>
              <w:rPr>
                <w:noProof/>
                <w:webHidden/>
              </w:rPr>
              <w:tab/>
            </w:r>
            <w:r>
              <w:rPr>
                <w:noProof/>
                <w:webHidden/>
              </w:rPr>
              <w:fldChar w:fldCharType="begin"/>
            </w:r>
            <w:r>
              <w:rPr>
                <w:noProof/>
                <w:webHidden/>
              </w:rPr>
              <w:instrText xml:space="preserve"> PAGEREF _Toc216063867 \h </w:instrText>
            </w:r>
            <w:r>
              <w:rPr>
                <w:noProof/>
                <w:webHidden/>
              </w:rPr>
            </w:r>
            <w:r>
              <w:rPr>
                <w:noProof/>
                <w:webHidden/>
              </w:rPr>
              <w:fldChar w:fldCharType="separate"/>
            </w:r>
            <w:r w:rsidR="00E36C6C">
              <w:rPr>
                <w:noProof/>
                <w:webHidden/>
              </w:rPr>
              <w:t>VI</w:t>
            </w:r>
            <w:r>
              <w:rPr>
                <w:noProof/>
                <w:webHidden/>
              </w:rPr>
              <w:fldChar w:fldCharType="end"/>
            </w:r>
          </w:hyperlink>
        </w:p>
        <w:p w14:paraId="33839C06" w14:textId="160F50BB"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68" w:history="1">
            <w:r w:rsidRPr="003A3598">
              <w:rPr>
                <w:rStyle w:val="Hyperlink"/>
                <w:noProof/>
              </w:rPr>
              <w:t>List of Figures</w:t>
            </w:r>
            <w:r>
              <w:rPr>
                <w:noProof/>
                <w:webHidden/>
              </w:rPr>
              <w:tab/>
            </w:r>
            <w:r>
              <w:rPr>
                <w:noProof/>
                <w:webHidden/>
              </w:rPr>
              <w:fldChar w:fldCharType="begin"/>
            </w:r>
            <w:r>
              <w:rPr>
                <w:noProof/>
                <w:webHidden/>
              </w:rPr>
              <w:instrText xml:space="preserve"> PAGEREF _Toc216063868 \h </w:instrText>
            </w:r>
            <w:r>
              <w:rPr>
                <w:noProof/>
                <w:webHidden/>
              </w:rPr>
            </w:r>
            <w:r>
              <w:rPr>
                <w:noProof/>
                <w:webHidden/>
              </w:rPr>
              <w:fldChar w:fldCharType="separate"/>
            </w:r>
            <w:r w:rsidR="00E36C6C">
              <w:rPr>
                <w:noProof/>
                <w:webHidden/>
              </w:rPr>
              <w:t>I</w:t>
            </w:r>
            <w:r>
              <w:rPr>
                <w:noProof/>
                <w:webHidden/>
              </w:rPr>
              <w:fldChar w:fldCharType="end"/>
            </w:r>
          </w:hyperlink>
        </w:p>
        <w:p w14:paraId="5B056559" w14:textId="53A77BFF"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69" w:history="1">
            <w:r w:rsidRPr="003A3598">
              <w:rPr>
                <w:rStyle w:val="Hyperlink"/>
                <w:noProof/>
              </w:rPr>
              <w:t>List of Tables</w:t>
            </w:r>
            <w:r>
              <w:rPr>
                <w:noProof/>
                <w:webHidden/>
              </w:rPr>
              <w:tab/>
            </w:r>
            <w:r>
              <w:rPr>
                <w:noProof/>
                <w:webHidden/>
              </w:rPr>
              <w:fldChar w:fldCharType="begin"/>
            </w:r>
            <w:r>
              <w:rPr>
                <w:noProof/>
                <w:webHidden/>
              </w:rPr>
              <w:instrText xml:space="preserve"> PAGEREF _Toc216063869 \h </w:instrText>
            </w:r>
            <w:r>
              <w:rPr>
                <w:noProof/>
                <w:webHidden/>
              </w:rPr>
            </w:r>
            <w:r>
              <w:rPr>
                <w:noProof/>
                <w:webHidden/>
              </w:rPr>
              <w:fldChar w:fldCharType="separate"/>
            </w:r>
            <w:r w:rsidR="00E36C6C">
              <w:rPr>
                <w:noProof/>
                <w:webHidden/>
              </w:rPr>
              <w:t>II</w:t>
            </w:r>
            <w:r>
              <w:rPr>
                <w:noProof/>
                <w:webHidden/>
              </w:rPr>
              <w:fldChar w:fldCharType="end"/>
            </w:r>
          </w:hyperlink>
        </w:p>
        <w:p w14:paraId="790DF8FF" w14:textId="2DE3F442"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70" w:history="1">
            <w:r w:rsidRPr="003A3598">
              <w:rPr>
                <w:rStyle w:val="Hyperlink"/>
                <w:noProof/>
              </w:rPr>
              <w:t>1.</w:t>
            </w:r>
            <w:r>
              <w:rPr>
                <w:rFonts w:eastAsiaTheme="minorEastAsia" w:cstheme="minorBidi"/>
                <w:b w:val="0"/>
                <w:bCs w:val="0"/>
                <w:caps w:val="0"/>
                <w:noProof/>
                <w:kern w:val="2"/>
                <w:sz w:val="24"/>
                <w:szCs w:val="24"/>
                <w:u w:val="none"/>
                <w14:ligatures w14:val="standardContextual"/>
              </w:rPr>
              <w:tab/>
            </w:r>
            <w:r w:rsidRPr="003A3598">
              <w:rPr>
                <w:rStyle w:val="Hyperlink"/>
                <w:noProof/>
              </w:rPr>
              <w:t>Problem Statement</w:t>
            </w:r>
            <w:r>
              <w:rPr>
                <w:noProof/>
                <w:webHidden/>
              </w:rPr>
              <w:tab/>
            </w:r>
            <w:r>
              <w:rPr>
                <w:noProof/>
                <w:webHidden/>
              </w:rPr>
              <w:fldChar w:fldCharType="begin"/>
            </w:r>
            <w:r>
              <w:rPr>
                <w:noProof/>
                <w:webHidden/>
              </w:rPr>
              <w:instrText xml:space="preserve"> PAGEREF _Toc216063870 \h </w:instrText>
            </w:r>
            <w:r>
              <w:rPr>
                <w:noProof/>
                <w:webHidden/>
              </w:rPr>
            </w:r>
            <w:r>
              <w:rPr>
                <w:noProof/>
                <w:webHidden/>
              </w:rPr>
              <w:fldChar w:fldCharType="separate"/>
            </w:r>
            <w:r w:rsidR="00E36C6C">
              <w:rPr>
                <w:noProof/>
                <w:webHidden/>
              </w:rPr>
              <w:t>1</w:t>
            </w:r>
            <w:r>
              <w:rPr>
                <w:noProof/>
                <w:webHidden/>
              </w:rPr>
              <w:fldChar w:fldCharType="end"/>
            </w:r>
          </w:hyperlink>
        </w:p>
        <w:p w14:paraId="28163D88" w14:textId="2CB8F8DB"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1" w:history="1">
            <w:r w:rsidRPr="003A3598">
              <w:rPr>
                <w:rStyle w:val="Hyperlink"/>
                <w:noProof/>
              </w:rPr>
              <w:t>1.1</w:t>
            </w:r>
            <w:r>
              <w:rPr>
                <w:rFonts w:eastAsiaTheme="minorEastAsia" w:cstheme="minorBidi"/>
                <w:b w:val="0"/>
                <w:bCs w:val="0"/>
                <w:smallCaps w:val="0"/>
                <w:noProof/>
                <w:kern w:val="2"/>
                <w:sz w:val="24"/>
                <w:szCs w:val="24"/>
                <w14:ligatures w14:val="standardContextual"/>
              </w:rPr>
              <w:tab/>
            </w:r>
            <w:r w:rsidRPr="003A3598">
              <w:rPr>
                <w:rStyle w:val="Hyperlink"/>
                <w:noProof/>
              </w:rPr>
              <w:t>Overall Objective</w:t>
            </w:r>
            <w:r>
              <w:rPr>
                <w:noProof/>
                <w:webHidden/>
              </w:rPr>
              <w:tab/>
            </w:r>
            <w:r>
              <w:rPr>
                <w:noProof/>
                <w:webHidden/>
              </w:rPr>
              <w:fldChar w:fldCharType="begin"/>
            </w:r>
            <w:r>
              <w:rPr>
                <w:noProof/>
                <w:webHidden/>
              </w:rPr>
              <w:instrText xml:space="preserve"> PAGEREF _Toc216063871 \h </w:instrText>
            </w:r>
            <w:r>
              <w:rPr>
                <w:noProof/>
                <w:webHidden/>
              </w:rPr>
            </w:r>
            <w:r>
              <w:rPr>
                <w:noProof/>
                <w:webHidden/>
              </w:rPr>
              <w:fldChar w:fldCharType="separate"/>
            </w:r>
            <w:r w:rsidR="00E36C6C">
              <w:rPr>
                <w:noProof/>
                <w:webHidden/>
              </w:rPr>
              <w:t>1</w:t>
            </w:r>
            <w:r>
              <w:rPr>
                <w:noProof/>
                <w:webHidden/>
              </w:rPr>
              <w:fldChar w:fldCharType="end"/>
            </w:r>
          </w:hyperlink>
        </w:p>
        <w:p w14:paraId="78435DA6" w14:textId="74C7247A"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2" w:history="1">
            <w:r w:rsidRPr="003A3598">
              <w:rPr>
                <w:rStyle w:val="Hyperlink"/>
                <w:noProof/>
              </w:rPr>
              <w:t>1.2</w:t>
            </w:r>
            <w:r>
              <w:rPr>
                <w:rFonts w:eastAsiaTheme="minorEastAsia" w:cstheme="minorBidi"/>
                <w:b w:val="0"/>
                <w:bCs w:val="0"/>
                <w:smallCaps w:val="0"/>
                <w:noProof/>
                <w:kern w:val="2"/>
                <w:sz w:val="24"/>
                <w:szCs w:val="24"/>
                <w14:ligatures w14:val="standardContextual"/>
              </w:rPr>
              <w:tab/>
            </w:r>
            <w:r w:rsidRPr="003A3598">
              <w:rPr>
                <w:rStyle w:val="Hyperlink"/>
                <w:noProof/>
              </w:rPr>
              <w:t>Background</w:t>
            </w:r>
            <w:r>
              <w:rPr>
                <w:noProof/>
                <w:webHidden/>
              </w:rPr>
              <w:tab/>
            </w:r>
            <w:r>
              <w:rPr>
                <w:noProof/>
                <w:webHidden/>
              </w:rPr>
              <w:fldChar w:fldCharType="begin"/>
            </w:r>
            <w:r>
              <w:rPr>
                <w:noProof/>
                <w:webHidden/>
              </w:rPr>
              <w:instrText xml:space="preserve"> PAGEREF _Toc216063872 \h </w:instrText>
            </w:r>
            <w:r>
              <w:rPr>
                <w:noProof/>
                <w:webHidden/>
              </w:rPr>
            </w:r>
            <w:r>
              <w:rPr>
                <w:noProof/>
                <w:webHidden/>
              </w:rPr>
              <w:fldChar w:fldCharType="separate"/>
            </w:r>
            <w:r w:rsidR="00E36C6C">
              <w:rPr>
                <w:noProof/>
                <w:webHidden/>
              </w:rPr>
              <w:t>2</w:t>
            </w:r>
            <w:r>
              <w:rPr>
                <w:noProof/>
                <w:webHidden/>
              </w:rPr>
              <w:fldChar w:fldCharType="end"/>
            </w:r>
          </w:hyperlink>
        </w:p>
        <w:p w14:paraId="4B6CA1F0" w14:textId="299C4F31"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3" w:history="1">
            <w:r w:rsidRPr="003A3598">
              <w:rPr>
                <w:rStyle w:val="Hyperlink"/>
                <w:noProof/>
              </w:rPr>
              <w:t>1.3</w:t>
            </w:r>
            <w:r>
              <w:rPr>
                <w:rFonts w:eastAsiaTheme="minorEastAsia" w:cstheme="minorBidi"/>
                <w:b w:val="0"/>
                <w:bCs w:val="0"/>
                <w:smallCaps w:val="0"/>
                <w:noProof/>
                <w:kern w:val="2"/>
                <w:sz w:val="24"/>
                <w:szCs w:val="24"/>
                <w14:ligatures w14:val="standardContextual"/>
              </w:rPr>
              <w:tab/>
            </w:r>
            <w:r w:rsidRPr="003A3598">
              <w:rPr>
                <w:rStyle w:val="Hyperlink"/>
                <w:noProof/>
              </w:rPr>
              <w:t>Needs Statement</w:t>
            </w:r>
            <w:r>
              <w:rPr>
                <w:noProof/>
                <w:webHidden/>
              </w:rPr>
              <w:tab/>
            </w:r>
            <w:r>
              <w:rPr>
                <w:noProof/>
                <w:webHidden/>
              </w:rPr>
              <w:fldChar w:fldCharType="begin"/>
            </w:r>
            <w:r>
              <w:rPr>
                <w:noProof/>
                <w:webHidden/>
              </w:rPr>
              <w:instrText xml:space="preserve"> PAGEREF _Toc216063873 \h </w:instrText>
            </w:r>
            <w:r>
              <w:rPr>
                <w:noProof/>
                <w:webHidden/>
              </w:rPr>
            </w:r>
            <w:r>
              <w:rPr>
                <w:noProof/>
                <w:webHidden/>
              </w:rPr>
              <w:fldChar w:fldCharType="separate"/>
            </w:r>
            <w:r w:rsidR="00E36C6C">
              <w:rPr>
                <w:noProof/>
                <w:webHidden/>
              </w:rPr>
              <w:t>6</w:t>
            </w:r>
            <w:r>
              <w:rPr>
                <w:noProof/>
                <w:webHidden/>
              </w:rPr>
              <w:fldChar w:fldCharType="end"/>
            </w:r>
          </w:hyperlink>
        </w:p>
        <w:p w14:paraId="218D5F1D" w14:textId="737ADCFF"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4" w:history="1">
            <w:r w:rsidRPr="003A3598">
              <w:rPr>
                <w:rStyle w:val="Hyperlink"/>
                <w:noProof/>
              </w:rPr>
              <w:t>1.4</w:t>
            </w:r>
            <w:r>
              <w:rPr>
                <w:rFonts w:eastAsiaTheme="minorEastAsia" w:cstheme="minorBidi"/>
                <w:b w:val="0"/>
                <w:bCs w:val="0"/>
                <w:smallCaps w:val="0"/>
                <w:noProof/>
                <w:kern w:val="2"/>
                <w:sz w:val="24"/>
                <w:szCs w:val="24"/>
                <w14:ligatures w14:val="standardContextual"/>
              </w:rPr>
              <w:tab/>
            </w:r>
            <w:r w:rsidRPr="003A3598">
              <w:rPr>
                <w:rStyle w:val="Hyperlink"/>
                <w:noProof/>
              </w:rPr>
              <w:t>Implications of Project Success</w:t>
            </w:r>
            <w:r>
              <w:rPr>
                <w:noProof/>
                <w:webHidden/>
              </w:rPr>
              <w:tab/>
            </w:r>
            <w:r>
              <w:rPr>
                <w:noProof/>
                <w:webHidden/>
              </w:rPr>
              <w:fldChar w:fldCharType="begin"/>
            </w:r>
            <w:r>
              <w:rPr>
                <w:noProof/>
                <w:webHidden/>
              </w:rPr>
              <w:instrText xml:space="preserve"> PAGEREF _Toc216063874 \h </w:instrText>
            </w:r>
            <w:r>
              <w:rPr>
                <w:noProof/>
                <w:webHidden/>
              </w:rPr>
            </w:r>
            <w:r>
              <w:rPr>
                <w:noProof/>
                <w:webHidden/>
              </w:rPr>
              <w:fldChar w:fldCharType="separate"/>
            </w:r>
            <w:r w:rsidR="00E36C6C">
              <w:rPr>
                <w:noProof/>
                <w:webHidden/>
              </w:rPr>
              <w:t>6</w:t>
            </w:r>
            <w:r>
              <w:rPr>
                <w:noProof/>
                <w:webHidden/>
              </w:rPr>
              <w:fldChar w:fldCharType="end"/>
            </w:r>
          </w:hyperlink>
        </w:p>
        <w:p w14:paraId="478696BA" w14:textId="1B499CDF"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75" w:history="1">
            <w:r w:rsidRPr="003A3598">
              <w:rPr>
                <w:rStyle w:val="Hyperlink"/>
                <w:noProof/>
              </w:rPr>
              <w:t>2.</w:t>
            </w:r>
            <w:r>
              <w:rPr>
                <w:rFonts w:eastAsiaTheme="minorEastAsia" w:cstheme="minorBidi"/>
                <w:b w:val="0"/>
                <w:bCs w:val="0"/>
                <w:caps w:val="0"/>
                <w:noProof/>
                <w:kern w:val="2"/>
                <w:sz w:val="24"/>
                <w:szCs w:val="24"/>
                <w:u w:val="none"/>
                <w14:ligatures w14:val="standardContextual"/>
              </w:rPr>
              <w:tab/>
            </w:r>
            <w:r w:rsidRPr="003A3598">
              <w:rPr>
                <w:rStyle w:val="Hyperlink"/>
                <w:noProof/>
              </w:rPr>
              <w:t>Design Criteria</w:t>
            </w:r>
            <w:r>
              <w:rPr>
                <w:noProof/>
                <w:webHidden/>
              </w:rPr>
              <w:tab/>
            </w:r>
            <w:r>
              <w:rPr>
                <w:noProof/>
                <w:webHidden/>
              </w:rPr>
              <w:fldChar w:fldCharType="begin"/>
            </w:r>
            <w:r>
              <w:rPr>
                <w:noProof/>
                <w:webHidden/>
              </w:rPr>
              <w:instrText xml:space="preserve"> PAGEREF _Toc216063875 \h </w:instrText>
            </w:r>
            <w:r>
              <w:rPr>
                <w:noProof/>
                <w:webHidden/>
              </w:rPr>
            </w:r>
            <w:r>
              <w:rPr>
                <w:noProof/>
                <w:webHidden/>
              </w:rPr>
              <w:fldChar w:fldCharType="separate"/>
            </w:r>
            <w:r w:rsidR="00E36C6C">
              <w:rPr>
                <w:noProof/>
                <w:webHidden/>
              </w:rPr>
              <w:t>8</w:t>
            </w:r>
            <w:r>
              <w:rPr>
                <w:noProof/>
                <w:webHidden/>
              </w:rPr>
              <w:fldChar w:fldCharType="end"/>
            </w:r>
          </w:hyperlink>
        </w:p>
        <w:p w14:paraId="11514A72" w14:textId="7E6B36A3"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6" w:history="1">
            <w:r w:rsidRPr="003A3598">
              <w:rPr>
                <w:rStyle w:val="Hyperlink"/>
                <w:noProof/>
              </w:rPr>
              <w:t>2.1</w:t>
            </w:r>
            <w:r>
              <w:rPr>
                <w:rFonts w:eastAsiaTheme="minorEastAsia" w:cstheme="minorBidi"/>
                <w:b w:val="0"/>
                <w:bCs w:val="0"/>
                <w:smallCaps w:val="0"/>
                <w:noProof/>
                <w:kern w:val="2"/>
                <w:sz w:val="24"/>
                <w:szCs w:val="24"/>
                <w14:ligatures w14:val="standardContextual"/>
              </w:rPr>
              <w:tab/>
            </w:r>
            <w:r w:rsidRPr="003A3598">
              <w:rPr>
                <w:rStyle w:val="Hyperlink"/>
                <w:noProof/>
              </w:rPr>
              <w:t>Non-Negotiable Criteria</w:t>
            </w:r>
            <w:r>
              <w:rPr>
                <w:noProof/>
                <w:webHidden/>
              </w:rPr>
              <w:tab/>
            </w:r>
            <w:r>
              <w:rPr>
                <w:noProof/>
                <w:webHidden/>
              </w:rPr>
              <w:fldChar w:fldCharType="begin"/>
            </w:r>
            <w:r>
              <w:rPr>
                <w:noProof/>
                <w:webHidden/>
              </w:rPr>
              <w:instrText xml:space="preserve"> PAGEREF _Toc216063876 \h </w:instrText>
            </w:r>
            <w:r>
              <w:rPr>
                <w:noProof/>
                <w:webHidden/>
              </w:rPr>
            </w:r>
            <w:r>
              <w:rPr>
                <w:noProof/>
                <w:webHidden/>
              </w:rPr>
              <w:fldChar w:fldCharType="separate"/>
            </w:r>
            <w:r w:rsidR="00E36C6C">
              <w:rPr>
                <w:noProof/>
                <w:webHidden/>
              </w:rPr>
              <w:t>8</w:t>
            </w:r>
            <w:r>
              <w:rPr>
                <w:noProof/>
                <w:webHidden/>
              </w:rPr>
              <w:fldChar w:fldCharType="end"/>
            </w:r>
          </w:hyperlink>
        </w:p>
        <w:p w14:paraId="76A1A7F7" w14:textId="3722EE50"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7" w:history="1">
            <w:r w:rsidRPr="003A3598">
              <w:rPr>
                <w:rStyle w:val="Hyperlink"/>
                <w:noProof/>
              </w:rPr>
              <w:t>2.2</w:t>
            </w:r>
            <w:r>
              <w:rPr>
                <w:rFonts w:eastAsiaTheme="minorEastAsia" w:cstheme="minorBidi"/>
                <w:b w:val="0"/>
                <w:bCs w:val="0"/>
                <w:smallCaps w:val="0"/>
                <w:noProof/>
                <w:kern w:val="2"/>
                <w:sz w:val="24"/>
                <w:szCs w:val="24"/>
                <w14:ligatures w14:val="standardContextual"/>
              </w:rPr>
              <w:tab/>
            </w:r>
            <w:r w:rsidRPr="003A3598">
              <w:rPr>
                <w:rStyle w:val="Hyperlink"/>
                <w:noProof/>
              </w:rPr>
              <w:t>Negotiable Criteria</w:t>
            </w:r>
            <w:r>
              <w:rPr>
                <w:noProof/>
                <w:webHidden/>
              </w:rPr>
              <w:tab/>
            </w:r>
            <w:r>
              <w:rPr>
                <w:noProof/>
                <w:webHidden/>
              </w:rPr>
              <w:fldChar w:fldCharType="begin"/>
            </w:r>
            <w:r>
              <w:rPr>
                <w:noProof/>
                <w:webHidden/>
              </w:rPr>
              <w:instrText xml:space="preserve"> PAGEREF _Toc216063877 \h </w:instrText>
            </w:r>
            <w:r>
              <w:rPr>
                <w:noProof/>
                <w:webHidden/>
              </w:rPr>
            </w:r>
            <w:r>
              <w:rPr>
                <w:noProof/>
                <w:webHidden/>
              </w:rPr>
              <w:fldChar w:fldCharType="separate"/>
            </w:r>
            <w:r w:rsidR="00E36C6C">
              <w:rPr>
                <w:noProof/>
                <w:webHidden/>
              </w:rPr>
              <w:t>10</w:t>
            </w:r>
            <w:r>
              <w:rPr>
                <w:noProof/>
                <w:webHidden/>
              </w:rPr>
              <w:fldChar w:fldCharType="end"/>
            </w:r>
          </w:hyperlink>
        </w:p>
        <w:p w14:paraId="32B5A38B" w14:textId="456D3602"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78" w:history="1">
            <w:r w:rsidRPr="003A3598">
              <w:rPr>
                <w:rStyle w:val="Hyperlink"/>
                <w:noProof/>
              </w:rPr>
              <w:t>3.</w:t>
            </w:r>
            <w:r>
              <w:rPr>
                <w:rFonts w:eastAsiaTheme="minorEastAsia" w:cstheme="minorBidi"/>
                <w:b w:val="0"/>
                <w:bCs w:val="0"/>
                <w:caps w:val="0"/>
                <w:noProof/>
                <w:kern w:val="2"/>
                <w:sz w:val="24"/>
                <w:szCs w:val="24"/>
                <w:u w:val="none"/>
                <w14:ligatures w14:val="standardContextual"/>
              </w:rPr>
              <w:tab/>
            </w:r>
            <w:r w:rsidRPr="003A3598">
              <w:rPr>
                <w:rStyle w:val="Hyperlink"/>
                <w:noProof/>
              </w:rPr>
              <w:t>Solutions</w:t>
            </w:r>
            <w:r>
              <w:rPr>
                <w:noProof/>
                <w:webHidden/>
              </w:rPr>
              <w:tab/>
            </w:r>
            <w:r>
              <w:rPr>
                <w:noProof/>
                <w:webHidden/>
              </w:rPr>
              <w:fldChar w:fldCharType="begin"/>
            </w:r>
            <w:r>
              <w:rPr>
                <w:noProof/>
                <w:webHidden/>
              </w:rPr>
              <w:instrText xml:space="preserve"> PAGEREF _Toc216063878 \h </w:instrText>
            </w:r>
            <w:r>
              <w:rPr>
                <w:noProof/>
                <w:webHidden/>
              </w:rPr>
            </w:r>
            <w:r>
              <w:rPr>
                <w:noProof/>
                <w:webHidden/>
              </w:rPr>
              <w:fldChar w:fldCharType="separate"/>
            </w:r>
            <w:r w:rsidR="00E36C6C">
              <w:rPr>
                <w:noProof/>
                <w:webHidden/>
              </w:rPr>
              <w:t>12</w:t>
            </w:r>
            <w:r>
              <w:rPr>
                <w:noProof/>
                <w:webHidden/>
              </w:rPr>
              <w:fldChar w:fldCharType="end"/>
            </w:r>
          </w:hyperlink>
        </w:p>
        <w:p w14:paraId="7D4FEC3A" w14:textId="5172719B"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9" w:history="1">
            <w:r w:rsidRPr="003A3598">
              <w:rPr>
                <w:rStyle w:val="Hyperlink"/>
                <w:noProof/>
              </w:rPr>
              <w:t>3.1</w:t>
            </w:r>
            <w:r>
              <w:rPr>
                <w:rFonts w:eastAsiaTheme="minorEastAsia" w:cstheme="minorBidi"/>
                <w:b w:val="0"/>
                <w:bCs w:val="0"/>
                <w:smallCaps w:val="0"/>
                <w:noProof/>
                <w:kern w:val="2"/>
                <w:sz w:val="24"/>
                <w:szCs w:val="24"/>
                <w14:ligatures w14:val="standardContextual"/>
              </w:rPr>
              <w:tab/>
            </w:r>
            <w:r w:rsidRPr="003A3598">
              <w:rPr>
                <w:rStyle w:val="Hyperlink"/>
                <w:noProof/>
              </w:rPr>
              <w:t>Bioreactor Solutions</w:t>
            </w:r>
            <w:r>
              <w:rPr>
                <w:noProof/>
                <w:webHidden/>
              </w:rPr>
              <w:tab/>
            </w:r>
            <w:r>
              <w:rPr>
                <w:noProof/>
                <w:webHidden/>
              </w:rPr>
              <w:fldChar w:fldCharType="begin"/>
            </w:r>
            <w:r>
              <w:rPr>
                <w:noProof/>
                <w:webHidden/>
              </w:rPr>
              <w:instrText xml:space="preserve"> PAGEREF _Toc216063879 \h </w:instrText>
            </w:r>
            <w:r>
              <w:rPr>
                <w:noProof/>
                <w:webHidden/>
              </w:rPr>
            </w:r>
            <w:r>
              <w:rPr>
                <w:noProof/>
                <w:webHidden/>
              </w:rPr>
              <w:fldChar w:fldCharType="separate"/>
            </w:r>
            <w:r w:rsidR="00E36C6C">
              <w:rPr>
                <w:noProof/>
                <w:webHidden/>
              </w:rPr>
              <w:t>12</w:t>
            </w:r>
            <w:r>
              <w:rPr>
                <w:noProof/>
                <w:webHidden/>
              </w:rPr>
              <w:fldChar w:fldCharType="end"/>
            </w:r>
          </w:hyperlink>
        </w:p>
        <w:p w14:paraId="7E265A03" w14:textId="0FF2118D"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0" w:history="1">
            <w:r w:rsidRPr="003A3598">
              <w:rPr>
                <w:rStyle w:val="Hyperlink"/>
                <w:noProof/>
              </w:rPr>
              <w:t>Solution R.A: Standard Bioreactor</w:t>
            </w:r>
            <w:r>
              <w:rPr>
                <w:noProof/>
                <w:webHidden/>
              </w:rPr>
              <w:tab/>
            </w:r>
            <w:r>
              <w:rPr>
                <w:noProof/>
                <w:webHidden/>
              </w:rPr>
              <w:fldChar w:fldCharType="begin"/>
            </w:r>
            <w:r>
              <w:rPr>
                <w:noProof/>
                <w:webHidden/>
              </w:rPr>
              <w:instrText xml:space="preserve"> PAGEREF _Toc216063880 \h </w:instrText>
            </w:r>
            <w:r>
              <w:rPr>
                <w:noProof/>
                <w:webHidden/>
              </w:rPr>
            </w:r>
            <w:r>
              <w:rPr>
                <w:noProof/>
                <w:webHidden/>
              </w:rPr>
              <w:fldChar w:fldCharType="separate"/>
            </w:r>
            <w:r w:rsidR="00E36C6C">
              <w:rPr>
                <w:noProof/>
                <w:webHidden/>
              </w:rPr>
              <w:t>12</w:t>
            </w:r>
            <w:r>
              <w:rPr>
                <w:noProof/>
                <w:webHidden/>
              </w:rPr>
              <w:fldChar w:fldCharType="end"/>
            </w:r>
          </w:hyperlink>
        </w:p>
        <w:p w14:paraId="2058297E" w14:textId="677D3693"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1" w:history="1">
            <w:r w:rsidRPr="003A3598">
              <w:rPr>
                <w:rStyle w:val="Hyperlink"/>
                <w:noProof/>
              </w:rPr>
              <w:t>Solution R.B: Bubble Catcher Bioreactor</w:t>
            </w:r>
            <w:r>
              <w:rPr>
                <w:noProof/>
                <w:webHidden/>
              </w:rPr>
              <w:tab/>
            </w:r>
            <w:r>
              <w:rPr>
                <w:noProof/>
                <w:webHidden/>
              </w:rPr>
              <w:fldChar w:fldCharType="begin"/>
            </w:r>
            <w:r>
              <w:rPr>
                <w:noProof/>
                <w:webHidden/>
              </w:rPr>
              <w:instrText xml:space="preserve"> PAGEREF _Toc216063881 \h </w:instrText>
            </w:r>
            <w:r>
              <w:rPr>
                <w:noProof/>
                <w:webHidden/>
              </w:rPr>
            </w:r>
            <w:r>
              <w:rPr>
                <w:noProof/>
                <w:webHidden/>
              </w:rPr>
              <w:fldChar w:fldCharType="separate"/>
            </w:r>
            <w:r w:rsidR="00E36C6C">
              <w:rPr>
                <w:noProof/>
                <w:webHidden/>
              </w:rPr>
              <w:t>13</w:t>
            </w:r>
            <w:r>
              <w:rPr>
                <w:noProof/>
                <w:webHidden/>
              </w:rPr>
              <w:fldChar w:fldCharType="end"/>
            </w:r>
          </w:hyperlink>
        </w:p>
        <w:p w14:paraId="713C78BF" w14:textId="24A50D89"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2" w:history="1">
            <w:r w:rsidRPr="003A3598">
              <w:rPr>
                <w:rStyle w:val="Hyperlink"/>
                <w:noProof/>
              </w:rPr>
              <w:t>3.2</w:t>
            </w:r>
            <w:r>
              <w:rPr>
                <w:rFonts w:eastAsiaTheme="minorEastAsia" w:cstheme="minorBidi"/>
                <w:b w:val="0"/>
                <w:bCs w:val="0"/>
                <w:smallCaps w:val="0"/>
                <w:noProof/>
                <w:kern w:val="2"/>
                <w:sz w:val="24"/>
                <w:szCs w:val="24"/>
                <w14:ligatures w14:val="standardContextual"/>
              </w:rPr>
              <w:tab/>
            </w:r>
            <w:r w:rsidRPr="003A3598">
              <w:rPr>
                <w:rStyle w:val="Hyperlink"/>
                <w:noProof/>
              </w:rPr>
              <w:t>Partial Gravity Solutions</w:t>
            </w:r>
            <w:r>
              <w:rPr>
                <w:noProof/>
                <w:webHidden/>
              </w:rPr>
              <w:tab/>
            </w:r>
            <w:r>
              <w:rPr>
                <w:noProof/>
                <w:webHidden/>
              </w:rPr>
              <w:fldChar w:fldCharType="begin"/>
            </w:r>
            <w:r>
              <w:rPr>
                <w:noProof/>
                <w:webHidden/>
              </w:rPr>
              <w:instrText xml:space="preserve"> PAGEREF _Toc216063882 \h </w:instrText>
            </w:r>
            <w:r>
              <w:rPr>
                <w:noProof/>
                <w:webHidden/>
              </w:rPr>
            </w:r>
            <w:r>
              <w:rPr>
                <w:noProof/>
                <w:webHidden/>
              </w:rPr>
              <w:fldChar w:fldCharType="separate"/>
            </w:r>
            <w:r w:rsidR="00E36C6C">
              <w:rPr>
                <w:noProof/>
                <w:webHidden/>
              </w:rPr>
              <w:t>14</w:t>
            </w:r>
            <w:r>
              <w:rPr>
                <w:noProof/>
                <w:webHidden/>
              </w:rPr>
              <w:fldChar w:fldCharType="end"/>
            </w:r>
          </w:hyperlink>
        </w:p>
        <w:p w14:paraId="37F13D82" w14:textId="3C5975AD"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3" w:history="1">
            <w:r w:rsidRPr="003A3598">
              <w:rPr>
                <w:rStyle w:val="Hyperlink"/>
                <w:noProof/>
              </w:rPr>
              <w:t>Solution P.A: Inclined Plane (Dual Motors)</w:t>
            </w:r>
            <w:r>
              <w:rPr>
                <w:noProof/>
                <w:webHidden/>
              </w:rPr>
              <w:tab/>
            </w:r>
            <w:r>
              <w:rPr>
                <w:noProof/>
                <w:webHidden/>
              </w:rPr>
              <w:fldChar w:fldCharType="begin"/>
            </w:r>
            <w:r>
              <w:rPr>
                <w:noProof/>
                <w:webHidden/>
              </w:rPr>
              <w:instrText xml:space="preserve"> PAGEREF _Toc216063883 \h </w:instrText>
            </w:r>
            <w:r>
              <w:rPr>
                <w:noProof/>
                <w:webHidden/>
              </w:rPr>
            </w:r>
            <w:r>
              <w:rPr>
                <w:noProof/>
                <w:webHidden/>
              </w:rPr>
              <w:fldChar w:fldCharType="separate"/>
            </w:r>
            <w:r w:rsidR="00E36C6C">
              <w:rPr>
                <w:noProof/>
                <w:webHidden/>
              </w:rPr>
              <w:t>14</w:t>
            </w:r>
            <w:r>
              <w:rPr>
                <w:noProof/>
                <w:webHidden/>
              </w:rPr>
              <w:fldChar w:fldCharType="end"/>
            </w:r>
          </w:hyperlink>
        </w:p>
        <w:p w14:paraId="3CD18376" w14:textId="6EB2A579"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4" w:history="1">
            <w:r w:rsidRPr="003A3598">
              <w:rPr>
                <w:rStyle w:val="Hyperlink"/>
                <w:noProof/>
              </w:rPr>
              <w:t>Solution P.B: Four Centrifugations</w:t>
            </w:r>
            <w:r>
              <w:rPr>
                <w:noProof/>
                <w:webHidden/>
              </w:rPr>
              <w:tab/>
            </w:r>
            <w:r>
              <w:rPr>
                <w:noProof/>
                <w:webHidden/>
              </w:rPr>
              <w:fldChar w:fldCharType="begin"/>
            </w:r>
            <w:r>
              <w:rPr>
                <w:noProof/>
                <w:webHidden/>
              </w:rPr>
              <w:instrText xml:space="preserve"> PAGEREF _Toc216063884 \h </w:instrText>
            </w:r>
            <w:r>
              <w:rPr>
                <w:noProof/>
                <w:webHidden/>
              </w:rPr>
            </w:r>
            <w:r>
              <w:rPr>
                <w:noProof/>
                <w:webHidden/>
              </w:rPr>
              <w:fldChar w:fldCharType="separate"/>
            </w:r>
            <w:r w:rsidR="00E36C6C">
              <w:rPr>
                <w:noProof/>
                <w:webHidden/>
              </w:rPr>
              <w:t>16</w:t>
            </w:r>
            <w:r>
              <w:rPr>
                <w:noProof/>
                <w:webHidden/>
              </w:rPr>
              <w:fldChar w:fldCharType="end"/>
            </w:r>
          </w:hyperlink>
        </w:p>
        <w:p w14:paraId="4CAD1A89" w14:textId="7D212209"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5" w:history="1">
            <w:r w:rsidRPr="003A3598">
              <w:rPr>
                <w:rStyle w:val="Hyperlink"/>
                <w:noProof/>
              </w:rPr>
              <w:t>Solution P.C: Inclined Plane (Single Motor)</w:t>
            </w:r>
            <w:r>
              <w:rPr>
                <w:noProof/>
                <w:webHidden/>
              </w:rPr>
              <w:tab/>
            </w:r>
            <w:r>
              <w:rPr>
                <w:noProof/>
                <w:webHidden/>
              </w:rPr>
              <w:fldChar w:fldCharType="begin"/>
            </w:r>
            <w:r>
              <w:rPr>
                <w:noProof/>
                <w:webHidden/>
              </w:rPr>
              <w:instrText xml:space="preserve"> PAGEREF _Toc216063885 \h </w:instrText>
            </w:r>
            <w:r>
              <w:rPr>
                <w:noProof/>
                <w:webHidden/>
              </w:rPr>
            </w:r>
            <w:r>
              <w:rPr>
                <w:noProof/>
                <w:webHidden/>
              </w:rPr>
              <w:fldChar w:fldCharType="separate"/>
            </w:r>
            <w:r w:rsidR="00E36C6C">
              <w:rPr>
                <w:noProof/>
                <w:webHidden/>
              </w:rPr>
              <w:t>18</w:t>
            </w:r>
            <w:r>
              <w:rPr>
                <w:noProof/>
                <w:webHidden/>
              </w:rPr>
              <w:fldChar w:fldCharType="end"/>
            </w:r>
          </w:hyperlink>
        </w:p>
        <w:p w14:paraId="27DFDD5A" w14:textId="22A36666"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6" w:history="1">
            <w:r w:rsidRPr="003A3598">
              <w:rPr>
                <w:rStyle w:val="Hyperlink"/>
                <w:noProof/>
              </w:rPr>
              <w:t>3.3</w:t>
            </w:r>
            <w:r>
              <w:rPr>
                <w:rFonts w:eastAsiaTheme="minorEastAsia" w:cstheme="minorBidi"/>
                <w:b w:val="0"/>
                <w:bCs w:val="0"/>
                <w:smallCaps w:val="0"/>
                <w:noProof/>
                <w:kern w:val="2"/>
                <w:sz w:val="24"/>
                <w:szCs w:val="24"/>
                <w14:ligatures w14:val="standardContextual"/>
              </w:rPr>
              <w:tab/>
            </w:r>
            <w:r w:rsidRPr="003A3598">
              <w:rPr>
                <w:rStyle w:val="Hyperlink"/>
                <w:noProof/>
              </w:rPr>
              <w:t>Decision Matrix</w:t>
            </w:r>
            <w:r>
              <w:rPr>
                <w:noProof/>
                <w:webHidden/>
              </w:rPr>
              <w:tab/>
            </w:r>
            <w:r>
              <w:rPr>
                <w:noProof/>
                <w:webHidden/>
              </w:rPr>
              <w:fldChar w:fldCharType="begin"/>
            </w:r>
            <w:r>
              <w:rPr>
                <w:noProof/>
                <w:webHidden/>
              </w:rPr>
              <w:instrText xml:space="preserve"> PAGEREF _Toc216063886 \h </w:instrText>
            </w:r>
            <w:r>
              <w:rPr>
                <w:noProof/>
                <w:webHidden/>
              </w:rPr>
            </w:r>
            <w:r>
              <w:rPr>
                <w:noProof/>
                <w:webHidden/>
              </w:rPr>
              <w:fldChar w:fldCharType="separate"/>
            </w:r>
            <w:r w:rsidR="00E36C6C">
              <w:rPr>
                <w:noProof/>
                <w:webHidden/>
              </w:rPr>
              <w:t>20</w:t>
            </w:r>
            <w:r>
              <w:rPr>
                <w:noProof/>
                <w:webHidden/>
              </w:rPr>
              <w:fldChar w:fldCharType="end"/>
            </w:r>
          </w:hyperlink>
        </w:p>
        <w:p w14:paraId="523B8888" w14:textId="0EB3A263"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87" w:history="1">
            <w:r w:rsidRPr="003A3598">
              <w:rPr>
                <w:rStyle w:val="Hyperlink"/>
                <w:noProof/>
              </w:rPr>
              <w:t>4.</w:t>
            </w:r>
            <w:r>
              <w:rPr>
                <w:rFonts w:eastAsiaTheme="minorEastAsia" w:cstheme="minorBidi"/>
                <w:b w:val="0"/>
                <w:bCs w:val="0"/>
                <w:caps w:val="0"/>
                <w:noProof/>
                <w:kern w:val="2"/>
                <w:sz w:val="24"/>
                <w:szCs w:val="24"/>
                <w:u w:val="none"/>
                <w14:ligatures w14:val="standardContextual"/>
              </w:rPr>
              <w:tab/>
            </w:r>
            <w:r w:rsidRPr="003A3598">
              <w:rPr>
                <w:rStyle w:val="Hyperlink"/>
                <w:noProof/>
              </w:rPr>
              <w:t>Engineering Design</w:t>
            </w:r>
            <w:r>
              <w:rPr>
                <w:noProof/>
                <w:webHidden/>
              </w:rPr>
              <w:tab/>
            </w:r>
            <w:r>
              <w:rPr>
                <w:noProof/>
                <w:webHidden/>
              </w:rPr>
              <w:fldChar w:fldCharType="begin"/>
            </w:r>
            <w:r>
              <w:rPr>
                <w:noProof/>
                <w:webHidden/>
              </w:rPr>
              <w:instrText xml:space="preserve"> PAGEREF _Toc216063887 \h </w:instrText>
            </w:r>
            <w:r>
              <w:rPr>
                <w:noProof/>
                <w:webHidden/>
              </w:rPr>
            </w:r>
            <w:r>
              <w:rPr>
                <w:noProof/>
                <w:webHidden/>
              </w:rPr>
              <w:fldChar w:fldCharType="separate"/>
            </w:r>
            <w:r w:rsidR="00E36C6C">
              <w:rPr>
                <w:noProof/>
                <w:webHidden/>
              </w:rPr>
              <w:t>22</w:t>
            </w:r>
            <w:r>
              <w:rPr>
                <w:noProof/>
                <w:webHidden/>
              </w:rPr>
              <w:fldChar w:fldCharType="end"/>
            </w:r>
          </w:hyperlink>
        </w:p>
        <w:p w14:paraId="50F1A425" w14:textId="116C3F7C"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8" w:history="1">
            <w:r w:rsidRPr="003A3598">
              <w:rPr>
                <w:rStyle w:val="Hyperlink"/>
                <w:noProof/>
              </w:rPr>
              <w:t>4.1</w:t>
            </w:r>
            <w:r>
              <w:rPr>
                <w:rFonts w:eastAsiaTheme="minorEastAsia" w:cstheme="minorBidi"/>
                <w:b w:val="0"/>
                <w:bCs w:val="0"/>
                <w:smallCaps w:val="0"/>
                <w:noProof/>
                <w:kern w:val="2"/>
                <w:sz w:val="24"/>
                <w:szCs w:val="24"/>
                <w14:ligatures w14:val="standardContextual"/>
              </w:rPr>
              <w:tab/>
            </w:r>
            <w:r w:rsidRPr="003A3598">
              <w:rPr>
                <w:rStyle w:val="Hyperlink"/>
                <w:noProof/>
              </w:rPr>
              <w:t>Design Rationale</w:t>
            </w:r>
            <w:r>
              <w:rPr>
                <w:noProof/>
                <w:webHidden/>
              </w:rPr>
              <w:tab/>
            </w:r>
            <w:r>
              <w:rPr>
                <w:noProof/>
                <w:webHidden/>
              </w:rPr>
              <w:fldChar w:fldCharType="begin"/>
            </w:r>
            <w:r>
              <w:rPr>
                <w:noProof/>
                <w:webHidden/>
              </w:rPr>
              <w:instrText xml:space="preserve"> PAGEREF _Toc216063888 \h </w:instrText>
            </w:r>
            <w:r>
              <w:rPr>
                <w:noProof/>
                <w:webHidden/>
              </w:rPr>
            </w:r>
            <w:r>
              <w:rPr>
                <w:noProof/>
                <w:webHidden/>
              </w:rPr>
              <w:fldChar w:fldCharType="separate"/>
            </w:r>
            <w:r w:rsidR="00E36C6C">
              <w:rPr>
                <w:noProof/>
                <w:webHidden/>
              </w:rPr>
              <w:t>22</w:t>
            </w:r>
            <w:r>
              <w:rPr>
                <w:noProof/>
                <w:webHidden/>
              </w:rPr>
              <w:fldChar w:fldCharType="end"/>
            </w:r>
          </w:hyperlink>
        </w:p>
        <w:p w14:paraId="6132F801" w14:textId="362CA8A4"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9" w:history="1">
            <w:r w:rsidRPr="003A3598">
              <w:rPr>
                <w:rStyle w:val="Hyperlink"/>
                <w:noProof/>
              </w:rPr>
              <w:t>4.2</w:t>
            </w:r>
            <w:r>
              <w:rPr>
                <w:rFonts w:eastAsiaTheme="minorEastAsia" w:cstheme="minorBidi"/>
                <w:b w:val="0"/>
                <w:bCs w:val="0"/>
                <w:smallCaps w:val="0"/>
                <w:noProof/>
                <w:kern w:val="2"/>
                <w:sz w:val="24"/>
                <w:szCs w:val="24"/>
                <w14:ligatures w14:val="standardContextual"/>
              </w:rPr>
              <w:tab/>
            </w:r>
            <w:r w:rsidRPr="003A3598">
              <w:rPr>
                <w:rStyle w:val="Hyperlink"/>
                <w:noProof/>
              </w:rPr>
              <w:t>Calculations</w:t>
            </w:r>
            <w:r>
              <w:rPr>
                <w:noProof/>
                <w:webHidden/>
              </w:rPr>
              <w:tab/>
            </w:r>
            <w:r>
              <w:rPr>
                <w:noProof/>
                <w:webHidden/>
              </w:rPr>
              <w:fldChar w:fldCharType="begin"/>
            </w:r>
            <w:r>
              <w:rPr>
                <w:noProof/>
                <w:webHidden/>
              </w:rPr>
              <w:instrText xml:space="preserve"> PAGEREF _Toc216063889 \h </w:instrText>
            </w:r>
            <w:r>
              <w:rPr>
                <w:noProof/>
                <w:webHidden/>
              </w:rPr>
            </w:r>
            <w:r>
              <w:rPr>
                <w:noProof/>
                <w:webHidden/>
              </w:rPr>
              <w:fldChar w:fldCharType="separate"/>
            </w:r>
            <w:r w:rsidR="00E36C6C">
              <w:rPr>
                <w:noProof/>
                <w:webHidden/>
              </w:rPr>
              <w:t>25</w:t>
            </w:r>
            <w:r>
              <w:rPr>
                <w:noProof/>
                <w:webHidden/>
              </w:rPr>
              <w:fldChar w:fldCharType="end"/>
            </w:r>
          </w:hyperlink>
        </w:p>
        <w:p w14:paraId="7B613306" w14:textId="5FCA5DB2"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0" w:history="1">
            <w:r w:rsidRPr="003A3598">
              <w:rPr>
                <w:rStyle w:val="Hyperlink"/>
                <w:noProof/>
              </w:rPr>
              <w:t>Incline Plane</w:t>
            </w:r>
            <w:r>
              <w:rPr>
                <w:noProof/>
                <w:webHidden/>
              </w:rPr>
              <w:tab/>
            </w:r>
            <w:r>
              <w:rPr>
                <w:noProof/>
                <w:webHidden/>
              </w:rPr>
              <w:fldChar w:fldCharType="begin"/>
            </w:r>
            <w:r>
              <w:rPr>
                <w:noProof/>
                <w:webHidden/>
              </w:rPr>
              <w:instrText xml:space="preserve"> PAGEREF _Toc216063890 \h </w:instrText>
            </w:r>
            <w:r>
              <w:rPr>
                <w:noProof/>
                <w:webHidden/>
              </w:rPr>
            </w:r>
            <w:r>
              <w:rPr>
                <w:noProof/>
                <w:webHidden/>
              </w:rPr>
              <w:fldChar w:fldCharType="separate"/>
            </w:r>
            <w:r w:rsidR="00E36C6C">
              <w:rPr>
                <w:noProof/>
                <w:webHidden/>
              </w:rPr>
              <w:t>25</w:t>
            </w:r>
            <w:r>
              <w:rPr>
                <w:noProof/>
                <w:webHidden/>
              </w:rPr>
              <w:fldChar w:fldCharType="end"/>
            </w:r>
          </w:hyperlink>
        </w:p>
        <w:p w14:paraId="5AEF6643" w14:textId="562DF68F"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1" w:history="1">
            <w:r w:rsidRPr="003A3598">
              <w:rPr>
                <w:rStyle w:val="Hyperlink"/>
                <w:noProof/>
              </w:rPr>
              <w:t>Centripetal Acceleration</w:t>
            </w:r>
            <w:r>
              <w:rPr>
                <w:noProof/>
                <w:webHidden/>
              </w:rPr>
              <w:tab/>
            </w:r>
            <w:r>
              <w:rPr>
                <w:noProof/>
                <w:webHidden/>
              </w:rPr>
              <w:fldChar w:fldCharType="begin"/>
            </w:r>
            <w:r>
              <w:rPr>
                <w:noProof/>
                <w:webHidden/>
              </w:rPr>
              <w:instrText xml:space="preserve"> PAGEREF _Toc216063891 \h </w:instrText>
            </w:r>
            <w:r>
              <w:rPr>
                <w:noProof/>
                <w:webHidden/>
              </w:rPr>
            </w:r>
            <w:r>
              <w:rPr>
                <w:noProof/>
                <w:webHidden/>
              </w:rPr>
              <w:fldChar w:fldCharType="separate"/>
            </w:r>
            <w:r w:rsidR="00E36C6C">
              <w:rPr>
                <w:noProof/>
                <w:webHidden/>
              </w:rPr>
              <w:t>27</w:t>
            </w:r>
            <w:r>
              <w:rPr>
                <w:noProof/>
                <w:webHidden/>
              </w:rPr>
              <w:fldChar w:fldCharType="end"/>
            </w:r>
          </w:hyperlink>
        </w:p>
        <w:p w14:paraId="2D330690" w14:textId="32D9A5A8"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2" w:history="1">
            <w:r w:rsidRPr="003A3598">
              <w:rPr>
                <w:rStyle w:val="Hyperlink"/>
                <w:noProof/>
              </w:rPr>
              <w:t>Angular Velocity</w:t>
            </w:r>
            <w:r>
              <w:rPr>
                <w:noProof/>
                <w:webHidden/>
              </w:rPr>
              <w:tab/>
            </w:r>
            <w:r>
              <w:rPr>
                <w:noProof/>
                <w:webHidden/>
              </w:rPr>
              <w:fldChar w:fldCharType="begin"/>
            </w:r>
            <w:r>
              <w:rPr>
                <w:noProof/>
                <w:webHidden/>
              </w:rPr>
              <w:instrText xml:space="preserve"> PAGEREF _Toc216063892 \h </w:instrText>
            </w:r>
            <w:r>
              <w:rPr>
                <w:noProof/>
                <w:webHidden/>
              </w:rPr>
            </w:r>
            <w:r>
              <w:rPr>
                <w:noProof/>
                <w:webHidden/>
              </w:rPr>
              <w:fldChar w:fldCharType="separate"/>
            </w:r>
            <w:r w:rsidR="00E36C6C">
              <w:rPr>
                <w:noProof/>
                <w:webHidden/>
              </w:rPr>
              <w:t>29</w:t>
            </w:r>
            <w:r>
              <w:rPr>
                <w:noProof/>
                <w:webHidden/>
              </w:rPr>
              <w:fldChar w:fldCharType="end"/>
            </w:r>
          </w:hyperlink>
        </w:p>
        <w:p w14:paraId="198F7D35" w14:textId="50379E7B"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3" w:history="1">
            <w:r w:rsidRPr="003A3598">
              <w:rPr>
                <w:rStyle w:val="Hyperlink"/>
                <w:noProof/>
              </w:rPr>
              <w:t>RPM</w:t>
            </w:r>
            <w:r>
              <w:rPr>
                <w:noProof/>
                <w:webHidden/>
              </w:rPr>
              <w:tab/>
            </w:r>
            <w:r>
              <w:rPr>
                <w:noProof/>
                <w:webHidden/>
              </w:rPr>
              <w:fldChar w:fldCharType="begin"/>
            </w:r>
            <w:r>
              <w:rPr>
                <w:noProof/>
                <w:webHidden/>
              </w:rPr>
              <w:instrText xml:space="preserve"> PAGEREF _Toc216063893 \h </w:instrText>
            </w:r>
            <w:r>
              <w:rPr>
                <w:noProof/>
                <w:webHidden/>
              </w:rPr>
            </w:r>
            <w:r>
              <w:rPr>
                <w:noProof/>
                <w:webHidden/>
              </w:rPr>
              <w:fldChar w:fldCharType="separate"/>
            </w:r>
            <w:r w:rsidR="00E36C6C">
              <w:rPr>
                <w:noProof/>
                <w:webHidden/>
              </w:rPr>
              <w:t>30</w:t>
            </w:r>
            <w:r>
              <w:rPr>
                <w:noProof/>
                <w:webHidden/>
              </w:rPr>
              <w:fldChar w:fldCharType="end"/>
            </w:r>
          </w:hyperlink>
        </w:p>
        <w:p w14:paraId="30C32B41" w14:textId="08BB4E21"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4" w:history="1">
            <w:r w:rsidRPr="003A3598">
              <w:rPr>
                <w:rStyle w:val="Hyperlink"/>
                <w:noProof/>
              </w:rPr>
              <w:t>Linear Velocity</w:t>
            </w:r>
            <w:r>
              <w:rPr>
                <w:noProof/>
                <w:webHidden/>
              </w:rPr>
              <w:tab/>
            </w:r>
            <w:r>
              <w:rPr>
                <w:noProof/>
                <w:webHidden/>
              </w:rPr>
              <w:fldChar w:fldCharType="begin"/>
            </w:r>
            <w:r>
              <w:rPr>
                <w:noProof/>
                <w:webHidden/>
              </w:rPr>
              <w:instrText xml:space="preserve"> PAGEREF _Toc216063894 \h </w:instrText>
            </w:r>
            <w:r>
              <w:rPr>
                <w:noProof/>
                <w:webHidden/>
              </w:rPr>
            </w:r>
            <w:r>
              <w:rPr>
                <w:noProof/>
                <w:webHidden/>
              </w:rPr>
              <w:fldChar w:fldCharType="separate"/>
            </w:r>
            <w:r w:rsidR="00E36C6C">
              <w:rPr>
                <w:noProof/>
                <w:webHidden/>
              </w:rPr>
              <w:t>30</w:t>
            </w:r>
            <w:r>
              <w:rPr>
                <w:noProof/>
                <w:webHidden/>
              </w:rPr>
              <w:fldChar w:fldCharType="end"/>
            </w:r>
          </w:hyperlink>
        </w:p>
        <w:p w14:paraId="4A5F1DA7" w14:textId="65A8D605"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5" w:history="1">
            <w:r w:rsidRPr="003A3598">
              <w:rPr>
                <w:rStyle w:val="Hyperlink"/>
                <w:noProof/>
              </w:rPr>
              <w:t>Sedimentation Velocity</w:t>
            </w:r>
            <w:r>
              <w:rPr>
                <w:noProof/>
                <w:webHidden/>
              </w:rPr>
              <w:tab/>
            </w:r>
            <w:r>
              <w:rPr>
                <w:noProof/>
                <w:webHidden/>
              </w:rPr>
              <w:fldChar w:fldCharType="begin"/>
            </w:r>
            <w:r>
              <w:rPr>
                <w:noProof/>
                <w:webHidden/>
              </w:rPr>
              <w:instrText xml:space="preserve"> PAGEREF _Toc216063895 \h </w:instrText>
            </w:r>
            <w:r>
              <w:rPr>
                <w:noProof/>
                <w:webHidden/>
              </w:rPr>
            </w:r>
            <w:r>
              <w:rPr>
                <w:noProof/>
                <w:webHidden/>
              </w:rPr>
              <w:fldChar w:fldCharType="separate"/>
            </w:r>
            <w:r w:rsidR="00E36C6C">
              <w:rPr>
                <w:noProof/>
                <w:webHidden/>
              </w:rPr>
              <w:t>31</w:t>
            </w:r>
            <w:r>
              <w:rPr>
                <w:noProof/>
                <w:webHidden/>
              </w:rPr>
              <w:fldChar w:fldCharType="end"/>
            </w:r>
          </w:hyperlink>
        </w:p>
        <w:p w14:paraId="3E015C9F" w14:textId="1AA02D06"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6" w:history="1">
            <w:r w:rsidRPr="003A3598">
              <w:rPr>
                <w:rStyle w:val="Hyperlink"/>
                <w:noProof/>
              </w:rPr>
              <w:t>Dynamic Portion</w:t>
            </w:r>
            <w:r>
              <w:rPr>
                <w:noProof/>
                <w:webHidden/>
              </w:rPr>
              <w:tab/>
            </w:r>
            <w:r>
              <w:rPr>
                <w:noProof/>
                <w:webHidden/>
              </w:rPr>
              <w:fldChar w:fldCharType="begin"/>
            </w:r>
            <w:r>
              <w:rPr>
                <w:noProof/>
                <w:webHidden/>
              </w:rPr>
              <w:instrText xml:space="preserve"> PAGEREF _Toc216063896 \h </w:instrText>
            </w:r>
            <w:r>
              <w:rPr>
                <w:noProof/>
                <w:webHidden/>
              </w:rPr>
            </w:r>
            <w:r>
              <w:rPr>
                <w:noProof/>
                <w:webHidden/>
              </w:rPr>
              <w:fldChar w:fldCharType="separate"/>
            </w:r>
            <w:r w:rsidR="00E36C6C">
              <w:rPr>
                <w:noProof/>
                <w:webHidden/>
              </w:rPr>
              <w:t>36</w:t>
            </w:r>
            <w:r>
              <w:rPr>
                <w:noProof/>
                <w:webHidden/>
              </w:rPr>
              <w:fldChar w:fldCharType="end"/>
            </w:r>
          </w:hyperlink>
        </w:p>
        <w:p w14:paraId="554B0824" w14:textId="337D7E07"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97" w:history="1">
            <w:r w:rsidRPr="003A3598">
              <w:rPr>
                <w:rStyle w:val="Hyperlink"/>
                <w:noProof/>
              </w:rPr>
              <w:t>4.3</w:t>
            </w:r>
            <w:r>
              <w:rPr>
                <w:rFonts w:eastAsiaTheme="minorEastAsia" w:cstheme="minorBidi"/>
                <w:b w:val="0"/>
                <w:bCs w:val="0"/>
                <w:smallCaps w:val="0"/>
                <w:noProof/>
                <w:kern w:val="2"/>
                <w:sz w:val="24"/>
                <w:szCs w:val="24"/>
                <w14:ligatures w14:val="standardContextual"/>
              </w:rPr>
              <w:tab/>
            </w:r>
            <w:r w:rsidRPr="003A3598">
              <w:rPr>
                <w:rStyle w:val="Hyperlink"/>
                <w:noProof/>
              </w:rPr>
              <w:t>Numerical Sampling</w:t>
            </w:r>
            <w:r>
              <w:rPr>
                <w:noProof/>
                <w:webHidden/>
              </w:rPr>
              <w:tab/>
            </w:r>
            <w:r>
              <w:rPr>
                <w:noProof/>
                <w:webHidden/>
              </w:rPr>
              <w:fldChar w:fldCharType="begin"/>
            </w:r>
            <w:r>
              <w:rPr>
                <w:noProof/>
                <w:webHidden/>
              </w:rPr>
              <w:instrText xml:space="preserve"> PAGEREF _Toc216063897 \h </w:instrText>
            </w:r>
            <w:r>
              <w:rPr>
                <w:noProof/>
                <w:webHidden/>
              </w:rPr>
            </w:r>
            <w:r>
              <w:rPr>
                <w:noProof/>
                <w:webHidden/>
              </w:rPr>
              <w:fldChar w:fldCharType="separate"/>
            </w:r>
            <w:r w:rsidR="00E36C6C">
              <w:rPr>
                <w:noProof/>
                <w:webHidden/>
              </w:rPr>
              <w:t>38</w:t>
            </w:r>
            <w:r>
              <w:rPr>
                <w:noProof/>
                <w:webHidden/>
              </w:rPr>
              <w:fldChar w:fldCharType="end"/>
            </w:r>
          </w:hyperlink>
        </w:p>
        <w:p w14:paraId="3A8438C0" w14:textId="12339BCC"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8" w:history="1">
            <w:r w:rsidRPr="003A3598">
              <w:rPr>
                <w:rStyle w:val="Hyperlink"/>
                <w:noProof/>
              </w:rPr>
              <w:t>Correlation and Analysis</w:t>
            </w:r>
            <w:r>
              <w:rPr>
                <w:noProof/>
                <w:webHidden/>
              </w:rPr>
              <w:tab/>
            </w:r>
            <w:r>
              <w:rPr>
                <w:noProof/>
                <w:webHidden/>
              </w:rPr>
              <w:fldChar w:fldCharType="begin"/>
            </w:r>
            <w:r>
              <w:rPr>
                <w:noProof/>
                <w:webHidden/>
              </w:rPr>
              <w:instrText xml:space="preserve"> PAGEREF _Toc216063898 \h </w:instrText>
            </w:r>
            <w:r>
              <w:rPr>
                <w:noProof/>
                <w:webHidden/>
              </w:rPr>
            </w:r>
            <w:r>
              <w:rPr>
                <w:noProof/>
                <w:webHidden/>
              </w:rPr>
              <w:fldChar w:fldCharType="separate"/>
            </w:r>
            <w:r w:rsidR="00E36C6C">
              <w:rPr>
                <w:noProof/>
                <w:webHidden/>
              </w:rPr>
              <w:t>38</w:t>
            </w:r>
            <w:r>
              <w:rPr>
                <w:noProof/>
                <w:webHidden/>
              </w:rPr>
              <w:fldChar w:fldCharType="end"/>
            </w:r>
          </w:hyperlink>
        </w:p>
        <w:p w14:paraId="7D81F843" w14:textId="7106F966"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99" w:history="1">
            <w:r w:rsidRPr="003A3598">
              <w:rPr>
                <w:rStyle w:val="Hyperlink"/>
                <w:noProof/>
              </w:rPr>
              <w:t>4.4</w:t>
            </w:r>
            <w:r>
              <w:rPr>
                <w:rFonts w:eastAsiaTheme="minorEastAsia" w:cstheme="minorBidi"/>
                <w:b w:val="0"/>
                <w:bCs w:val="0"/>
                <w:smallCaps w:val="0"/>
                <w:noProof/>
                <w:kern w:val="2"/>
                <w:sz w:val="24"/>
                <w:szCs w:val="24"/>
                <w14:ligatures w14:val="standardContextual"/>
              </w:rPr>
              <w:tab/>
            </w:r>
            <w:r w:rsidRPr="003A3598">
              <w:rPr>
                <w:rStyle w:val="Hyperlink"/>
                <w:noProof/>
              </w:rPr>
              <w:t>Simulation</w:t>
            </w:r>
            <w:r>
              <w:rPr>
                <w:noProof/>
                <w:webHidden/>
              </w:rPr>
              <w:tab/>
            </w:r>
            <w:r>
              <w:rPr>
                <w:noProof/>
                <w:webHidden/>
              </w:rPr>
              <w:fldChar w:fldCharType="begin"/>
            </w:r>
            <w:r>
              <w:rPr>
                <w:noProof/>
                <w:webHidden/>
              </w:rPr>
              <w:instrText xml:space="preserve"> PAGEREF _Toc216063899 \h </w:instrText>
            </w:r>
            <w:r>
              <w:rPr>
                <w:noProof/>
                <w:webHidden/>
              </w:rPr>
            </w:r>
            <w:r>
              <w:rPr>
                <w:noProof/>
                <w:webHidden/>
              </w:rPr>
              <w:fldChar w:fldCharType="separate"/>
            </w:r>
            <w:r w:rsidR="00E36C6C">
              <w:rPr>
                <w:noProof/>
                <w:webHidden/>
              </w:rPr>
              <w:t>39</w:t>
            </w:r>
            <w:r>
              <w:rPr>
                <w:noProof/>
                <w:webHidden/>
              </w:rPr>
              <w:fldChar w:fldCharType="end"/>
            </w:r>
          </w:hyperlink>
        </w:p>
        <w:p w14:paraId="7E1E0C5C" w14:textId="52FA764A"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900" w:history="1">
            <w:r w:rsidRPr="003A3598">
              <w:rPr>
                <w:rStyle w:val="Hyperlink"/>
                <w:noProof/>
              </w:rPr>
              <w:t>Mathematical Simulation</w:t>
            </w:r>
            <w:r>
              <w:rPr>
                <w:noProof/>
                <w:webHidden/>
              </w:rPr>
              <w:tab/>
            </w:r>
            <w:r>
              <w:rPr>
                <w:noProof/>
                <w:webHidden/>
              </w:rPr>
              <w:fldChar w:fldCharType="begin"/>
            </w:r>
            <w:r>
              <w:rPr>
                <w:noProof/>
                <w:webHidden/>
              </w:rPr>
              <w:instrText xml:space="preserve"> PAGEREF _Toc216063900 \h </w:instrText>
            </w:r>
            <w:r>
              <w:rPr>
                <w:noProof/>
                <w:webHidden/>
              </w:rPr>
            </w:r>
            <w:r>
              <w:rPr>
                <w:noProof/>
                <w:webHidden/>
              </w:rPr>
              <w:fldChar w:fldCharType="separate"/>
            </w:r>
            <w:r w:rsidR="00E36C6C">
              <w:rPr>
                <w:noProof/>
                <w:webHidden/>
              </w:rPr>
              <w:t>39</w:t>
            </w:r>
            <w:r>
              <w:rPr>
                <w:noProof/>
                <w:webHidden/>
              </w:rPr>
              <w:fldChar w:fldCharType="end"/>
            </w:r>
          </w:hyperlink>
        </w:p>
        <w:p w14:paraId="61CD2686" w14:textId="1E08154C"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01" w:history="1">
            <w:r w:rsidRPr="003A3598">
              <w:rPr>
                <w:rStyle w:val="Hyperlink"/>
                <w:noProof/>
              </w:rPr>
              <w:t>5.</w:t>
            </w:r>
            <w:r>
              <w:rPr>
                <w:rFonts w:eastAsiaTheme="minorEastAsia" w:cstheme="minorBidi"/>
                <w:b w:val="0"/>
                <w:bCs w:val="0"/>
                <w:caps w:val="0"/>
                <w:noProof/>
                <w:kern w:val="2"/>
                <w:sz w:val="24"/>
                <w:szCs w:val="24"/>
                <w:u w:val="none"/>
                <w14:ligatures w14:val="standardContextual"/>
              </w:rPr>
              <w:tab/>
            </w:r>
            <w:r w:rsidRPr="003A3598">
              <w:rPr>
                <w:rStyle w:val="Hyperlink"/>
                <w:noProof/>
              </w:rPr>
              <w:t>Components</w:t>
            </w:r>
            <w:r>
              <w:rPr>
                <w:noProof/>
                <w:webHidden/>
              </w:rPr>
              <w:tab/>
            </w:r>
            <w:r>
              <w:rPr>
                <w:noProof/>
                <w:webHidden/>
              </w:rPr>
              <w:fldChar w:fldCharType="begin"/>
            </w:r>
            <w:r>
              <w:rPr>
                <w:noProof/>
                <w:webHidden/>
              </w:rPr>
              <w:instrText xml:space="preserve"> PAGEREF _Toc216063901 \h </w:instrText>
            </w:r>
            <w:r>
              <w:rPr>
                <w:noProof/>
                <w:webHidden/>
              </w:rPr>
            </w:r>
            <w:r>
              <w:rPr>
                <w:noProof/>
                <w:webHidden/>
              </w:rPr>
              <w:fldChar w:fldCharType="separate"/>
            </w:r>
            <w:r w:rsidR="00E36C6C">
              <w:rPr>
                <w:noProof/>
                <w:webHidden/>
              </w:rPr>
              <w:t>41</w:t>
            </w:r>
            <w:r>
              <w:rPr>
                <w:noProof/>
                <w:webHidden/>
              </w:rPr>
              <w:fldChar w:fldCharType="end"/>
            </w:r>
          </w:hyperlink>
        </w:p>
        <w:p w14:paraId="164BBB53" w14:textId="419D416B"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2" w:history="1">
            <w:r w:rsidRPr="003A3598">
              <w:rPr>
                <w:rStyle w:val="Hyperlink"/>
                <w:noProof/>
              </w:rPr>
              <w:t>5.1</w:t>
            </w:r>
            <w:r>
              <w:rPr>
                <w:rFonts w:eastAsiaTheme="minorEastAsia" w:cstheme="minorBidi"/>
                <w:b w:val="0"/>
                <w:bCs w:val="0"/>
                <w:smallCaps w:val="0"/>
                <w:noProof/>
                <w:kern w:val="2"/>
                <w:sz w:val="24"/>
                <w:szCs w:val="24"/>
                <w14:ligatures w14:val="standardContextual"/>
              </w:rPr>
              <w:tab/>
            </w:r>
            <w:r w:rsidRPr="003A3598">
              <w:rPr>
                <w:rStyle w:val="Hyperlink"/>
                <w:noProof/>
              </w:rPr>
              <w:t>Motor, Driver, and Microcontroller</w:t>
            </w:r>
            <w:r>
              <w:rPr>
                <w:noProof/>
                <w:webHidden/>
              </w:rPr>
              <w:tab/>
            </w:r>
            <w:r>
              <w:rPr>
                <w:noProof/>
                <w:webHidden/>
              </w:rPr>
              <w:fldChar w:fldCharType="begin"/>
            </w:r>
            <w:r>
              <w:rPr>
                <w:noProof/>
                <w:webHidden/>
              </w:rPr>
              <w:instrText xml:space="preserve"> PAGEREF _Toc216063902 \h </w:instrText>
            </w:r>
            <w:r>
              <w:rPr>
                <w:noProof/>
                <w:webHidden/>
              </w:rPr>
            </w:r>
            <w:r>
              <w:rPr>
                <w:noProof/>
                <w:webHidden/>
              </w:rPr>
              <w:fldChar w:fldCharType="separate"/>
            </w:r>
            <w:r w:rsidR="00E36C6C">
              <w:rPr>
                <w:noProof/>
                <w:webHidden/>
              </w:rPr>
              <w:t>41</w:t>
            </w:r>
            <w:r>
              <w:rPr>
                <w:noProof/>
                <w:webHidden/>
              </w:rPr>
              <w:fldChar w:fldCharType="end"/>
            </w:r>
          </w:hyperlink>
        </w:p>
        <w:p w14:paraId="725E0E0E" w14:textId="584B95F2"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3" w:history="1">
            <w:r w:rsidRPr="003A3598">
              <w:rPr>
                <w:rStyle w:val="Hyperlink"/>
                <w:noProof/>
              </w:rPr>
              <w:t>5.2</w:t>
            </w:r>
            <w:r>
              <w:rPr>
                <w:rFonts w:eastAsiaTheme="minorEastAsia" w:cstheme="minorBidi"/>
                <w:b w:val="0"/>
                <w:bCs w:val="0"/>
                <w:smallCaps w:val="0"/>
                <w:noProof/>
                <w:kern w:val="2"/>
                <w:sz w:val="24"/>
                <w:szCs w:val="24"/>
                <w14:ligatures w14:val="standardContextual"/>
              </w:rPr>
              <w:tab/>
            </w:r>
            <w:r w:rsidRPr="003A3598">
              <w:rPr>
                <w:rStyle w:val="Hyperlink"/>
                <w:noProof/>
              </w:rPr>
              <w:t>Base Material</w:t>
            </w:r>
            <w:r>
              <w:rPr>
                <w:noProof/>
                <w:webHidden/>
              </w:rPr>
              <w:tab/>
            </w:r>
            <w:r>
              <w:rPr>
                <w:noProof/>
                <w:webHidden/>
              </w:rPr>
              <w:fldChar w:fldCharType="begin"/>
            </w:r>
            <w:r>
              <w:rPr>
                <w:noProof/>
                <w:webHidden/>
              </w:rPr>
              <w:instrText xml:space="preserve"> PAGEREF _Toc216063903 \h </w:instrText>
            </w:r>
            <w:r>
              <w:rPr>
                <w:noProof/>
                <w:webHidden/>
              </w:rPr>
            </w:r>
            <w:r>
              <w:rPr>
                <w:noProof/>
                <w:webHidden/>
              </w:rPr>
              <w:fldChar w:fldCharType="separate"/>
            </w:r>
            <w:r w:rsidR="00E36C6C">
              <w:rPr>
                <w:noProof/>
                <w:webHidden/>
              </w:rPr>
              <w:t>43</w:t>
            </w:r>
            <w:r>
              <w:rPr>
                <w:noProof/>
                <w:webHidden/>
              </w:rPr>
              <w:fldChar w:fldCharType="end"/>
            </w:r>
          </w:hyperlink>
        </w:p>
        <w:p w14:paraId="1D4E240D" w14:textId="14CD1F94"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4" w:history="1">
            <w:r w:rsidRPr="003A3598">
              <w:rPr>
                <w:rStyle w:val="Hyperlink"/>
                <w:noProof/>
              </w:rPr>
              <w:t>5.3</w:t>
            </w:r>
            <w:r>
              <w:rPr>
                <w:rFonts w:eastAsiaTheme="minorEastAsia" w:cstheme="minorBidi"/>
                <w:b w:val="0"/>
                <w:bCs w:val="0"/>
                <w:smallCaps w:val="0"/>
                <w:noProof/>
                <w:kern w:val="2"/>
                <w:sz w:val="24"/>
                <w:szCs w:val="24"/>
                <w14:ligatures w14:val="standardContextual"/>
              </w:rPr>
              <w:tab/>
            </w:r>
            <w:r w:rsidRPr="003A3598">
              <w:rPr>
                <w:rStyle w:val="Hyperlink"/>
                <w:noProof/>
              </w:rPr>
              <w:t>Rod</w:t>
            </w:r>
            <w:r>
              <w:rPr>
                <w:noProof/>
                <w:webHidden/>
              </w:rPr>
              <w:tab/>
            </w:r>
            <w:r>
              <w:rPr>
                <w:noProof/>
                <w:webHidden/>
              </w:rPr>
              <w:fldChar w:fldCharType="begin"/>
            </w:r>
            <w:r>
              <w:rPr>
                <w:noProof/>
                <w:webHidden/>
              </w:rPr>
              <w:instrText xml:space="preserve"> PAGEREF _Toc216063904 \h </w:instrText>
            </w:r>
            <w:r>
              <w:rPr>
                <w:noProof/>
                <w:webHidden/>
              </w:rPr>
            </w:r>
            <w:r>
              <w:rPr>
                <w:noProof/>
                <w:webHidden/>
              </w:rPr>
              <w:fldChar w:fldCharType="separate"/>
            </w:r>
            <w:r w:rsidR="00E36C6C">
              <w:rPr>
                <w:noProof/>
                <w:webHidden/>
              </w:rPr>
              <w:t>44</w:t>
            </w:r>
            <w:r>
              <w:rPr>
                <w:noProof/>
                <w:webHidden/>
              </w:rPr>
              <w:fldChar w:fldCharType="end"/>
            </w:r>
          </w:hyperlink>
        </w:p>
        <w:p w14:paraId="59C9CF07" w14:textId="0993F626"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5" w:history="1">
            <w:r w:rsidRPr="003A3598">
              <w:rPr>
                <w:rStyle w:val="Hyperlink"/>
                <w:noProof/>
              </w:rPr>
              <w:t>5.4</w:t>
            </w:r>
            <w:r>
              <w:rPr>
                <w:rFonts w:eastAsiaTheme="minorEastAsia" w:cstheme="minorBidi"/>
                <w:b w:val="0"/>
                <w:bCs w:val="0"/>
                <w:smallCaps w:val="0"/>
                <w:noProof/>
                <w:kern w:val="2"/>
                <w:sz w:val="24"/>
                <w:szCs w:val="24"/>
                <w14:ligatures w14:val="standardContextual"/>
              </w:rPr>
              <w:tab/>
            </w:r>
            <w:r w:rsidRPr="003A3598">
              <w:rPr>
                <w:rStyle w:val="Hyperlink"/>
                <w:noProof/>
              </w:rPr>
              <w:t>Bioreactor</w:t>
            </w:r>
            <w:r>
              <w:rPr>
                <w:noProof/>
                <w:webHidden/>
              </w:rPr>
              <w:tab/>
            </w:r>
            <w:r>
              <w:rPr>
                <w:noProof/>
                <w:webHidden/>
              </w:rPr>
              <w:fldChar w:fldCharType="begin"/>
            </w:r>
            <w:r>
              <w:rPr>
                <w:noProof/>
                <w:webHidden/>
              </w:rPr>
              <w:instrText xml:space="preserve"> PAGEREF _Toc216063905 \h </w:instrText>
            </w:r>
            <w:r>
              <w:rPr>
                <w:noProof/>
                <w:webHidden/>
              </w:rPr>
            </w:r>
            <w:r>
              <w:rPr>
                <w:noProof/>
                <w:webHidden/>
              </w:rPr>
              <w:fldChar w:fldCharType="separate"/>
            </w:r>
            <w:r w:rsidR="00E36C6C">
              <w:rPr>
                <w:noProof/>
                <w:webHidden/>
              </w:rPr>
              <w:t>44</w:t>
            </w:r>
            <w:r>
              <w:rPr>
                <w:noProof/>
                <w:webHidden/>
              </w:rPr>
              <w:fldChar w:fldCharType="end"/>
            </w:r>
          </w:hyperlink>
        </w:p>
        <w:p w14:paraId="2E18243F" w14:textId="7726F77B"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06" w:history="1">
            <w:r w:rsidRPr="003A3598">
              <w:rPr>
                <w:rStyle w:val="Hyperlink"/>
                <w:noProof/>
              </w:rPr>
              <w:t>6.</w:t>
            </w:r>
            <w:r>
              <w:rPr>
                <w:rFonts w:eastAsiaTheme="minorEastAsia" w:cstheme="minorBidi"/>
                <w:b w:val="0"/>
                <w:bCs w:val="0"/>
                <w:caps w:val="0"/>
                <w:noProof/>
                <w:kern w:val="2"/>
                <w:sz w:val="24"/>
                <w:szCs w:val="24"/>
                <w:u w:val="none"/>
                <w14:ligatures w14:val="standardContextual"/>
              </w:rPr>
              <w:tab/>
            </w:r>
            <w:r w:rsidRPr="003A3598">
              <w:rPr>
                <w:rStyle w:val="Hyperlink"/>
                <w:noProof/>
              </w:rPr>
              <w:t>Prototype</w:t>
            </w:r>
            <w:r>
              <w:rPr>
                <w:noProof/>
                <w:webHidden/>
              </w:rPr>
              <w:tab/>
            </w:r>
            <w:r>
              <w:rPr>
                <w:noProof/>
                <w:webHidden/>
              </w:rPr>
              <w:fldChar w:fldCharType="begin"/>
            </w:r>
            <w:r>
              <w:rPr>
                <w:noProof/>
                <w:webHidden/>
              </w:rPr>
              <w:instrText xml:space="preserve"> PAGEREF _Toc216063906 \h </w:instrText>
            </w:r>
            <w:r>
              <w:rPr>
                <w:noProof/>
                <w:webHidden/>
              </w:rPr>
            </w:r>
            <w:r>
              <w:rPr>
                <w:noProof/>
                <w:webHidden/>
              </w:rPr>
              <w:fldChar w:fldCharType="separate"/>
            </w:r>
            <w:r w:rsidR="00E36C6C">
              <w:rPr>
                <w:noProof/>
                <w:webHidden/>
              </w:rPr>
              <w:t>46</w:t>
            </w:r>
            <w:r>
              <w:rPr>
                <w:noProof/>
                <w:webHidden/>
              </w:rPr>
              <w:fldChar w:fldCharType="end"/>
            </w:r>
          </w:hyperlink>
        </w:p>
        <w:p w14:paraId="6F336385" w14:textId="3A0C04C8"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7" w:history="1">
            <w:r w:rsidRPr="003A3598">
              <w:rPr>
                <w:rStyle w:val="Hyperlink"/>
                <w:noProof/>
              </w:rPr>
              <w:t>6.1</w:t>
            </w:r>
            <w:r>
              <w:rPr>
                <w:rFonts w:eastAsiaTheme="minorEastAsia" w:cstheme="minorBidi"/>
                <w:b w:val="0"/>
                <w:bCs w:val="0"/>
                <w:smallCaps w:val="0"/>
                <w:noProof/>
                <w:kern w:val="2"/>
                <w:sz w:val="24"/>
                <w:szCs w:val="24"/>
                <w14:ligatures w14:val="standardContextual"/>
              </w:rPr>
              <w:tab/>
            </w:r>
            <w:r w:rsidRPr="003A3598">
              <w:rPr>
                <w:rStyle w:val="Hyperlink"/>
                <w:noProof/>
              </w:rPr>
              <w:t>Wiring</w:t>
            </w:r>
            <w:r>
              <w:rPr>
                <w:noProof/>
                <w:webHidden/>
              </w:rPr>
              <w:tab/>
            </w:r>
            <w:r>
              <w:rPr>
                <w:noProof/>
                <w:webHidden/>
              </w:rPr>
              <w:fldChar w:fldCharType="begin"/>
            </w:r>
            <w:r>
              <w:rPr>
                <w:noProof/>
                <w:webHidden/>
              </w:rPr>
              <w:instrText xml:space="preserve"> PAGEREF _Toc216063907 \h </w:instrText>
            </w:r>
            <w:r>
              <w:rPr>
                <w:noProof/>
                <w:webHidden/>
              </w:rPr>
            </w:r>
            <w:r>
              <w:rPr>
                <w:noProof/>
                <w:webHidden/>
              </w:rPr>
              <w:fldChar w:fldCharType="separate"/>
            </w:r>
            <w:r w:rsidR="00E36C6C">
              <w:rPr>
                <w:noProof/>
                <w:webHidden/>
              </w:rPr>
              <w:t>46</w:t>
            </w:r>
            <w:r>
              <w:rPr>
                <w:noProof/>
                <w:webHidden/>
              </w:rPr>
              <w:fldChar w:fldCharType="end"/>
            </w:r>
          </w:hyperlink>
        </w:p>
        <w:p w14:paraId="217DCEF8" w14:textId="43EC9FEB"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8" w:history="1">
            <w:r w:rsidRPr="003A3598">
              <w:rPr>
                <w:rStyle w:val="Hyperlink"/>
                <w:noProof/>
              </w:rPr>
              <w:t>6.2</w:t>
            </w:r>
            <w:r>
              <w:rPr>
                <w:rFonts w:eastAsiaTheme="minorEastAsia" w:cstheme="minorBidi"/>
                <w:b w:val="0"/>
                <w:bCs w:val="0"/>
                <w:smallCaps w:val="0"/>
                <w:noProof/>
                <w:kern w:val="2"/>
                <w:sz w:val="24"/>
                <w:szCs w:val="24"/>
                <w14:ligatures w14:val="standardContextual"/>
              </w:rPr>
              <w:tab/>
            </w:r>
            <w:r w:rsidRPr="003A3598">
              <w:rPr>
                <w:rStyle w:val="Hyperlink"/>
                <w:noProof/>
              </w:rPr>
              <w:t>Overall Prototype Basics</w:t>
            </w:r>
            <w:r>
              <w:rPr>
                <w:noProof/>
                <w:webHidden/>
              </w:rPr>
              <w:tab/>
            </w:r>
            <w:r>
              <w:rPr>
                <w:noProof/>
                <w:webHidden/>
              </w:rPr>
              <w:fldChar w:fldCharType="begin"/>
            </w:r>
            <w:r>
              <w:rPr>
                <w:noProof/>
                <w:webHidden/>
              </w:rPr>
              <w:instrText xml:space="preserve"> PAGEREF _Toc216063908 \h </w:instrText>
            </w:r>
            <w:r>
              <w:rPr>
                <w:noProof/>
                <w:webHidden/>
              </w:rPr>
            </w:r>
            <w:r>
              <w:rPr>
                <w:noProof/>
                <w:webHidden/>
              </w:rPr>
              <w:fldChar w:fldCharType="separate"/>
            </w:r>
            <w:r w:rsidR="00E36C6C">
              <w:rPr>
                <w:noProof/>
                <w:webHidden/>
              </w:rPr>
              <w:t>47</w:t>
            </w:r>
            <w:r>
              <w:rPr>
                <w:noProof/>
                <w:webHidden/>
              </w:rPr>
              <w:fldChar w:fldCharType="end"/>
            </w:r>
          </w:hyperlink>
        </w:p>
        <w:p w14:paraId="7279B810" w14:textId="47C0D052"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09" w:history="1">
            <w:r w:rsidRPr="003A3598">
              <w:rPr>
                <w:rStyle w:val="Hyperlink"/>
                <w:noProof/>
              </w:rPr>
              <w:t>7.</w:t>
            </w:r>
            <w:r>
              <w:rPr>
                <w:rFonts w:eastAsiaTheme="minorEastAsia" w:cstheme="minorBidi"/>
                <w:b w:val="0"/>
                <w:bCs w:val="0"/>
                <w:caps w:val="0"/>
                <w:noProof/>
                <w:kern w:val="2"/>
                <w:sz w:val="24"/>
                <w:szCs w:val="24"/>
                <w:u w:val="none"/>
                <w14:ligatures w14:val="standardContextual"/>
              </w:rPr>
              <w:tab/>
            </w:r>
            <w:r w:rsidRPr="003A3598">
              <w:rPr>
                <w:rStyle w:val="Hyperlink"/>
                <w:noProof/>
              </w:rPr>
              <w:t>Test Methods</w:t>
            </w:r>
            <w:r>
              <w:rPr>
                <w:noProof/>
                <w:webHidden/>
              </w:rPr>
              <w:tab/>
            </w:r>
            <w:r>
              <w:rPr>
                <w:noProof/>
                <w:webHidden/>
              </w:rPr>
              <w:fldChar w:fldCharType="begin"/>
            </w:r>
            <w:r>
              <w:rPr>
                <w:noProof/>
                <w:webHidden/>
              </w:rPr>
              <w:instrText xml:space="preserve"> PAGEREF _Toc216063909 \h </w:instrText>
            </w:r>
            <w:r>
              <w:rPr>
                <w:noProof/>
                <w:webHidden/>
              </w:rPr>
            </w:r>
            <w:r>
              <w:rPr>
                <w:noProof/>
                <w:webHidden/>
              </w:rPr>
              <w:fldChar w:fldCharType="separate"/>
            </w:r>
            <w:r w:rsidR="00E36C6C">
              <w:rPr>
                <w:noProof/>
                <w:webHidden/>
              </w:rPr>
              <w:t>50</w:t>
            </w:r>
            <w:r>
              <w:rPr>
                <w:noProof/>
                <w:webHidden/>
              </w:rPr>
              <w:fldChar w:fldCharType="end"/>
            </w:r>
          </w:hyperlink>
        </w:p>
        <w:p w14:paraId="429731F4" w14:textId="0DFEBE14"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10" w:history="1">
            <w:r w:rsidRPr="003A3598">
              <w:rPr>
                <w:rStyle w:val="Hyperlink"/>
                <w:noProof/>
              </w:rPr>
              <w:t>8.</w:t>
            </w:r>
            <w:r>
              <w:rPr>
                <w:rFonts w:eastAsiaTheme="minorEastAsia" w:cstheme="minorBidi"/>
                <w:b w:val="0"/>
                <w:bCs w:val="0"/>
                <w:caps w:val="0"/>
                <w:noProof/>
                <w:kern w:val="2"/>
                <w:sz w:val="24"/>
                <w:szCs w:val="24"/>
                <w:u w:val="none"/>
                <w14:ligatures w14:val="standardContextual"/>
              </w:rPr>
              <w:tab/>
            </w:r>
            <w:r w:rsidRPr="003A3598">
              <w:rPr>
                <w:rStyle w:val="Hyperlink"/>
                <w:noProof/>
              </w:rPr>
              <w:t>Results</w:t>
            </w:r>
            <w:r>
              <w:rPr>
                <w:noProof/>
                <w:webHidden/>
              </w:rPr>
              <w:tab/>
            </w:r>
            <w:r>
              <w:rPr>
                <w:noProof/>
                <w:webHidden/>
              </w:rPr>
              <w:fldChar w:fldCharType="begin"/>
            </w:r>
            <w:r>
              <w:rPr>
                <w:noProof/>
                <w:webHidden/>
              </w:rPr>
              <w:instrText xml:space="preserve"> PAGEREF _Toc216063910 \h </w:instrText>
            </w:r>
            <w:r>
              <w:rPr>
                <w:noProof/>
                <w:webHidden/>
              </w:rPr>
            </w:r>
            <w:r>
              <w:rPr>
                <w:noProof/>
                <w:webHidden/>
              </w:rPr>
              <w:fldChar w:fldCharType="separate"/>
            </w:r>
            <w:r w:rsidR="00E36C6C">
              <w:rPr>
                <w:noProof/>
                <w:webHidden/>
              </w:rPr>
              <w:t>51</w:t>
            </w:r>
            <w:r>
              <w:rPr>
                <w:noProof/>
                <w:webHidden/>
              </w:rPr>
              <w:fldChar w:fldCharType="end"/>
            </w:r>
          </w:hyperlink>
        </w:p>
        <w:p w14:paraId="3D642619" w14:textId="15F99E0B" w:rsidR="00852443" w:rsidRDefault="00852443">
          <w:pPr>
            <w:pStyle w:val="TOC2"/>
            <w:tabs>
              <w:tab w:val="right" w:leader="dot" w:pos="9350"/>
            </w:tabs>
            <w:rPr>
              <w:rFonts w:eastAsiaTheme="minorEastAsia" w:cstheme="minorBidi"/>
              <w:b w:val="0"/>
              <w:bCs w:val="0"/>
              <w:smallCaps w:val="0"/>
              <w:noProof/>
              <w:kern w:val="2"/>
              <w:sz w:val="24"/>
              <w:szCs w:val="24"/>
              <w14:ligatures w14:val="standardContextual"/>
            </w:rPr>
          </w:pPr>
          <w:hyperlink w:anchor="_Toc216063911" w:history="1">
            <w:r w:rsidRPr="003A3598">
              <w:rPr>
                <w:rStyle w:val="Hyperlink"/>
                <w:noProof/>
              </w:rPr>
              <w:t>RPM and Tilt Validation Tests</w:t>
            </w:r>
            <w:r>
              <w:rPr>
                <w:noProof/>
                <w:webHidden/>
              </w:rPr>
              <w:tab/>
            </w:r>
            <w:r>
              <w:rPr>
                <w:noProof/>
                <w:webHidden/>
              </w:rPr>
              <w:fldChar w:fldCharType="begin"/>
            </w:r>
            <w:r>
              <w:rPr>
                <w:noProof/>
                <w:webHidden/>
              </w:rPr>
              <w:instrText xml:space="preserve"> PAGEREF _Toc216063911 \h </w:instrText>
            </w:r>
            <w:r>
              <w:rPr>
                <w:noProof/>
                <w:webHidden/>
              </w:rPr>
            </w:r>
            <w:r>
              <w:rPr>
                <w:noProof/>
                <w:webHidden/>
              </w:rPr>
              <w:fldChar w:fldCharType="separate"/>
            </w:r>
            <w:r w:rsidR="00E36C6C">
              <w:rPr>
                <w:noProof/>
                <w:webHidden/>
              </w:rPr>
              <w:t>51</w:t>
            </w:r>
            <w:r>
              <w:rPr>
                <w:noProof/>
                <w:webHidden/>
              </w:rPr>
              <w:fldChar w:fldCharType="end"/>
            </w:r>
          </w:hyperlink>
        </w:p>
        <w:p w14:paraId="4616595C" w14:textId="7DE09A1C" w:rsidR="00852443" w:rsidRDefault="00852443">
          <w:pPr>
            <w:pStyle w:val="TOC2"/>
            <w:tabs>
              <w:tab w:val="right" w:leader="dot" w:pos="9350"/>
            </w:tabs>
            <w:rPr>
              <w:rFonts w:eastAsiaTheme="minorEastAsia" w:cstheme="minorBidi"/>
              <w:b w:val="0"/>
              <w:bCs w:val="0"/>
              <w:smallCaps w:val="0"/>
              <w:noProof/>
              <w:kern w:val="2"/>
              <w:sz w:val="24"/>
              <w:szCs w:val="24"/>
              <w14:ligatures w14:val="standardContextual"/>
            </w:rPr>
          </w:pPr>
          <w:hyperlink w:anchor="_Toc216063912" w:history="1">
            <w:r w:rsidRPr="003A3598">
              <w:rPr>
                <w:rStyle w:val="Hyperlink"/>
                <w:noProof/>
              </w:rPr>
              <w:t>Alginate Bead Test</w:t>
            </w:r>
            <w:r>
              <w:rPr>
                <w:noProof/>
                <w:webHidden/>
              </w:rPr>
              <w:tab/>
            </w:r>
            <w:r>
              <w:rPr>
                <w:noProof/>
                <w:webHidden/>
              </w:rPr>
              <w:fldChar w:fldCharType="begin"/>
            </w:r>
            <w:r>
              <w:rPr>
                <w:noProof/>
                <w:webHidden/>
              </w:rPr>
              <w:instrText xml:space="preserve"> PAGEREF _Toc216063912 \h </w:instrText>
            </w:r>
            <w:r>
              <w:rPr>
                <w:noProof/>
                <w:webHidden/>
              </w:rPr>
            </w:r>
            <w:r>
              <w:rPr>
                <w:noProof/>
                <w:webHidden/>
              </w:rPr>
              <w:fldChar w:fldCharType="separate"/>
            </w:r>
            <w:r w:rsidR="00E36C6C">
              <w:rPr>
                <w:noProof/>
                <w:webHidden/>
              </w:rPr>
              <w:t>52</w:t>
            </w:r>
            <w:r>
              <w:rPr>
                <w:noProof/>
                <w:webHidden/>
              </w:rPr>
              <w:fldChar w:fldCharType="end"/>
            </w:r>
          </w:hyperlink>
        </w:p>
        <w:p w14:paraId="626EF4D0" w14:textId="09266BDE" w:rsidR="00852443" w:rsidRDefault="00852443">
          <w:pPr>
            <w:pStyle w:val="TOC2"/>
            <w:tabs>
              <w:tab w:val="right" w:leader="dot" w:pos="9350"/>
            </w:tabs>
            <w:rPr>
              <w:rFonts w:eastAsiaTheme="minorEastAsia" w:cstheme="minorBidi"/>
              <w:b w:val="0"/>
              <w:bCs w:val="0"/>
              <w:smallCaps w:val="0"/>
              <w:noProof/>
              <w:kern w:val="2"/>
              <w:sz w:val="24"/>
              <w:szCs w:val="24"/>
              <w14:ligatures w14:val="standardContextual"/>
            </w:rPr>
          </w:pPr>
          <w:hyperlink w:anchor="_Toc216063913" w:history="1">
            <w:r w:rsidRPr="003A3598">
              <w:rPr>
                <w:rStyle w:val="Hyperlink"/>
                <w:noProof/>
              </w:rPr>
              <w:t>Indirect Contact Test</w:t>
            </w:r>
            <w:r>
              <w:rPr>
                <w:noProof/>
                <w:webHidden/>
              </w:rPr>
              <w:tab/>
            </w:r>
            <w:r>
              <w:rPr>
                <w:noProof/>
                <w:webHidden/>
              </w:rPr>
              <w:fldChar w:fldCharType="begin"/>
            </w:r>
            <w:r>
              <w:rPr>
                <w:noProof/>
                <w:webHidden/>
              </w:rPr>
              <w:instrText xml:space="preserve"> PAGEREF _Toc216063913 \h </w:instrText>
            </w:r>
            <w:r>
              <w:rPr>
                <w:noProof/>
                <w:webHidden/>
              </w:rPr>
            </w:r>
            <w:r>
              <w:rPr>
                <w:noProof/>
                <w:webHidden/>
              </w:rPr>
              <w:fldChar w:fldCharType="separate"/>
            </w:r>
            <w:r w:rsidR="00E36C6C">
              <w:rPr>
                <w:noProof/>
                <w:webHidden/>
              </w:rPr>
              <w:t>53</w:t>
            </w:r>
            <w:r>
              <w:rPr>
                <w:noProof/>
                <w:webHidden/>
              </w:rPr>
              <w:fldChar w:fldCharType="end"/>
            </w:r>
          </w:hyperlink>
        </w:p>
        <w:p w14:paraId="55B2B9F6" w14:textId="2FF70A34"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14" w:history="1">
            <w:r w:rsidRPr="003A3598">
              <w:rPr>
                <w:rStyle w:val="Hyperlink"/>
                <w:noProof/>
              </w:rPr>
              <w:t>9.</w:t>
            </w:r>
            <w:r>
              <w:rPr>
                <w:rFonts w:eastAsiaTheme="minorEastAsia" w:cstheme="minorBidi"/>
                <w:b w:val="0"/>
                <w:bCs w:val="0"/>
                <w:caps w:val="0"/>
                <w:noProof/>
                <w:kern w:val="2"/>
                <w:sz w:val="24"/>
                <w:szCs w:val="24"/>
                <w:u w:val="none"/>
                <w14:ligatures w14:val="standardContextual"/>
              </w:rPr>
              <w:tab/>
            </w:r>
            <w:r w:rsidRPr="003A3598">
              <w:rPr>
                <w:rStyle w:val="Hyperlink"/>
                <w:noProof/>
              </w:rPr>
              <w:t>Cost</w:t>
            </w:r>
            <w:r>
              <w:rPr>
                <w:noProof/>
                <w:webHidden/>
              </w:rPr>
              <w:tab/>
            </w:r>
            <w:r>
              <w:rPr>
                <w:noProof/>
                <w:webHidden/>
              </w:rPr>
              <w:fldChar w:fldCharType="begin"/>
            </w:r>
            <w:r>
              <w:rPr>
                <w:noProof/>
                <w:webHidden/>
              </w:rPr>
              <w:instrText xml:space="preserve"> PAGEREF _Toc216063914 \h </w:instrText>
            </w:r>
            <w:r>
              <w:rPr>
                <w:noProof/>
                <w:webHidden/>
              </w:rPr>
            </w:r>
            <w:r>
              <w:rPr>
                <w:noProof/>
                <w:webHidden/>
              </w:rPr>
              <w:fldChar w:fldCharType="separate"/>
            </w:r>
            <w:r w:rsidR="00E36C6C">
              <w:rPr>
                <w:noProof/>
                <w:webHidden/>
              </w:rPr>
              <w:t>54</w:t>
            </w:r>
            <w:r>
              <w:rPr>
                <w:noProof/>
                <w:webHidden/>
              </w:rPr>
              <w:fldChar w:fldCharType="end"/>
            </w:r>
          </w:hyperlink>
        </w:p>
        <w:p w14:paraId="4494E982" w14:textId="7F349553"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5" w:history="1">
            <w:r w:rsidRPr="003A3598">
              <w:rPr>
                <w:rStyle w:val="Hyperlink"/>
                <w:noProof/>
              </w:rPr>
              <w:t>10.</w:t>
            </w:r>
            <w:r>
              <w:rPr>
                <w:rFonts w:eastAsiaTheme="minorEastAsia" w:cstheme="minorBidi"/>
                <w:b w:val="0"/>
                <w:bCs w:val="0"/>
                <w:caps w:val="0"/>
                <w:noProof/>
                <w:kern w:val="2"/>
                <w:sz w:val="24"/>
                <w:szCs w:val="24"/>
                <w:u w:val="none"/>
                <w14:ligatures w14:val="standardContextual"/>
              </w:rPr>
              <w:tab/>
            </w:r>
            <w:r w:rsidRPr="003A3598">
              <w:rPr>
                <w:rStyle w:val="Hyperlink"/>
                <w:noProof/>
              </w:rPr>
              <w:t>Summary and Conclusion</w:t>
            </w:r>
            <w:r>
              <w:rPr>
                <w:noProof/>
                <w:webHidden/>
              </w:rPr>
              <w:tab/>
            </w:r>
            <w:r>
              <w:rPr>
                <w:noProof/>
                <w:webHidden/>
              </w:rPr>
              <w:fldChar w:fldCharType="begin"/>
            </w:r>
            <w:r>
              <w:rPr>
                <w:noProof/>
                <w:webHidden/>
              </w:rPr>
              <w:instrText xml:space="preserve"> PAGEREF _Toc216063915 \h </w:instrText>
            </w:r>
            <w:r>
              <w:rPr>
                <w:noProof/>
                <w:webHidden/>
              </w:rPr>
            </w:r>
            <w:r>
              <w:rPr>
                <w:noProof/>
                <w:webHidden/>
              </w:rPr>
              <w:fldChar w:fldCharType="separate"/>
            </w:r>
            <w:r w:rsidR="00E36C6C">
              <w:rPr>
                <w:noProof/>
                <w:webHidden/>
              </w:rPr>
              <w:t>55</w:t>
            </w:r>
            <w:r>
              <w:rPr>
                <w:noProof/>
                <w:webHidden/>
              </w:rPr>
              <w:fldChar w:fldCharType="end"/>
            </w:r>
          </w:hyperlink>
        </w:p>
        <w:p w14:paraId="1FCF0395" w14:textId="151D1A6F"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6" w:history="1">
            <w:r w:rsidRPr="003A3598">
              <w:rPr>
                <w:rStyle w:val="Hyperlink"/>
                <w:noProof/>
              </w:rPr>
              <w:t>11.</w:t>
            </w:r>
            <w:r>
              <w:rPr>
                <w:rFonts w:eastAsiaTheme="minorEastAsia" w:cstheme="minorBidi"/>
                <w:b w:val="0"/>
                <w:bCs w:val="0"/>
                <w:caps w:val="0"/>
                <w:noProof/>
                <w:kern w:val="2"/>
                <w:sz w:val="24"/>
                <w:szCs w:val="24"/>
                <w:u w:val="none"/>
                <w14:ligatures w14:val="standardContextual"/>
              </w:rPr>
              <w:tab/>
            </w:r>
            <w:r w:rsidRPr="003A3598">
              <w:rPr>
                <w:rStyle w:val="Hyperlink"/>
                <w:noProof/>
              </w:rPr>
              <w:t>References</w:t>
            </w:r>
            <w:r>
              <w:rPr>
                <w:noProof/>
                <w:webHidden/>
              </w:rPr>
              <w:tab/>
            </w:r>
            <w:r>
              <w:rPr>
                <w:noProof/>
                <w:webHidden/>
              </w:rPr>
              <w:fldChar w:fldCharType="begin"/>
            </w:r>
            <w:r>
              <w:rPr>
                <w:noProof/>
                <w:webHidden/>
              </w:rPr>
              <w:instrText xml:space="preserve"> PAGEREF _Toc216063916 \h </w:instrText>
            </w:r>
            <w:r>
              <w:rPr>
                <w:noProof/>
                <w:webHidden/>
              </w:rPr>
            </w:r>
            <w:r>
              <w:rPr>
                <w:noProof/>
                <w:webHidden/>
              </w:rPr>
              <w:fldChar w:fldCharType="separate"/>
            </w:r>
            <w:r w:rsidR="00E36C6C">
              <w:rPr>
                <w:noProof/>
                <w:webHidden/>
              </w:rPr>
              <w:t>57</w:t>
            </w:r>
            <w:r>
              <w:rPr>
                <w:noProof/>
                <w:webHidden/>
              </w:rPr>
              <w:fldChar w:fldCharType="end"/>
            </w:r>
          </w:hyperlink>
        </w:p>
        <w:p w14:paraId="63C93F6C" w14:textId="486553A6"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7" w:history="1">
            <w:r w:rsidRPr="003A3598">
              <w:rPr>
                <w:rStyle w:val="Hyperlink"/>
                <w:rFonts w:eastAsiaTheme="majorEastAsia"/>
                <w:noProof/>
              </w:rPr>
              <w:t>12.</w:t>
            </w:r>
            <w:r>
              <w:rPr>
                <w:rFonts w:eastAsiaTheme="minorEastAsia" w:cstheme="minorBidi"/>
                <w:b w:val="0"/>
                <w:bCs w:val="0"/>
                <w:caps w:val="0"/>
                <w:noProof/>
                <w:kern w:val="2"/>
                <w:sz w:val="24"/>
                <w:szCs w:val="24"/>
                <w:u w:val="none"/>
                <w14:ligatures w14:val="standardContextual"/>
              </w:rPr>
              <w:tab/>
            </w:r>
            <w:r w:rsidRPr="003A3598">
              <w:rPr>
                <w:rStyle w:val="Hyperlink"/>
                <w:rFonts w:eastAsiaTheme="majorEastAsia"/>
                <w:noProof/>
              </w:rPr>
              <w:t>Supplementary Data</w:t>
            </w:r>
            <w:r>
              <w:rPr>
                <w:noProof/>
                <w:webHidden/>
              </w:rPr>
              <w:tab/>
            </w:r>
            <w:r>
              <w:rPr>
                <w:noProof/>
                <w:webHidden/>
              </w:rPr>
              <w:fldChar w:fldCharType="begin"/>
            </w:r>
            <w:r>
              <w:rPr>
                <w:noProof/>
                <w:webHidden/>
              </w:rPr>
              <w:instrText xml:space="preserve"> PAGEREF _Toc216063917 \h </w:instrText>
            </w:r>
            <w:r>
              <w:rPr>
                <w:noProof/>
                <w:webHidden/>
              </w:rPr>
            </w:r>
            <w:r>
              <w:rPr>
                <w:noProof/>
                <w:webHidden/>
              </w:rPr>
              <w:fldChar w:fldCharType="separate"/>
            </w:r>
            <w:r w:rsidR="00E36C6C">
              <w:rPr>
                <w:noProof/>
                <w:webHidden/>
              </w:rPr>
              <w:t>62</w:t>
            </w:r>
            <w:r>
              <w:rPr>
                <w:noProof/>
                <w:webHidden/>
              </w:rPr>
              <w:fldChar w:fldCharType="end"/>
            </w:r>
          </w:hyperlink>
        </w:p>
        <w:p w14:paraId="3A92F956" w14:textId="252C6F1F"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8" w:history="1">
            <w:r w:rsidRPr="003A3598">
              <w:rPr>
                <w:rStyle w:val="Hyperlink"/>
                <w:rFonts w:eastAsiaTheme="majorEastAsia"/>
                <w:noProof/>
              </w:rPr>
              <w:t>13.</w:t>
            </w:r>
            <w:r>
              <w:rPr>
                <w:rFonts w:eastAsiaTheme="minorEastAsia" w:cstheme="minorBidi"/>
                <w:b w:val="0"/>
                <w:bCs w:val="0"/>
                <w:caps w:val="0"/>
                <w:noProof/>
                <w:kern w:val="2"/>
                <w:sz w:val="24"/>
                <w:szCs w:val="24"/>
                <w:u w:val="none"/>
                <w14:ligatures w14:val="standardContextual"/>
              </w:rPr>
              <w:tab/>
            </w:r>
            <w:r w:rsidRPr="003A3598">
              <w:rPr>
                <w:rStyle w:val="Hyperlink"/>
                <w:rFonts w:eastAsiaTheme="majorEastAsia"/>
                <w:noProof/>
              </w:rPr>
              <w:t>Supplementary Data References</w:t>
            </w:r>
            <w:r>
              <w:rPr>
                <w:noProof/>
                <w:webHidden/>
              </w:rPr>
              <w:tab/>
            </w:r>
            <w:r>
              <w:rPr>
                <w:noProof/>
                <w:webHidden/>
              </w:rPr>
              <w:fldChar w:fldCharType="begin"/>
            </w:r>
            <w:r>
              <w:rPr>
                <w:noProof/>
                <w:webHidden/>
              </w:rPr>
              <w:instrText xml:space="preserve"> PAGEREF _Toc216063918 \h </w:instrText>
            </w:r>
            <w:r>
              <w:rPr>
                <w:noProof/>
                <w:webHidden/>
              </w:rPr>
            </w:r>
            <w:r>
              <w:rPr>
                <w:noProof/>
                <w:webHidden/>
              </w:rPr>
              <w:fldChar w:fldCharType="separate"/>
            </w:r>
            <w:r w:rsidR="00E36C6C">
              <w:rPr>
                <w:noProof/>
                <w:webHidden/>
              </w:rPr>
              <w:t>64</w:t>
            </w:r>
            <w:r>
              <w:rPr>
                <w:noProof/>
                <w:webHidden/>
              </w:rPr>
              <w:fldChar w:fldCharType="end"/>
            </w:r>
          </w:hyperlink>
        </w:p>
        <w:p w14:paraId="338BE5E3" w14:textId="7C748E81" w:rsidR="004F7DE7" w:rsidRPr="008A5118" w:rsidRDefault="00E107EE" w:rsidP="008A5118">
          <w:r>
            <w:rPr>
              <w:b/>
              <w:bCs/>
              <w:noProof/>
            </w:rPr>
            <w:fldChar w:fldCharType="end"/>
          </w:r>
        </w:p>
      </w:sdtContent>
    </w:sdt>
    <w:p w14:paraId="4F9B6981" w14:textId="77777777" w:rsidR="00E32F4E" w:rsidRDefault="00E32F4E" w:rsidP="00206774">
      <w:pPr>
        <w:spacing w:before="360" w:after="960"/>
        <w:jc w:val="center"/>
        <w:rPr>
          <w:rFonts w:asciiTheme="majorBidi" w:hAnsiTheme="majorBidi" w:cstheme="majorBidi"/>
          <w:b/>
          <w:bCs/>
          <w:caps/>
          <w:szCs w:val="24"/>
        </w:rPr>
      </w:pPr>
    </w:p>
    <w:p w14:paraId="464D1B26" w14:textId="77777777" w:rsidR="00334850" w:rsidRDefault="00334850">
      <w:pPr>
        <w:spacing w:after="160" w:line="278" w:lineRule="auto"/>
        <w:rPr>
          <w:rFonts w:asciiTheme="majorBidi" w:hAnsiTheme="majorBidi" w:cstheme="majorBidi"/>
          <w:b/>
          <w:sz w:val="32"/>
          <w:szCs w:val="24"/>
          <w:lang w:val="en-GB"/>
        </w:rPr>
      </w:pPr>
      <w:r>
        <w:br w:type="page"/>
      </w:r>
    </w:p>
    <w:p w14:paraId="6AF22FF9" w14:textId="38FC68CC" w:rsidR="00334850" w:rsidRDefault="00334850" w:rsidP="00A869DB">
      <w:pPr>
        <w:pStyle w:val="Heading3"/>
        <w:jc w:val="center"/>
      </w:pPr>
      <w:bookmarkStart w:id="35" w:name="_Toc216063867"/>
      <w:r w:rsidRPr="00484D32">
        <w:lastRenderedPageBreak/>
        <w:t>L</w:t>
      </w:r>
      <w:r>
        <w:t>ist</w:t>
      </w:r>
      <w:r w:rsidRPr="00484D32">
        <w:t xml:space="preserve"> </w:t>
      </w:r>
      <w:r>
        <w:t>of</w:t>
      </w:r>
      <w:r w:rsidRPr="00484D32">
        <w:t xml:space="preserve"> A</w:t>
      </w:r>
      <w:r>
        <w:t>cronyms</w:t>
      </w:r>
      <w:r w:rsidRPr="00484D32">
        <w:t>/</w:t>
      </w:r>
      <w:r>
        <w:t>Abbreviations</w:t>
      </w:r>
      <w:bookmarkEnd w:id="35"/>
    </w:p>
    <w:p w14:paraId="68274B15" w14:textId="77777777" w:rsidR="00334850" w:rsidRPr="00077655" w:rsidRDefault="00334850" w:rsidP="00334850">
      <w:pPr>
        <w:rPr>
          <w:lang w:val="en-GB"/>
        </w:rPr>
      </w:pPr>
    </w:p>
    <w:p w14:paraId="4678468F" w14:textId="77777777" w:rsidR="00334850" w:rsidRPr="002E1A42" w:rsidRDefault="00334850" w:rsidP="00334850">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26"/>
        <w:gridCol w:w="6998"/>
      </w:tblGrid>
      <w:tr w:rsidR="00423D44" w:rsidRPr="00484D32" w14:paraId="0E48FCAE" w14:textId="77777777" w:rsidTr="00645715">
        <w:trPr>
          <w:jc w:val="center"/>
        </w:trPr>
        <w:tc>
          <w:tcPr>
            <w:tcW w:w="1526" w:type="dxa"/>
          </w:tcPr>
          <w:p w14:paraId="776B5765" w14:textId="53396051" w:rsidR="00423D44" w:rsidRDefault="00082234" w:rsidP="00467861">
            <w:pPr>
              <w:pStyle w:val="BodyText"/>
              <w:jc w:val="center"/>
            </w:pPr>
            <w:r w:rsidRPr="004F7DE7">
              <w:t>MOND</w:t>
            </w:r>
          </w:p>
        </w:tc>
        <w:tc>
          <w:tcPr>
            <w:tcW w:w="6998" w:type="dxa"/>
          </w:tcPr>
          <w:p w14:paraId="6C04C6BC" w14:textId="62041F80" w:rsidR="00423D44" w:rsidRPr="00C63BE6" w:rsidRDefault="00082234">
            <w:pPr>
              <w:pStyle w:val="BodyText"/>
            </w:pPr>
            <w:r w:rsidRPr="004F7DE7">
              <w:t>Modified Newtonian Dynamics</w:t>
            </w:r>
          </w:p>
        </w:tc>
      </w:tr>
      <w:tr w:rsidR="00082234" w:rsidRPr="00484D32" w14:paraId="3231E4B6" w14:textId="77777777" w:rsidTr="00645715">
        <w:trPr>
          <w:jc w:val="center"/>
        </w:trPr>
        <w:tc>
          <w:tcPr>
            <w:tcW w:w="1526" w:type="dxa"/>
          </w:tcPr>
          <w:p w14:paraId="181B5B69" w14:textId="1D826445" w:rsidR="00082234" w:rsidRDefault="00082234" w:rsidP="00467861">
            <w:pPr>
              <w:pStyle w:val="BodyText"/>
              <w:jc w:val="center"/>
            </w:pPr>
            <w:r w:rsidRPr="00FA053A">
              <w:t>ACME</w:t>
            </w:r>
          </w:p>
        </w:tc>
        <w:tc>
          <w:tcPr>
            <w:tcW w:w="6998" w:type="dxa"/>
          </w:tcPr>
          <w:p w14:paraId="6C8E8284" w14:textId="2E4D5FE4" w:rsidR="00082234" w:rsidRPr="00C63BE6" w:rsidRDefault="00082234" w:rsidP="00082234">
            <w:pPr>
              <w:pStyle w:val="BodyText"/>
            </w:pPr>
            <w:r w:rsidRPr="00FA053A">
              <w:t>Advanced Combustion via Microgravity Experiments</w:t>
            </w:r>
          </w:p>
        </w:tc>
      </w:tr>
      <w:tr w:rsidR="00334850" w:rsidRPr="00484D32" w14:paraId="286E09D8" w14:textId="77777777" w:rsidTr="00645715">
        <w:trPr>
          <w:jc w:val="center"/>
        </w:trPr>
        <w:tc>
          <w:tcPr>
            <w:tcW w:w="1526" w:type="dxa"/>
          </w:tcPr>
          <w:p w14:paraId="0F37C54D" w14:textId="77777777" w:rsidR="00334850" w:rsidRPr="00484D32" w:rsidRDefault="00334850" w:rsidP="00467861">
            <w:pPr>
              <w:pStyle w:val="BodyText"/>
              <w:jc w:val="center"/>
            </w:pPr>
            <w:r>
              <w:t>NASA</w:t>
            </w:r>
          </w:p>
        </w:tc>
        <w:tc>
          <w:tcPr>
            <w:tcW w:w="6998" w:type="dxa"/>
          </w:tcPr>
          <w:p w14:paraId="6998DD48" w14:textId="77777777" w:rsidR="00334850" w:rsidRPr="00484D32" w:rsidRDefault="00334850">
            <w:pPr>
              <w:pStyle w:val="BodyText"/>
            </w:pPr>
            <w:r w:rsidRPr="00C63BE6">
              <w:t>The National Aeronautics and Space Administration</w:t>
            </w:r>
          </w:p>
        </w:tc>
      </w:tr>
      <w:tr w:rsidR="00E8542E" w:rsidRPr="00484D32" w14:paraId="43448D7B" w14:textId="77777777" w:rsidTr="00645715">
        <w:trPr>
          <w:jc w:val="center"/>
        </w:trPr>
        <w:tc>
          <w:tcPr>
            <w:tcW w:w="1526" w:type="dxa"/>
          </w:tcPr>
          <w:p w14:paraId="314BA0B3" w14:textId="401AAC2E" w:rsidR="00E8542E" w:rsidRDefault="00E8542E" w:rsidP="00467861">
            <w:pPr>
              <w:pStyle w:val="BodyText"/>
              <w:jc w:val="center"/>
            </w:pPr>
            <w:r w:rsidRPr="004F7DE7">
              <w:t>ISS</w:t>
            </w:r>
          </w:p>
        </w:tc>
        <w:tc>
          <w:tcPr>
            <w:tcW w:w="6998" w:type="dxa"/>
          </w:tcPr>
          <w:p w14:paraId="3D60BD22" w14:textId="53C34A5E" w:rsidR="00E8542E" w:rsidRDefault="00E8542E">
            <w:pPr>
              <w:pStyle w:val="BodyText"/>
            </w:pPr>
            <w:r w:rsidRPr="004F7DE7">
              <w:t xml:space="preserve">International Space Station </w:t>
            </w:r>
          </w:p>
        </w:tc>
      </w:tr>
      <w:tr w:rsidR="004F14C9" w:rsidRPr="00484D32" w14:paraId="416BB2A5" w14:textId="77777777" w:rsidTr="00645715">
        <w:trPr>
          <w:jc w:val="center"/>
        </w:trPr>
        <w:tc>
          <w:tcPr>
            <w:tcW w:w="1526" w:type="dxa"/>
          </w:tcPr>
          <w:p w14:paraId="207C7285" w14:textId="5AF4CFAF" w:rsidR="004F14C9" w:rsidRPr="00467861" w:rsidRDefault="00467861" w:rsidP="00467861">
            <w:pPr>
              <w:pStyle w:val="BodyText"/>
              <w:jc w:val="center"/>
            </w:pPr>
            <w:r>
              <w:rPr>
                <w:rFonts w:cs="Times New Roman"/>
              </w:rPr>
              <w:t xml:space="preserve"> </w:t>
            </w:r>
            <m:oMath>
              <m:r>
                <w:rPr>
                  <w:rFonts w:ascii="Cambria Math" w:hAnsi="Cambria Math"/>
                </w:rPr>
                <m:t>0G</m:t>
              </m:r>
            </m:oMath>
          </w:p>
        </w:tc>
        <w:tc>
          <w:tcPr>
            <w:tcW w:w="6998" w:type="dxa"/>
          </w:tcPr>
          <w:p w14:paraId="614223FE" w14:textId="14AF9F0C" w:rsidR="004F14C9" w:rsidRPr="00484D32" w:rsidRDefault="00916025" w:rsidP="004F14C9">
            <w:pPr>
              <w:pStyle w:val="BodyText"/>
            </w:pPr>
            <w:r>
              <w:t>Zero Gravity</w:t>
            </w:r>
          </w:p>
        </w:tc>
      </w:tr>
      <w:tr w:rsidR="00C25911" w:rsidRPr="00484D32" w14:paraId="5DCE589D" w14:textId="77777777" w:rsidTr="00645715">
        <w:trPr>
          <w:jc w:val="center"/>
        </w:trPr>
        <w:tc>
          <w:tcPr>
            <w:tcW w:w="1526" w:type="dxa"/>
          </w:tcPr>
          <w:p w14:paraId="5BB148F2" w14:textId="653370D1" w:rsidR="00C25911" w:rsidRPr="00484D32" w:rsidRDefault="00916025" w:rsidP="00467861">
            <w:pPr>
              <w:pStyle w:val="BodyText"/>
              <w:jc w:val="center"/>
            </w:pPr>
            <m:oMathPara>
              <m:oMath>
                <m:r>
                  <m:rPr>
                    <m:sty m:val="p"/>
                  </m:rPr>
                  <w:rPr>
                    <w:rFonts w:ascii="Cambria Math" w:hAnsi="Cambria Math"/>
                    <w:noProof/>
                  </w:rPr>
                  <m:t>µ</m:t>
                </m:r>
                <m:r>
                  <w:rPr>
                    <w:rFonts w:ascii="Cambria Math" w:hAnsi="Cambria Math"/>
                  </w:rPr>
                  <m:t>G</m:t>
                </m:r>
              </m:oMath>
            </m:oMathPara>
          </w:p>
        </w:tc>
        <w:tc>
          <w:tcPr>
            <w:tcW w:w="6998" w:type="dxa"/>
          </w:tcPr>
          <w:p w14:paraId="3B48400F" w14:textId="23060262" w:rsidR="00C25911" w:rsidRPr="00484D32" w:rsidRDefault="00916025" w:rsidP="00C25911">
            <w:pPr>
              <w:pStyle w:val="BodyText"/>
            </w:pPr>
            <w:r>
              <w:t>Microgravity</w:t>
            </w:r>
          </w:p>
        </w:tc>
      </w:tr>
      <w:tr w:rsidR="00423D44" w:rsidRPr="00484D32" w14:paraId="5345F838" w14:textId="77777777" w:rsidTr="00645715">
        <w:trPr>
          <w:jc w:val="center"/>
        </w:trPr>
        <w:tc>
          <w:tcPr>
            <w:tcW w:w="1526" w:type="dxa"/>
          </w:tcPr>
          <w:p w14:paraId="502A5EB8" w14:textId="4406D2B5" w:rsidR="00423D44" w:rsidRPr="00484D32" w:rsidRDefault="00000000" w:rsidP="00467861">
            <w:pPr>
              <w:pStyle w:val="BodyText"/>
              <w:jc w:val="center"/>
            </w:pPr>
            <m:oMathPara>
              <m:oMath>
                <m:f>
                  <m:fPr>
                    <m:ctrlPr>
                      <w:rPr>
                        <w:rFonts w:ascii="Cambria Math" w:hAnsi="Cambria Math" w:cs="Times New Roman"/>
                        <w:i/>
                        <w:noProof/>
                        <w:color w:val="auto"/>
                        <w:sz w:val="22"/>
                        <w:szCs w:val="22"/>
                        <w:lang w:val="en-US"/>
                      </w:rPr>
                    </m:ctrlPr>
                  </m:fPr>
                  <m:num>
                    <m:r>
                      <w:rPr>
                        <w:rFonts w:ascii="Cambria Math" w:hAnsi="Cambria Math"/>
                        <w:noProof/>
                      </w:rPr>
                      <m:t>1</m:t>
                    </m:r>
                  </m:num>
                  <m:den>
                    <m:r>
                      <w:rPr>
                        <w:rFonts w:ascii="Cambria Math" w:hAnsi="Cambria Math"/>
                        <w:noProof/>
                      </w:rPr>
                      <m:t>6</m:t>
                    </m:r>
                  </m:den>
                </m:f>
                <m:r>
                  <w:rPr>
                    <w:rFonts w:ascii="Cambria Math" w:hAnsi="Cambria Math"/>
                  </w:rPr>
                  <m:t>G</m:t>
                </m:r>
              </m:oMath>
            </m:oMathPara>
          </w:p>
        </w:tc>
        <w:tc>
          <w:tcPr>
            <w:tcW w:w="6998" w:type="dxa"/>
          </w:tcPr>
          <w:p w14:paraId="048090F7" w14:textId="75BE8CB0" w:rsidR="00423D44" w:rsidRPr="00484D32" w:rsidRDefault="00E5356D" w:rsidP="00423D44">
            <w:pPr>
              <w:pStyle w:val="BodyText"/>
            </w:pPr>
            <w:r>
              <w:t>Lunar Gravity</w:t>
            </w:r>
          </w:p>
        </w:tc>
      </w:tr>
      <w:tr w:rsidR="00334850" w:rsidRPr="00484D32" w14:paraId="053D1F16" w14:textId="77777777" w:rsidTr="00645715">
        <w:trPr>
          <w:jc w:val="center"/>
        </w:trPr>
        <w:tc>
          <w:tcPr>
            <w:tcW w:w="1526" w:type="dxa"/>
          </w:tcPr>
          <w:p w14:paraId="3E5067CB" w14:textId="3049CBA1" w:rsidR="00334850" w:rsidRPr="00484D32" w:rsidRDefault="00000000" w:rsidP="00467861">
            <w:pPr>
              <w:pStyle w:val="BodyText"/>
              <w:jc w:val="center"/>
            </w:pPr>
            <m:oMathPara>
              <m:oMath>
                <m:f>
                  <m:fPr>
                    <m:ctrlPr>
                      <w:rPr>
                        <w:rFonts w:ascii="Cambria Math" w:hAnsi="Cambria Math" w:cs="Times New Roman"/>
                        <w:i/>
                        <w:noProof/>
                        <w:color w:val="auto"/>
                        <w:sz w:val="22"/>
                        <w:szCs w:val="22"/>
                        <w:lang w:val="en-US"/>
                      </w:rPr>
                    </m:ctrlPr>
                  </m:fPr>
                  <m:num>
                    <m:r>
                      <w:rPr>
                        <w:rFonts w:ascii="Cambria Math" w:hAnsi="Cambria Math"/>
                        <w:noProof/>
                      </w:rPr>
                      <m:t>3</m:t>
                    </m:r>
                  </m:num>
                  <m:den>
                    <m:r>
                      <w:rPr>
                        <w:rFonts w:ascii="Cambria Math" w:hAnsi="Cambria Math"/>
                        <w:noProof/>
                      </w:rPr>
                      <m:t>8</m:t>
                    </m:r>
                  </m:den>
                </m:f>
                <m:r>
                  <w:rPr>
                    <w:rFonts w:ascii="Cambria Math" w:hAnsi="Cambria Math"/>
                  </w:rPr>
                  <m:t>G</m:t>
                </m:r>
              </m:oMath>
            </m:oMathPara>
          </w:p>
        </w:tc>
        <w:tc>
          <w:tcPr>
            <w:tcW w:w="6998" w:type="dxa"/>
          </w:tcPr>
          <w:p w14:paraId="2DAA9C5B" w14:textId="30D3F1B9" w:rsidR="00334850" w:rsidRPr="00484D32" w:rsidRDefault="00724F6D">
            <w:pPr>
              <w:pStyle w:val="BodyText"/>
            </w:pPr>
            <w:r>
              <w:t>Martian Gravity</w:t>
            </w:r>
          </w:p>
        </w:tc>
      </w:tr>
      <w:tr w:rsidR="00C25911" w:rsidRPr="00484D32" w14:paraId="05D7AD89" w14:textId="77777777" w:rsidTr="00645715">
        <w:trPr>
          <w:jc w:val="center"/>
        </w:trPr>
        <w:tc>
          <w:tcPr>
            <w:tcW w:w="1526" w:type="dxa"/>
          </w:tcPr>
          <w:p w14:paraId="14DE422C" w14:textId="36993F77" w:rsidR="00C25911" w:rsidRPr="00484D32" w:rsidRDefault="00916025" w:rsidP="00467861">
            <w:pPr>
              <w:pStyle w:val="BodyText"/>
              <w:jc w:val="center"/>
            </w:pPr>
            <m:oMathPara>
              <m:oMath>
                <m:r>
                  <w:rPr>
                    <w:rFonts w:ascii="Cambria Math" w:hAnsi="Cambria Math" w:cs="Times New Roman"/>
                    <w:noProof/>
                    <w:color w:val="auto"/>
                    <w:sz w:val="22"/>
                    <w:szCs w:val="22"/>
                    <w:lang w:val="en-US"/>
                  </w:rPr>
                  <m:t>1</m:t>
                </m:r>
                <m:r>
                  <w:rPr>
                    <w:rFonts w:ascii="Cambria Math" w:hAnsi="Cambria Math"/>
                  </w:rPr>
                  <m:t>G</m:t>
                </m:r>
              </m:oMath>
            </m:oMathPara>
          </w:p>
        </w:tc>
        <w:tc>
          <w:tcPr>
            <w:tcW w:w="6998" w:type="dxa"/>
          </w:tcPr>
          <w:p w14:paraId="2D9D47C9" w14:textId="0D213D63" w:rsidR="00C25911" w:rsidRPr="00484D32" w:rsidRDefault="00916025" w:rsidP="00C25911">
            <w:pPr>
              <w:pStyle w:val="BodyText"/>
            </w:pPr>
            <w:r>
              <w:t>Earth Gravity</w:t>
            </w:r>
          </w:p>
        </w:tc>
      </w:tr>
      <w:tr w:rsidR="00C25911" w:rsidRPr="00484D32" w14:paraId="6BE69278" w14:textId="77777777" w:rsidTr="00645715">
        <w:trPr>
          <w:jc w:val="center"/>
        </w:trPr>
        <w:tc>
          <w:tcPr>
            <w:tcW w:w="1526" w:type="dxa"/>
          </w:tcPr>
          <w:p w14:paraId="3E290722" w14:textId="29107F9F" w:rsidR="00C25911" w:rsidRPr="00484D32" w:rsidRDefault="00C25911" w:rsidP="00467861">
            <w:pPr>
              <w:pStyle w:val="BodyText"/>
              <w:jc w:val="center"/>
            </w:pPr>
            <w:r>
              <w:t>RWV</w:t>
            </w:r>
          </w:p>
        </w:tc>
        <w:tc>
          <w:tcPr>
            <w:tcW w:w="6998" w:type="dxa"/>
          </w:tcPr>
          <w:p w14:paraId="47037D31" w14:textId="78FCB8C5" w:rsidR="00C25911" w:rsidRPr="00484D32" w:rsidRDefault="00C25911" w:rsidP="00467861">
            <w:pPr>
              <w:pStyle w:val="BodyText"/>
            </w:pPr>
            <w:r>
              <w:t xml:space="preserve">Rotating Wall Vessel </w:t>
            </w:r>
          </w:p>
        </w:tc>
      </w:tr>
      <w:tr w:rsidR="00C25911" w:rsidRPr="00484D32" w14:paraId="582F1A92" w14:textId="77777777" w:rsidTr="00645715">
        <w:trPr>
          <w:jc w:val="center"/>
        </w:trPr>
        <w:tc>
          <w:tcPr>
            <w:tcW w:w="1526" w:type="dxa"/>
          </w:tcPr>
          <w:p w14:paraId="078E055A" w14:textId="6BAA223C" w:rsidR="00C25911" w:rsidRPr="00484D32" w:rsidRDefault="00D82016" w:rsidP="00C25911">
            <w:pPr>
              <w:pStyle w:val="BodyText"/>
              <w:jc w:val="center"/>
            </w:pPr>
            <w:r w:rsidRPr="00C65B93">
              <w:t>UNSDG</w:t>
            </w:r>
          </w:p>
        </w:tc>
        <w:tc>
          <w:tcPr>
            <w:tcW w:w="6998" w:type="dxa"/>
          </w:tcPr>
          <w:p w14:paraId="6E6FF5A1" w14:textId="52E93A08" w:rsidR="00C25911" w:rsidRPr="00484D32" w:rsidRDefault="00D82016" w:rsidP="00D82016">
            <w:pPr>
              <w:pStyle w:val="BodyText"/>
            </w:pPr>
            <w:r>
              <w:t>U</w:t>
            </w:r>
            <w:r w:rsidRPr="00C65B93">
              <w:t>nited Nations Sustainable Development Goals</w:t>
            </w:r>
          </w:p>
        </w:tc>
      </w:tr>
      <w:tr w:rsidR="00D82016" w:rsidRPr="00484D32" w14:paraId="3A3CD878" w14:textId="77777777" w:rsidTr="00645715">
        <w:trPr>
          <w:jc w:val="center"/>
        </w:trPr>
        <w:tc>
          <w:tcPr>
            <w:tcW w:w="1526" w:type="dxa"/>
          </w:tcPr>
          <w:p w14:paraId="7B501E70" w14:textId="40DFCA8A" w:rsidR="00D82016" w:rsidRPr="00C65B93" w:rsidRDefault="00E449D9" w:rsidP="00C25911">
            <w:pPr>
              <w:pStyle w:val="BodyText"/>
              <w:jc w:val="center"/>
            </w:pPr>
            <w:r>
              <w:t>SDG</w:t>
            </w:r>
          </w:p>
        </w:tc>
        <w:tc>
          <w:tcPr>
            <w:tcW w:w="6998" w:type="dxa"/>
          </w:tcPr>
          <w:p w14:paraId="4BACAB85" w14:textId="533BE27A" w:rsidR="00D82016" w:rsidRDefault="00E449D9" w:rsidP="00E449D9">
            <w:pPr>
              <w:pStyle w:val="BodyText"/>
            </w:pPr>
            <w:r w:rsidRPr="00C65B93">
              <w:t>Sustainable Development Goals</w:t>
            </w:r>
          </w:p>
        </w:tc>
      </w:tr>
      <w:tr w:rsidR="00725747" w:rsidRPr="00484D32" w14:paraId="15610461" w14:textId="77777777" w:rsidTr="00645715">
        <w:trPr>
          <w:jc w:val="center"/>
        </w:trPr>
        <w:tc>
          <w:tcPr>
            <w:tcW w:w="1526" w:type="dxa"/>
          </w:tcPr>
          <w:p w14:paraId="45C64ED8" w14:textId="12C71066" w:rsidR="00725747" w:rsidRDefault="00576BE2" w:rsidP="00C25911">
            <w:pPr>
              <w:pStyle w:val="BodyText"/>
              <w:jc w:val="center"/>
            </w:pPr>
            <w:r>
              <w:t>DGD</w:t>
            </w:r>
          </w:p>
        </w:tc>
        <w:tc>
          <w:tcPr>
            <w:tcW w:w="6998" w:type="dxa"/>
          </w:tcPr>
          <w:p w14:paraId="63CB9D5E" w14:textId="230BE505" w:rsidR="00725747" w:rsidRPr="00C65B93" w:rsidRDefault="00576BE2" w:rsidP="00E449D9">
            <w:pPr>
              <w:pStyle w:val="BodyText"/>
            </w:pPr>
            <w:r>
              <w:t>D</w:t>
            </w:r>
            <w:r w:rsidR="00725747">
              <w:t xml:space="preserve">egree of </w:t>
            </w:r>
            <w:r>
              <w:t>G</w:t>
            </w:r>
            <w:r w:rsidR="00725747">
              <w:t xml:space="preserve">ravity </w:t>
            </w:r>
            <w:r>
              <w:t>D</w:t>
            </w:r>
            <w:r w:rsidR="00725747">
              <w:t>ispersio</w:t>
            </w:r>
            <w:r>
              <w:t>n</w:t>
            </w:r>
          </w:p>
        </w:tc>
      </w:tr>
      <w:tr w:rsidR="006733E0" w:rsidRPr="00484D32" w14:paraId="631575BB" w14:textId="77777777" w:rsidTr="00645715">
        <w:trPr>
          <w:jc w:val="center"/>
        </w:trPr>
        <w:tc>
          <w:tcPr>
            <w:tcW w:w="1526" w:type="dxa"/>
          </w:tcPr>
          <w:p w14:paraId="4FF853DE" w14:textId="06EC1174" w:rsidR="006733E0" w:rsidRDefault="006733E0" w:rsidP="00C25911">
            <w:pPr>
              <w:pStyle w:val="BodyText"/>
              <w:jc w:val="center"/>
            </w:pPr>
            <w:r>
              <w:t>RGP</w:t>
            </w:r>
          </w:p>
        </w:tc>
        <w:tc>
          <w:tcPr>
            <w:tcW w:w="6998" w:type="dxa"/>
          </w:tcPr>
          <w:p w14:paraId="04B65CDE" w14:textId="4B834B49" w:rsidR="006733E0" w:rsidRDefault="006733E0" w:rsidP="00E449D9">
            <w:pPr>
              <w:pStyle w:val="BodyText"/>
            </w:pPr>
            <w:r>
              <w:t>Reduced Gravity Paradigm</w:t>
            </w:r>
          </w:p>
        </w:tc>
      </w:tr>
      <w:tr w:rsidR="00CB1A8D" w:rsidRPr="00484D32" w14:paraId="4B1AFB1B" w14:textId="77777777" w:rsidTr="00645715">
        <w:trPr>
          <w:jc w:val="center"/>
        </w:trPr>
        <w:tc>
          <w:tcPr>
            <w:tcW w:w="1526" w:type="dxa"/>
          </w:tcPr>
          <w:p w14:paraId="7A82E843" w14:textId="50CCA785" w:rsidR="00CB1A8D" w:rsidRDefault="00CB1A8D" w:rsidP="00C25911">
            <w:pPr>
              <w:pStyle w:val="BodyText"/>
              <w:jc w:val="center"/>
            </w:pPr>
            <w:r>
              <w:t>STLV</w:t>
            </w:r>
          </w:p>
        </w:tc>
        <w:tc>
          <w:tcPr>
            <w:tcW w:w="6998" w:type="dxa"/>
          </w:tcPr>
          <w:p w14:paraId="0B154C40" w14:textId="5B8F6802" w:rsidR="00CB1A8D" w:rsidRDefault="00CB1A8D" w:rsidP="00E449D9">
            <w:pPr>
              <w:pStyle w:val="BodyText"/>
            </w:pPr>
            <w:r>
              <w:t>Slow-Turning Lateral Vessel</w:t>
            </w:r>
          </w:p>
        </w:tc>
      </w:tr>
      <w:tr w:rsidR="00CB1A8D" w:rsidRPr="00484D32" w14:paraId="36584463" w14:textId="77777777" w:rsidTr="00645715">
        <w:trPr>
          <w:jc w:val="center"/>
        </w:trPr>
        <w:tc>
          <w:tcPr>
            <w:tcW w:w="1526" w:type="dxa"/>
          </w:tcPr>
          <w:p w14:paraId="65201C10" w14:textId="68159661" w:rsidR="00CB1A8D" w:rsidRDefault="00CB1A8D" w:rsidP="00C25911">
            <w:pPr>
              <w:pStyle w:val="BodyText"/>
              <w:jc w:val="center"/>
            </w:pPr>
            <w:r>
              <w:t>HARV</w:t>
            </w:r>
          </w:p>
        </w:tc>
        <w:tc>
          <w:tcPr>
            <w:tcW w:w="6998" w:type="dxa"/>
          </w:tcPr>
          <w:p w14:paraId="1BE1892D" w14:textId="5909CD4B" w:rsidR="00CB1A8D" w:rsidRDefault="00CB1A8D" w:rsidP="00E449D9">
            <w:pPr>
              <w:pStyle w:val="BodyText"/>
            </w:pPr>
            <w:r>
              <w:t xml:space="preserve">High Aspect Ratio Vessel </w:t>
            </w:r>
          </w:p>
        </w:tc>
      </w:tr>
      <w:tr w:rsidR="00FB1F97" w:rsidRPr="00484D32" w14:paraId="2B398870" w14:textId="77777777" w:rsidTr="00645715">
        <w:trPr>
          <w:jc w:val="center"/>
        </w:trPr>
        <w:tc>
          <w:tcPr>
            <w:tcW w:w="1526" w:type="dxa"/>
          </w:tcPr>
          <w:p w14:paraId="4AC45FD4" w14:textId="525E630D" w:rsidR="00FB1F97" w:rsidRDefault="00FB1F97" w:rsidP="00C25911">
            <w:pPr>
              <w:pStyle w:val="BodyText"/>
              <w:jc w:val="center"/>
            </w:pPr>
            <w:r>
              <w:t>MAGICIAN</w:t>
            </w:r>
          </w:p>
        </w:tc>
        <w:tc>
          <w:tcPr>
            <w:tcW w:w="6998" w:type="dxa"/>
          </w:tcPr>
          <w:p w14:paraId="6A9D2FA4" w14:textId="6A95DC15" w:rsidR="00FB1F97" w:rsidRDefault="00FB1F97" w:rsidP="00E449D9">
            <w:pPr>
              <w:pStyle w:val="BodyText"/>
            </w:pPr>
            <w:r>
              <w:t xml:space="preserve">Mars Artificial Gravity Habitat with Centrifugation </w:t>
            </w:r>
          </w:p>
        </w:tc>
      </w:tr>
    </w:tbl>
    <w:p w14:paraId="6AB98A0E" w14:textId="77777777" w:rsidR="00334850" w:rsidRDefault="00334850" w:rsidP="008C3FFF">
      <w:pPr>
        <w:spacing w:before="360" w:after="960"/>
        <w:rPr>
          <w:rFonts w:asciiTheme="majorBidi" w:hAnsiTheme="majorBidi" w:cstheme="majorBidi"/>
          <w:b/>
          <w:bCs/>
          <w:caps/>
          <w:szCs w:val="24"/>
        </w:rPr>
      </w:pPr>
    </w:p>
    <w:p w14:paraId="4F9EC46D" w14:textId="77777777" w:rsidR="00E32F4E" w:rsidRPr="007A096A" w:rsidRDefault="00E32F4E" w:rsidP="00645715">
      <w:pPr>
        <w:spacing w:after="160" w:line="278" w:lineRule="auto"/>
        <w:rPr>
          <w:rFonts w:asciiTheme="majorBidi" w:hAnsiTheme="majorBidi" w:cstheme="majorBidi"/>
          <w:b/>
          <w:bCs/>
          <w:caps/>
          <w:szCs w:val="24"/>
        </w:rPr>
        <w:sectPr w:rsidR="00E32F4E" w:rsidRPr="007A096A" w:rsidSect="00E32F4E">
          <w:footerReference w:type="default" r:id="rId12"/>
          <w:pgSz w:w="12240" w:h="15840"/>
          <w:pgMar w:top="1440" w:right="1440" w:bottom="1440" w:left="1440" w:header="720" w:footer="720" w:gutter="0"/>
          <w:pgNumType w:fmt="upperRoman" w:start="1"/>
          <w:cols w:space="720"/>
          <w:docGrid w:linePitch="360"/>
        </w:sectPr>
      </w:pPr>
    </w:p>
    <w:p w14:paraId="00F0A0A8" w14:textId="77777777" w:rsidR="00172B49" w:rsidRPr="0068771A" w:rsidRDefault="00172B49" w:rsidP="00A869DB">
      <w:pPr>
        <w:pStyle w:val="Heading3"/>
        <w:jc w:val="center"/>
        <w:rPr>
          <w:bCs/>
          <w:szCs w:val="28"/>
        </w:rPr>
      </w:pPr>
      <w:bookmarkStart w:id="36" w:name="_Toc208139119"/>
      <w:bookmarkStart w:id="37" w:name="_Toc208139545"/>
      <w:bookmarkStart w:id="38" w:name="_Toc216063868"/>
      <w:r w:rsidRPr="00DE2046">
        <w:lastRenderedPageBreak/>
        <w:t>List of Figures</w:t>
      </w:r>
      <w:bookmarkEnd w:id="36"/>
      <w:bookmarkEnd w:id="37"/>
      <w:bookmarkEnd w:id="38"/>
    </w:p>
    <w:p w14:paraId="6C1B39C6" w14:textId="77777777" w:rsidR="0068771A" w:rsidRDefault="0068771A" w:rsidP="00172B49"/>
    <w:p w14:paraId="5B69BB6F" w14:textId="001DA045" w:rsidR="006E44FE" w:rsidRDefault="004F7DE7">
      <w:pPr>
        <w:pStyle w:val="TableofFigures"/>
        <w:tabs>
          <w:tab w:val="right" w:leader="dot" w:pos="9350"/>
        </w:tabs>
        <w:rPr>
          <w:rFonts w:eastAsiaTheme="minorEastAsia" w:cstheme="minorBidi"/>
          <w:smallCaps w:val="0"/>
          <w:noProof/>
          <w:kern w:val="2"/>
          <w:sz w:val="24"/>
          <w14:ligatures w14:val="standardContextual"/>
        </w:rPr>
      </w:pPr>
      <w:r>
        <w:rPr>
          <w:caps/>
        </w:rPr>
        <w:fldChar w:fldCharType="begin"/>
      </w:r>
      <w:r>
        <w:instrText xml:space="preserve"> TOC \h \z \c "Figure" </w:instrText>
      </w:r>
      <w:r>
        <w:rPr>
          <w:caps/>
        </w:rPr>
        <w:fldChar w:fldCharType="separate"/>
      </w:r>
      <w:hyperlink w:anchor="_Toc216063013" w:history="1">
        <w:r w:rsidR="006E44FE" w:rsidRPr="00F67823">
          <w:rPr>
            <w:rStyle w:val="Hyperlink"/>
            <w:noProof/>
          </w:rPr>
          <w:t>Figure 1. Experimental Design for Simulated Partial Gravity Apparatus for Rats</w:t>
        </w:r>
        <w:r w:rsidR="006E44FE">
          <w:rPr>
            <w:noProof/>
            <w:webHidden/>
          </w:rPr>
          <w:tab/>
        </w:r>
        <w:r w:rsidR="006E44FE">
          <w:rPr>
            <w:noProof/>
            <w:webHidden/>
          </w:rPr>
          <w:fldChar w:fldCharType="begin"/>
        </w:r>
        <w:r w:rsidR="006E44FE">
          <w:rPr>
            <w:noProof/>
            <w:webHidden/>
          </w:rPr>
          <w:instrText xml:space="preserve"> PAGEREF _Toc216063013 \h </w:instrText>
        </w:r>
        <w:r w:rsidR="006E44FE">
          <w:rPr>
            <w:noProof/>
            <w:webHidden/>
          </w:rPr>
        </w:r>
        <w:r w:rsidR="006E44FE">
          <w:rPr>
            <w:noProof/>
            <w:webHidden/>
          </w:rPr>
          <w:fldChar w:fldCharType="separate"/>
        </w:r>
        <w:r w:rsidR="00E36C6C">
          <w:rPr>
            <w:noProof/>
            <w:webHidden/>
          </w:rPr>
          <w:t>3</w:t>
        </w:r>
        <w:r w:rsidR="006E44FE">
          <w:rPr>
            <w:noProof/>
            <w:webHidden/>
          </w:rPr>
          <w:fldChar w:fldCharType="end"/>
        </w:r>
      </w:hyperlink>
    </w:p>
    <w:p w14:paraId="02487A74" w14:textId="33B26FEE"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4" w:history="1">
        <w:r w:rsidRPr="00F67823">
          <w:rPr>
            <w:rStyle w:val="Hyperlink"/>
            <w:noProof/>
          </w:rPr>
          <w:t>Figure 2. Basic Bioreactor</w:t>
        </w:r>
        <w:r>
          <w:rPr>
            <w:noProof/>
            <w:webHidden/>
          </w:rPr>
          <w:tab/>
        </w:r>
        <w:r>
          <w:rPr>
            <w:noProof/>
            <w:webHidden/>
          </w:rPr>
          <w:fldChar w:fldCharType="begin"/>
        </w:r>
        <w:r>
          <w:rPr>
            <w:noProof/>
            <w:webHidden/>
          </w:rPr>
          <w:instrText xml:space="preserve"> PAGEREF _Toc216063014 \h </w:instrText>
        </w:r>
        <w:r>
          <w:rPr>
            <w:noProof/>
            <w:webHidden/>
          </w:rPr>
        </w:r>
        <w:r>
          <w:rPr>
            <w:noProof/>
            <w:webHidden/>
          </w:rPr>
          <w:fldChar w:fldCharType="separate"/>
        </w:r>
        <w:r w:rsidR="00E36C6C">
          <w:rPr>
            <w:noProof/>
            <w:webHidden/>
          </w:rPr>
          <w:t>4</w:t>
        </w:r>
        <w:r>
          <w:rPr>
            <w:noProof/>
            <w:webHidden/>
          </w:rPr>
          <w:fldChar w:fldCharType="end"/>
        </w:r>
      </w:hyperlink>
    </w:p>
    <w:p w14:paraId="318E618C" w14:textId="52426758"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5" w:history="1">
        <w:r w:rsidRPr="00F67823">
          <w:rPr>
            <w:rStyle w:val="Hyperlink"/>
            <w:noProof/>
          </w:rPr>
          <w:t>Figure 3. 3D Clinostat</w:t>
        </w:r>
        <w:r>
          <w:rPr>
            <w:noProof/>
            <w:webHidden/>
          </w:rPr>
          <w:tab/>
        </w:r>
        <w:r>
          <w:rPr>
            <w:noProof/>
            <w:webHidden/>
          </w:rPr>
          <w:fldChar w:fldCharType="begin"/>
        </w:r>
        <w:r>
          <w:rPr>
            <w:noProof/>
            <w:webHidden/>
          </w:rPr>
          <w:instrText xml:space="preserve"> PAGEREF _Toc216063015 \h </w:instrText>
        </w:r>
        <w:r>
          <w:rPr>
            <w:noProof/>
            <w:webHidden/>
          </w:rPr>
        </w:r>
        <w:r>
          <w:rPr>
            <w:noProof/>
            <w:webHidden/>
          </w:rPr>
          <w:fldChar w:fldCharType="separate"/>
        </w:r>
        <w:r w:rsidR="00E36C6C">
          <w:rPr>
            <w:noProof/>
            <w:webHidden/>
          </w:rPr>
          <w:t>5</w:t>
        </w:r>
        <w:r>
          <w:rPr>
            <w:noProof/>
            <w:webHidden/>
          </w:rPr>
          <w:fldChar w:fldCharType="end"/>
        </w:r>
      </w:hyperlink>
    </w:p>
    <w:p w14:paraId="3E41148C" w14:textId="46729761"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6" w:history="1">
        <w:r w:rsidRPr="00F67823">
          <w:rPr>
            <w:rStyle w:val="Hyperlink"/>
            <w:noProof/>
          </w:rPr>
          <w:t>Figure 4. Partial Gravity Bioreactor</w:t>
        </w:r>
        <w:r>
          <w:rPr>
            <w:noProof/>
            <w:webHidden/>
          </w:rPr>
          <w:tab/>
        </w:r>
        <w:r>
          <w:rPr>
            <w:noProof/>
            <w:webHidden/>
          </w:rPr>
          <w:fldChar w:fldCharType="begin"/>
        </w:r>
        <w:r>
          <w:rPr>
            <w:noProof/>
            <w:webHidden/>
          </w:rPr>
          <w:instrText xml:space="preserve"> PAGEREF _Toc216063016 \h </w:instrText>
        </w:r>
        <w:r>
          <w:rPr>
            <w:noProof/>
            <w:webHidden/>
          </w:rPr>
        </w:r>
        <w:r>
          <w:rPr>
            <w:noProof/>
            <w:webHidden/>
          </w:rPr>
          <w:fldChar w:fldCharType="separate"/>
        </w:r>
        <w:r w:rsidR="00E36C6C">
          <w:rPr>
            <w:noProof/>
            <w:webHidden/>
          </w:rPr>
          <w:t>6</w:t>
        </w:r>
        <w:r>
          <w:rPr>
            <w:noProof/>
            <w:webHidden/>
          </w:rPr>
          <w:fldChar w:fldCharType="end"/>
        </w:r>
      </w:hyperlink>
    </w:p>
    <w:p w14:paraId="61BE23C9" w14:textId="17A9B11F"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7" w:history="1">
        <w:r w:rsidRPr="00F67823">
          <w:rPr>
            <w:rStyle w:val="Hyperlink"/>
            <w:noProof/>
          </w:rPr>
          <w:t xml:space="preserve">Figure 5. </w:t>
        </w:r>
        <w:r w:rsidRPr="00F67823">
          <w:rPr>
            <w:rStyle w:val="Hyperlink"/>
            <w:noProof/>
            <w:lang w:val="en-GB"/>
          </w:rPr>
          <w:t>Schematic Side View of Rotating Wall Vessel Bioreactor</w:t>
        </w:r>
        <w:r>
          <w:rPr>
            <w:noProof/>
            <w:webHidden/>
          </w:rPr>
          <w:tab/>
        </w:r>
        <w:r>
          <w:rPr>
            <w:noProof/>
            <w:webHidden/>
          </w:rPr>
          <w:fldChar w:fldCharType="begin"/>
        </w:r>
        <w:r>
          <w:rPr>
            <w:noProof/>
            <w:webHidden/>
          </w:rPr>
          <w:instrText xml:space="preserve"> PAGEREF _Toc216063017 \h </w:instrText>
        </w:r>
        <w:r>
          <w:rPr>
            <w:noProof/>
            <w:webHidden/>
          </w:rPr>
        </w:r>
        <w:r>
          <w:rPr>
            <w:noProof/>
            <w:webHidden/>
          </w:rPr>
          <w:fldChar w:fldCharType="separate"/>
        </w:r>
        <w:r w:rsidR="00E36C6C">
          <w:rPr>
            <w:noProof/>
            <w:webHidden/>
          </w:rPr>
          <w:t>12</w:t>
        </w:r>
        <w:r>
          <w:rPr>
            <w:noProof/>
            <w:webHidden/>
          </w:rPr>
          <w:fldChar w:fldCharType="end"/>
        </w:r>
      </w:hyperlink>
    </w:p>
    <w:p w14:paraId="566FC98F" w14:textId="6F522B1D"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8" w:history="1">
        <w:r w:rsidRPr="00F67823">
          <w:rPr>
            <w:rStyle w:val="Hyperlink"/>
            <w:noProof/>
          </w:rPr>
          <w:t>Figure 6. Design of Bioreactor</w:t>
        </w:r>
        <w:r>
          <w:rPr>
            <w:noProof/>
            <w:webHidden/>
          </w:rPr>
          <w:tab/>
        </w:r>
        <w:r>
          <w:rPr>
            <w:noProof/>
            <w:webHidden/>
          </w:rPr>
          <w:fldChar w:fldCharType="begin"/>
        </w:r>
        <w:r>
          <w:rPr>
            <w:noProof/>
            <w:webHidden/>
          </w:rPr>
          <w:instrText xml:space="preserve"> PAGEREF _Toc216063018 \h </w:instrText>
        </w:r>
        <w:r>
          <w:rPr>
            <w:noProof/>
            <w:webHidden/>
          </w:rPr>
        </w:r>
        <w:r>
          <w:rPr>
            <w:noProof/>
            <w:webHidden/>
          </w:rPr>
          <w:fldChar w:fldCharType="separate"/>
        </w:r>
        <w:r w:rsidR="00E36C6C">
          <w:rPr>
            <w:noProof/>
            <w:webHidden/>
          </w:rPr>
          <w:t>13</w:t>
        </w:r>
        <w:r>
          <w:rPr>
            <w:noProof/>
            <w:webHidden/>
          </w:rPr>
          <w:fldChar w:fldCharType="end"/>
        </w:r>
      </w:hyperlink>
    </w:p>
    <w:p w14:paraId="1994503D" w14:textId="26EBE050"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9" w:history="1">
        <w:r w:rsidRPr="00F67823">
          <w:rPr>
            <w:rStyle w:val="Hyperlink"/>
            <w:noProof/>
          </w:rPr>
          <w:t>Figure 7. Bubble Trapping Bioreactor Sketch</w:t>
        </w:r>
        <w:r>
          <w:rPr>
            <w:noProof/>
            <w:webHidden/>
          </w:rPr>
          <w:tab/>
        </w:r>
        <w:r>
          <w:rPr>
            <w:noProof/>
            <w:webHidden/>
          </w:rPr>
          <w:fldChar w:fldCharType="begin"/>
        </w:r>
        <w:r>
          <w:rPr>
            <w:noProof/>
            <w:webHidden/>
          </w:rPr>
          <w:instrText xml:space="preserve"> PAGEREF _Toc216063019 \h </w:instrText>
        </w:r>
        <w:r>
          <w:rPr>
            <w:noProof/>
            <w:webHidden/>
          </w:rPr>
        </w:r>
        <w:r>
          <w:rPr>
            <w:noProof/>
            <w:webHidden/>
          </w:rPr>
          <w:fldChar w:fldCharType="separate"/>
        </w:r>
        <w:r w:rsidR="00E36C6C">
          <w:rPr>
            <w:noProof/>
            <w:webHidden/>
          </w:rPr>
          <w:t>14</w:t>
        </w:r>
        <w:r>
          <w:rPr>
            <w:noProof/>
            <w:webHidden/>
          </w:rPr>
          <w:fldChar w:fldCharType="end"/>
        </w:r>
      </w:hyperlink>
    </w:p>
    <w:p w14:paraId="69D6ED1A" w14:textId="72FCD695"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0" w:history="1">
        <w:r w:rsidRPr="00F67823">
          <w:rPr>
            <w:rStyle w:val="Hyperlink"/>
            <w:noProof/>
          </w:rPr>
          <w:t>Figure 8. Inclined Plane Bioreactor with Dual Motors</w:t>
        </w:r>
        <w:r>
          <w:rPr>
            <w:noProof/>
            <w:webHidden/>
          </w:rPr>
          <w:tab/>
        </w:r>
        <w:r>
          <w:rPr>
            <w:noProof/>
            <w:webHidden/>
          </w:rPr>
          <w:fldChar w:fldCharType="begin"/>
        </w:r>
        <w:r>
          <w:rPr>
            <w:noProof/>
            <w:webHidden/>
          </w:rPr>
          <w:instrText xml:space="preserve"> PAGEREF _Toc216063020 \h </w:instrText>
        </w:r>
        <w:r>
          <w:rPr>
            <w:noProof/>
            <w:webHidden/>
          </w:rPr>
        </w:r>
        <w:r>
          <w:rPr>
            <w:noProof/>
            <w:webHidden/>
          </w:rPr>
          <w:fldChar w:fldCharType="separate"/>
        </w:r>
        <w:r w:rsidR="00E36C6C">
          <w:rPr>
            <w:noProof/>
            <w:webHidden/>
          </w:rPr>
          <w:t>15</w:t>
        </w:r>
        <w:r>
          <w:rPr>
            <w:noProof/>
            <w:webHidden/>
          </w:rPr>
          <w:fldChar w:fldCharType="end"/>
        </w:r>
      </w:hyperlink>
    </w:p>
    <w:p w14:paraId="75530071" w14:textId="522575D6"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1" w:history="1">
        <w:r w:rsidRPr="00F67823">
          <w:rPr>
            <w:rStyle w:val="Hyperlink"/>
            <w:noProof/>
          </w:rPr>
          <w:t>Figure 9. Rough Sketch of Inclined Plane with Dual Motors</w:t>
        </w:r>
        <w:r>
          <w:rPr>
            <w:noProof/>
            <w:webHidden/>
          </w:rPr>
          <w:tab/>
        </w:r>
        <w:r>
          <w:rPr>
            <w:noProof/>
            <w:webHidden/>
          </w:rPr>
          <w:fldChar w:fldCharType="begin"/>
        </w:r>
        <w:r>
          <w:rPr>
            <w:noProof/>
            <w:webHidden/>
          </w:rPr>
          <w:instrText xml:space="preserve"> PAGEREF _Toc216063021 \h </w:instrText>
        </w:r>
        <w:r>
          <w:rPr>
            <w:noProof/>
            <w:webHidden/>
          </w:rPr>
        </w:r>
        <w:r>
          <w:rPr>
            <w:noProof/>
            <w:webHidden/>
          </w:rPr>
          <w:fldChar w:fldCharType="separate"/>
        </w:r>
        <w:r w:rsidR="00E36C6C">
          <w:rPr>
            <w:noProof/>
            <w:webHidden/>
          </w:rPr>
          <w:t>16</w:t>
        </w:r>
        <w:r>
          <w:rPr>
            <w:noProof/>
            <w:webHidden/>
          </w:rPr>
          <w:fldChar w:fldCharType="end"/>
        </w:r>
      </w:hyperlink>
    </w:p>
    <w:p w14:paraId="0C44F4E0" w14:textId="15969385"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2" w:history="1">
        <w:r w:rsidRPr="00F67823">
          <w:rPr>
            <w:rStyle w:val="Hyperlink"/>
            <w:noProof/>
          </w:rPr>
          <w:t>Figure 10. Schematic Diagram of Centrifugation to Settle Particles</w:t>
        </w:r>
        <w:r>
          <w:rPr>
            <w:noProof/>
            <w:webHidden/>
          </w:rPr>
          <w:tab/>
        </w:r>
        <w:r>
          <w:rPr>
            <w:noProof/>
            <w:webHidden/>
          </w:rPr>
          <w:fldChar w:fldCharType="begin"/>
        </w:r>
        <w:r>
          <w:rPr>
            <w:noProof/>
            <w:webHidden/>
          </w:rPr>
          <w:instrText xml:space="preserve"> PAGEREF _Toc216063022 \h </w:instrText>
        </w:r>
        <w:r>
          <w:rPr>
            <w:noProof/>
            <w:webHidden/>
          </w:rPr>
        </w:r>
        <w:r>
          <w:rPr>
            <w:noProof/>
            <w:webHidden/>
          </w:rPr>
          <w:fldChar w:fldCharType="separate"/>
        </w:r>
        <w:r w:rsidR="00E36C6C">
          <w:rPr>
            <w:noProof/>
            <w:webHidden/>
          </w:rPr>
          <w:t>17</w:t>
        </w:r>
        <w:r>
          <w:rPr>
            <w:noProof/>
            <w:webHidden/>
          </w:rPr>
          <w:fldChar w:fldCharType="end"/>
        </w:r>
      </w:hyperlink>
    </w:p>
    <w:p w14:paraId="4C72F8BC" w14:textId="1CB9EDBD"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3" w:history="1">
        <w:r w:rsidRPr="00F67823">
          <w:rPr>
            <w:rStyle w:val="Hyperlink"/>
            <w:noProof/>
          </w:rPr>
          <w:t>Figure 11. Rough Sketch of the Centrifugation Solution</w:t>
        </w:r>
        <w:r>
          <w:rPr>
            <w:noProof/>
            <w:webHidden/>
          </w:rPr>
          <w:tab/>
        </w:r>
        <w:r>
          <w:rPr>
            <w:noProof/>
            <w:webHidden/>
          </w:rPr>
          <w:fldChar w:fldCharType="begin"/>
        </w:r>
        <w:r>
          <w:rPr>
            <w:noProof/>
            <w:webHidden/>
          </w:rPr>
          <w:instrText xml:space="preserve"> PAGEREF _Toc216063023 \h </w:instrText>
        </w:r>
        <w:r>
          <w:rPr>
            <w:noProof/>
            <w:webHidden/>
          </w:rPr>
        </w:r>
        <w:r>
          <w:rPr>
            <w:noProof/>
            <w:webHidden/>
          </w:rPr>
          <w:fldChar w:fldCharType="separate"/>
        </w:r>
        <w:r w:rsidR="00E36C6C">
          <w:rPr>
            <w:noProof/>
            <w:webHidden/>
          </w:rPr>
          <w:t>17</w:t>
        </w:r>
        <w:r>
          <w:rPr>
            <w:noProof/>
            <w:webHidden/>
          </w:rPr>
          <w:fldChar w:fldCharType="end"/>
        </w:r>
      </w:hyperlink>
    </w:p>
    <w:p w14:paraId="71BD2973" w14:textId="34A91533"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4" w:history="1">
        <w:r w:rsidRPr="00F67823">
          <w:rPr>
            <w:rStyle w:val="Hyperlink"/>
            <w:noProof/>
          </w:rPr>
          <w:t>Figure 12. Rough Sketch of Inclined Plane with Single Motor</w:t>
        </w:r>
        <w:r>
          <w:rPr>
            <w:noProof/>
            <w:webHidden/>
          </w:rPr>
          <w:tab/>
        </w:r>
        <w:r>
          <w:rPr>
            <w:noProof/>
            <w:webHidden/>
          </w:rPr>
          <w:fldChar w:fldCharType="begin"/>
        </w:r>
        <w:r>
          <w:rPr>
            <w:noProof/>
            <w:webHidden/>
          </w:rPr>
          <w:instrText xml:space="preserve"> PAGEREF _Toc216063024 \h </w:instrText>
        </w:r>
        <w:r>
          <w:rPr>
            <w:noProof/>
            <w:webHidden/>
          </w:rPr>
        </w:r>
        <w:r>
          <w:rPr>
            <w:noProof/>
            <w:webHidden/>
          </w:rPr>
          <w:fldChar w:fldCharType="separate"/>
        </w:r>
        <w:r w:rsidR="00E36C6C">
          <w:rPr>
            <w:noProof/>
            <w:webHidden/>
          </w:rPr>
          <w:t>19</w:t>
        </w:r>
        <w:r>
          <w:rPr>
            <w:noProof/>
            <w:webHidden/>
          </w:rPr>
          <w:fldChar w:fldCharType="end"/>
        </w:r>
      </w:hyperlink>
    </w:p>
    <w:p w14:paraId="00EC02DD" w14:textId="5197CC72"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5" w:history="1">
        <w:r w:rsidRPr="00F67823">
          <w:rPr>
            <w:rStyle w:val="Hyperlink"/>
            <w:noProof/>
          </w:rPr>
          <w:t>Figure 13. STLV vs HARV</w:t>
        </w:r>
        <w:r>
          <w:rPr>
            <w:noProof/>
            <w:webHidden/>
          </w:rPr>
          <w:tab/>
        </w:r>
        <w:r>
          <w:rPr>
            <w:noProof/>
            <w:webHidden/>
          </w:rPr>
          <w:fldChar w:fldCharType="begin"/>
        </w:r>
        <w:r>
          <w:rPr>
            <w:noProof/>
            <w:webHidden/>
          </w:rPr>
          <w:instrText xml:space="preserve"> PAGEREF _Toc216063025 \h </w:instrText>
        </w:r>
        <w:r>
          <w:rPr>
            <w:noProof/>
            <w:webHidden/>
          </w:rPr>
        </w:r>
        <w:r>
          <w:rPr>
            <w:noProof/>
            <w:webHidden/>
          </w:rPr>
          <w:fldChar w:fldCharType="separate"/>
        </w:r>
        <w:r w:rsidR="00E36C6C">
          <w:rPr>
            <w:noProof/>
            <w:webHidden/>
          </w:rPr>
          <w:t>23</w:t>
        </w:r>
        <w:r>
          <w:rPr>
            <w:noProof/>
            <w:webHidden/>
          </w:rPr>
          <w:fldChar w:fldCharType="end"/>
        </w:r>
      </w:hyperlink>
    </w:p>
    <w:p w14:paraId="793682EB" w14:textId="3BC2D3B8"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6" w:history="1">
        <w:r w:rsidRPr="00F67823">
          <w:rPr>
            <w:rStyle w:val="Hyperlink"/>
            <w:noProof/>
          </w:rPr>
          <w:t>Figure 14. Orbit Trajectory of the Cell Within a Rotating Bioreactor</w:t>
        </w:r>
        <w:r>
          <w:rPr>
            <w:noProof/>
            <w:webHidden/>
          </w:rPr>
          <w:tab/>
        </w:r>
        <w:r>
          <w:rPr>
            <w:noProof/>
            <w:webHidden/>
          </w:rPr>
          <w:fldChar w:fldCharType="begin"/>
        </w:r>
        <w:r>
          <w:rPr>
            <w:noProof/>
            <w:webHidden/>
          </w:rPr>
          <w:instrText xml:space="preserve"> PAGEREF _Toc216063026 \h </w:instrText>
        </w:r>
        <w:r>
          <w:rPr>
            <w:noProof/>
            <w:webHidden/>
          </w:rPr>
        </w:r>
        <w:r>
          <w:rPr>
            <w:noProof/>
            <w:webHidden/>
          </w:rPr>
          <w:fldChar w:fldCharType="separate"/>
        </w:r>
        <w:r w:rsidR="00E36C6C">
          <w:rPr>
            <w:noProof/>
            <w:webHidden/>
          </w:rPr>
          <w:t>24</w:t>
        </w:r>
        <w:r>
          <w:rPr>
            <w:noProof/>
            <w:webHidden/>
          </w:rPr>
          <w:fldChar w:fldCharType="end"/>
        </w:r>
      </w:hyperlink>
    </w:p>
    <w:p w14:paraId="3B4958C6" w14:textId="24BD135B"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7" w:history="1">
        <w:r w:rsidRPr="00F67823">
          <w:rPr>
            <w:rStyle w:val="Hyperlink"/>
            <w:noProof/>
          </w:rPr>
          <w:t>Figure 15. MAGAICIAN Schematic</w:t>
        </w:r>
        <w:r>
          <w:rPr>
            <w:noProof/>
            <w:webHidden/>
          </w:rPr>
          <w:tab/>
        </w:r>
        <w:r>
          <w:rPr>
            <w:noProof/>
            <w:webHidden/>
          </w:rPr>
          <w:fldChar w:fldCharType="begin"/>
        </w:r>
        <w:r>
          <w:rPr>
            <w:noProof/>
            <w:webHidden/>
          </w:rPr>
          <w:instrText xml:space="preserve"> PAGEREF _Toc216063027 \h </w:instrText>
        </w:r>
        <w:r>
          <w:rPr>
            <w:noProof/>
            <w:webHidden/>
          </w:rPr>
        </w:r>
        <w:r>
          <w:rPr>
            <w:noProof/>
            <w:webHidden/>
          </w:rPr>
          <w:fldChar w:fldCharType="separate"/>
        </w:r>
        <w:r w:rsidR="00E36C6C">
          <w:rPr>
            <w:noProof/>
            <w:webHidden/>
          </w:rPr>
          <w:t>24</w:t>
        </w:r>
        <w:r>
          <w:rPr>
            <w:noProof/>
            <w:webHidden/>
          </w:rPr>
          <w:fldChar w:fldCharType="end"/>
        </w:r>
      </w:hyperlink>
    </w:p>
    <w:p w14:paraId="07DF7C6C" w14:textId="7BC0221B"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8" w:history="1">
        <w:r w:rsidRPr="00F67823">
          <w:rPr>
            <w:rStyle w:val="Hyperlink"/>
            <w:noProof/>
          </w:rPr>
          <w:t>Figure 16. Free Body Diagram of a Bioreactor on an Inclined Plane</w:t>
        </w:r>
        <w:r>
          <w:rPr>
            <w:noProof/>
            <w:webHidden/>
          </w:rPr>
          <w:tab/>
        </w:r>
        <w:r>
          <w:rPr>
            <w:noProof/>
            <w:webHidden/>
          </w:rPr>
          <w:fldChar w:fldCharType="begin"/>
        </w:r>
        <w:r>
          <w:rPr>
            <w:noProof/>
            <w:webHidden/>
          </w:rPr>
          <w:instrText xml:space="preserve"> PAGEREF _Toc216063028 \h </w:instrText>
        </w:r>
        <w:r>
          <w:rPr>
            <w:noProof/>
            <w:webHidden/>
          </w:rPr>
        </w:r>
        <w:r>
          <w:rPr>
            <w:noProof/>
            <w:webHidden/>
          </w:rPr>
          <w:fldChar w:fldCharType="separate"/>
        </w:r>
        <w:r w:rsidR="00E36C6C">
          <w:rPr>
            <w:noProof/>
            <w:webHidden/>
          </w:rPr>
          <w:t>25</w:t>
        </w:r>
        <w:r>
          <w:rPr>
            <w:noProof/>
            <w:webHidden/>
          </w:rPr>
          <w:fldChar w:fldCharType="end"/>
        </w:r>
      </w:hyperlink>
    </w:p>
    <w:p w14:paraId="23B50291" w14:textId="59BECA0B"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9" w:history="1">
        <w:r w:rsidRPr="00F67823">
          <w:rPr>
            <w:rStyle w:val="Hyperlink"/>
            <w:noProof/>
          </w:rPr>
          <w:t>Figure 17. Free Body Diagram of the Particle in Fluid</w:t>
        </w:r>
        <w:r>
          <w:rPr>
            <w:noProof/>
            <w:webHidden/>
          </w:rPr>
          <w:tab/>
        </w:r>
        <w:r>
          <w:rPr>
            <w:noProof/>
            <w:webHidden/>
          </w:rPr>
          <w:fldChar w:fldCharType="begin"/>
        </w:r>
        <w:r>
          <w:rPr>
            <w:noProof/>
            <w:webHidden/>
          </w:rPr>
          <w:instrText xml:space="preserve"> PAGEREF _Toc216063029 \h </w:instrText>
        </w:r>
        <w:r>
          <w:rPr>
            <w:noProof/>
            <w:webHidden/>
          </w:rPr>
        </w:r>
        <w:r>
          <w:rPr>
            <w:noProof/>
            <w:webHidden/>
          </w:rPr>
          <w:fldChar w:fldCharType="separate"/>
        </w:r>
        <w:r w:rsidR="00E36C6C">
          <w:rPr>
            <w:noProof/>
            <w:webHidden/>
          </w:rPr>
          <w:t>32</w:t>
        </w:r>
        <w:r>
          <w:rPr>
            <w:noProof/>
            <w:webHidden/>
          </w:rPr>
          <w:fldChar w:fldCharType="end"/>
        </w:r>
      </w:hyperlink>
    </w:p>
    <w:p w14:paraId="72304B84" w14:textId="1D734957"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0" w:history="1">
        <w:r w:rsidRPr="00F67823">
          <w:rPr>
            <w:rStyle w:val="Hyperlink"/>
            <w:noProof/>
          </w:rPr>
          <w:t>Figure 18. RPM vs Radius</w:t>
        </w:r>
        <w:r>
          <w:rPr>
            <w:noProof/>
            <w:webHidden/>
          </w:rPr>
          <w:tab/>
        </w:r>
        <w:r>
          <w:rPr>
            <w:noProof/>
            <w:webHidden/>
          </w:rPr>
          <w:fldChar w:fldCharType="begin"/>
        </w:r>
        <w:r>
          <w:rPr>
            <w:noProof/>
            <w:webHidden/>
          </w:rPr>
          <w:instrText xml:space="preserve"> PAGEREF _Toc216063030 \h </w:instrText>
        </w:r>
        <w:r>
          <w:rPr>
            <w:noProof/>
            <w:webHidden/>
          </w:rPr>
        </w:r>
        <w:r>
          <w:rPr>
            <w:noProof/>
            <w:webHidden/>
          </w:rPr>
          <w:fldChar w:fldCharType="separate"/>
        </w:r>
        <w:r w:rsidR="00E36C6C">
          <w:rPr>
            <w:noProof/>
            <w:webHidden/>
          </w:rPr>
          <w:t>39</w:t>
        </w:r>
        <w:r>
          <w:rPr>
            <w:noProof/>
            <w:webHidden/>
          </w:rPr>
          <w:fldChar w:fldCharType="end"/>
        </w:r>
      </w:hyperlink>
    </w:p>
    <w:p w14:paraId="41CDF4CC" w14:textId="7B2E36C9"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1" w:history="1">
        <w:r w:rsidRPr="00F67823">
          <w:rPr>
            <w:rStyle w:val="Hyperlink"/>
            <w:noProof/>
          </w:rPr>
          <w:t>Figure 19: Parallel Gravity Component for Earth and Mars</w:t>
        </w:r>
        <w:r>
          <w:rPr>
            <w:noProof/>
            <w:webHidden/>
          </w:rPr>
          <w:tab/>
        </w:r>
        <w:r>
          <w:rPr>
            <w:noProof/>
            <w:webHidden/>
          </w:rPr>
          <w:fldChar w:fldCharType="begin"/>
        </w:r>
        <w:r>
          <w:rPr>
            <w:noProof/>
            <w:webHidden/>
          </w:rPr>
          <w:instrText xml:space="preserve"> PAGEREF _Toc216063031 \h </w:instrText>
        </w:r>
        <w:r>
          <w:rPr>
            <w:noProof/>
            <w:webHidden/>
          </w:rPr>
        </w:r>
        <w:r>
          <w:rPr>
            <w:noProof/>
            <w:webHidden/>
          </w:rPr>
          <w:fldChar w:fldCharType="separate"/>
        </w:r>
        <w:r w:rsidR="00E36C6C">
          <w:rPr>
            <w:noProof/>
            <w:webHidden/>
          </w:rPr>
          <w:t>40</w:t>
        </w:r>
        <w:r>
          <w:rPr>
            <w:noProof/>
            <w:webHidden/>
          </w:rPr>
          <w:fldChar w:fldCharType="end"/>
        </w:r>
      </w:hyperlink>
    </w:p>
    <w:p w14:paraId="15351B0A" w14:textId="7F520785"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2" w:history="1">
        <w:r w:rsidRPr="00F67823">
          <w:rPr>
            <w:rStyle w:val="Hyperlink"/>
            <w:noProof/>
          </w:rPr>
          <w:t>Figure 20: HARV Layers</w:t>
        </w:r>
        <w:r>
          <w:rPr>
            <w:noProof/>
            <w:webHidden/>
          </w:rPr>
          <w:tab/>
        </w:r>
        <w:r>
          <w:rPr>
            <w:noProof/>
            <w:webHidden/>
          </w:rPr>
          <w:fldChar w:fldCharType="begin"/>
        </w:r>
        <w:r>
          <w:rPr>
            <w:noProof/>
            <w:webHidden/>
          </w:rPr>
          <w:instrText xml:space="preserve"> PAGEREF _Toc216063032 \h </w:instrText>
        </w:r>
        <w:r>
          <w:rPr>
            <w:noProof/>
            <w:webHidden/>
          </w:rPr>
        </w:r>
        <w:r>
          <w:rPr>
            <w:noProof/>
            <w:webHidden/>
          </w:rPr>
          <w:fldChar w:fldCharType="separate"/>
        </w:r>
        <w:r w:rsidR="00E36C6C">
          <w:rPr>
            <w:noProof/>
            <w:webHidden/>
          </w:rPr>
          <w:t>45</w:t>
        </w:r>
        <w:r>
          <w:rPr>
            <w:noProof/>
            <w:webHidden/>
          </w:rPr>
          <w:fldChar w:fldCharType="end"/>
        </w:r>
      </w:hyperlink>
    </w:p>
    <w:p w14:paraId="315B1BCF" w14:textId="1859DC83"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3" w:history="1">
        <w:r w:rsidRPr="00F67823">
          <w:rPr>
            <w:rStyle w:val="Hyperlink"/>
            <w:noProof/>
          </w:rPr>
          <w:t>Figure 21: Electrical Schematic</w:t>
        </w:r>
        <w:r>
          <w:rPr>
            <w:noProof/>
            <w:webHidden/>
          </w:rPr>
          <w:tab/>
        </w:r>
        <w:r>
          <w:rPr>
            <w:noProof/>
            <w:webHidden/>
          </w:rPr>
          <w:fldChar w:fldCharType="begin"/>
        </w:r>
        <w:r>
          <w:rPr>
            <w:noProof/>
            <w:webHidden/>
          </w:rPr>
          <w:instrText xml:space="preserve"> PAGEREF _Toc216063033 \h </w:instrText>
        </w:r>
        <w:r>
          <w:rPr>
            <w:noProof/>
            <w:webHidden/>
          </w:rPr>
        </w:r>
        <w:r>
          <w:rPr>
            <w:noProof/>
            <w:webHidden/>
          </w:rPr>
          <w:fldChar w:fldCharType="separate"/>
        </w:r>
        <w:r w:rsidR="00E36C6C">
          <w:rPr>
            <w:noProof/>
            <w:webHidden/>
          </w:rPr>
          <w:t>47</w:t>
        </w:r>
        <w:r>
          <w:rPr>
            <w:noProof/>
            <w:webHidden/>
          </w:rPr>
          <w:fldChar w:fldCharType="end"/>
        </w:r>
      </w:hyperlink>
    </w:p>
    <w:p w14:paraId="0F46B17D" w14:textId="5F207B6B"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4" w:history="1">
        <w:r w:rsidRPr="00F67823">
          <w:rPr>
            <w:rStyle w:val="Hyperlink"/>
            <w:noProof/>
          </w:rPr>
          <w:t>Figure 22. Prototype Dimensions (inches)</w:t>
        </w:r>
        <w:r>
          <w:rPr>
            <w:noProof/>
            <w:webHidden/>
          </w:rPr>
          <w:tab/>
        </w:r>
        <w:r>
          <w:rPr>
            <w:noProof/>
            <w:webHidden/>
          </w:rPr>
          <w:fldChar w:fldCharType="begin"/>
        </w:r>
        <w:r>
          <w:rPr>
            <w:noProof/>
            <w:webHidden/>
          </w:rPr>
          <w:instrText xml:space="preserve"> PAGEREF _Toc216063034 \h </w:instrText>
        </w:r>
        <w:r>
          <w:rPr>
            <w:noProof/>
            <w:webHidden/>
          </w:rPr>
        </w:r>
        <w:r>
          <w:rPr>
            <w:noProof/>
            <w:webHidden/>
          </w:rPr>
          <w:fldChar w:fldCharType="separate"/>
        </w:r>
        <w:r w:rsidR="00E36C6C">
          <w:rPr>
            <w:noProof/>
            <w:webHidden/>
          </w:rPr>
          <w:t>47</w:t>
        </w:r>
        <w:r>
          <w:rPr>
            <w:noProof/>
            <w:webHidden/>
          </w:rPr>
          <w:fldChar w:fldCharType="end"/>
        </w:r>
      </w:hyperlink>
    </w:p>
    <w:p w14:paraId="2613C15C" w14:textId="3397EA35"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5" w:history="1">
        <w:r w:rsidRPr="00F67823">
          <w:rPr>
            <w:rStyle w:val="Hyperlink"/>
            <w:noProof/>
          </w:rPr>
          <w:t>Figure 23. Isometric View of Prototype CAD</w:t>
        </w:r>
        <w:r>
          <w:rPr>
            <w:noProof/>
            <w:webHidden/>
          </w:rPr>
          <w:tab/>
        </w:r>
        <w:r>
          <w:rPr>
            <w:noProof/>
            <w:webHidden/>
          </w:rPr>
          <w:fldChar w:fldCharType="begin"/>
        </w:r>
        <w:r>
          <w:rPr>
            <w:noProof/>
            <w:webHidden/>
          </w:rPr>
          <w:instrText xml:space="preserve"> PAGEREF _Toc216063035 \h </w:instrText>
        </w:r>
        <w:r>
          <w:rPr>
            <w:noProof/>
            <w:webHidden/>
          </w:rPr>
        </w:r>
        <w:r>
          <w:rPr>
            <w:noProof/>
            <w:webHidden/>
          </w:rPr>
          <w:fldChar w:fldCharType="separate"/>
        </w:r>
        <w:r w:rsidR="00E36C6C">
          <w:rPr>
            <w:noProof/>
            <w:webHidden/>
          </w:rPr>
          <w:t>48</w:t>
        </w:r>
        <w:r>
          <w:rPr>
            <w:noProof/>
            <w:webHidden/>
          </w:rPr>
          <w:fldChar w:fldCharType="end"/>
        </w:r>
      </w:hyperlink>
    </w:p>
    <w:p w14:paraId="5EED9BB2" w14:textId="43EC0FE1"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6" w:history="1">
        <w:r w:rsidRPr="00F67823">
          <w:rPr>
            <w:rStyle w:val="Hyperlink"/>
            <w:noProof/>
          </w:rPr>
          <w:t>Figure 24: Prototype Angled View</w:t>
        </w:r>
        <w:r>
          <w:rPr>
            <w:noProof/>
            <w:webHidden/>
          </w:rPr>
          <w:tab/>
        </w:r>
        <w:r>
          <w:rPr>
            <w:noProof/>
            <w:webHidden/>
          </w:rPr>
          <w:fldChar w:fldCharType="begin"/>
        </w:r>
        <w:r>
          <w:rPr>
            <w:noProof/>
            <w:webHidden/>
          </w:rPr>
          <w:instrText xml:space="preserve"> PAGEREF _Toc216063036 \h </w:instrText>
        </w:r>
        <w:r>
          <w:rPr>
            <w:noProof/>
            <w:webHidden/>
          </w:rPr>
        </w:r>
        <w:r>
          <w:rPr>
            <w:noProof/>
            <w:webHidden/>
          </w:rPr>
          <w:fldChar w:fldCharType="separate"/>
        </w:r>
        <w:r w:rsidR="00E36C6C">
          <w:rPr>
            <w:noProof/>
            <w:webHidden/>
          </w:rPr>
          <w:t>49</w:t>
        </w:r>
        <w:r>
          <w:rPr>
            <w:noProof/>
            <w:webHidden/>
          </w:rPr>
          <w:fldChar w:fldCharType="end"/>
        </w:r>
      </w:hyperlink>
    </w:p>
    <w:p w14:paraId="5C7ADB1F" w14:textId="30A83752"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7" w:history="1">
        <w:r w:rsidRPr="00F67823">
          <w:rPr>
            <w:rStyle w:val="Hyperlink"/>
            <w:noProof/>
          </w:rPr>
          <w:t>Figure 25. RPM and Tilt Validation</w:t>
        </w:r>
        <w:r>
          <w:rPr>
            <w:noProof/>
            <w:webHidden/>
          </w:rPr>
          <w:tab/>
        </w:r>
        <w:r>
          <w:rPr>
            <w:noProof/>
            <w:webHidden/>
          </w:rPr>
          <w:fldChar w:fldCharType="begin"/>
        </w:r>
        <w:r>
          <w:rPr>
            <w:noProof/>
            <w:webHidden/>
          </w:rPr>
          <w:instrText xml:space="preserve"> PAGEREF _Toc216063037 \h </w:instrText>
        </w:r>
        <w:r>
          <w:rPr>
            <w:noProof/>
            <w:webHidden/>
          </w:rPr>
        </w:r>
        <w:r>
          <w:rPr>
            <w:noProof/>
            <w:webHidden/>
          </w:rPr>
          <w:fldChar w:fldCharType="separate"/>
        </w:r>
        <w:r w:rsidR="00E36C6C">
          <w:rPr>
            <w:noProof/>
            <w:webHidden/>
          </w:rPr>
          <w:t>52</w:t>
        </w:r>
        <w:r>
          <w:rPr>
            <w:noProof/>
            <w:webHidden/>
          </w:rPr>
          <w:fldChar w:fldCharType="end"/>
        </w:r>
      </w:hyperlink>
    </w:p>
    <w:p w14:paraId="70351DD5" w14:textId="179D8C69"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8" w:history="1">
        <w:r w:rsidRPr="00F67823">
          <w:rPr>
            <w:rStyle w:val="Hyperlink"/>
            <w:noProof/>
          </w:rPr>
          <w:t>Figure 26. Alginate Bead Particle Motion</w:t>
        </w:r>
        <w:r>
          <w:rPr>
            <w:noProof/>
            <w:webHidden/>
          </w:rPr>
          <w:tab/>
        </w:r>
        <w:r>
          <w:rPr>
            <w:noProof/>
            <w:webHidden/>
          </w:rPr>
          <w:fldChar w:fldCharType="begin"/>
        </w:r>
        <w:r>
          <w:rPr>
            <w:noProof/>
            <w:webHidden/>
          </w:rPr>
          <w:instrText xml:space="preserve"> PAGEREF _Toc216063038 \h </w:instrText>
        </w:r>
        <w:r>
          <w:rPr>
            <w:noProof/>
            <w:webHidden/>
          </w:rPr>
        </w:r>
        <w:r>
          <w:rPr>
            <w:noProof/>
            <w:webHidden/>
          </w:rPr>
          <w:fldChar w:fldCharType="separate"/>
        </w:r>
        <w:r w:rsidR="00E36C6C">
          <w:rPr>
            <w:noProof/>
            <w:webHidden/>
          </w:rPr>
          <w:t>52</w:t>
        </w:r>
        <w:r>
          <w:rPr>
            <w:noProof/>
            <w:webHidden/>
          </w:rPr>
          <w:fldChar w:fldCharType="end"/>
        </w:r>
      </w:hyperlink>
    </w:p>
    <w:p w14:paraId="40C671F6" w14:textId="7E3B0AD3"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9" w:history="1">
        <w:r w:rsidRPr="00F67823">
          <w:rPr>
            <w:rStyle w:val="Hyperlink"/>
            <w:noProof/>
          </w:rPr>
          <w:t>Figure 27. Cell Viability Per Material</w:t>
        </w:r>
        <w:r>
          <w:rPr>
            <w:noProof/>
            <w:webHidden/>
          </w:rPr>
          <w:tab/>
        </w:r>
        <w:r>
          <w:rPr>
            <w:noProof/>
            <w:webHidden/>
          </w:rPr>
          <w:fldChar w:fldCharType="begin"/>
        </w:r>
        <w:r>
          <w:rPr>
            <w:noProof/>
            <w:webHidden/>
          </w:rPr>
          <w:instrText xml:space="preserve"> PAGEREF _Toc216063039 \h </w:instrText>
        </w:r>
        <w:r>
          <w:rPr>
            <w:noProof/>
            <w:webHidden/>
          </w:rPr>
        </w:r>
        <w:r>
          <w:rPr>
            <w:noProof/>
            <w:webHidden/>
          </w:rPr>
          <w:fldChar w:fldCharType="separate"/>
        </w:r>
        <w:r w:rsidR="00E36C6C">
          <w:rPr>
            <w:noProof/>
            <w:webHidden/>
          </w:rPr>
          <w:t>53</w:t>
        </w:r>
        <w:r>
          <w:rPr>
            <w:noProof/>
            <w:webHidden/>
          </w:rPr>
          <w:fldChar w:fldCharType="end"/>
        </w:r>
      </w:hyperlink>
    </w:p>
    <w:p w14:paraId="47A65256" w14:textId="180EAE54" w:rsidR="00DE2046" w:rsidRDefault="004F7DE7">
      <w:pPr>
        <w:spacing w:after="160" w:line="278" w:lineRule="auto"/>
      </w:pPr>
      <w:r>
        <w:fldChar w:fldCharType="end"/>
      </w:r>
      <w:r w:rsidR="00DE2046">
        <w:br w:type="page"/>
      </w:r>
    </w:p>
    <w:p w14:paraId="7E2ADBBF" w14:textId="77777777" w:rsidR="00172B49" w:rsidRPr="002E1A42" w:rsidRDefault="00172B49" w:rsidP="00A869DB">
      <w:pPr>
        <w:pStyle w:val="Heading3"/>
        <w:jc w:val="center"/>
      </w:pPr>
      <w:bookmarkStart w:id="39" w:name="_Toc208139120"/>
      <w:bookmarkStart w:id="40" w:name="_Toc208139546"/>
      <w:bookmarkStart w:id="41" w:name="_Toc216063869"/>
      <w:r w:rsidRPr="002E1A42">
        <w:lastRenderedPageBreak/>
        <w:t>List of Table</w:t>
      </w:r>
      <w:r w:rsidR="00DE2046" w:rsidRPr="002E1A42">
        <w:t>s</w:t>
      </w:r>
      <w:bookmarkEnd w:id="39"/>
      <w:bookmarkEnd w:id="40"/>
      <w:bookmarkEnd w:id="41"/>
    </w:p>
    <w:p w14:paraId="7E41F1B0" w14:textId="77777777" w:rsidR="00DE2046" w:rsidRDefault="00DE2046" w:rsidP="00172B49"/>
    <w:p w14:paraId="6D3249D9" w14:textId="40F5F5EE" w:rsidR="00843599" w:rsidRDefault="007C7111">
      <w:pPr>
        <w:pStyle w:val="TableofFigures"/>
        <w:tabs>
          <w:tab w:val="right" w:leader="dot" w:pos="9350"/>
        </w:tabs>
        <w:rPr>
          <w:rFonts w:eastAsiaTheme="minorEastAsia" w:cstheme="minorBidi"/>
          <w:smallCaps w:val="0"/>
          <w:noProof/>
          <w:kern w:val="2"/>
          <w:sz w:val="24"/>
          <w14:ligatures w14:val="standardContextual"/>
        </w:rPr>
      </w:pPr>
      <w:r>
        <w:rPr>
          <w:b/>
          <w:bCs/>
        </w:rPr>
        <w:fldChar w:fldCharType="begin"/>
      </w:r>
      <w:r>
        <w:rPr>
          <w:b/>
          <w:bCs/>
        </w:rPr>
        <w:instrText xml:space="preserve"> TOC \h \z \c "Table" </w:instrText>
      </w:r>
      <w:r>
        <w:rPr>
          <w:b/>
          <w:bCs/>
        </w:rPr>
        <w:fldChar w:fldCharType="separate"/>
      </w:r>
      <w:hyperlink w:anchor="_Toc216062962" w:history="1">
        <w:r w:rsidR="00843599" w:rsidRPr="00A66C2B">
          <w:rPr>
            <w:rStyle w:val="Hyperlink"/>
            <w:noProof/>
          </w:rPr>
          <w:t>Table 1. Non-Negotiable Needs</w:t>
        </w:r>
        <w:r w:rsidR="00843599">
          <w:rPr>
            <w:noProof/>
            <w:webHidden/>
          </w:rPr>
          <w:tab/>
        </w:r>
        <w:r w:rsidR="00843599">
          <w:rPr>
            <w:noProof/>
            <w:webHidden/>
          </w:rPr>
          <w:fldChar w:fldCharType="begin"/>
        </w:r>
        <w:r w:rsidR="00843599">
          <w:rPr>
            <w:noProof/>
            <w:webHidden/>
          </w:rPr>
          <w:instrText xml:space="preserve"> PAGEREF _Toc216062962 \h </w:instrText>
        </w:r>
        <w:r w:rsidR="00843599">
          <w:rPr>
            <w:noProof/>
            <w:webHidden/>
          </w:rPr>
        </w:r>
        <w:r w:rsidR="00843599">
          <w:rPr>
            <w:noProof/>
            <w:webHidden/>
          </w:rPr>
          <w:fldChar w:fldCharType="separate"/>
        </w:r>
        <w:r w:rsidR="00E36C6C">
          <w:rPr>
            <w:noProof/>
            <w:webHidden/>
          </w:rPr>
          <w:t>10</w:t>
        </w:r>
        <w:r w:rsidR="00843599">
          <w:rPr>
            <w:noProof/>
            <w:webHidden/>
          </w:rPr>
          <w:fldChar w:fldCharType="end"/>
        </w:r>
      </w:hyperlink>
    </w:p>
    <w:p w14:paraId="3D48017E" w14:textId="0F3AE493"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3" w:history="1">
        <w:r w:rsidRPr="00A66C2B">
          <w:rPr>
            <w:rStyle w:val="Hyperlink"/>
            <w:noProof/>
          </w:rPr>
          <w:t>Table 2. Negotiable Needs</w:t>
        </w:r>
        <w:r>
          <w:rPr>
            <w:noProof/>
            <w:webHidden/>
          </w:rPr>
          <w:tab/>
        </w:r>
        <w:r>
          <w:rPr>
            <w:noProof/>
            <w:webHidden/>
          </w:rPr>
          <w:fldChar w:fldCharType="begin"/>
        </w:r>
        <w:r>
          <w:rPr>
            <w:noProof/>
            <w:webHidden/>
          </w:rPr>
          <w:instrText xml:space="preserve"> PAGEREF _Toc216062963 \h </w:instrText>
        </w:r>
        <w:r>
          <w:rPr>
            <w:noProof/>
            <w:webHidden/>
          </w:rPr>
        </w:r>
        <w:r>
          <w:rPr>
            <w:noProof/>
            <w:webHidden/>
          </w:rPr>
          <w:fldChar w:fldCharType="separate"/>
        </w:r>
        <w:r w:rsidR="00E36C6C">
          <w:rPr>
            <w:noProof/>
            <w:webHidden/>
          </w:rPr>
          <w:t>11</w:t>
        </w:r>
        <w:r>
          <w:rPr>
            <w:noProof/>
            <w:webHidden/>
          </w:rPr>
          <w:fldChar w:fldCharType="end"/>
        </w:r>
      </w:hyperlink>
    </w:p>
    <w:p w14:paraId="0E6E1BC3" w14:textId="292D0898"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4" w:history="1">
        <w:r w:rsidRPr="00A66C2B">
          <w:rPr>
            <w:rStyle w:val="Hyperlink"/>
            <w:noProof/>
          </w:rPr>
          <w:t>Table 3. Design Matrix for RWV Solutions</w:t>
        </w:r>
        <w:r>
          <w:rPr>
            <w:noProof/>
            <w:webHidden/>
          </w:rPr>
          <w:tab/>
        </w:r>
        <w:r>
          <w:rPr>
            <w:noProof/>
            <w:webHidden/>
          </w:rPr>
          <w:fldChar w:fldCharType="begin"/>
        </w:r>
        <w:r>
          <w:rPr>
            <w:noProof/>
            <w:webHidden/>
          </w:rPr>
          <w:instrText xml:space="preserve"> PAGEREF _Toc216062964 \h </w:instrText>
        </w:r>
        <w:r>
          <w:rPr>
            <w:noProof/>
            <w:webHidden/>
          </w:rPr>
        </w:r>
        <w:r>
          <w:rPr>
            <w:noProof/>
            <w:webHidden/>
          </w:rPr>
          <w:fldChar w:fldCharType="separate"/>
        </w:r>
        <w:r w:rsidR="00E36C6C">
          <w:rPr>
            <w:noProof/>
            <w:webHidden/>
          </w:rPr>
          <w:t>21</w:t>
        </w:r>
        <w:r>
          <w:rPr>
            <w:noProof/>
            <w:webHidden/>
          </w:rPr>
          <w:fldChar w:fldCharType="end"/>
        </w:r>
      </w:hyperlink>
    </w:p>
    <w:p w14:paraId="312BCB47" w14:textId="49F38F99"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5" w:history="1">
        <w:r w:rsidRPr="00A66C2B">
          <w:rPr>
            <w:rStyle w:val="Hyperlink"/>
            <w:noProof/>
          </w:rPr>
          <w:t>Table 4. Design Matrix for Partial Gravity Solutions</w:t>
        </w:r>
        <w:r>
          <w:rPr>
            <w:noProof/>
            <w:webHidden/>
          </w:rPr>
          <w:tab/>
        </w:r>
        <w:r>
          <w:rPr>
            <w:noProof/>
            <w:webHidden/>
          </w:rPr>
          <w:fldChar w:fldCharType="begin"/>
        </w:r>
        <w:r>
          <w:rPr>
            <w:noProof/>
            <w:webHidden/>
          </w:rPr>
          <w:instrText xml:space="preserve"> PAGEREF _Toc216062965 \h </w:instrText>
        </w:r>
        <w:r>
          <w:rPr>
            <w:noProof/>
            <w:webHidden/>
          </w:rPr>
        </w:r>
        <w:r>
          <w:rPr>
            <w:noProof/>
            <w:webHidden/>
          </w:rPr>
          <w:fldChar w:fldCharType="separate"/>
        </w:r>
        <w:r w:rsidR="00E36C6C">
          <w:rPr>
            <w:noProof/>
            <w:webHidden/>
          </w:rPr>
          <w:t>21</w:t>
        </w:r>
        <w:r>
          <w:rPr>
            <w:noProof/>
            <w:webHidden/>
          </w:rPr>
          <w:fldChar w:fldCharType="end"/>
        </w:r>
      </w:hyperlink>
    </w:p>
    <w:p w14:paraId="7822288C" w14:textId="5951E8F2"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6" w:history="1">
        <w:r w:rsidRPr="00A66C2B">
          <w:rPr>
            <w:rStyle w:val="Hyperlink"/>
            <w:noProof/>
          </w:rPr>
          <w:t>Table 5. Numerical Values of Initial RPM and Angle Values</w:t>
        </w:r>
        <w:r>
          <w:rPr>
            <w:noProof/>
            <w:webHidden/>
          </w:rPr>
          <w:tab/>
        </w:r>
        <w:r>
          <w:rPr>
            <w:noProof/>
            <w:webHidden/>
          </w:rPr>
          <w:fldChar w:fldCharType="begin"/>
        </w:r>
        <w:r>
          <w:rPr>
            <w:noProof/>
            <w:webHidden/>
          </w:rPr>
          <w:instrText xml:space="preserve"> PAGEREF _Toc216062966 \h </w:instrText>
        </w:r>
        <w:r>
          <w:rPr>
            <w:noProof/>
            <w:webHidden/>
          </w:rPr>
        </w:r>
        <w:r>
          <w:rPr>
            <w:noProof/>
            <w:webHidden/>
          </w:rPr>
          <w:fldChar w:fldCharType="separate"/>
        </w:r>
        <w:r w:rsidR="00E36C6C">
          <w:rPr>
            <w:noProof/>
            <w:webHidden/>
          </w:rPr>
          <w:t>38</w:t>
        </w:r>
        <w:r>
          <w:rPr>
            <w:noProof/>
            <w:webHidden/>
          </w:rPr>
          <w:fldChar w:fldCharType="end"/>
        </w:r>
      </w:hyperlink>
    </w:p>
    <w:p w14:paraId="517A872F" w14:textId="7C055F52"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7" w:history="1">
        <w:r w:rsidRPr="00A66C2B">
          <w:rPr>
            <w:rStyle w:val="Hyperlink"/>
            <w:noProof/>
          </w:rPr>
          <w:t>Table 6: Material Cost</w:t>
        </w:r>
        <w:r>
          <w:rPr>
            <w:noProof/>
            <w:webHidden/>
          </w:rPr>
          <w:tab/>
        </w:r>
        <w:r>
          <w:rPr>
            <w:noProof/>
            <w:webHidden/>
          </w:rPr>
          <w:fldChar w:fldCharType="begin"/>
        </w:r>
        <w:r>
          <w:rPr>
            <w:noProof/>
            <w:webHidden/>
          </w:rPr>
          <w:instrText xml:space="preserve"> PAGEREF _Toc216062967 \h </w:instrText>
        </w:r>
        <w:r>
          <w:rPr>
            <w:noProof/>
            <w:webHidden/>
          </w:rPr>
        </w:r>
        <w:r>
          <w:rPr>
            <w:noProof/>
            <w:webHidden/>
          </w:rPr>
          <w:fldChar w:fldCharType="separate"/>
        </w:r>
        <w:r w:rsidR="00E36C6C">
          <w:rPr>
            <w:noProof/>
            <w:webHidden/>
          </w:rPr>
          <w:t>54</w:t>
        </w:r>
        <w:r>
          <w:rPr>
            <w:noProof/>
            <w:webHidden/>
          </w:rPr>
          <w:fldChar w:fldCharType="end"/>
        </w:r>
      </w:hyperlink>
    </w:p>
    <w:p w14:paraId="64A0E785" w14:textId="6A11FAC8"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8" w:history="1">
        <w:r w:rsidRPr="00A66C2B">
          <w:rPr>
            <w:rStyle w:val="Hyperlink"/>
            <w:noProof/>
          </w:rPr>
          <w:t>Table 7: Prototype Criteria</w:t>
        </w:r>
        <w:r>
          <w:rPr>
            <w:noProof/>
            <w:webHidden/>
          </w:rPr>
          <w:tab/>
        </w:r>
        <w:r>
          <w:rPr>
            <w:noProof/>
            <w:webHidden/>
          </w:rPr>
          <w:fldChar w:fldCharType="begin"/>
        </w:r>
        <w:r>
          <w:rPr>
            <w:noProof/>
            <w:webHidden/>
          </w:rPr>
          <w:instrText xml:space="preserve"> PAGEREF _Toc216062968 \h </w:instrText>
        </w:r>
        <w:r>
          <w:rPr>
            <w:noProof/>
            <w:webHidden/>
          </w:rPr>
        </w:r>
        <w:r>
          <w:rPr>
            <w:noProof/>
            <w:webHidden/>
          </w:rPr>
          <w:fldChar w:fldCharType="separate"/>
        </w:r>
        <w:r w:rsidR="00E36C6C">
          <w:rPr>
            <w:noProof/>
            <w:webHidden/>
          </w:rPr>
          <w:t>55</w:t>
        </w:r>
        <w:r>
          <w:rPr>
            <w:noProof/>
            <w:webHidden/>
          </w:rPr>
          <w:fldChar w:fldCharType="end"/>
        </w:r>
      </w:hyperlink>
    </w:p>
    <w:p w14:paraId="082302E0" w14:textId="0BDEC42B" w:rsidR="00557E22" w:rsidRPr="007C7111" w:rsidRDefault="007C7111" w:rsidP="007C7111">
      <w:pPr>
        <w:pStyle w:val="TableofFigures"/>
        <w:tabs>
          <w:tab w:val="right" w:leader="dot" w:pos="9350"/>
        </w:tabs>
        <w:rPr>
          <w:b/>
          <w:bCs/>
        </w:rPr>
      </w:pPr>
      <w:r>
        <w:rPr>
          <w:b/>
          <w:bCs/>
        </w:rPr>
        <w:fldChar w:fldCharType="end"/>
      </w:r>
    </w:p>
    <w:p w14:paraId="153C01AF" w14:textId="77777777" w:rsidR="00557E22" w:rsidRPr="007C7111" w:rsidRDefault="00557E22" w:rsidP="00557E22">
      <w:pPr>
        <w:rPr>
          <w:b/>
          <w:bCs/>
          <w:lang w:val="en-GB"/>
        </w:rPr>
      </w:pPr>
    </w:p>
    <w:p w14:paraId="50E4A4A5" w14:textId="77777777" w:rsidR="00557E22" w:rsidRPr="007C7111" w:rsidRDefault="00557E22" w:rsidP="00557E22">
      <w:pPr>
        <w:spacing w:after="160" w:line="278" w:lineRule="auto"/>
        <w:rPr>
          <w:b/>
          <w:bCs/>
        </w:rPr>
      </w:pPr>
    </w:p>
    <w:p w14:paraId="22B6B8E4" w14:textId="0F6E6EA6" w:rsidR="00206774" w:rsidRPr="00334850" w:rsidRDefault="00557E22" w:rsidP="00334850">
      <w:pPr>
        <w:spacing w:after="160" w:line="278" w:lineRule="auto"/>
        <w:rPr>
          <w:rFonts w:asciiTheme="majorBidi" w:hAnsiTheme="majorBidi" w:cstheme="majorBidi"/>
          <w:b/>
          <w:sz w:val="32"/>
          <w:szCs w:val="24"/>
          <w:lang w:val="en-GB"/>
        </w:rPr>
        <w:sectPr w:rsidR="00206774" w:rsidRPr="00334850" w:rsidSect="006F482E">
          <w:footerReference w:type="default" r:id="rId13"/>
          <w:pgSz w:w="12240" w:h="15840"/>
          <w:pgMar w:top="1440" w:right="1440" w:bottom="1440" w:left="1440" w:header="720" w:footer="720" w:gutter="0"/>
          <w:pgNumType w:fmt="upperRoman" w:start="1"/>
          <w:cols w:space="720"/>
          <w:docGrid w:linePitch="360"/>
        </w:sectPr>
      </w:pPr>
      <w:bookmarkStart w:id="42" w:name="_Toc292319411"/>
      <w:bookmarkStart w:id="43" w:name="_Toc208139121"/>
      <w:bookmarkStart w:id="44" w:name="_Toc208139547"/>
      <w:r w:rsidRPr="000B141F">
        <w:rPr>
          <w:b/>
          <w:bCs/>
        </w:rPr>
        <w:br w:type="page"/>
      </w:r>
      <w:bookmarkEnd w:id="42"/>
      <w:bookmarkEnd w:id="43"/>
      <w:bookmarkEnd w:id="44"/>
      <w:r w:rsidR="00206774">
        <w:fldChar w:fldCharType="begin"/>
      </w:r>
      <w:r w:rsidR="00206774">
        <w:instrText>TOC \h \z \c "Equation"</w:instrText>
      </w:r>
      <w:r w:rsidR="00206774">
        <w:fldChar w:fldCharType="separate"/>
      </w:r>
      <w:r w:rsidR="00206774">
        <w:fldChar w:fldCharType="end"/>
      </w:r>
    </w:p>
    <w:bookmarkEnd w:id="34"/>
    <w:p w14:paraId="4C4C4B01" w14:textId="219B6E5B" w:rsidR="0066750E" w:rsidRPr="00CC2E40" w:rsidRDefault="00CC2E40" w:rsidP="00CC2E40">
      <w:pPr>
        <w:pStyle w:val="Heading1"/>
      </w:pPr>
      <w:r w:rsidRPr="00CC2E40">
        <w:lastRenderedPageBreak/>
        <w:t xml:space="preserve"> </w:t>
      </w:r>
      <w:bookmarkStart w:id="45" w:name="_Toc208139123"/>
      <w:bookmarkStart w:id="46" w:name="_Toc208139548"/>
      <w:bookmarkStart w:id="47" w:name="_Toc208174894"/>
      <w:bookmarkStart w:id="48" w:name="_Toc216063870"/>
      <w:r w:rsidR="0066750E" w:rsidRPr="00CC2E40">
        <w:t>Pro</w:t>
      </w:r>
      <w:r w:rsidR="00334850">
        <w:t>b</w:t>
      </w:r>
      <w:r w:rsidR="0066750E" w:rsidRPr="00CC2E40">
        <w:t>lem</w:t>
      </w:r>
      <w:r w:rsidR="00487B46" w:rsidRPr="00CC2E40">
        <w:t xml:space="preserve"> </w:t>
      </w:r>
      <w:r w:rsidR="004A73B5">
        <w:t>Statement</w:t>
      </w:r>
      <w:bookmarkEnd w:id="45"/>
      <w:bookmarkEnd w:id="46"/>
      <w:bookmarkEnd w:id="47"/>
      <w:bookmarkEnd w:id="48"/>
    </w:p>
    <w:p w14:paraId="4167A984" w14:textId="35FA282C" w:rsidR="008B4BB1" w:rsidRDefault="00A233FC" w:rsidP="008B4BB1">
      <w:pPr>
        <w:pStyle w:val="Heading2"/>
      </w:pPr>
      <w:bookmarkStart w:id="49" w:name="_Toc208139124"/>
      <w:bookmarkStart w:id="50" w:name="_Toc208139549"/>
      <w:bookmarkStart w:id="51" w:name="_Toc208174895"/>
      <w:bookmarkStart w:id="52" w:name="_Toc216063871"/>
      <w:r w:rsidRPr="00A233FC">
        <w:t>Overall Objective</w:t>
      </w:r>
      <w:bookmarkEnd w:id="49"/>
      <w:bookmarkEnd w:id="50"/>
      <w:bookmarkEnd w:id="51"/>
      <w:bookmarkEnd w:id="52"/>
    </w:p>
    <w:p w14:paraId="7CFC3941" w14:textId="77777777" w:rsidR="00374B80" w:rsidRPr="00374B80" w:rsidRDefault="00374B80" w:rsidP="00374B80"/>
    <w:p w14:paraId="2637EAEB" w14:textId="52B74BE8" w:rsidR="00821F4A" w:rsidRPr="004F7DE7" w:rsidRDefault="006367F5" w:rsidP="00AA0BBB">
      <w:pPr>
        <w:pStyle w:val="Body"/>
      </w:pPr>
      <w:r w:rsidRPr="004F7DE7">
        <w:t xml:space="preserve">Since the 1960s, space exploration has yielded intriguing </w:t>
      </w:r>
      <w:r w:rsidR="00F80C8B" w:rsidRPr="004F7DE7">
        <w:t>discoveries</w:t>
      </w:r>
      <w:r w:rsidRPr="004F7DE7">
        <w:t xml:space="preserve"> that </w:t>
      </w:r>
      <w:r w:rsidR="0080170D" w:rsidRPr="004F7DE7">
        <w:t>continue to unfold</w:t>
      </w:r>
      <w:r w:rsidR="00EB2913" w:rsidRPr="004F7DE7">
        <w:t xml:space="preserve">. </w:t>
      </w:r>
      <w:r w:rsidR="0095334B" w:rsidRPr="004F7DE7">
        <w:t>Yuri Ga</w:t>
      </w:r>
      <w:r w:rsidR="00A515DB" w:rsidRPr="004F7DE7">
        <w:t xml:space="preserve">garin </w:t>
      </w:r>
      <w:r w:rsidR="0080170D" w:rsidRPr="004F7DE7">
        <w:t>became</w:t>
      </w:r>
      <w:r w:rsidR="00AB4F39" w:rsidRPr="004F7DE7">
        <w:t xml:space="preserve"> the first human in space</w:t>
      </w:r>
      <w:r w:rsidR="0094714B" w:rsidRPr="004F7DE7">
        <w:t xml:space="preserve"> in 1961</w:t>
      </w:r>
      <w:r w:rsidR="00AB4F39" w:rsidRPr="004F7DE7">
        <w:t>,</w:t>
      </w:r>
      <w:r w:rsidR="0043731D" w:rsidRPr="004F7DE7">
        <w:t xml:space="preserve"> </w:t>
      </w:r>
      <w:r w:rsidR="00E942EA" w:rsidRPr="004F7DE7">
        <w:t xml:space="preserve">paving the way for </w:t>
      </w:r>
      <w:r w:rsidR="0043731D" w:rsidRPr="004F7DE7">
        <w:t xml:space="preserve">thousands of </w:t>
      </w:r>
      <w:r w:rsidR="00242BDC" w:rsidRPr="004F7DE7">
        <w:t xml:space="preserve">astronauts and cosmonauts </w:t>
      </w:r>
      <w:r w:rsidR="00E942EA" w:rsidRPr="004F7DE7">
        <w:t>to follow</w:t>
      </w:r>
      <w:r w:rsidR="00DF6E6D" w:rsidRPr="004F7DE7">
        <w:t xml:space="preserve"> </w:t>
      </w:r>
      <w:r w:rsidR="00245BC9" w:rsidRPr="004F7DE7">
        <w:t>him</w:t>
      </w:r>
      <w:r w:rsidR="00DF6E6D" w:rsidRPr="004F7DE7">
        <w:t xml:space="preserve"> </w:t>
      </w:r>
      <w:r w:rsidR="00DA0403" w:rsidRPr="004F7DE7">
        <w:t xml:space="preserve">as the years </w:t>
      </w:r>
      <w:r w:rsidR="000B66B7" w:rsidRPr="004F7DE7">
        <w:t>passed</w:t>
      </w:r>
      <w:r w:rsidR="00DA0403" w:rsidRPr="004F7DE7">
        <w:t xml:space="preserve"> </w:t>
      </w:r>
      <w:r w:rsidR="00F45D7C">
        <w:fldChar w:fldCharType="begin"/>
      </w:r>
      <w:r w:rsidR="00F45D7C">
        <w:instrText xml:space="preserve"> ADDIN ZOTERO_ITEM CSL_CITATION {"citationID":"KvyowZwN","properties":{"formattedCitation":"[1]","plainCitation":"[1]","noteIndex":0},"citationItems":[{"id":5,"uris":["http://zotero.org/users/local/V6BayNrH/items/ZFGTYQ59"],"itemData":{"id":5,"type":"post-weblog","abstract":"Yuri Gagarin from the Soviet Union was the first human in space. His vehicle, Vostok 1 circled Earth at a speed of 27,400 kilometers per hour with the flight lasting 108 minutes. Vostok's reentry was controlled by a computer. Unlike the early US human spaceflight programs, Gagarin did not land inside of capsule. Instead, he ejected from the...","language":"en-US","title":"April 1961 - First Human Entered Space - NASA","URL":"https://www.nasa.gov/image-article/april-1961-first-human-entered-space/","accessed":{"date-parts":[["2025",11,15]]}}}],"schema":"https://github.com/citation-style-language/schema/raw/master/csl-citation.json"} </w:instrText>
      </w:r>
      <w:r w:rsidR="00F45D7C">
        <w:fldChar w:fldCharType="separate"/>
      </w:r>
      <w:r w:rsidR="00F45D7C" w:rsidRPr="00F45D7C">
        <w:t>[1]</w:t>
      </w:r>
      <w:r w:rsidR="00F45D7C">
        <w:fldChar w:fldCharType="end"/>
      </w:r>
      <w:r w:rsidR="001E3461" w:rsidRPr="004F7DE7">
        <w:t xml:space="preserve">. </w:t>
      </w:r>
      <w:r w:rsidR="00D92077" w:rsidRPr="004F7DE7">
        <w:t xml:space="preserve">Various theories </w:t>
      </w:r>
      <w:r w:rsidR="007E0765" w:rsidRPr="004F7DE7">
        <w:t xml:space="preserve">have been </w:t>
      </w:r>
      <w:r w:rsidR="000B66B7" w:rsidRPr="004F7DE7">
        <w:t xml:space="preserve">proposed based on space, including the Croatian Barrel Theory, which explains how the solar system, stars, and other celestial bodies </w:t>
      </w:r>
      <w:r w:rsidR="007E0765" w:rsidRPr="004F7DE7">
        <w:t xml:space="preserve">formed </w:t>
      </w:r>
      <w:r w:rsidR="000F59C4">
        <w:fldChar w:fldCharType="begin"/>
      </w:r>
      <w:r w:rsidR="00651C03">
        <w:instrText xml:space="preserve"> ADDIN ZOTERO_ITEM CSL_CITATION {"citationID":"cSw32LTN","properties":{"formattedCitation":"[2], [3]","plainCitation":"[2], [3]","noteIndex":0},"citationItems":[{"id":"hgsqtaGM/VfwdWP45","uris":["http://zotero.org/users/local/V6BayNrH/items/3JTNYPLZ"],"itemData":{"id":9,"type":"webpage","abstract":"The official website of Miro (Mike) Laus, author of Croatian Barrel Theory: Origin of the Solar System and Theory of First Cell on Earth,  produced by FriesenPress.","container-title":"Mike Laus","language":"en","title":"Croatian Barrel Theory | Miro (Mike) Laus","URL":"https://www.miromikelaus.com","accessed":{"date-parts":[["2025",11,15]]}}},{"id":7,"uris":["http://zotero.org/users/local/V6BayNrH/items/9DG2U92L"],"itemData":{"id":7,"type":"book","abstract":"How did life begin? Why does Venus rotate backwards? Where does Earth’s water come from? When it comes to nature and the cosmos, we have more questions than answers. While we’ve established theories, we have no discernable truth. Author Mike Laus strives to change that. Croatian Barrel Theory: Origin of the Solar System and Theory of First Cell on Earth proposes two new theories. The first tackles the origin of our solar system. Grounded in Laus’s cultural heritage, the Croatian Barrel Theory uses the shape of a wine barrel to explain how our solar system, stars, and other celestial bodies were created. It proposes a systematic development for our solar system, with celestial bodies emerging at varying times. The second theory seeks to debunk the existing theory of how the first cell on Earth was formed. Instead of amino acid, the first cell was formed in the air.From the origins of celestial bodies and how water came to Earth to how bees use the power of the Sun, Laus challenges current scientific thinking. No subject is impervious. Through analysis and comprehensive figures, he encourages us to view our world in different ways. We can find solutions if we think creatively. Thought-provoking and unique, Croatian Barrel Theory seeks to answer the unanswerable.","ISBN":"978-1-0391-8611-8","language":"en","note":"Google-Books-ID: 6fpgEQAAQBAJ","number-of-pages":"179","publisher":"FriesenPress","source":"Google Books","title":"Croatian Barrel Theory: Origin of the Solar System and Theory of First Cell on Earth","title-short":"Croatian Barrel Theory","author":[{"family":"Laus","given":"Miro (Mike)"}],"issued":{"date-parts":[["2025",5,29]]}}}],"schema":"https://github.com/citation-style-language/schema/raw/master/csl-citation.json"} </w:instrText>
      </w:r>
      <w:r w:rsidR="000F59C4">
        <w:fldChar w:fldCharType="separate"/>
      </w:r>
      <w:r w:rsidR="00AA0BBB" w:rsidRPr="00AA0BBB">
        <w:t>[2], [3]</w:t>
      </w:r>
      <w:r w:rsidR="000F59C4">
        <w:fldChar w:fldCharType="end"/>
      </w:r>
      <w:r w:rsidR="000F59C4">
        <w:t xml:space="preserve">. </w:t>
      </w:r>
      <w:r w:rsidR="00432FCA" w:rsidRPr="004F7DE7">
        <w:t xml:space="preserve">In 2002, </w:t>
      </w:r>
      <w:r w:rsidR="00245BC9" w:rsidRPr="004F7DE7">
        <w:t>research</w:t>
      </w:r>
      <w:r w:rsidR="00783F7B" w:rsidRPr="004F7DE7">
        <w:t xml:space="preserve"> refute</w:t>
      </w:r>
      <w:r w:rsidR="00245BC9" w:rsidRPr="004F7DE7">
        <w:t xml:space="preserve">d </w:t>
      </w:r>
      <w:r w:rsidR="00432FCA" w:rsidRPr="004F7DE7">
        <w:t xml:space="preserve">the theory </w:t>
      </w:r>
      <w:r w:rsidR="00A9397B" w:rsidRPr="004F7DE7">
        <w:t xml:space="preserve">that gravity </w:t>
      </w:r>
      <w:r w:rsidR="00FE1037" w:rsidRPr="004F7DE7">
        <w:t xml:space="preserve">alone governs the universe, as it could not explain </w:t>
      </w:r>
      <w:r w:rsidR="00B13423" w:rsidRPr="004F7DE7">
        <w:t>specific</w:t>
      </w:r>
      <w:r w:rsidR="00432FCA" w:rsidRPr="004F7DE7">
        <w:t xml:space="preserve"> astronomical observations</w:t>
      </w:r>
      <w:r w:rsidR="00AC7E0F" w:rsidRPr="004F7DE7">
        <w:t xml:space="preserve"> </w:t>
      </w:r>
      <w:r w:rsidR="006C5F1E">
        <w:fldChar w:fldCharType="begin"/>
      </w:r>
      <w:r w:rsidR="006C5F1E">
        <w:instrText xml:space="preserve"> ADDIN ZOTERO_ITEM CSL_CITATION {"citationID":"xxUCLThA","properties":{"formattedCitation":"[4]","plainCitation":"[4]","noteIndex":0},"citationItems":[{"id":11,"uris":["http://zotero.org/users/local/V6BayNrH/items/L6E47VYD"],"itemData":{"id":11,"type":"webpage","abstract":"Why is the universe the way it is? Scientists have explored many ways to explain the cosmos, leading to some crazy-sounding ideas.","container-title":"Live Science","language":"en","title":"10 wild theories about the universe","URL":"https://www.livescience.com/strange-theories-about-the-universe.html","author":[{"family":"published","given":"Andrew May"}],"accessed":{"date-parts":[["2025",11,15]]},"issued":{"date-parts":[["2021",7,16]]}}}],"schema":"https://github.com/citation-style-language/schema/raw/master/csl-citation.json"} </w:instrText>
      </w:r>
      <w:r w:rsidR="006C5F1E">
        <w:fldChar w:fldCharType="separate"/>
      </w:r>
      <w:r w:rsidR="006C5F1E" w:rsidRPr="006C5F1E">
        <w:t>[4]</w:t>
      </w:r>
      <w:r w:rsidR="006C5F1E">
        <w:fldChar w:fldCharType="end"/>
      </w:r>
      <w:r w:rsidR="00432FCA" w:rsidRPr="004F7DE7">
        <w:t>.</w:t>
      </w:r>
      <w:r w:rsidR="00AC7E0F" w:rsidRPr="004F7DE7">
        <w:t xml:space="preserve"> </w:t>
      </w:r>
      <w:r w:rsidR="00432FCA" w:rsidRPr="004F7DE7">
        <w:t>Sanders and McGaugh modified Newtonian gravity as an alternative to cosmic dark matter, known as Modified Newtonian Dynamics (MOND)</w:t>
      </w:r>
      <w:r w:rsidR="008C7C62" w:rsidRPr="004F7DE7">
        <w:t xml:space="preserve">, </w:t>
      </w:r>
      <w:r w:rsidR="00C341CF" w:rsidRPr="004F7DE7">
        <w:t xml:space="preserve">correlating </w:t>
      </w:r>
      <w:r w:rsidR="00DD48F4">
        <w:t>the Newtonian acceleration with</w:t>
      </w:r>
      <w:r w:rsidR="00BD3E96" w:rsidRPr="004F7DE7">
        <w:t xml:space="preserve"> the observed acceleration </w:t>
      </w:r>
      <w:r w:rsidR="00821F4A" w:rsidRPr="004F7DE7">
        <w:t xml:space="preserve">at any radius in a galaxy </w:t>
      </w:r>
      <w:r w:rsidR="0030732B">
        <w:fldChar w:fldCharType="begin"/>
      </w:r>
      <w:r w:rsidR="00AA0BBB">
        <w:instrText xml:space="preserve"> ADDIN ZOTERO_ITEM CSL_CITATION {"citationID":"I16G7o6D","properties":{"formattedCitation":"[5], [6]","plainCitation":"[5], [6]","noteIndex":0},"citationItems":[{"id":12,"uris":["http://zotero.org/users/local/V6BayNrH/items/TB83WSDX"],"itemData":{"id":12,"type":"article-journal","abstract":"▪ Abstract Modified Newtonian dynamics (MOND) is an empirically motivated modification of Newtonian gravity or inertia suggested by Milgrom as an alternative to cosmic dark matter. The basic idea is that at accelerations below ao ≈ 10−8 cm/s2 ≈ cHo/6 the effective gravitational attraction approaches , where gn is the usual Newtonian acceleration. This simple algorithm yields flat rotation curves for spiral galaxies and a mass-rotation velocity relation of the form M </w:instrText>
      </w:r>
      <w:r w:rsidR="00AA0BBB">
        <w:rPr>
          <w:rFonts w:ascii="Cambria Math" w:hAnsi="Cambria Math" w:cs="Cambria Math"/>
        </w:rPr>
        <w:instrText>∝</w:instrText>
      </w:r>
      <w:r w:rsidR="00AA0BBB">
        <w:instrText xml:space="preserve"> V4 that forms the basis for the observed luminosity–rotation velocity relation—the Tully-Fisher law. We review the phenomenological success of MOND on scales ranging from dwarf spheroidal galaxies to superclusters and demonstrate that the evidence for dark matter can be equally well interpreted as evidence for MOND. We discuss the possible physical basis for an acceleration-based modification of Newtonian dynamics as well as the extention of MOND to cosmology and structure formation.","container-title":"Annual Review of Astronomy and Astrophysics","DOI":"10.1146/annurev.astro.40.060401.093923","ISSN":"0066-4146, 1545-4282","issue":"Volume 40, 2002","language":"en","note":"publisher: Annual Reviews","page":"263-317","source":"www.annualreviews.org","title":"Modified Newtonian Dynamics as an Alternative to Dark Matter","volume":"40","author":[{"family":"Sanders","given":"Robert H."},{"family":"McGaugh","given":"Stacy S."}],"issued":{"date-parts":[["2002",9,1]]}}},{"id":14,"uris":["http://zotero.org/users/local/V6BayNrH/items/K69JYXSN"],"itemData":{"id":14,"type":"article","abstract":"This chapter presents Modified Newtonian Dynamics (MOND), the proposal that, below a certain acceleration scale $a_0$, dynamics departs from the Newtonian expectation. In that context, the determining factor for the emergence of apparent missing matter in galactic systems is predicted to be the acceleration, and not the mass or size of the system. MOND enables, for example, the prediction of rotation curves from only the baryonic distribution of galaxies. The simple rule is that the acceleration observed in the low-acceleration regime is the square root of the Newtonian expectation times $a_0$. Immediately, the flatness of rotation curves follows, as well as the proportionality of the fourth power of the asymptotic circular speed to only the baryonic mass of the galaxy. While the asymptotic circular speed is predicted not to depend on the baryonic surface density of galaxies of fixed baryonic mass, the inner shape of rotation curves is predicted to strongly depend on it. More generally, MOND implies an algebraic relation between the acceleration expected from Newtonian gravity and the total observed acceleration, at any radius in a galaxy. This is known, observationally, as the Radial Acceleration Relation. For galaxy clusters, it is commonly accepted that MOND fails, needing a stronger gravitational force (or more baryonic mass than observed) to account for the thermodynamic state of galaxy clusters, their lensing and kinematics. MOND, however, is not a complete theory, but a phenomenological non-relativistic paradigm in the limit of low accelerations, in need of embedding in a more fundamental theory. While various non-relativistic field theories of MOND exist, the search for a relativistic theory that recovers general relativity for high accelerations and MOND for low accelerations in the quasi-static limit, as well as a cosmology compatible with observations, is still on-going.","DOI":"10.48550/arXiv.2501.17006","note":"arXiv:2501.17006 [astro-ph]","number":"arXiv:2501.17006","publisher":"arXiv","source":"arXiv.org","title":"Modified Newtonian Dynamics (MOND)","URL":"http://arxiv.org/abs/2501.17006","author":[{"family":"Famaey","given":"Benoit"},{"family":"Durakovic","given":"Amel"}],"accessed":{"date-parts":[["2025",11,15]]},"issued":{"date-parts":[["2025",1,28]]}}}],"schema":"https://github.com/citation-style-language/schema/raw/master/csl-citation.json"} </w:instrText>
      </w:r>
      <w:r w:rsidR="0030732B">
        <w:fldChar w:fldCharType="separate"/>
      </w:r>
      <w:r w:rsidR="00AA0BBB" w:rsidRPr="00AA0BBB">
        <w:t>[5], [6]</w:t>
      </w:r>
      <w:r w:rsidR="0030732B">
        <w:fldChar w:fldCharType="end"/>
      </w:r>
      <w:r w:rsidR="0030732B">
        <w:t xml:space="preserve">. </w:t>
      </w:r>
      <w:r w:rsidR="00432FCA" w:rsidRPr="004F7DE7">
        <w:t xml:space="preserve"> </w:t>
      </w:r>
    </w:p>
    <w:p w14:paraId="7C8BFDDD" w14:textId="77777777" w:rsidR="00821F4A" w:rsidRPr="004F7DE7" w:rsidRDefault="00821F4A" w:rsidP="00457BCA">
      <w:pPr>
        <w:pStyle w:val="Body"/>
      </w:pPr>
    </w:p>
    <w:p w14:paraId="54A219B6" w14:textId="7BD897E0" w:rsidR="003C78FC" w:rsidRPr="004F7DE7" w:rsidRDefault="002D569C" w:rsidP="00457BCA">
      <w:pPr>
        <w:pStyle w:val="Body"/>
      </w:pPr>
      <w:r w:rsidRPr="004F7DE7">
        <w:t xml:space="preserve">Exploring </w:t>
      </w:r>
      <w:r w:rsidR="00520D5B" w:rsidRPr="004F7DE7">
        <w:t xml:space="preserve">space </w:t>
      </w:r>
      <w:r w:rsidR="000E6D79" w:rsidRPr="004F7DE7">
        <w:t xml:space="preserve">not only </w:t>
      </w:r>
      <w:r w:rsidR="00CC2E40" w:rsidRPr="004F7DE7">
        <w:t>reveals discoveries beyond</w:t>
      </w:r>
      <w:r w:rsidR="000E6D79" w:rsidRPr="004F7DE7">
        <w:t xml:space="preserve"> our planet</w:t>
      </w:r>
      <w:r w:rsidR="00B41B24">
        <w:t xml:space="preserve"> but also uncovers truths that shape</w:t>
      </w:r>
      <w:r w:rsidR="000E6D79" w:rsidRPr="004F7DE7">
        <w:t xml:space="preserve"> </w:t>
      </w:r>
      <w:r w:rsidR="00B56BFD" w:rsidRPr="004F7DE7">
        <w:t xml:space="preserve">and </w:t>
      </w:r>
      <w:r w:rsidR="00146441" w:rsidRPr="004F7DE7">
        <w:t>govern</w:t>
      </w:r>
      <w:r w:rsidR="00B56BFD" w:rsidRPr="004F7DE7">
        <w:t xml:space="preserve"> </w:t>
      </w:r>
      <w:r w:rsidR="000E6D79" w:rsidRPr="004F7DE7">
        <w:t>our lives</w:t>
      </w:r>
      <w:r w:rsidR="000A2CD0" w:rsidRPr="004F7DE7">
        <w:t xml:space="preserve">. </w:t>
      </w:r>
      <w:r w:rsidR="00AB3E27" w:rsidRPr="004F7DE7">
        <w:t xml:space="preserve">Advanced Combustion via Microgravity Experiments (ACME) </w:t>
      </w:r>
      <w:r w:rsidR="00146441" w:rsidRPr="004F7DE7">
        <w:t xml:space="preserve">investigates fuel efficiency and pollutant production in combustion under microgravity conditions </w:t>
      </w:r>
      <w:r w:rsidR="00AB3E27" w:rsidRPr="004F7DE7">
        <w:t>on Earth</w:t>
      </w:r>
      <w:r w:rsidR="00467F25" w:rsidRPr="004F7DE7">
        <w:t xml:space="preserve"> </w:t>
      </w:r>
      <w:r w:rsidR="00B41B24">
        <w:fldChar w:fldCharType="begin"/>
      </w:r>
      <w:r w:rsidR="00B41B24">
        <w:instrText xml:space="preserve"> ADDIN ZOTERO_ITEM CSL_CITATION {"citationID":"PTRQIGHq","properties":{"formattedCitation":"[7]","plainCitation":"[7]","noteIndex":0},"citationItems":[{"id":19,"uris":["http://zotero.org/users/local/V6BayNrH/items/W7AIVKZC"],"itemData":{"id":19,"type":"post-weblog","abstract":"Research on the International Space Station is helping scientists to understand how fire spreads and behaves in different environments and learn how to","language":"en-US","note":"section: ISS Research","title":"Studying Combustion and Fire Safety - NASA","URL":"https://www.nasa.gov/missions/station/iss-research/studying-combustion-and-fire-safety/","accessed":{"date-parts":[["2025",11,15]]},"issued":{"date-parts":[["2023",12,26]]}}}],"schema":"https://github.com/citation-style-language/schema/raw/master/csl-citation.json"} </w:instrText>
      </w:r>
      <w:r w:rsidR="00B41B24">
        <w:fldChar w:fldCharType="separate"/>
      </w:r>
      <w:r w:rsidR="00B41B24" w:rsidRPr="00B41B24">
        <w:t>[7]</w:t>
      </w:r>
      <w:r w:rsidR="00B41B24">
        <w:fldChar w:fldCharType="end"/>
      </w:r>
      <w:r w:rsidR="008767B9" w:rsidRPr="004F7DE7">
        <w:t>. One of their investigations</w:t>
      </w:r>
      <w:r w:rsidR="00146441" w:rsidRPr="004F7DE7">
        <w:t>, Flame Design,</w:t>
      </w:r>
      <w:r w:rsidR="008767B9" w:rsidRPr="004F7DE7">
        <w:t xml:space="preserve"> </w:t>
      </w:r>
      <w:r w:rsidR="00AB3E27" w:rsidRPr="004F7DE7">
        <w:t>studied the quantity of soot produced under different flame conditions</w:t>
      </w:r>
      <w:r w:rsidR="008767B9" w:rsidRPr="004F7DE7">
        <w:t xml:space="preserve"> </w:t>
      </w:r>
      <w:r w:rsidR="00B41B24">
        <w:fldChar w:fldCharType="begin"/>
      </w:r>
      <w:r w:rsidR="00B41B24">
        <w:instrText xml:space="preserve"> ADDIN ZOTERO_ITEM CSL_CITATION {"citationID":"yz7BpqgS","properties":{"formattedCitation":"[7]","plainCitation":"[7]","noteIndex":0},"citationItems":[{"id":19,"uris":["http://zotero.org/users/local/V6BayNrH/items/W7AIVKZC"],"itemData":{"id":19,"type":"post-weblog","abstract":"Research on the International Space Station is helping scientists to understand how fire spreads and behaves in different environments and learn how to","language":"en-US","note":"section: ISS Research","title":"Studying Combustion and Fire Safety - NASA","URL":"https://www.nasa.gov/missions/station/iss-research/studying-combustion-and-fire-safety/","accessed":{"date-parts":[["2025",11,15]]},"issued":{"date-parts":[["2023",12,26]]}}}],"schema":"https://github.com/citation-style-language/schema/raw/master/csl-citation.json"} </w:instrText>
      </w:r>
      <w:r w:rsidR="00B41B24">
        <w:fldChar w:fldCharType="separate"/>
      </w:r>
      <w:r w:rsidR="00B41B24" w:rsidRPr="00B41B24">
        <w:t>[7]</w:t>
      </w:r>
      <w:r w:rsidR="00B41B24">
        <w:fldChar w:fldCharType="end"/>
      </w:r>
      <w:r w:rsidR="00AB3E27" w:rsidRPr="004F7DE7">
        <w:t>.</w:t>
      </w:r>
      <w:r w:rsidR="0085715D" w:rsidRPr="004F7DE7">
        <w:t xml:space="preserve"> </w:t>
      </w:r>
      <w:r w:rsidR="00077B40" w:rsidRPr="004F7DE7">
        <w:t>Such</w:t>
      </w:r>
      <w:r w:rsidR="00794439" w:rsidRPr="004F7DE7">
        <w:t xml:space="preserve"> </w:t>
      </w:r>
      <w:r w:rsidR="00284FF8" w:rsidRPr="004F7DE7">
        <w:t xml:space="preserve">a </w:t>
      </w:r>
      <w:r w:rsidR="00794439" w:rsidRPr="004F7DE7">
        <w:t>discover</w:t>
      </w:r>
      <w:r w:rsidR="00284FF8" w:rsidRPr="004F7DE7">
        <w:t>y</w:t>
      </w:r>
      <w:r w:rsidR="00794439" w:rsidRPr="004F7DE7">
        <w:t xml:space="preserve"> could lead to more efficient combustion</w:t>
      </w:r>
      <w:r w:rsidR="00146441" w:rsidRPr="004F7DE7">
        <w:t>, reducing</w:t>
      </w:r>
      <w:r w:rsidR="00794439" w:rsidRPr="004F7DE7">
        <w:t xml:space="preserve"> pollution on Earth </w:t>
      </w:r>
      <w:r w:rsidR="00B41B24">
        <w:fldChar w:fldCharType="begin"/>
      </w:r>
      <w:r w:rsidR="00B41B24">
        <w:instrText xml:space="preserve"> ADDIN ZOTERO_ITEM CSL_CITATION {"citationID":"5UsAFkHo","properties":{"formattedCitation":"[7]","plainCitation":"[7]","noteIndex":0},"citationItems":[{"id":19,"uris":["http://zotero.org/users/local/V6BayNrH/items/W7AIVKZC"],"itemData":{"id":19,"type":"post-weblog","abstract":"Research on the International Space Station is helping scientists to understand how fire spreads and behaves in different environments and learn how to","language":"en-US","note":"section: ISS Research","title":"Studying Combustion and Fire Safety - NASA","URL":"https://www.nasa.gov/missions/station/iss-research/studying-combustion-and-fire-safety/","accessed":{"date-parts":[["2025",11,15]]},"issued":{"date-parts":[["2023",12,26]]}}}],"schema":"https://github.com/citation-style-language/schema/raw/master/csl-citation.json"} </w:instrText>
      </w:r>
      <w:r w:rsidR="00B41B24">
        <w:fldChar w:fldCharType="separate"/>
      </w:r>
      <w:r w:rsidR="00B41B24" w:rsidRPr="00B41B24">
        <w:t>[7]</w:t>
      </w:r>
      <w:r w:rsidR="00B41B24">
        <w:fldChar w:fldCharType="end"/>
      </w:r>
      <w:r w:rsidR="00794439" w:rsidRPr="004F7DE7">
        <w:t>.</w:t>
      </w:r>
      <w:r w:rsidR="004B723E" w:rsidRPr="004F7DE7">
        <w:t xml:space="preserve"> </w:t>
      </w:r>
      <w:r w:rsidR="004C2E50" w:rsidRPr="004F7DE7">
        <w:t xml:space="preserve">In </w:t>
      </w:r>
      <w:r w:rsidR="00B0465D" w:rsidRPr="004F7DE7">
        <w:t>the ongoing Moon exploration</w:t>
      </w:r>
      <w:r w:rsidR="004C2E50" w:rsidRPr="004F7DE7">
        <w:t xml:space="preserve">, </w:t>
      </w:r>
      <w:r w:rsidR="00A37C36" w:rsidRPr="004F7DE7">
        <w:t>researchers</w:t>
      </w:r>
      <w:r w:rsidR="00B04B61" w:rsidRPr="004F7DE7">
        <w:t xml:space="preserve"> found that the </w:t>
      </w:r>
      <w:r w:rsidR="00657D04" w:rsidRPr="004F7DE7">
        <w:t>Moon's gravity</w:t>
      </w:r>
      <w:r w:rsidR="00B04B61" w:rsidRPr="004F7DE7">
        <w:t xml:space="preserve"> affects Earth’s tides, plant growth</w:t>
      </w:r>
      <w:r w:rsidR="007B7B72" w:rsidRPr="004F7DE7">
        <w:t xml:space="preserve">, </w:t>
      </w:r>
      <w:r w:rsidR="00436ABC" w:rsidRPr="004F7DE7">
        <w:t xml:space="preserve">animal behavior, </w:t>
      </w:r>
      <w:r w:rsidR="00657D04" w:rsidRPr="004F7DE7">
        <w:t xml:space="preserve">and agricultural practices </w:t>
      </w:r>
      <w:r w:rsidR="00B41B24">
        <w:fldChar w:fldCharType="begin"/>
      </w:r>
      <w:r w:rsidR="00B41B24">
        <w:instrText xml:space="preserve"> ADDIN ZOTERO_ITEM CSL_CITATION {"citationID":"a20Topav","properties":{"formattedCitation":"[8]","plainCitation":"[8]","noteIndex":0},"citationItems":[{"id":21,"uris":["http://zotero.org/users/local/V6BayNrH/items/ARBRSAPY"],"itemData":{"id":21,"type":"article","abstract":"This article explores the profound effects of the Moon's phases on Earth's environment, plant growth, and human physiology. The Moon, in its 29.5-day orbit around Earth, creates distinct lunar phaseseach of which has been linked to changes in tides, atmospheric conditions, and biological processes. The research presented herein is a part of Project Alpha, a multidisciplinary initiative aimed at investigating the influence of cosmic and environmental factors on sustainable agricultural practices. This study examines the gravitational effects of the Moon on Earth's tides, plant growth, sap flow, and nutrient uptake, providing a holistic understanding of lunar cycles' influence on natural and human systems. Additionally, the research explores how the Moon's gravitational pull impacts tidal forces, animal behavior, and agricultural practices, as well as the potential applications of lunar cycles in biodynamic farming. The study also delves into the scientific explanations behind the Moon's gravitational effects, light cycles, and their correlation with plant germination, flowering, and overall vitality. Project Alpha seeks to integrate ancient agricultural knowledge with modern scientific insights to foster sustainable farming practices and ecological conservation strategies.","DOI":"10.2139/ssrn.5090101","event-place":"Rochester, NY","genre":"SSRN Scholarly Paper","language":"en","number":"5090101","publisher":"Social Science Research Network","publisher-place":"Rochester, NY","source":"papers.ssrn.com","title":"The Impact of Moon Phases on Earth, Plants, and Humans: A Comprehensive Study from Project Alpha","title-short":"The Impact of Moon Phases on Earth, Plants, and Humans","URL":"https://papers.ssrn.com/abstract=5090101","author":[{"family":"Gullari","given":"Jeevan Kumar"}],"accessed":{"date-parts":[["2025",11,15]]},"issued":{"date-parts":[["2025",1,9]]}}}],"schema":"https://github.com/citation-style-language/schema/raw/master/csl-citation.json"} </w:instrText>
      </w:r>
      <w:r w:rsidR="00B41B24">
        <w:fldChar w:fldCharType="separate"/>
      </w:r>
      <w:r w:rsidR="00B41B24" w:rsidRPr="00B41B24">
        <w:t>[8]</w:t>
      </w:r>
      <w:r w:rsidR="00B41B24">
        <w:fldChar w:fldCharType="end"/>
      </w:r>
      <w:r w:rsidR="00657D04" w:rsidRPr="004F7DE7">
        <w:t xml:space="preserve">. </w:t>
      </w:r>
      <w:r w:rsidR="00DD6325" w:rsidRPr="004F7DE7">
        <w:t xml:space="preserve">Moreover, models have shown that the </w:t>
      </w:r>
      <w:r w:rsidR="006B38CB" w:rsidRPr="004F7DE7">
        <w:t xml:space="preserve">Earth-Moon </w:t>
      </w:r>
      <w:r w:rsidR="00D826D4" w:rsidRPr="004F7DE7">
        <w:t>coupled</w:t>
      </w:r>
      <w:r w:rsidR="006B38CB" w:rsidRPr="004F7DE7">
        <w:t xml:space="preserve"> magnetospheres provide a buffer </w:t>
      </w:r>
      <w:r w:rsidR="001F5B15" w:rsidRPr="004F7DE7">
        <w:t>against the solar wind, allowing for a reduction in</w:t>
      </w:r>
      <w:r w:rsidR="006B38CB" w:rsidRPr="004F7DE7">
        <w:t xml:space="preserve"> Earth’s </w:t>
      </w:r>
      <w:r w:rsidR="00A25ED2" w:rsidRPr="004F7DE7">
        <w:t xml:space="preserve">atmospheric loss to space </w:t>
      </w:r>
      <w:r w:rsidR="009E1F52">
        <w:fldChar w:fldCharType="begin"/>
      </w:r>
      <w:r w:rsidR="009E1F52">
        <w:instrText xml:space="preserve"> ADDIN ZOTERO_ITEM CSL_CITATION {"citationID":"UYGtBu02","properties":{"formattedCitation":"[9]","plainCitation":"[9]","noteIndex":0},"citationItems":[{"id":23,"uris":["http://zotero.org/users/local/V6BayNrH/items/AKRKBV9T"],"itemData":{"id":23,"type":"article-journal","abstract":"Early Earth-Moon coupled magnetospheres work together to protect the early atmospheres of both Earth and the Moon., Apollo lunar samples reveal that the Moon generated its own global magnetosphere, lasting from ~4.25 to ~2.5 billion years (Ga) ago. At peak lunar magnetic intensity (4 Ga ago), the Moon was volcanically active, likely generating a very tenuous atmosphere, and, it is believed, was at a geocentric distance of ~18 Earth radii (RE). Solar storms strip a planet’s atmosphere over time, and only a strong magnetosphere would be able to provide maximum protection. We present simplified magnetic dipole field modeling confined within a paraboloidal-shaped magnetopause to show how the expected Earth-Moon coupled magnetospheres provide a substantial buffer from the expected intense solar wind, reducing Earth’s atmospheric loss to space.","container-title":"Science Advances","DOI":"10.1126/sciadv.abc0865","ISSN":"2375-2548","issue":"42","journalAbbreviation":"Sci Adv","note":"PMID: 33055162\nPMCID: PMC10763664","page":"eabc0865","source":"PubMed Central","title":"When the Moon had a magnetosphere","volume":"6","author":[{"family":"Green","given":"James"},{"family":"Draper","given":"David"},{"family":"Boardsen","given":"Scott"},{"family":"Dong","given":"Chuanfei"}],"issued":{"date-parts":[["2020",10,14]]}}}],"schema":"https://github.com/citation-style-language/schema/raw/master/csl-citation.json"} </w:instrText>
      </w:r>
      <w:r w:rsidR="009E1F52">
        <w:fldChar w:fldCharType="separate"/>
      </w:r>
      <w:r w:rsidR="009E1F52" w:rsidRPr="009E1F52">
        <w:t>[9]</w:t>
      </w:r>
      <w:r w:rsidR="009E1F52">
        <w:fldChar w:fldCharType="end"/>
      </w:r>
      <w:r w:rsidR="00A25ED2" w:rsidRPr="004F7DE7">
        <w:t xml:space="preserve">. </w:t>
      </w:r>
      <w:r w:rsidR="00844E18" w:rsidRPr="004F7DE7">
        <w:t xml:space="preserve">The National Aeronautics and Space </w:t>
      </w:r>
      <w:r w:rsidR="001E51E0" w:rsidRPr="004F7DE7">
        <w:t>Administration</w:t>
      </w:r>
      <w:r w:rsidR="00844E18" w:rsidRPr="004F7DE7">
        <w:t xml:space="preserve"> (NASA) </w:t>
      </w:r>
      <w:r w:rsidR="001E51E0" w:rsidRPr="004F7DE7">
        <w:t xml:space="preserve">has been exploring Mars </w:t>
      </w:r>
      <w:r w:rsidR="00E66868" w:rsidRPr="004F7DE7">
        <w:t xml:space="preserve">for </w:t>
      </w:r>
      <w:r w:rsidR="006B7D17" w:rsidRPr="004F7DE7">
        <w:t xml:space="preserve">over sixty years to </w:t>
      </w:r>
      <w:r w:rsidR="00AF6703" w:rsidRPr="004F7DE7">
        <w:t>decide</w:t>
      </w:r>
      <w:r w:rsidR="00E66868" w:rsidRPr="004F7DE7">
        <w:t xml:space="preserve"> whether it is or was a habitable world </w:t>
      </w:r>
      <w:r w:rsidR="0005651E">
        <w:fldChar w:fldCharType="begin"/>
      </w:r>
      <w:r w:rsidR="0005651E">
        <w:instrText xml:space="preserve"> ADDIN ZOTERO_ITEM CSL_CITATION {"citationID":"h4XWwAR7","properties":{"formattedCitation":"[10]","plainCitation":"[10]","noteIndex":0},"citationItems":[{"id":26,"uris":["http://zotero.org/users/local/V6BayNrH/items/Q9U9DTIX"],"itemData":{"id":26,"type":"post-weblog","abstract":"Mars is the only planet we know of inhabited entirely by robots. Learn more about the Mars Missions.","language":"en-US","note":"section: Planetary Science","title":"Mars Exploration - NASA Science","URL":"https://science.nasa.gov/planetary-science/programs/mars-exploration/","accessed":{"date-parts":[["2025",11,15]]},"issued":{"date-parts":[["2008",2,27]]}}}],"schema":"https://github.com/citation-style-language/schema/raw/master/csl-citation.json"} </w:instrText>
      </w:r>
      <w:r w:rsidR="0005651E">
        <w:fldChar w:fldCharType="separate"/>
      </w:r>
      <w:r w:rsidR="0005651E" w:rsidRPr="0005651E">
        <w:t>[10]</w:t>
      </w:r>
      <w:r w:rsidR="0005651E">
        <w:fldChar w:fldCharType="end"/>
      </w:r>
      <w:r w:rsidR="00E66868" w:rsidRPr="004F7DE7">
        <w:t xml:space="preserve">. </w:t>
      </w:r>
      <w:r w:rsidR="008C2566" w:rsidRPr="004F7DE7">
        <w:t xml:space="preserve">Since Mars is the most similar planet to </w:t>
      </w:r>
      <w:r w:rsidR="00BC6F25">
        <w:t>Earth</w:t>
      </w:r>
      <w:r w:rsidR="008C2566" w:rsidRPr="004F7DE7">
        <w:t xml:space="preserve">, understanding </w:t>
      </w:r>
      <w:r w:rsidR="008D78D3" w:rsidRPr="004F7DE7">
        <w:t xml:space="preserve">its surface and </w:t>
      </w:r>
      <w:r w:rsidR="008C2566" w:rsidRPr="004F7DE7">
        <w:t xml:space="preserve">evolution </w:t>
      </w:r>
      <w:r w:rsidR="008D78D3" w:rsidRPr="004F7DE7">
        <w:t>is crucial for</w:t>
      </w:r>
      <w:r w:rsidR="008C2566" w:rsidRPr="004F7DE7">
        <w:t xml:space="preserve"> preparing for future human exploration</w:t>
      </w:r>
      <w:r w:rsidR="00753A81" w:rsidRPr="004F7DE7">
        <w:t xml:space="preserve"> </w:t>
      </w:r>
      <w:r w:rsidR="00BC6F25">
        <w:fldChar w:fldCharType="begin"/>
      </w:r>
      <w:r w:rsidR="00BC6F25">
        <w:instrText xml:space="preserve"> ADDIN ZOTERO_ITEM CSL_CITATION {"citationID":"NYF2CCkI","properties":{"formattedCitation":"[11]","plainCitation":"[11]","noteIndex":0},"citationItems":[{"id":28,"uris":["http://zotero.org/users/local/V6BayNrH/items/EKPECH46"],"itemData":{"id":28,"type":"webpage","abstract":"Mars is an obvious target for exploration because it is close by in our Solar System, but there are many more reasons to explore the Red Planet. The scientific reasons for going to Mars can be summarised by the search for life, understanding the surface and the planet’s evolution, and preparing for future human exploration.\nSearching for life on MarsUnderstanding whether life existed elsewhere in the Universe beyond Earth is a fundamental question of humankind. Mars is an excellent place to investigate this question because it is the most similar planet to Earth in the Solar System. Evidence suggests that Mars was once full of water, warmer and had a thicker atmosphere, offering a potentially habitable environment.","language":"en","title":"Why go to Mars?","URL":"https://www.esa.int/Science_Exploration/Human_and_Robotic_Exploration/Exploration/Why_go_to_Mars","accessed":{"date-parts":[["2025",11,15]]}}}],"schema":"https://github.com/citation-style-language/schema/raw/master/csl-citation.json"} </w:instrText>
      </w:r>
      <w:r w:rsidR="00BC6F25">
        <w:fldChar w:fldCharType="separate"/>
      </w:r>
      <w:r w:rsidR="00BC6F25" w:rsidRPr="00BC6F25">
        <w:t>[11]</w:t>
      </w:r>
      <w:r w:rsidR="00BC6F25">
        <w:fldChar w:fldCharType="end"/>
      </w:r>
      <w:r w:rsidR="008D78D3" w:rsidRPr="004F7DE7">
        <w:t>.</w:t>
      </w:r>
      <w:r w:rsidR="00E40303" w:rsidRPr="004F7DE7">
        <w:t xml:space="preserve"> With evidence suggesting that Mars was once full of water, warmer, and had a thicker atmosphere, it is highly likely that Mars could be a habitable environment </w:t>
      </w:r>
      <w:r w:rsidR="00BC6F25">
        <w:fldChar w:fldCharType="begin"/>
      </w:r>
      <w:r w:rsidR="004F1AED">
        <w:instrText xml:space="preserve"> ADDIN ZOTERO_ITEM CSL_CITATION {"citationID":"k0mPtgHq","properties":{"formattedCitation":"[11]","plainCitation":"[11]","noteIndex":0},"citationItems":[{"id":28,"uris":["http://zotero.org/users/local/V6BayNrH/items/EKPECH46"],"itemData":{"id":28,"type":"webpage","abstract":"Mars is an obvious target for exploration because it is close by in our Solar System, but there are many more reasons to explore the Red Planet. The scientific reasons for going to Mars can be summarised by the search for life, understanding the surface and the planet’s evolution, and preparing for future human exploration.\nSearching for life on MarsUnderstanding whether life existed elsewhere in the Universe beyond Earth is a fundamental question of humankind. Mars is an excellent place to investigate this question because it is the most similar planet to Earth in the Solar System. Evidence suggests that Mars was once full of water, warmer and had a thicker atmosphere, offering a potentially habitable environment.","language":"en","title":"Why go to Mars?","URL":"https://www.esa.int/Science_Exploration/Human_and_Robotic_Exploration/Exploration/Why_go_to_Mars","accessed":{"date-parts":[["2025",11,15]]}}}],"schema":"https://github.com/citation-style-language/schema/raw/master/csl-citation.json"} </w:instrText>
      </w:r>
      <w:r w:rsidR="00BC6F25">
        <w:fldChar w:fldCharType="separate"/>
      </w:r>
      <w:r w:rsidR="00BC6F25" w:rsidRPr="00BC6F25">
        <w:t>[11]</w:t>
      </w:r>
      <w:r w:rsidR="00BC6F25">
        <w:fldChar w:fldCharType="end"/>
      </w:r>
      <w:r w:rsidR="00E40303" w:rsidRPr="004F7DE7">
        <w:t xml:space="preserve">. </w:t>
      </w:r>
      <w:r w:rsidR="008D78D3" w:rsidRPr="004F7DE7">
        <w:t xml:space="preserve"> </w:t>
      </w:r>
    </w:p>
    <w:p w14:paraId="731048CD" w14:textId="77777777" w:rsidR="0047633F" w:rsidRPr="004F7DE7" w:rsidRDefault="0047633F" w:rsidP="00457BCA">
      <w:pPr>
        <w:pStyle w:val="Body"/>
      </w:pPr>
    </w:p>
    <w:p w14:paraId="4A724C67" w14:textId="5FB71520" w:rsidR="00BF7327" w:rsidRDefault="000F4959" w:rsidP="00AA0BBB">
      <w:pPr>
        <w:pStyle w:val="Body"/>
      </w:pPr>
      <w:r>
        <w:t xml:space="preserve">Traveling beyond Earth’s atmosphere to investigate potential extraterrestrial life entails considerable risks and substantial financial investment. </w:t>
      </w:r>
      <w:r w:rsidR="00CB0990">
        <w:t xml:space="preserve">Given that human physiology is heavily dependent on gravity, significant fluctuations in the </w:t>
      </w:r>
      <w:r>
        <w:t xml:space="preserve">gravitational force may lead to serious health issues </w:t>
      </w:r>
      <w:r w:rsidR="004F1AED">
        <w:fldChar w:fldCharType="begin"/>
      </w:r>
      <w:r w:rsidR="004F1AED">
        <w:instrText xml:space="preserve"> ADDIN ZOTERO_ITEM CSL_CITATION {"citationID":"1IoSwFEy","properties":{"formattedCitation":"[12]","plainCitation":"[12]","noteIndex":0},"citationItems":[{"id":30,"uris":["http://zotero.org/users/local/V6BayNrH/items/92L729NW"],"itemData":{"id":30,"type":"webpage","title":"The combined effects of artificial gravity, temperature, and hypoxia on haemodynamic responses and limb blood flow | European Journal of Applied Physiology","URL":"https://link.springer.com/article/10.1007/s00421-025-05773-7","accessed":{"date-parts":[["2025",11,15]]}}}],"schema":"https://github.com/citation-style-language/schema/raw/master/csl-citation.json"} </w:instrText>
      </w:r>
      <w:r w:rsidR="004F1AED">
        <w:fldChar w:fldCharType="separate"/>
      </w:r>
      <w:r w:rsidR="004F1AED" w:rsidRPr="004F1AED">
        <w:t>[12]</w:t>
      </w:r>
      <w:r w:rsidR="004F1AED">
        <w:fldChar w:fldCharType="end"/>
      </w:r>
      <w:r>
        <w:t xml:space="preserve">. Gravity, as a vector quantity, influences all objects by determining their weight relative to their mass </w:t>
      </w:r>
      <w:r w:rsidR="004F1AED">
        <w:fldChar w:fldCharType="begin"/>
      </w:r>
      <w:r w:rsidR="004F1AED">
        <w:instrText xml:space="preserve"> ADDIN ZOTERO_ITEM CSL_CITATION {"citationID":"cepp8vIr","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4F1AED">
        <w:fldChar w:fldCharType="separate"/>
      </w:r>
      <w:r w:rsidR="004F1AED" w:rsidRPr="004F1AED">
        <w:t>[13]</w:t>
      </w:r>
      <w:r w:rsidR="004F1AED">
        <w:fldChar w:fldCharType="end"/>
      </w:r>
      <w:r>
        <w:t xml:space="preserve">. Biological organisms respond to environmental stimuli—including gravity—by developing unique morphological traits, physiological characteristics, behaviors, and habitat preferences </w:t>
      </w:r>
      <w:r w:rsidR="009B090F">
        <w:fldChar w:fldCharType="begin"/>
      </w:r>
      <w:r w:rsidR="009B090F">
        <w:instrText xml:space="preserve"> ADDIN ZOTERO_ITEM CSL_CITATION {"citationID":"LCIjLmAf","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9B090F">
        <w:fldChar w:fldCharType="separate"/>
      </w:r>
      <w:r w:rsidR="009B090F" w:rsidRPr="004F1AED">
        <w:t>[13]</w:t>
      </w:r>
      <w:r w:rsidR="009B090F">
        <w:fldChar w:fldCharType="end"/>
      </w:r>
      <w:r>
        <w:t>. The sensitivity of organisms to changes in gravity increases with their size and mass, with single cells enduring exposures up to 10</w:t>
      </w:r>
      <w:r w:rsidR="005C4ACF">
        <w:rPr>
          <w:vertAlign w:val="superscript"/>
        </w:rPr>
        <w:t>5</w:t>
      </w:r>
      <w:r>
        <w:t xml:space="preserve">G and humans tolerating gravitational forces of 4-5G </w:t>
      </w:r>
      <w:r w:rsidR="009B090F">
        <w:fldChar w:fldCharType="begin"/>
      </w:r>
      <w:r w:rsidR="009B090F">
        <w:instrText xml:space="preserve"> ADDIN ZOTERO_ITEM CSL_CITATION {"citationID":"xErpZngB","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9B090F">
        <w:fldChar w:fldCharType="separate"/>
      </w:r>
      <w:r w:rsidR="009B090F" w:rsidRPr="004F1AED">
        <w:t>[13]</w:t>
      </w:r>
      <w:r w:rsidR="009B090F">
        <w:fldChar w:fldCharType="end"/>
      </w:r>
      <w:r>
        <w:t xml:space="preserve">. At the cellular level, cells comprise organelles, each with mass and thus subject to gravitational forces </w:t>
      </w:r>
      <w:r w:rsidR="009B090F">
        <w:fldChar w:fldCharType="begin"/>
      </w:r>
      <w:r w:rsidR="009B090F">
        <w:instrText xml:space="preserve"> ADDIN ZOTERO_ITEM CSL_CITATION {"citationID":"D6qQwQ1T","properties":{"formattedCitation":"[14]","plainCitation":"[14]","noteIndex":0},"citationItems":[{"id":35,"uris":["http://zotero.org/users/local/V6BayNrH/items/RUD9LVH6"],"itemData":{"id":35,"type":"chapter","abstract":"Gravity is a well-known but little understood physical force. Its intensity and direction have been constant throughout evolutionary history on the Ea…","container-title":"Evolution on Planet Earth","language":"en-US","note":"DOI: 10.1016/B978-012598655-7/50036-7","page":"143-159","publisher":"Academic Press","source":"www.sciencedirect.com","title":"The impact of gravity on life","URL":"https://www.sciencedirect.com/science/chapter/edited-volume/abs/pii/B9780125986557500367","accessed":{"date-parts":[["2025",11,15]]},"issued":{"date-parts":[["2003",1,1]]}}}],"schema":"https://github.com/citation-style-language/schema/raw/master/csl-citation.json"} </w:instrText>
      </w:r>
      <w:r w:rsidR="009B090F">
        <w:fldChar w:fldCharType="separate"/>
      </w:r>
      <w:r w:rsidR="009B090F" w:rsidRPr="009B090F">
        <w:t>[14]</w:t>
      </w:r>
      <w:r w:rsidR="009B090F">
        <w:fldChar w:fldCharType="end"/>
      </w:r>
      <w:r>
        <w:t>. Variations in gravitational vectors could disrupt cellular homeostasis, affecting structural integrity, composition, and orientation</w:t>
      </w:r>
      <w:r w:rsidR="00336C32">
        <w:t xml:space="preserve">, </w:t>
      </w:r>
      <w:r>
        <w:t xml:space="preserve">such as the cytoskeleton, which maintains cellular shape </w:t>
      </w:r>
      <w:r w:rsidR="009B090F">
        <w:fldChar w:fldCharType="begin"/>
      </w:r>
      <w:r w:rsidR="00D70B2A">
        <w:instrText xml:space="preserve"> ADDIN ZOTERO_ITEM CSL_CITATION {"citationID":"UxZ7oRQH","properties":{"formattedCitation":"[14]","plainCitation":"[14]","noteIndex":0},"citationItems":[{"id":35,"uris":["http://zotero.org/users/local/V6BayNrH/items/RUD9LVH6"],"itemData":{"id":35,"type":"chapter","abstract":"Gravity is a well-known but little understood physical force. Its intensity and direction have been constant throughout evolutionary history on the Ea…","container-title":"Evolution on Planet Earth","language":"en-US","note":"DOI: 10.1016/B978-012598655-7/50036-7","page":"143-159","publisher":"Academic Press","source":"www.sciencedirect.com","title":"The impact of gravity on life","URL":"https://www.sciencedirect.com/science/chapter/edited-volume/abs/pii/B9780125986557500367","accessed":{"date-parts":[["2025",11,15]]},"issued":{"date-parts":[["2003",1,1]]}}}],"schema":"https://github.com/citation-style-language/schema/raw/master/csl-citation.json"} </w:instrText>
      </w:r>
      <w:r w:rsidR="009B090F">
        <w:fldChar w:fldCharType="separate"/>
      </w:r>
      <w:r w:rsidR="009B090F" w:rsidRPr="009B090F">
        <w:t>[14]</w:t>
      </w:r>
      <w:r w:rsidR="009B090F">
        <w:fldChar w:fldCharType="end"/>
      </w:r>
      <w:r>
        <w:t xml:space="preserve">. Additionally, numerous studies have documented genes </w:t>
      </w:r>
      <w:r w:rsidR="005474C6">
        <w:t>that are sensitive to gravity alterations, including alterations</w:t>
      </w:r>
      <w:r>
        <w:t xml:space="preserve"> in cytoskeletal gene expression pathways and gene inhibition following microgravity exposure </w:t>
      </w:r>
      <w:r w:rsidR="00D70B2A">
        <w:fldChar w:fldCharType="begin"/>
      </w:r>
      <w:r w:rsidR="00AA0BBB">
        <w:instrText xml:space="preserve"> ADDIN ZOTERO_ITEM CSL_CITATION {"citationID":"yKA4wBER","properties":{"formattedCitation":"[15], [16]","plainCitation":"[15], [16]","noteIndex":0},"citationItems":[{"id":41,"uris":["http://zotero.org/users/local/V6BayNrH/items/BIWMDIJR"],"itemData":{"id":41,"type":"article-journal","abstract":"Studies conducted in real Space and in ground-based microgravity analog systems (MAS) have demonstrated changes in numerous lymphocyte functions. In this investigation we explored whether the observed functional changes in lymphocytes in MAS are associated with changes in gene expression. NASA-developed Rotating Wall Vessel (RWV) bioreactor was utilized as a MAS. Activated T lymphocytes were obtained by adding 100 ng/ml of anti-CD3 and 100 U/ml of IL-2 in RPMI medium to blood donor mononuclear cells for 4 days. After that the cells were washed and additionally cultured for up to 2 weeks with media (RPMI, 10% FBS and 100 U/ml IL-2) replacement every 3-4 days. Flow cytometry analysis had proven that activated T lymphocytes were the only cells remaining in culture by that time. They were split into two portions, cultured for additional 24 h in either static or simulated microgravity conditions, and used for RNA extraction. The gene expression was assessed by Affymetrix GeneChip Human U133A array allowing screening for expression of 18,400 genes. About 4-8% of tested genes responded to MG by more than a 1.5-fold change in expression; however, reproducible changes were observed only in 89 genes. Ten of these genes were upregulated and 79 were downregulated. These genes were categorized by associated pathways and viewed graphically through histogram analysis. Separate histograms of each pathway were then constructed representing individual gene expression fold changes. Possible functional consequences of the identified reproducible gene expression changes are discussed.","container-title":"Journal of Cellular Biochemistry","DOI":"10.1002/jcb.20988","ISSN":"0730-2312","issue":"4","journalAbbreviation":"J Cell Biochem","language":"eng","note":"PMID: 16795038","page":"1187-1202","source":"PubMed","title":"Gene expression alterations in activated human T-cells induced by modeled microgravity","volume":"99","author":[{"family":"Ward","given":"Nancy E."},{"family":"Pellis","given":"Neal R."},{"family":"Risin","given":"Semyon A."},{"family":"Risin","given":"Diana"}],"issued":{"date-parts":[["2006",11,1]]}}},{"id":39,"uris":["http://zotero.org/users/local/V6BayNrH/items/R7RKGUS4"],"itemData":{"id":39,"type":"article-journal","container-title":"FASEB journal: official publication of the Federation of American Societies for Experimental Biology","DOI":"10.1096/fj.00-0820fje","ISSN":"0892-6638","issue":"10","journalAbbreviation":"FASEB J","language":"eng","note":"PMID: 11481229","page":"1783-1785","source":"PubMed","title":"cDNA microarray reveals altered cytoskeletal gene expression in space-flown leukemic T lymphocytes (Jurkat)","volume":"15","author":[{"family":"Lewis","given":"M. L."},{"family":"Cubano","given":"L. A."},{"family":"Zhao","given":"B."},{"family":"Dinh","given":"H. K."},{"family":"Pabalan","given":"J. G."},{"family":"Piepmeier","given":"E. H."},{"family":"Bowman","given":"P. D."}],"issued":{"date-parts":[["2001",8]]}}}],"schema":"https://github.com/citation-style-language/schema/raw/master/csl-citation.json"} </w:instrText>
      </w:r>
      <w:r w:rsidR="00D70B2A">
        <w:fldChar w:fldCharType="separate"/>
      </w:r>
      <w:r w:rsidR="00AA0BBB" w:rsidRPr="00AA0BBB">
        <w:t>[15], [16]</w:t>
      </w:r>
      <w:r w:rsidR="00D70B2A">
        <w:fldChar w:fldCharType="end"/>
      </w:r>
      <w:r w:rsidR="005474C6">
        <w:t>.</w:t>
      </w:r>
      <w:r>
        <w:t xml:space="preserve"> In the absence of gravity, cellular growth pathways shift, and metabolic processes adapt due to changes in reactive oxygen species levels </w:t>
      </w:r>
      <w:r w:rsidR="00E2003F">
        <w:fldChar w:fldCharType="begin"/>
      </w:r>
      <w:r w:rsidR="00AA0BBB">
        <w:instrText xml:space="preserve"> ADDIN ZOTERO_ITEM CSL_CITATION {"citationID":"5PdZ5Dop","properties":{"formattedCitation":"[17], [18]","plainCitation":"[17], [18]","noteIndex":0},"citationItems":[{"id":45,"uris":["http://zotero.org/users/local/V6BayNrH/items/XT5ZLNYV"],"itemData":{"id":45,"type":"article-journal","abstract":"Whereby several types of cultured cells are sensitive to gravity, the immune system belongs to the most affected systems during spaceflight. Since reactive oxygen species/reactive nitrogen species (ROS/RNS) are serving as signals of cellular homeostasis, particularly in the cells of the immune system, we investigated the immediate effect of altered gravity on the transcription of 86 genes involved in reactive oxygen species metabolism, antioxidative systems, and cellular response to oxidative stress, using parabolic flight and suborbital ballistic rocket experiments and microarray analysis. In human myelomonocytic U937 cells, we detected a rapid response of 19.8% of all of the investigated oxidative stress-related transcripts to 1.8 g of hypergravity and 1.1% to microgravity as early as after 20 s. Nearly all (97.2%) of the initially altered transcripts adapted after 75 s of hypergravity (max. 13.5 g), and 100% adapted after 5 min of microgravity. After the almost complete adaptation of initially altered transcripts, a significant second pool of differentially expressed transcripts appeared. In contrast, we detected nearly no response of oxidative stress-related transcripts in human Jurkat T cells to altered gravity. In conclusion, we assume a very well-regulated homeostasis and transcriptional stability of oxidative stress-related pathways in altered gravity in cells of the human immune system.","container-title":"International Journal of Molecular Sciences","DOI":"10.3390/ijms19092814","ISSN":"1422-0067","issue":"9","journalAbbreviation":"Int J Mol Sci","language":"eng","note":"PMID: 30231541\nPMCID: PMC6164947","page":"2814","source":"PubMed","title":"Transcriptional Homeostasis of Oxidative Stress-Related Pathways in Altered Gravity","volume":"19","author":[{"family":"Tauber","given":"Svantje"},{"family":"Christoffel","given":"Swantje"},{"family":"Thiel","given":"Cora Sandra"},{"family":"Ullrich","given":"Oliver"}],"issued":{"date-parts":[["2018",9,18]]}}},{"id":43,"uris":["http://zotero.org/users/local/V6BayNrH/items/UJ3YNHBB"],"itemData":{"id":43,"type":"article-journal","abstract":"This study tested the hypothesis that transcription of immediate early genes is inhibited in T cells activated in μg. Immunosuppression during spaceflight is a major barrier to safe, long-term human space habitation and travel. The goals of these experiments were to prove that μg was the cause of impaired T cell activation during spaceflight, as well as understand the mechanisms controlling early T cell activation. T cells from four human donors were stimulated with Con A and anti-CD28 on board the ISS. An on-board centrifuge was used to generate a 1g simultaneous control to isolate the effects of μg from other variables of spaceflight. Microarray expression analysis after 1.5 h of activation demonstrated that μg- and 1g-activated T cells had distinct patterns of global gene expression and identified 47 genes that were significantly, differentially down-regulated in μg. Importantly, several key immediate early genes were inhibited in μg. In particular, transactivation of Rel/NF-κB, CREB, and SRF gene targets were down-regulated. Expression of cREL gene targets were significantly inhibited, and transcription of cREL itself was reduced significantly in μg and upon anti-CD3/anti-CD28 stimulation in simulated μg. Analysis of gene connectivity indicated that the TNF pathway is a major early downstream effector pathway inhibited in μg and may lead to ineffective proinflammatory host defenses against infectious pathogens during spaceflight. Results from these experiments indicate that μg was the causative factor for impaired T cell activation during spaceflight by inhibiting transactivation of key immediate early genes.","container-title":"Journal of Leukocyte Biology","DOI":"10.1189/jlb.0312157","ISSN":"1938-3673","issue":"6","journalAbbreviation":"J Leukoc Biol","language":"eng","note":"PMID: 22750545\nPMCID: PMC3501893","page":"1133-1145","source":"PubMed","title":"The Rel/NF-κB pathway and transcription of immediate early genes in T cell activation are inhibited by microgravity","volume":"92","author":[{"family":"Chang","given":"Tammy T."},{"family":"Walther","given":"Isabelle"},{"family":"Li","given":"Chai-Fei"},{"family":"Boonyaratanakornkit","given":"Jim"},{"family":"Galleri","given":"Grazia"},{"family":"Meloni","given":"Maria Antonia"},{"family":"Pippia","given":"Proto"},{"family":"Cogoli","given":"Augusto"},{"family":"Hughes-Fulford","given":"Millie"}],"issued":{"date-parts":[["2012",12]]}}}],"schema":"https://github.com/citation-style-language/schema/raw/master/csl-citation.json"} </w:instrText>
      </w:r>
      <w:r w:rsidR="00E2003F">
        <w:fldChar w:fldCharType="separate"/>
      </w:r>
      <w:r w:rsidR="00AA0BBB" w:rsidRPr="00AA0BBB">
        <w:t>[17], [18]</w:t>
      </w:r>
      <w:r w:rsidR="00E2003F">
        <w:fldChar w:fldCharType="end"/>
      </w:r>
      <w:r w:rsidR="0093151B">
        <w:t>.</w:t>
      </w:r>
      <w:r>
        <w:t xml:space="preserve"> </w:t>
      </w:r>
      <w:r>
        <w:lastRenderedPageBreak/>
        <w:t xml:space="preserve">Furthermore, cellular adaptation to gravity is </w:t>
      </w:r>
      <w:r w:rsidR="005206EF">
        <w:t>crucial</w:t>
      </w:r>
      <w:r>
        <w:t xml:space="preserve"> for tissue adaptation, </w:t>
      </w:r>
      <w:r w:rsidR="005206EF">
        <w:t>as</w:t>
      </w:r>
      <w:r>
        <w:t xml:space="preserve"> bones </w:t>
      </w:r>
      <w:r w:rsidR="005206EF">
        <w:t>contain</w:t>
      </w:r>
      <w:r>
        <w:t xml:space="preserve"> osteocytes that sense and respond to varying gravitational loads </w:t>
      </w:r>
      <w:r w:rsidR="0093151B">
        <w:fldChar w:fldCharType="begin"/>
      </w:r>
      <w:r w:rsidR="0093151B">
        <w:instrText xml:space="preserve"> ADDIN ZOTERO_ITEM CSL_CITATION {"citationID":"cTCwXpgm","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93151B">
        <w:fldChar w:fldCharType="separate"/>
      </w:r>
      <w:r w:rsidR="0093151B" w:rsidRPr="0093151B">
        <w:t>[13]</w:t>
      </w:r>
      <w:r w:rsidR="0093151B">
        <w:fldChar w:fldCharType="end"/>
      </w:r>
      <w:r>
        <w:t xml:space="preserve">. </w:t>
      </w:r>
    </w:p>
    <w:p w14:paraId="1CE67419" w14:textId="77777777" w:rsidR="0023405E" w:rsidRPr="004F7DE7" w:rsidRDefault="0023405E" w:rsidP="00457BCA">
      <w:pPr>
        <w:pStyle w:val="Body"/>
      </w:pPr>
    </w:p>
    <w:p w14:paraId="4F146357" w14:textId="32B2D7D6" w:rsidR="00E24563" w:rsidRDefault="00972C26" w:rsidP="00AA0BBB">
      <w:pPr>
        <w:pStyle w:val="Body"/>
      </w:pPr>
      <w:r>
        <w:t>Such cellular changes impact the entire human system. Astronauts exposed to microgravity undergo physiological deconditioning in systems sensitive to mechanical loading, including the cardiovascular, pulmonary, and musculoskeletal systems</w:t>
      </w:r>
      <w:r w:rsidR="00FB608C">
        <w:t xml:space="preserve"> </w:t>
      </w:r>
      <w:r w:rsidR="00FB608C">
        <w:fldChar w:fldCharType="begin"/>
      </w:r>
      <w:r w:rsidR="00FB608C">
        <w:instrText xml:space="preserve"> ADDIN ZOTERO_ITEM CSL_CITATION {"citationID":"WORAVXLO","properties":{"formattedCitation":"[19]","plainCitation":"[19]","noteIndex":0},"citationItems":[{"id":48,"uris":["http://zotero.org/users/local/V6BayNrH/items/BQ23RADH"],"itemData":{"id":48,"type":"chapter","abstract":"The past five decades have amply demonstrated that humans can tolerate space flight well for long periods in orbiting spacecraft. Historically, the direct causes of mortality have been accidents occurring during dynamic phases of flight. The vast majority of flight time has been spent in Earth orbit, but both in orbit and on the lunar surface, humans have demonstrated the ability to maintain adequate health and to work productively. The dominant condition associated with Earth orbit affecting human physiology and health is weightlessness, which induces predictable changes in crewmembers during adaptation. Acutely, these changes can induce adverse symptoms such as space motion sickness from neurovestibular adaptation and facial congestion associated with a rostral fluid shift. Typically these symptoms do not limit crew activity and resolve within a few days. Significant but clinically asymptomatic early changes include regulation to a lower plasma volume with a concomitant decrease in red blood cell mass, changes in cardiac and respiratory dynamics, and changes in anthropometry. Food intake is volitionally reduced and weight loss is common. Changes in skeletal muscle morphology are seen, and muscle mass and strength in postural regions are reduced after several days. Aerobic fitness is reduced but does not limit inflight performance.","container-title":"Principles of Clinical Medicine for Space Flight","event-place":"New York, NY","ISBN":"978-1-4939-9889-0","language":"en","note":"DOI: 10.1007/978-1-4939-9889-0_12","page":"367-411","publisher":"Springer","publisher-place":"New York, NY","source":"Springer Link","title":"Human Response to Space Flight","URL":"https://doi.org/10.1007/978-1-4939-9889-0_12","author":[{"family":"Baker","given":"Ellen S."},{"family":"Barratt","given":"Michael R."},{"family":"Sams","given":"Clarence F."},{"family":"Wear","given":"Mary L."}],"editor":[{"family":"Barratt","given":"Michael R."},{"family":"Baker","given":"Ellen S."},{"family":"Pool","given":"Sam L."}],"accessed":{"date-parts":[["2025",11,15]]},"issued":{"date-parts":[["2019"]]}}}],"schema":"https://github.com/citation-style-language/schema/raw/master/csl-citation.json"} </w:instrText>
      </w:r>
      <w:r w:rsidR="00FB608C">
        <w:fldChar w:fldCharType="separate"/>
      </w:r>
      <w:r w:rsidR="00FB608C" w:rsidRPr="00FB608C">
        <w:t>[19]</w:t>
      </w:r>
      <w:r w:rsidR="00FB608C">
        <w:fldChar w:fldCharType="end"/>
      </w:r>
      <w:r>
        <w:t xml:space="preserve">. To mitigate these effects, International Space Station (ISS) crew members engage in rigorous exercise; however, despite extensive physical activity, astronauts still return from their six-month ISS missions exhibiting decreased calf muscle volume and strength, loss of bone mineral density, and reduced peak oxygen uptake </w:t>
      </w:r>
      <w:r w:rsidR="00BA73C8">
        <w:fldChar w:fldCharType="begin"/>
      </w:r>
      <w:r w:rsidR="00AA0BBB">
        <w:instrText xml:space="preserve"> ADDIN ZOTERO_ITEM CSL_CITATION {"citationID":"MNHbVXR5","properties":{"formattedCitation":"[20], [21], [22], [23]","plainCitation":"[20], [21], [22], [23]","noteIndex":0},"citationItems":[{"id":169,"uris":["http://zotero.org/users/local/V6BayNrH/items/FBS9HCV5"],"itemData":{"id":169,"type":"article-journal","abstract":"This investigation was designed to measure aerobic capacity (V̇o2peak) during and after long-duration International Space Station (ISS) missions. Astronauts (9 males, 5 females: 49 ± 5 yr, 77.2 ± 15.1 kg, 40.6 ± 6.4 ml·kg−1·min−1 [mean ± SD]) performed peak cycle tests </w:instrText>
      </w:r>
      <w:r w:rsidR="00AA0BBB">
        <w:rPr>
          <w:rFonts w:ascii="Cambria Math" w:hAnsi="Cambria Math" w:cs="Cambria Math"/>
        </w:rPr>
        <w:instrText>∼</w:instrText>
      </w:r>
      <w:r w:rsidR="00AA0BBB">
        <w:instrText xml:space="preserve">90 days before flight, 15 days after launch, every </w:instrText>
      </w:r>
      <w:r w:rsidR="00AA0BBB">
        <w:rPr>
          <w:rFonts w:ascii="Cambria Math" w:hAnsi="Cambria Math" w:cs="Cambria Math"/>
        </w:rPr>
        <w:instrText>∼</w:instrText>
      </w:r>
      <w:r w:rsidR="00AA0BBB">
        <w:instrText>30 days in-flight, and on recovery days 1 (R + 1), R + 10, and R + 30. Expired metabolic gas fractions, ventilation, and heart rate (HR) were measured. Data were analyzed using mixed-model linear regression. The main findings of this study were that V̇o2peak decreased early in-flight (</w:instrText>
      </w:r>
      <w:r w:rsidR="00AA0BBB">
        <w:rPr>
          <w:rFonts w:ascii="Cambria Math" w:hAnsi="Cambria Math" w:cs="Cambria Math"/>
        </w:rPr>
        <w:instrText>∼</w:instrText>
      </w:r>
      <w:r w:rsidR="00AA0BBB">
        <w:instrText xml:space="preserve">17%) then gradually increased during flight but never returned to preflight levels. V̇o2peak was lower on R + 1 and R + 10 than preflight but recovered by R + 30. Peak HR was not different from preflight at any time during or following flight. A sustained decrease in V̇o2peak during and/or early postflight was not a universal finding in this study, since seven astronauts were able to attain their preflight V̇o2peak levels either at some time during flight or on R + 1. Four of these astronauts performed in-flight exercise at higher intensities compared with those who experienced a decline in V̇o2peak, and three had low aerobic capacities before flight. These data indicate that, while V̇o2peak may be difficult to maintain during long-duration ISS missions, aerobic deconditioning is not an inevitable consequence of long-duration spaceflight.","container-title":"APSselect","DOI":"10.1152/japplphysiol.01251.2013@apsselect.2014.1.issue-9","issue":"9","note":"publisher: American Physiological Society","page":"231-238","source":"journals.physiology.org (Atypon)","title":"Peak exercise oxygen uptake during and following long-duration spaceflight","volume":"1","author":[{"family":"Moore","given":"Alan D."},{"family":"Downs","given":"Meghan E."},{"family":"Lee","given":"Stuart M. C."},{"family":"Feiveson","given":"Alan H."},{"family":"Knudsen","given":"Poul"},{"family":"Ploutz-Snyder","given":"Lori"}],"issued":{"date-parts":[["2014",9]]}}},{"id":49,"uris":["http://zotero.org/users/local/V6BayNrH/items/7IK9B8QK"],"itemData":{"id":49,"type":"webpage","title":"Exercise in space: human skeletal muscle after 6 months aboard the International Space Station | Journal of Applied Physiology | American Physiological Society","URL":"https://journals.physiology.org/doi/full/10.1152/japplphysiol.91578.2008?hits=10&amp;HITS=10&amp;author1=Trappe%2C+S&amp;searchid=1&amp;sortspe=&amp;maxtoshow=&amp;FIRSTINDEX=0&amp;RESULTFORMAT=","accessed":{"date-parts":[["2025",11,15]]}}},{"id":53,"uris":["http://zotero.org/users/local/V6BayNrH/items/X4VWJHPA"],"itemData":{"id":53,"type":"article-journal","abstract":"The measurement of bone mineral density (BMD) by dual-energy X-ray absorptiometry (DXA) is the Medical Assessment Test used at the NASA Johnson Space Center to evaluate whether prolonged exposure to spaceflight increases the risk for premature osteoporosis in International Space Station (ISS) astronauts. The DXA scans of crewmembers' BMD during the first decade of the ISS existence showed precipitous declines in BMD for the hip and spine after the typical 6-mo missions. However, a concern exists that skeletal integrity cannot be sufficiently assessed solely by DXA measurement of BMD. Consequently, use of relatively new research technologies is being proposed to NASA for risk surveillance and to enhance long-term management of skeletal health in long-duration astronauts. Sibonga JD, Spector ER, Johnston SL, Tarver WJ. Evaluating bone loss in ISS astronauts.","container-title":"Aerospace Medicine and Human Performance","DOI":"10.3357/AMHP.EC06.2015","ISSN":"2375-6314","issue":"12 Suppl","journalAbbreviation":"Aerosp Med Hum Perform","language":"eng","note":"PMID: 26630194","page":"A38-A44","source":"PubMed","title":"Evaluating Bone Loss in ISS Astronauts","volume":"86","author":[{"family":"Sibonga","given":"Jean D."},{"family":"Spector","given":"Elisabeth R."},{"family":"Johnston","given":"Smith L."},{"family":"Tarver","given":"William J."}],"issued":{"date-parts":[["2015",12]]}}},{"id":69,"uris":["http://zotero.org/users/local/V6BayNrH/items/ZMR45YIE"],"itemData":{"id":69,"type":"article-journal","abstract":"The European Space Agency has recently announced to progress from low Earth orbit missions on the International Space Station to other mission scenarios such as exploration of the Moon or Mars. Therefore, the Moon is considered to be the next likely target for European human space explorations utilising, the Lunar surface twofold: As an operational test bed for further planetary explorations and to conduct research in a unique setting with 1/6th of Earth’s gravity field. Compared to microgravity (µg), only very little is known about the physiological effects of exposure to partial gravity (µg &lt; partial gravity &lt; 1 g). However, previous research studies and experiences made during the Apollo missions comprise a valuable source of information that should be taken into account when planning human space explorations to reduced gravity environments. This systematic review summarizes the different effects of partial gravity (0.1-0.4 g) on the human musculoskeletal, cardiovascular and respiratory system using data collected during the Apollo missions as well as outcomes from terrestrial models of reduced gravity with either 1 g or microgravity as a control. The evidence-based findings seek to facilitate decision making concerning the best medical and exercise support to maintain astronauts’ health during future missions in partial gravity.The initial search generated 1323 publication hits. Out of these 1323 publications, 43 studies were included into the present analysis and relevant data were extracted. None of the 43 included studies investigated long-term effects. Studies investigating the immediate effects of partial gravity exposure reveal that cardiopulmonary parameters such as heart rate, oxygen consumption, metabolic rate and cost of transport are reduced compared to 1 g. Biomechanical studies reveal that ground reaction forces, mechanical work, stance phase duration, stride frequency, duty factor and preferred walk-to-run transition speed are reduced compared to 1 g. Partial gravity exposure below 0.4 g seems to be insufficient to maintain musculoskeletal and cardiopulmonary properties in the long-term. To compensate for the anticipated lack of mechanical and metabolic stimuli some form of exercise countermeasure appears to be necessary in order to maintain reasonable astronauts’ health, and thus ensure both sufficient work performance and mission","container-title":"Frontiers in Physiology","DOI":"10.3389/fphys.2017.00583","ISSN":"1664-042X","journalAbbreviation":"Front. Physiol.","language":"English","note":"publisher: Frontiers","source":"Frontiers","title":"Human Biomechanical and Cardiopulmonary Responses to Partial Gravity – A Systematic Review","URL":"https://www.frontiersin.org/journals/physiology/articles/10.3389/fphys.2017.00583/full","volume":"8","author":[{"family":"Richter","given":"Charlotte"},{"family":"Braunstein","given":"Bjoern"},{"family":"Winnard","given":"Andrew"},{"family":"Nasser","given":"Mona"},{"family":"Weber","given":"Tobias"}],"accessed":{"date-parts":[["2025",11,15]]},"issued":{"date-parts":[["2017",8,15]]}}}],"schema":"https://github.com/citation-style-language/schema/raw/master/csl-citation.json"} </w:instrText>
      </w:r>
      <w:r w:rsidR="00BA73C8">
        <w:fldChar w:fldCharType="separate"/>
      </w:r>
      <w:r w:rsidR="00AA0BBB" w:rsidRPr="00AA0BBB">
        <w:t>[20], [21], [22], [23]</w:t>
      </w:r>
      <w:r w:rsidR="00BA73C8">
        <w:fldChar w:fldCharType="end"/>
      </w:r>
      <w:r w:rsidR="005B3054">
        <w:t xml:space="preserve">. </w:t>
      </w:r>
    </w:p>
    <w:p w14:paraId="1B9D34C6" w14:textId="77777777" w:rsidR="00972C26" w:rsidRPr="004F7DE7" w:rsidRDefault="00972C26" w:rsidP="00457BCA">
      <w:pPr>
        <w:pStyle w:val="Body"/>
      </w:pPr>
    </w:p>
    <w:p w14:paraId="6C1E4D8B" w14:textId="0D9A2DFF" w:rsidR="004F7DE7" w:rsidRDefault="00E8135E" w:rsidP="00457BCA">
      <w:pPr>
        <w:pStyle w:val="Body"/>
      </w:pPr>
      <w:r>
        <w:t xml:space="preserve">Given that, it is highly unethical to send people into space without understanding the effects of gravitational changes on the body. This paper discusses a </w:t>
      </w:r>
      <w:r w:rsidR="00515C74">
        <w:t xml:space="preserve">validated </w:t>
      </w:r>
      <w:r w:rsidR="005B3054">
        <w:t>prototype of a device that cultures cells under partial gravity and microgravity, enabling the correlation of specific cell behaviors with gravitational conditions</w:t>
      </w:r>
      <w:r>
        <w:t xml:space="preserve">. </w:t>
      </w:r>
    </w:p>
    <w:p w14:paraId="4FFAA8BA" w14:textId="77777777" w:rsidR="008A3C9C" w:rsidRDefault="008A3C9C" w:rsidP="00457BCA">
      <w:pPr>
        <w:pStyle w:val="Body"/>
      </w:pPr>
    </w:p>
    <w:p w14:paraId="4C103253" w14:textId="77777777" w:rsidR="008B4BB1" w:rsidRPr="00C63BE6" w:rsidRDefault="008B4BB1" w:rsidP="00457BCA">
      <w:pPr>
        <w:pStyle w:val="Body"/>
      </w:pPr>
    </w:p>
    <w:p w14:paraId="2BD03EC9" w14:textId="65F3477D" w:rsidR="008B4BB1" w:rsidRDefault="00F721AE" w:rsidP="002F5EA2">
      <w:pPr>
        <w:pStyle w:val="Heading2"/>
      </w:pPr>
      <w:bookmarkStart w:id="53" w:name="_Toc207028364"/>
      <w:bookmarkStart w:id="54" w:name="_Toc208139125"/>
      <w:bookmarkStart w:id="55" w:name="_Toc208139550"/>
      <w:bookmarkStart w:id="56" w:name="_Toc208174896"/>
      <w:bookmarkStart w:id="57" w:name="_Toc216063872"/>
      <w:r>
        <w:t>B</w:t>
      </w:r>
      <w:r w:rsidR="00532617">
        <w:t>ackground</w:t>
      </w:r>
      <w:bookmarkEnd w:id="53"/>
      <w:bookmarkEnd w:id="54"/>
      <w:bookmarkEnd w:id="55"/>
      <w:bookmarkEnd w:id="56"/>
      <w:bookmarkEnd w:id="57"/>
    </w:p>
    <w:p w14:paraId="51108119" w14:textId="77777777" w:rsidR="00374B80" w:rsidRPr="00374B80" w:rsidRDefault="00374B80" w:rsidP="00374B80"/>
    <w:p w14:paraId="72A93318" w14:textId="40B3D3D8" w:rsidR="00C03B41" w:rsidRPr="004F7DE7" w:rsidRDefault="00A52BBD" w:rsidP="00AA0BBB">
      <w:pPr>
        <w:pStyle w:val="Body"/>
      </w:pPr>
      <w:r>
        <w:t xml:space="preserve">Understanding the effects of partial gravity on humans is less </w:t>
      </w:r>
      <w:r w:rsidR="00F5195F">
        <w:t>well studied due to the high costs of</w:t>
      </w:r>
      <w:r>
        <w:t xml:space="preserve"> conducting tests in partial or microgravity environments. Between 1960 and 1973, the research experience and studies gained during the Apollo missions—focused on lunar exploration—provided valuable insights into the diverse effects of partial gravity on the human musculoskeletal, cardiovascular, and respiratory systems, employing either microgravity or Earth’s gravity as controls </w:t>
      </w:r>
      <w:r w:rsidR="00F5195F">
        <w:fldChar w:fldCharType="begin"/>
      </w:r>
      <w:r w:rsidR="00AA0BBB">
        <w:instrText xml:space="preserve"> ADDIN ZOTERO_ITEM CSL_CITATION {"citationID":"d8rPkGBh","properties":{"formattedCitation":"[23], [24]","plainCitation":"[23], [24]","noteIndex":0},"citationItems":[{"id":69,"uris":["http://zotero.org/users/local/V6BayNrH/items/ZMR45YIE"],"itemData":{"id":69,"type":"article-journal","abstract":"The European Space Agency has recently announced to progress from low Earth orbit missions on the International Space Station to other mission scenarios such as exploration of the Moon or Mars. Therefore, the Moon is considered to be the next likely target for European human space explorations utilising, the Lunar surface twofold: As an operational test bed for further planetary explorations and to conduct research in a unique setting with 1/6th of Earth’s gravity field. Compared to microgravity (µg), only very little is known about the physiological effects of exposure to partial gravity (µg &lt; partial gravity &lt; 1 g). However, previous research studies and experiences made during the Apollo missions comprise a valuable source of information that should be taken into account when planning human space explorations to reduced gravity environments. This systematic review summarizes the different effects of partial gravity (0.1-0.4 g) on the human musculoskeletal, cardiovascular and respiratory system using data collected during the Apollo missions as well as outcomes from terrestrial models of reduced gravity with either 1 g or microgravity as a control. The evidence-based findings seek to facilitate decision making concerning the best medical and exercise support to maintain astronauts’ health during future missions in partial gravity.The initial search generated 1323 publication hits. Out of these 1323 publications, 43 studies were included into the present analysis and relevant data were extracted. None of the 43 included studies investigated long-term effects. Studies investigating the immediate effects of partial gravity exposure reveal that cardiopulmonary parameters such as heart rate, oxygen consumption, metabolic rate and cost of transport are reduced compared to 1 g. Biomechanical studies reveal that ground reaction forces, mechanical work, stance phase duration, stride frequency, duty factor and preferred walk-to-run transition speed are reduced compared to 1 g. Partial gravity exposure below 0.4 g seems to be insufficient to maintain musculoskeletal and cardiopulmonary properties in the long-term. To compensate for the anticipated lack of mechanical and metabolic stimuli some form of exercise countermeasure appears to be necessary in order to maintain reasonable astronauts’ health, and thus ensure both sufficient work performance and mission","container-title":"Frontiers in Physiology","DOI":"10.3389/fphys.2017.00583","ISSN":"1664-042X","journalAbbreviation":"Front. Physiol.","language":"English","note":"publisher: Frontiers","source":"Frontiers","title":"Human Biomechanical and Cardiopulmonary Responses to Partial Gravity – A Systematic Review","URL":"https://www.frontiersin.org/journals/physiology/articles/10.3389/fphys.2017.00583/full","volume":"8","author":[{"family":"Richter","given":"Charlotte"},{"family":"Braunstein","given":"Bjoern"},{"family":"Winnard","given":"Andrew"},{"family":"Nasser","given":"Mona"},{"family":"Weber","given":"Tobias"}],"accessed":{"date-parts":[["2025",11,15]]},"issued":{"date-parts":[["2017",8,15]]}}},{"id":57,"uris":["http://zotero.org/users/local/V6BayNrH/items/MI45BWZ9"],"itemData":{"id":57,"type":"post-weblog","abstract":"Climb aboard the Lunar Rover…","language":"en-US","note":"section: Apollo","title":"Apollo 15: Mission Details - NASA","title-short":"Apollo 15","URL":"https://www.nasa.gov/missions/apollo/apollo-15-mission-details/","accessed":{"date-parts":[["2025",11,15]]},"issued":{"date-parts":[["2009",7,8]]}}}],"schema":"https://github.com/citation-style-language/schema/raw/master/csl-citation.json"} </w:instrText>
      </w:r>
      <w:r w:rsidR="00F5195F">
        <w:fldChar w:fldCharType="separate"/>
      </w:r>
      <w:r w:rsidR="00AA0BBB" w:rsidRPr="00AA0BBB">
        <w:t>[23], [24]</w:t>
      </w:r>
      <w:r w:rsidR="00F5195F">
        <w:fldChar w:fldCharType="end"/>
      </w:r>
      <w:r w:rsidR="00F5195F">
        <w:t>.</w:t>
      </w:r>
      <w:r>
        <w:t xml:space="preserve"> However, the Apollo missions cost approximately $25.4 billion in 1969, equivalent to roughly $217 billion in 2024 </w:t>
      </w:r>
      <w:r w:rsidR="006737E0">
        <w:fldChar w:fldCharType="begin"/>
      </w:r>
      <w:r w:rsidR="006737E0">
        <w:instrText xml:space="preserve"> ADDIN ZOTERO_ITEM CSL_CITATION {"citationID":"CrdzKB5T","properties":{"formattedCitation":"[25]","plainCitation":"[25]","noteIndex":0},"citationItems":[{"id":61,"uris":["http://zotero.org/users/local/V6BayNrH/items/RGWE7C24"],"itemData":{"id":61,"type":"post-weblog","abstract":"This article examines the Apollo program's costs, categorizing them and adjusting for inflation to present an updated financial overview as of 2024.","container-title":"Apollo11Space","language":"en-US","title":"Apollo Program Costs (New Data 1969 vs 2024)","URL":"https://apollo11space.com/apollo-program-costs-new-data-1969-vs-2024/","author":[{"family":"Apollo11Space","given":""}],"accessed":{"date-parts":[["2025",11,15]]},"issued":{"date-parts":[["2024",3,10]]}}}],"schema":"https://github.com/citation-style-language/schema/raw/master/csl-citation.json"} </w:instrText>
      </w:r>
      <w:r w:rsidR="006737E0">
        <w:fldChar w:fldCharType="separate"/>
      </w:r>
      <w:r w:rsidR="006737E0" w:rsidRPr="006737E0">
        <w:t>[25]</w:t>
      </w:r>
      <w:r w:rsidR="006737E0">
        <w:fldChar w:fldCharType="end"/>
      </w:r>
      <w:r>
        <w:t xml:space="preserve">. Following these missions, despite the lack of subsequent lunar landings, the failures in early missions facilitated advancements in spacecraft design, including the incorporation of additional protective layers and the development of new, safer materials, </w:t>
      </w:r>
      <w:r w:rsidR="0039751F">
        <w:t>as well as</w:t>
      </w:r>
      <w:r>
        <w:t xml:space="preserve"> the integration of computer systems for troubleshooting purposes </w:t>
      </w:r>
      <w:r w:rsidR="003C3A1A">
        <w:fldChar w:fldCharType="begin"/>
      </w:r>
      <w:r w:rsidR="003C3A1A">
        <w:instrText xml:space="preserve"> ADDIN ZOTERO_ITEM CSL_CITATION {"citationID":"0m5ViANt","properties":{"formattedCitation":"[26]","plainCitation":"[26]","noteIndex":0},"citationItems":[{"id":63,"uris":["http://zotero.org/users/local/V6BayNrH/items/IEUW5IGJ"],"itemData":{"id":63,"type":"post-weblog","abstract":"Apollo's Failures: NASA's Crucial Lessons from Moon Mission Setbacks that Shaped Future Space Exploration","container-title":"Apollo11Space","language":"en-US","title":"Apollo Program Failures and Lessons Learned: NASA's Journey to the Moon","title-short":"Apollo Program Failures and Lessons Learned","URL":"https://apollo11space.com/apollo-program-failures-and-lessons-learned-nasas-journey-to-the-moon/","author":[{"family":"Apollo11Space","given":""}],"accessed":{"date-parts":[["2025",11,15]]},"issued":{"date-parts":[["2024",8,18]]}}}],"schema":"https://github.com/citation-style-language/schema/raw/master/csl-citation.json"} </w:instrText>
      </w:r>
      <w:r w:rsidR="003C3A1A">
        <w:fldChar w:fldCharType="separate"/>
      </w:r>
      <w:r w:rsidR="003C3A1A" w:rsidRPr="003C3A1A">
        <w:t>[26]</w:t>
      </w:r>
      <w:r w:rsidR="003C3A1A">
        <w:fldChar w:fldCharType="end"/>
      </w:r>
      <w:r>
        <w:t xml:space="preserve">. In 2019, the health impacts of a year-long space mission were examined at </w:t>
      </w:r>
      <w:r w:rsidR="0039751F">
        <w:t xml:space="preserve">both </w:t>
      </w:r>
      <w:r>
        <w:t>the molecular and psychological levels by comparing the DNA sequences of twin brothers</w:t>
      </w:r>
      <w:r w:rsidR="0039751F">
        <w:t xml:space="preserve">, </w:t>
      </w:r>
      <w:r>
        <w:t>Mark and Scott Kelly</w:t>
      </w:r>
      <w:r w:rsidR="0039751F">
        <w:t xml:space="preserve">, </w:t>
      </w:r>
      <w:r>
        <w:t xml:space="preserve">with Mark Kelly remaining on Earth serving as the control, and Scott Kelly participating in spaceflight </w:t>
      </w:r>
      <w:r w:rsidR="00D7797D">
        <w:fldChar w:fldCharType="begin"/>
      </w:r>
      <w:r w:rsidR="00AA0BBB">
        <w:instrText xml:space="preserve"> ADDIN ZOTERO_ITEM CSL_CITATION {"citationID":"Alo4OTsu","properties":{"formattedCitation":"[27], [28]","plainCitation":"[27], [28]","noteIndex":0},"citationItems":[{"id":67,"uris":["http://zotero.org/users/local/V6BayNrH/items/LFIC7BM9"],"itemData":{"id":67,"type":"post-weblog","abstract":"NASA's year-long Twins Study compared identical twins – Scott and Mark Kelly – while Scott was in space and Mark was on Earth.","language":"en-US","note":"section: Humans in Space","title":"Twins Study - NASA","URL":"https://www.nasa.gov/humans-in-space/twins-study/","accessed":{"date-parts":[["2025",11,15]]}}},{"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D7797D">
        <w:fldChar w:fldCharType="separate"/>
      </w:r>
      <w:r w:rsidR="00AA0BBB" w:rsidRPr="00AA0BBB">
        <w:t>[27], [28]</w:t>
      </w:r>
      <w:r w:rsidR="00D7797D">
        <w:fldChar w:fldCharType="end"/>
      </w:r>
      <w:r w:rsidR="00DD3271">
        <w:t>.</w:t>
      </w:r>
      <w:r>
        <w:t xml:space="preserve"> The study revealed that extensive </w:t>
      </w:r>
      <w:r w:rsidR="0039751F">
        <w:t xml:space="preserve">changes in </w:t>
      </w:r>
      <w:r>
        <w:t xml:space="preserve">multisystem and gene expression occur during spaceflight </w:t>
      </w:r>
      <w:r w:rsidR="00DD3271">
        <w:fldChar w:fldCharType="begin"/>
      </w:r>
      <w:r w:rsidR="00AA0BBB">
        <w:instrText xml:space="preserve"> ADDIN ZOTERO_ITEM CSL_CITATION {"citationID":"XQrjYCgX","properties":{"formattedCitation":"[28]","plainCitation":"[28]","noteIndex":0},"citationItems":[{"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DD3271">
        <w:fldChar w:fldCharType="separate"/>
      </w:r>
      <w:r w:rsidR="00AA0BBB" w:rsidRPr="00AA0BBB">
        <w:t>[28]</w:t>
      </w:r>
      <w:r w:rsidR="00DD3271">
        <w:fldChar w:fldCharType="end"/>
      </w:r>
      <w:r>
        <w:t xml:space="preserve">. Astronauts may face risks including mitochondrial dysfunction, immunological stress, vascular modifications, fluid shifts, and cognitive performance decline, </w:t>
      </w:r>
      <w:r w:rsidR="0039751F">
        <w:t>as well as</w:t>
      </w:r>
      <w:r>
        <w:t xml:space="preserve"> alterations in telomere length, gene regulation, and genome integrity </w:t>
      </w:r>
      <w:r w:rsidR="00F216A6">
        <w:fldChar w:fldCharType="begin"/>
      </w:r>
      <w:r w:rsidR="00AA0BBB">
        <w:instrText xml:space="preserve"> ADDIN ZOTERO_ITEM CSL_CITATION {"citationID":"LTB5KNpB","properties":{"formattedCitation":"[28]","plainCitation":"[28]","noteIndex":0},"citationItems":[{"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F216A6">
        <w:fldChar w:fldCharType="separate"/>
      </w:r>
      <w:r w:rsidR="00AA0BBB" w:rsidRPr="00AA0BBB">
        <w:t>[28]</w:t>
      </w:r>
      <w:r w:rsidR="00F216A6">
        <w:fldChar w:fldCharType="end"/>
      </w:r>
      <w:r>
        <w:t xml:space="preserve">.  </w:t>
      </w:r>
    </w:p>
    <w:p w14:paraId="16C347D4" w14:textId="77777777" w:rsidR="008044C7" w:rsidRPr="004F7DE7" w:rsidRDefault="008044C7" w:rsidP="00457BCA">
      <w:pPr>
        <w:pStyle w:val="Body"/>
      </w:pPr>
    </w:p>
    <w:p w14:paraId="471C05E9" w14:textId="13888FA0" w:rsidR="00A26CA4" w:rsidRDefault="00A9016F" w:rsidP="00AA0BBB">
      <w:pPr>
        <w:pStyle w:val="Body"/>
      </w:pPr>
      <w:r>
        <w:t xml:space="preserve">Given the </w:t>
      </w:r>
      <w:r w:rsidR="000D4279">
        <w:t>costs and decommissioning of the ISS, researchers endeavored to replicate partial gravity conditions on Earth, such as using a pulley-spring system to simulate partial gravity for rodents (see</w:t>
      </w:r>
      <w:r>
        <w:t xml:space="preserve"> </w:t>
      </w:r>
      <w:r w:rsidR="00F216A6">
        <w:rPr>
          <w:u w:val="single"/>
        </w:rPr>
        <w:t>Figure 1</w:t>
      </w:r>
      <w:r>
        <w:t xml:space="preserve">) </w:t>
      </w:r>
      <w:r w:rsidR="0092665A">
        <w:fldChar w:fldCharType="begin"/>
      </w:r>
      <w:r w:rsidR="00AA0BBB">
        <w:instrText xml:space="preserve"> ADDIN ZOTERO_ITEM CSL_CITATION {"citationID":"DUCU5bZ7","properties":{"formattedCitation":"[23], [29]","plainCitation":"[23], [29]","noteIndex":0},"citationItems":[{"id":71,"uris":["http://zotero.org/users/local/V6BayNrH/items/UN5JCJFS"],"itemData":{"id":71,"type":"article-journal","abstract":"The return to the Moon and the landing on Mars has emphasized the need for greater attention to the effects of partial gravity on human health. Here, we sought to devise a new type of simulated partial gravity apparatus that could more efficiently and accurately provide a partial gravity environment for rat hindlimbs. The new apparatus uses a pulley system and tail suspension to create the simulated partial gravity of the rat’s hind limbs by varying the weight in a balance container attached to the pulley system. An experiment was designed to verify the reliability and stability of the new apparatus. In this experiment, 25 seven-week-old male Wistar Hannover rats were randomly divided into five groups (n = 5 per group): hindlimb full weight-bearing control (1G), sham (1G), and the simulated gravity groups including Mars (3/8G), Moon (1/6G), and interplanetary space (microgravity: µG). The levels of partial gravity experienced by rat hindlimbs in the Mars and Moon groups were provided by a novel simulated partial gravity device. Changes in bone parameters [overall bone mineral density (BMD), trabecular BMD, cortical BMD, cortical bone thickness, minimum moment of area (MMA), and polar moment of area (PMA)] were evaluated using computed tomography in all rats at the proximal, middle, and distal regions of femur and tibia. Reduced gravity led to decreases in bone parameters (overall BMD, trabecular BMD, cortical BMD, MMA, and PMA) in the simulated gravity groups, mainly in distal femur and proximal tibia. The proximal tibia, MMA, and PMA findings indicated greater weakness in the µG group than in the Mars group. The sham group design also excluded the decrease in lower limb bone parameters caused by the suspension attachment of the rat’s tail. The new simulated partial gravity apparatus can provide a continuous and stable level of partial gravity. It offers a reliable and valuable model for studying the effects of extraterrestrial gravity environments on humans.","container-title":"Frontiers in Cell and Developmental Biology","DOI":"10.3389/fcell.2022.965656","ISSN":"2296-634X","journalAbbreviation":"Front Cell Dev Biol","note":"PMID: 36120559\nPMCID: PMC9472129","page":"965656","source":"PubMed Central","title":"A new type of simulated partial gravity apparatus for rats based on a pully-spring system","volume":"10","author":[{"family":"Zhang","given":"Shenke"},{"family":"Adachi","given":"Takuya"},{"family":"Zhang","given":"Shengli"},{"family":"Yoshida","given":"Yukari"},{"family":"Takahashi","given":"Akihisa"}],"issued":{"date-parts":[["2022",8,31]]}}},{"id":69,"uris":["http://zotero.org/users/local/V6BayNrH/items/ZMR45YIE"],"itemData":{"id":69,"type":"article-journal","abstract":"The European Space Agency has recently announced to progress from low Earth orbit missions on the International Space Station to other mission scenarios such as exploration of the Moon or Mars. Therefore, the Moon is considered to be the next likely target for European human space explorations utilising, the Lunar surface twofold: As an operational test bed for further planetary explorations and to conduct research in a unique setting with 1/6th of Earth’s gravity field. Compared to microgravity (µg), only very little is known about the physiological effects of exposure to partial gravity (µg &lt; partial gravity &lt; 1 g). However, previous research studies and experiences made during the Apollo missions comprise a valuable source of information that should be taken into account when planning human space explorations to reduced gravity environments. This systematic review summarizes the different effects of partial gravity (0.1-0.4 g) on the human musculoskeletal, cardiovascular and respiratory system using data collected during the Apollo missions as well as outcomes from terrestrial models of reduced gravity with either 1 g or microgravity as a control. The evidence-based findings seek to facilitate decision making concerning the best medical and exercise support to maintain astronauts’ health during future missions in partial gravity.The initial search generated 1323 publication hits. Out of these 1323 publications, 43 studies were included into the present analysis and relevant data were extracted. None of the 43 included studies investigated long-term effects. Studies investigating the immediate effects of partial gravity exposure reveal that cardiopulmonary parameters such as heart rate, oxygen consumption, metabolic rate and cost of transport are reduced compared to 1 g. Biomechanical studies reveal that ground reaction forces, mechanical work, stance phase duration, stride frequency, duty factor and preferred walk-to-run transition speed are reduced compared to 1 g. Partial gravity exposure below 0.4 g seems to be insufficient to maintain musculoskeletal and cardiopulmonary properties in the long-term. To compensate for the anticipated lack of mechanical and metabolic stimuli some form of exercise countermeasure appears to be necessary in order to maintain reasonable astronauts’ health, and thus ensure both sufficient work performance and mission","container-title":"Frontiers in Physiology","DOI":"10.3389/fphys.2017.00583","ISSN":"1664-042X","journalAbbreviation":"Front. Physiol.","language":"English","note":"publisher: Frontiers","source":"Frontiers","title":"Human Biomechanical and Cardiopulmonary Responses to Partial Gravity – A Systematic Review","URL":"https://www.frontiersin.org/journals/physiology/articles/10.3389/fphys.2017.00583/full","volume":"8","author":[{"family":"Richter","given":"Charlotte"},{"family":"Braunstein","given":"Bjoern"},{"family":"Winnard","given":"Andrew"},{"family":"Nasser","given":"Mona"},{"family":"Weber","given":"Tobias"}],"accessed":{"date-parts":[["2025",11,15]]},"issued":{"date-parts":[["2017",8,15]]}}}],"schema":"https://github.com/citation-style-language/schema/raw/master/csl-citation.json"} </w:instrText>
      </w:r>
      <w:r w:rsidR="0092665A">
        <w:fldChar w:fldCharType="separate"/>
      </w:r>
      <w:r w:rsidR="00AA0BBB" w:rsidRPr="00AA0BBB">
        <w:t>[23], [29]</w:t>
      </w:r>
      <w:r w:rsidR="0092665A">
        <w:fldChar w:fldCharType="end"/>
      </w:r>
      <w:r>
        <w:t xml:space="preserve">. However, a limitation of the apparatus was that only the tail was suspended rather than the entire body, resulting in a weight shift within the rodent’s body and thus failing to provide a truly accurate simulation </w:t>
      </w:r>
      <w:r w:rsidR="00FE2C72">
        <w:fldChar w:fldCharType="begin"/>
      </w:r>
      <w:r w:rsidR="00942DF6">
        <w:instrText xml:space="preserve"> ADDIN ZOTERO_ITEM CSL_CITATION {"citationID":"3aoFzqUC","properties":{"formattedCitation":"[29]","plainCitation":"[29]","noteIndex":0},"citationItems":[{"id":71,"uris":["http://zotero.org/users/local/V6BayNrH/items/UN5JCJFS"],"itemData":{"id":71,"type":"article-journal","abstract":"The return to the Moon and the landing on Mars has emphasized the need for greater attention to the effects of partial gravity on human health. Here, we sought to devise a new type of simulated partial gravity apparatus that could more efficiently and accurately provide a partial gravity environment for rat hindlimbs. The new apparatus uses a pulley system and tail suspension to create the simulated partial gravity of the rat’s hind limbs by varying the weight in a balance container attached to the pulley system. An experiment was designed to verify the reliability and stability of the new apparatus. In this experiment, 25 seven-week-old male Wistar Hannover rats were randomly divided into five groups (n = 5 per group): hindlimb full weight-bearing control (1G), sham (1G), and the simulated gravity groups including Mars (3/8G), Moon (1/6G), and interplanetary space (microgravity: µG). The levels of partial gravity experienced by rat hindlimbs in the Mars and Moon groups were provided by a novel simulated partial gravity device. Changes in bone parameters [overall bone mineral density (BMD), trabecular BMD, cortical BMD, cortical bone thickness, minimum moment of area (MMA), and polar moment of area (PMA)] were evaluated using computed tomography in all rats at the proximal, middle, and distal regions of femur and tibia. Reduced gravity led to decreases in bone parameters (overall BMD, trabecular BMD, cortical BMD, MMA, and PMA) in the simulated gravity groups, mainly in distal femur and proximal tibia. The proximal tibia, MMA, and PMA findings indicated greater weakness in the µG group than in the Mars group. The sham group design also excluded the decrease in lower limb bone parameters caused by the suspension attachment of the rat’s tail. The new simulated partial gravity apparatus can provide a continuous and stable level of partial gravity. It offers a reliable and valuable model for studying the effects of extraterrestrial gravity environments on humans.","container-title":"Frontiers in Cell and Developmental Biology","DOI":"10.3389/fcell.2022.965656","ISSN":"2296-634X","journalAbbreviation":"Front Cell Dev Biol","note":"PMID: 36120559\nPMCID: PMC9472129","page":"965656","source":"PubMed Central","title":"A new type of simulated partial gravity apparatus for rats based on a pully-spring system","volume":"10","author":[{"family":"Zhang","given":"Shenke"},{"family":"Adachi","given":"Takuya"},{"family":"Zhang","given":"Shengli"},{"family":"Yoshida","given":"Yukari"},{"family":"Takahashi","given":"Akihisa"}],"issued":{"date-parts":[["2022",8,31]]}}}],"schema":"https://github.com/citation-style-language/schema/raw/master/csl-citation.json"} </w:instrText>
      </w:r>
      <w:r w:rsidR="00FE2C72">
        <w:fldChar w:fldCharType="separate"/>
      </w:r>
      <w:r w:rsidR="00FE2C72" w:rsidRPr="0092665A">
        <w:t>[29]</w:t>
      </w:r>
      <w:r w:rsidR="00FE2C72">
        <w:fldChar w:fldCharType="end"/>
      </w:r>
      <w:r>
        <w:t xml:space="preserve">. </w:t>
      </w:r>
    </w:p>
    <w:p w14:paraId="4B389CA1" w14:textId="24676B01" w:rsidR="008A3C9C" w:rsidRDefault="008A3C9C">
      <w:pPr>
        <w:spacing w:after="160" w:line="278" w:lineRule="auto"/>
        <w:rPr>
          <w:rFonts w:eastAsiaTheme="majorEastAsia" w:cstheme="majorBidi"/>
          <w:i/>
          <w:iCs/>
          <w:sz w:val="24"/>
          <w:szCs w:val="24"/>
          <w:u w:val="single"/>
        </w:rPr>
      </w:pPr>
    </w:p>
    <w:p w14:paraId="46DEC021" w14:textId="77777777" w:rsidR="002F5EA2" w:rsidRDefault="002F5EA2">
      <w:pPr>
        <w:spacing w:after="160" w:line="278" w:lineRule="auto"/>
        <w:rPr>
          <w:rFonts w:eastAsiaTheme="majorEastAsia" w:cstheme="majorBidi"/>
          <w:i/>
          <w:iCs/>
          <w:sz w:val="24"/>
          <w:szCs w:val="24"/>
          <w:u w:val="single"/>
        </w:rPr>
      </w:pPr>
    </w:p>
    <w:p w14:paraId="56BA6CCD" w14:textId="77777777" w:rsidR="008A3C9C" w:rsidRPr="008A3C9C" w:rsidRDefault="008A3C9C" w:rsidP="008A3C9C"/>
    <w:p w14:paraId="2082B9D5" w14:textId="77777777" w:rsidR="00272BBF" w:rsidRDefault="00E43F34" w:rsidP="00CB0990">
      <w:pPr>
        <w:pStyle w:val="Body"/>
        <w:jc w:val="center"/>
      </w:pPr>
      <w:r w:rsidRPr="004F7DE7">
        <w:rPr>
          <w:noProof/>
        </w:rPr>
        <w:drawing>
          <wp:inline distT="0" distB="0" distL="0" distR="0" wp14:anchorId="3231F1E2" wp14:editId="6FFC6ACD">
            <wp:extent cx="3427142" cy="1336113"/>
            <wp:effectExtent l="0" t="0" r="1905" b="0"/>
            <wp:docPr id="1737882578" name="Picture 1" descr="A white rats with a long nee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882578" name="Picture 1" descr="A white rats with a long needle&#10;&#10;AI-generated content may be incorrect."/>
                    <pic:cNvPicPr/>
                  </pic:nvPicPr>
                  <pic:blipFill rotWithShape="1">
                    <a:blip r:embed="rId14">
                      <a:extLst>
                        <a:ext uri="{28A0092B-C50C-407E-A947-70E740481C1C}">
                          <a14:useLocalDpi xmlns:a14="http://schemas.microsoft.com/office/drawing/2010/main" val="0"/>
                        </a:ext>
                      </a:extLst>
                    </a:blip>
                    <a:srcRect l="3037"/>
                    <a:stretch>
                      <a:fillRect/>
                    </a:stretch>
                  </pic:blipFill>
                  <pic:spPr bwMode="auto">
                    <a:xfrm>
                      <a:off x="0" y="0"/>
                      <a:ext cx="3456582" cy="1347591"/>
                    </a:xfrm>
                    <a:prstGeom prst="rect">
                      <a:avLst/>
                    </a:prstGeom>
                    <a:ln>
                      <a:noFill/>
                    </a:ln>
                    <a:extLst>
                      <a:ext uri="{53640926-AAD7-44D8-BBD7-CCE9431645EC}">
                        <a14:shadowObscured xmlns:a14="http://schemas.microsoft.com/office/drawing/2010/main"/>
                      </a:ext>
                    </a:extLst>
                  </pic:spPr>
                </pic:pic>
              </a:graphicData>
            </a:graphic>
          </wp:inline>
        </w:drawing>
      </w:r>
      <w:bookmarkStart w:id="58" w:name="_Toc208174587"/>
    </w:p>
    <w:p w14:paraId="7561F2BD" w14:textId="654D2204" w:rsidR="00272BBF" w:rsidRDefault="00272BBF" w:rsidP="00272BBF">
      <w:pPr>
        <w:pStyle w:val="Caption"/>
        <w:jc w:val="left"/>
      </w:pPr>
      <w:bookmarkStart w:id="59" w:name="_Toc216063013"/>
      <w:r>
        <w:t xml:space="preserve">Figure </w:t>
      </w:r>
      <w:fldSimple w:instr=" SEQ Figure \* ARABIC ">
        <w:r w:rsidR="00E36C6C">
          <w:rPr>
            <w:noProof/>
          </w:rPr>
          <w:t>1</w:t>
        </w:r>
      </w:fldSimple>
      <w:r>
        <w:t xml:space="preserve">. </w:t>
      </w:r>
      <w:r w:rsidRPr="006A7CAC">
        <w:t>Experimental Design for Simulated Partial Gravity Apparatus for Rats</w:t>
      </w:r>
      <w:bookmarkEnd w:id="59"/>
      <w:r>
        <w:t xml:space="preserve"> </w:t>
      </w:r>
    </w:p>
    <w:p w14:paraId="4BCCF7DF" w14:textId="4E023010" w:rsidR="00EB72B0" w:rsidRDefault="00272BBF" w:rsidP="00CB0990">
      <w:pPr>
        <w:pStyle w:val="Body"/>
        <w:ind w:firstLine="0"/>
      </w:pPr>
      <w:r>
        <w:t xml:space="preserve">The figure </w:t>
      </w:r>
      <w:r w:rsidR="00A26CA4" w:rsidRPr="004F7DE7">
        <w:t xml:space="preserve">shows the groups of experimental rats </w:t>
      </w:r>
      <w:r w:rsidR="00A26CA4" w:rsidRPr="004F7DE7">
        <w:rPr>
          <w:noProof/>
        </w:rPr>
        <w:t xml:space="preserve">with </w:t>
      </w:r>
      <w:r w:rsidR="00C67C40" w:rsidRPr="004F7DE7">
        <w:rPr>
          <w:noProof/>
        </w:rPr>
        <w:t>(i)</w:t>
      </w:r>
      <w:r w:rsidR="00C67C40">
        <w:rPr>
          <w:noProof/>
        </w:rPr>
        <w:t xml:space="preserve"> </w:t>
      </w:r>
      <w:r w:rsidR="00A26CA4" w:rsidRPr="004F7DE7">
        <w:rPr>
          <w:noProof/>
        </w:rPr>
        <w:t>the Control group (</w:t>
      </w:r>
      <m:oMath>
        <m:r>
          <w:rPr>
            <w:rFonts w:ascii="Cambria Math" w:hAnsi="Cambria Math"/>
            <w:noProof/>
          </w:rPr>
          <m:t>1</m:t>
        </m:r>
        <m:r>
          <w:rPr>
            <w:rFonts w:ascii="Cambria Math" w:hAnsi="Cambria Math"/>
          </w:rPr>
          <m:t>G</m:t>
        </m:r>
      </m:oMath>
      <w:r w:rsidR="00A26CA4" w:rsidRPr="004F7DE7">
        <w:rPr>
          <w:noProof/>
        </w:rPr>
        <w:t xml:space="preserve">); </w:t>
      </w:r>
      <w:r w:rsidR="00C67C40" w:rsidRPr="004F7DE7">
        <w:rPr>
          <w:noProof/>
        </w:rPr>
        <w:t>(ii)</w:t>
      </w:r>
      <w:r w:rsidR="00C67C40">
        <w:rPr>
          <w:noProof/>
        </w:rPr>
        <w:t xml:space="preserve"> </w:t>
      </w:r>
      <w:r w:rsidR="00A26CA4" w:rsidRPr="004F7DE7">
        <w:rPr>
          <w:noProof/>
        </w:rPr>
        <w:t>the sham group with SA (</w:t>
      </w:r>
      <m:oMath>
        <m:r>
          <w:rPr>
            <w:rFonts w:ascii="Cambria Math" w:hAnsi="Cambria Math"/>
            <w:noProof/>
          </w:rPr>
          <m:t>1</m:t>
        </m:r>
        <m:r>
          <w:rPr>
            <w:rFonts w:ascii="Cambria Math" w:hAnsi="Cambria Math"/>
          </w:rPr>
          <m:t>G</m:t>
        </m:r>
      </m:oMath>
      <w:r w:rsidR="00A26CA4" w:rsidRPr="004F7DE7">
        <w:rPr>
          <w:noProof/>
        </w:rPr>
        <w:t xml:space="preserve">); </w:t>
      </w:r>
      <w:r w:rsidR="00C67C40" w:rsidRPr="004F7DE7">
        <w:rPr>
          <w:noProof/>
        </w:rPr>
        <w:t>(iii)</w:t>
      </w:r>
      <w:r w:rsidR="00C67C40">
        <w:rPr>
          <w:noProof/>
        </w:rPr>
        <w:t xml:space="preserve"> </w:t>
      </w:r>
      <w:r w:rsidR="00A26CA4" w:rsidRPr="004F7DE7">
        <w:rPr>
          <w:noProof/>
        </w:rPr>
        <w:t>the Mars group (</w:t>
      </w:r>
      <m:oMath>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m:t>
            </m:r>
          </m:den>
        </m:f>
        <m:r>
          <w:rPr>
            <w:rFonts w:ascii="Cambria Math" w:hAnsi="Cambria Math"/>
            <w:sz w:val="20"/>
            <w:szCs w:val="20"/>
          </w:rPr>
          <m:t>G</m:t>
        </m:r>
      </m:oMath>
      <w:r w:rsidR="00A26CA4" w:rsidRPr="004F7DE7">
        <w:rPr>
          <w:noProof/>
        </w:rPr>
        <w:t xml:space="preserve">); </w:t>
      </w:r>
      <w:r w:rsidR="00C67C40" w:rsidRPr="004F7DE7">
        <w:rPr>
          <w:noProof/>
        </w:rPr>
        <w:t>(iv)</w:t>
      </w:r>
      <w:r w:rsidR="00C67C40">
        <w:rPr>
          <w:noProof/>
        </w:rPr>
        <w:t xml:space="preserve"> </w:t>
      </w:r>
      <w:r w:rsidR="00A26CA4" w:rsidRPr="004F7DE7">
        <w:rPr>
          <w:noProof/>
        </w:rPr>
        <w:t>the Moon group (</w:t>
      </w:r>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6</m:t>
            </m:r>
          </m:den>
        </m:f>
        <m:r>
          <w:rPr>
            <w:rFonts w:ascii="Cambria Math" w:hAnsi="Cambria Math"/>
            <w:sz w:val="20"/>
            <w:szCs w:val="20"/>
          </w:rPr>
          <m:t>G</m:t>
        </m:r>
      </m:oMath>
      <w:r w:rsidR="00A26CA4" w:rsidRPr="004F7DE7">
        <w:rPr>
          <w:noProof/>
        </w:rPr>
        <w:t xml:space="preserve">); and </w:t>
      </w:r>
      <w:r w:rsidR="00C67C40" w:rsidRPr="004F7DE7">
        <w:rPr>
          <w:noProof/>
        </w:rPr>
        <w:t xml:space="preserve">(v) </w:t>
      </w:r>
      <w:r w:rsidR="00A26CA4" w:rsidRPr="004F7DE7">
        <w:rPr>
          <w:noProof/>
        </w:rPr>
        <w:t>the interplanetary space (</w:t>
      </w:r>
      <m:oMath>
        <m:r>
          <w:rPr>
            <w:rFonts w:ascii="Cambria Math" w:hAnsi="Cambria Math"/>
            <w:sz w:val="20"/>
            <w:szCs w:val="20"/>
          </w:rPr>
          <m:t>µG</m:t>
        </m:r>
      </m:oMath>
      <w:r w:rsidR="00A26CA4" w:rsidRPr="004F7DE7">
        <w:rPr>
          <w:noProof/>
        </w:rPr>
        <w:t xml:space="preserve">) group </w:t>
      </w:r>
      <w:r w:rsidR="005505A7">
        <w:rPr>
          <w:noProof/>
        </w:rPr>
        <w:fldChar w:fldCharType="begin"/>
      </w:r>
      <w:r w:rsidR="005505A7">
        <w:rPr>
          <w:noProof/>
        </w:rPr>
        <w:instrText xml:space="preserve"> ADDIN ZOTERO_ITEM CSL_CITATION {"citationID":"M4FfOsZt","properties":{"formattedCitation":"[29]","plainCitation":"[29]","noteIndex":0},"citationItems":[{"id":71,"uris":["http://zotero.org/users/local/V6BayNrH/items/UN5JCJFS"],"itemData":{"id":71,"type":"article-journal","abstract":"The return to the Moon and the landing on Mars has emphasized the need for greater attention to the effects of partial gravity on human health. Here, we sought to devise a new type of simulated partial gravity apparatus that could more efficiently and accurately provide a partial gravity environment for rat hindlimbs. The new apparatus uses a pulley system and tail suspension to create the simulated partial gravity of the rat’s hind limbs by varying the weight in a balance container attached to the pulley system. An experiment was designed to verify the reliability and stability of the new apparatus. In this experiment, 25 seven-week-old male Wistar Hannover rats were randomly divided into five groups (n = 5 per group): hindlimb full weight-bearing control (1G), sham (1G), and the simulated gravity groups including Mars (3/8G), Moon (1/6G), and interplanetary space (microgravity: µG). The levels of partial gravity experienced by rat hindlimbs in the Mars and Moon groups were provided by a novel simulated partial gravity device. Changes in bone parameters [overall bone mineral density (BMD), trabecular BMD, cortical BMD, cortical bone thickness, minimum moment of area (MMA), and polar moment of area (PMA)] were evaluated using computed tomography in all rats at the proximal, middle, and distal regions of femur and tibia. Reduced gravity led to decreases in bone parameters (overall BMD, trabecular BMD, cortical BMD, MMA, and PMA) in the simulated gravity groups, mainly in distal femur and proximal tibia. The proximal tibia, MMA, and PMA findings indicated greater weakness in the µG group than in the Mars group. The sham group design also excluded the decrease in lower limb bone parameters caused by the suspension attachment of the rat’s tail. The new simulated partial gravity apparatus can provide a continuous and stable level of partial gravity. It offers a reliable and valuable model for studying the effects of extraterrestrial gravity environments on humans.","container-title":"Frontiers in Cell and Developmental Biology","DOI":"10.3389/fcell.2022.965656","ISSN":"2296-634X","journalAbbreviation":"Front Cell Dev Biol","note":"PMID: 36120559\nPMCID: PMC9472129","page":"965656","source":"PubMed Central","title":"A new type of simulated partial gravity apparatus for rats based on a pully-spring system","volume":"10","author":[{"family":"Zhang","given":"Shenke"},{"family":"Adachi","given":"Takuya"},{"family":"Zhang","given":"Shengli"},{"family":"Yoshida","given":"Yukari"},{"family":"Takahashi","given":"Akihisa"}],"issued":{"date-parts":[["2022",8,31]]}}}],"schema":"https://github.com/citation-style-language/schema/raw/master/csl-citation.json"} </w:instrText>
      </w:r>
      <w:r w:rsidR="005505A7">
        <w:rPr>
          <w:noProof/>
        </w:rPr>
        <w:fldChar w:fldCharType="separate"/>
      </w:r>
      <w:r w:rsidR="005505A7" w:rsidRPr="005505A7">
        <w:t>[29]</w:t>
      </w:r>
      <w:r w:rsidR="005505A7">
        <w:rPr>
          <w:noProof/>
        </w:rPr>
        <w:fldChar w:fldCharType="end"/>
      </w:r>
      <w:r w:rsidR="00A26CA4" w:rsidRPr="004F7DE7">
        <w:rPr>
          <w:noProof/>
        </w:rPr>
        <w:t>.</w:t>
      </w:r>
      <w:bookmarkEnd w:id="58"/>
      <w:r w:rsidR="00A26CA4" w:rsidRPr="004F7DE7">
        <w:rPr>
          <w:noProof/>
        </w:rPr>
        <w:t xml:space="preserve"> </w:t>
      </w:r>
    </w:p>
    <w:p w14:paraId="65784D6D" w14:textId="77777777" w:rsidR="008A3C9C" w:rsidRDefault="008A3C9C" w:rsidP="008A3C9C"/>
    <w:p w14:paraId="1FB4FF31" w14:textId="77777777" w:rsidR="008B4BB1" w:rsidRDefault="008B4BB1" w:rsidP="008A3C9C"/>
    <w:p w14:paraId="28015FDB" w14:textId="0E174AC8" w:rsidR="00272BBF" w:rsidRDefault="005E23C2" w:rsidP="00AA0BBB">
      <w:pPr>
        <w:pStyle w:val="Body"/>
        <w:rPr>
          <w:rFonts w:eastAsiaTheme="majorEastAsia" w:cstheme="majorBidi"/>
        </w:rPr>
      </w:pPr>
      <w:r>
        <w:t xml:space="preserve">The effects of gravity on an object may manifest as either displacement or deformation </w:t>
      </w:r>
      <w:r w:rsidR="00942DF6">
        <w:fldChar w:fldCharType="begin"/>
      </w:r>
      <w:r w:rsidR="00942DF6">
        <w:instrText xml:space="preserve"> ADDIN ZOTERO_ITEM CSL_CITATION {"citationID":"2WC2njQv","properties":{"formattedCitation":"[30]","plainCitation":"[30]","noteIndex":0},"citationItems":[{"id":74,"uris":["http://zotero.org/users/local/V6BayNrH/items/D24XZ5ST"],"itemData":{"id":74,"type":"article-journal","abstract":"Traditionally, the effect of gravitational force has not been considered in the study of impacts on structures, partly due to lack of knowledge. In most cases, it may be reasonable to disregard this effect, but it is not clear where the limit is and, therefore, in which cases its effect should be considered. Is this limit the same regardless of the type of structure? What criterion should be adopted? This paper develops a simplified model that allows, through a simple formulation, the calculation of the displacement and contact force in an impact considering the effect of the force of gravity on the structural response. In this article, the formulation has been validated with experimental impact tests on beams and also with finite element models. In addition, a coefficient is proposed which enables the evaluation, prior to any analysis, of whether the impact will be significantly influenced by the force of gravity, whatever the structure under study.","container-title":"International Journal of Impact Engineering","DOI":"10.1016/j.ijimpeng.2022.104474","ISSN":"0734-743X","journalAbbreviation":"International Journal of Impact Engineering","page":"104474","source":"ScienceDirect","title":"Simplified model to consider influence of gravity on impacts on structures: Experimental and numerical validation","title-short":"Simplified model to consider influence of gravity on impacts on structures","volume":"173","author":[{"family":"Sánchez-Haro","given":"Javier"},{"family":"Lombillo","given":"Ignacio"},{"family":"Capellán","given":"Guillermo"}],"issued":{"date-parts":[["2023",3,1]]}}}],"schema":"https://github.com/citation-style-language/schema/raw/master/csl-citation.json"} </w:instrText>
      </w:r>
      <w:r w:rsidR="00942DF6">
        <w:fldChar w:fldCharType="separate"/>
      </w:r>
      <w:r w:rsidR="00942DF6" w:rsidRPr="00942DF6">
        <w:t>[30]</w:t>
      </w:r>
      <w:r w:rsidR="00942DF6">
        <w:fldChar w:fldCharType="end"/>
      </w:r>
      <w:r>
        <w:t xml:space="preserve">. Microgravity creates distinctive environments conducive to cell growth, whereas partial gravity (such as on the Moon and Mars) may yield markedly different effects </w:t>
      </w:r>
      <w:r w:rsidR="00942DF6">
        <w:fldChar w:fldCharType="begin"/>
      </w:r>
      <w:r w:rsidR="00942DF6">
        <w:instrText xml:space="preserve"> ADDIN ZOTERO_ITEM CSL_CITATION {"citationID":"ziSOhzlR","properties":{"formattedCitation":"[31]","plainCitation":"[31]","noteIndex":0},"citationItems":[{"id":77,"uris":["http://zotero.org/users/local/V6BayNrH/items/NRPWX865"],"itemData":{"id":77,"type":"article-journal","container-title":"Nature Medicine","DOI":"10.1038/nm0397-259b","ISSN":"1546-170X","issue":"3","language":"en","license":"1997 Springer Nature America, Inc.","note":"publisher: Nature Publishing Group","page":"259-259","source":"www.nature.com","title":"Cells in space","volume":"3","author":[{"family":"Wong","given":"John"}],"issued":{"date-parts":[["1997",3,1]]}}}],"schema":"https://github.com/citation-style-language/schema/raw/master/csl-citation.json"} </w:instrText>
      </w:r>
      <w:r w:rsidR="00942DF6">
        <w:fldChar w:fldCharType="separate"/>
      </w:r>
      <w:r w:rsidR="00942DF6" w:rsidRPr="00942DF6">
        <w:t>[31]</w:t>
      </w:r>
      <w:r w:rsidR="00942DF6">
        <w:fldChar w:fldCharType="end"/>
      </w:r>
      <w:r>
        <w:t xml:space="preserve">. To comprehensively understand the concepts related to partial gravity apparatuses, it is imperative to distinguish </w:t>
      </w:r>
      <w:r w:rsidR="00E913A8">
        <w:t>between</w:t>
      </w:r>
      <w:r>
        <w:t xml:space="preserve"> zero gravity, gravity, microgravity, and partial gravity. Gravity is an abstract phenomenon that can be quantified; however, its fundamental cause remains unknown </w:t>
      </w:r>
      <w:r w:rsidR="005505A7">
        <w:fldChar w:fldCharType="begin"/>
      </w:r>
      <w:r w:rsidR="005505A7">
        <w:instrText xml:space="preserve"> ADDIN ZOTERO_ITEM CSL_CITATION {"citationID":"AQgrtKKY","properties":{"formattedCitation":"[32]","plainCitation":"[32]","noteIndex":0},"citationItems":[{"id":80,"uris":["http://zotero.org/users/local/V6BayNrH/items/QGGJ5I9R"],"itemData":{"id":80,"type":"webpage","abstract":"Gravity, in mechanics, is the universal force of attraction acting between all bodies of matter. It is by far the weakest force known in nature and thus plays no role in determining the internal properties of everyday matter. Yet, it also controls the trajectories of bodies in the universe and the structure of the whole cosmos.","language":"en","title":"Gravity | Definition, Physics, &amp; Facts | Britannica","URL":"https://www.britannica.com/science/gravity-physics","accessed":{"date-parts":[["2025",11,15]]},"issued":{"date-parts":[["2025",9,29]]}}}],"schema":"https://github.com/citation-style-language/schema/raw/master/csl-citation.json"} </w:instrText>
      </w:r>
      <w:r w:rsidR="005505A7">
        <w:fldChar w:fldCharType="separate"/>
      </w:r>
      <w:r w:rsidR="005505A7" w:rsidRPr="005505A7">
        <w:t>[32]</w:t>
      </w:r>
      <w:r w:rsidR="005505A7">
        <w:fldChar w:fldCharType="end"/>
      </w:r>
      <w:r>
        <w:t xml:space="preserve">. The gravitational constant is not a force or acceleration but is employed as a scaling factor in Newton's Law of Gravitation, as demonstrated in </w:t>
      </w:r>
      <w:r w:rsidR="00B4399F">
        <w:rPr>
          <w:u w:val="single"/>
        </w:rPr>
        <w:t>Equation 1</w:t>
      </w:r>
      <w:r w:rsidR="00690BC2">
        <w:rPr>
          <w:rFonts w:eastAsiaTheme="majorEastAsia" w:cstheme="majorBidi"/>
        </w:rPr>
        <w:fldChar w:fldCharType="begin"/>
      </w:r>
      <w:r w:rsidR="00AA0BBB">
        <w:rPr>
          <w:rFonts w:eastAsiaTheme="majorEastAsia" w:cstheme="majorBidi"/>
        </w:rPr>
        <w:instrText xml:space="preserve"> ADDIN ZOTERO_ITEM CSL_CITATION {"citationID":"E09ztkzx","properties":{"formattedCitation":"[32], [33]","plainCitation":"[32], [33]","noteIndex":0},"citationItems":[{"id":82,"uris":["http://zotero.org/users/local/V6BayNrH/items/LA52XFYA"],"itemData":{"id":82,"type":"webpage","abstract":"Physical constant, any of a set of fundamental invariant quantities observed in nature and appearing in the basic theoretical equations of physics. Accurate evaluation of these constants is essential in order to check the correctness of the theories and to allow useful applications to be made on","language":"en","title":"Physical constant | Definition, Examples &amp; Units | Britannica","URL":"https://www.britannica.com/science/physical-constant","accessed":{"date-parts":[["2025",11,15]]},"issued":{"date-parts":[["2025",10,31]]}}},{"id":80,"uris":["http://zotero.org/users/local/V6BayNrH/items/QGGJ5I9R"],"itemData":{"id":80,"type":"webpage","abstract":"Gravity, in mechanics, is the universal force of attraction acting between all bodies of matter. It is by far the weakest force known in nature and thus plays no role in determining the internal properties of everyday matter. Yet, it also controls the trajectories of bodies in the universe and the structure of the whole cosmos.","language":"en","title":"Gravity | Definition, Physics, &amp; Facts | Britannica","URL":"https://www.britannica.com/science/gravity-physics","accessed":{"date-parts":[["2025",11,15]]},"issued":{"date-parts":[["2025",9,29]]}}}],"schema":"https://github.com/citation-style-language/schema/raw/master/csl-citation.json"} </w:instrText>
      </w:r>
      <w:r w:rsidR="00690BC2">
        <w:rPr>
          <w:rFonts w:eastAsiaTheme="majorEastAsia" w:cstheme="majorBidi"/>
        </w:rPr>
        <w:fldChar w:fldCharType="separate"/>
      </w:r>
      <w:r w:rsidR="00AA0BBB" w:rsidRPr="00AA0BBB">
        <w:rPr>
          <w:rFonts w:eastAsiaTheme="majorEastAsia"/>
        </w:rPr>
        <w:t>[32], [33]</w:t>
      </w:r>
      <w:r w:rsidR="00690BC2">
        <w:rPr>
          <w:rFonts w:eastAsiaTheme="majorEastAsia" w:cstheme="majorBidi"/>
        </w:rPr>
        <w:fldChar w:fldCharType="end"/>
      </w:r>
      <w:r w:rsidR="00690BC2">
        <w:rPr>
          <w:rFonts w:eastAsiaTheme="majorEastAsia" w:cstheme="majorBidi"/>
        </w:rPr>
        <w:t>.</w:t>
      </w:r>
      <w:r w:rsidR="00C46849">
        <w:rPr>
          <w:rFonts w:eastAsiaTheme="majorEastAsia" w:cstheme="majorBidi"/>
        </w:rPr>
        <w:t xml:space="preserve"> </w:t>
      </w:r>
    </w:p>
    <w:p w14:paraId="6F0370AD" w14:textId="77777777" w:rsidR="00272BBF" w:rsidRDefault="00272BBF" w:rsidP="00457BCA">
      <w:pPr>
        <w:pStyle w:val="Body"/>
        <w:rPr>
          <w:rFonts w:eastAsiaTheme="majorEastAsia"/>
        </w:rPr>
      </w:pPr>
    </w:p>
    <w:p w14:paraId="577188ED" w14:textId="0CAE9EFF" w:rsidR="00272BBF" w:rsidRDefault="00C46849" w:rsidP="00CB0990">
      <w:pPr>
        <w:pStyle w:val="Body"/>
        <w:ind w:left="3600" w:firstLine="720"/>
      </w:pPr>
      <m:oMath>
        <m:r>
          <w:rPr>
            <w:rFonts w:ascii="Cambria Math" w:hAnsi="Cambria Math"/>
          </w:rPr>
          <m:t>F=</m:t>
        </m:r>
        <m:f>
          <m:fPr>
            <m:ctrlPr>
              <w:rPr>
                <w:rFonts w:ascii="Cambria Math" w:hAnsi="Cambria Math"/>
              </w:rPr>
            </m:ctrlPr>
          </m:fPr>
          <m:num>
            <m:r>
              <w:rPr>
                <w:rFonts w:ascii="Cambria Math" w:hAnsi="Cambria Math"/>
              </w:rPr>
              <m:t>G</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num>
          <m:den>
            <m:sSup>
              <m:sSupPr>
                <m:ctrlPr>
                  <w:rPr>
                    <w:rFonts w:ascii="Cambria Math" w:hAnsi="Cambria Math"/>
                  </w:rPr>
                </m:ctrlPr>
              </m:sSupPr>
              <m:e>
                <m:r>
                  <w:rPr>
                    <w:rFonts w:ascii="Cambria Math" w:hAnsi="Cambria Math"/>
                  </w:rPr>
                  <m:t>r</m:t>
                </m:r>
              </m:e>
              <m:sup>
                <m:r>
                  <w:rPr>
                    <w:rFonts w:ascii="Cambria Math" w:hAnsi="Cambria Math"/>
                  </w:rPr>
                  <m:t>2</m:t>
                </m:r>
              </m:sup>
            </m:sSup>
          </m:den>
        </m:f>
      </m:oMath>
      <w:r>
        <w:t xml:space="preserve"> </w:t>
      </w:r>
      <w:r w:rsidR="00690BC2">
        <w:tab/>
      </w:r>
      <w:r w:rsidR="00690BC2">
        <w:tab/>
      </w:r>
      <w:r w:rsidR="00690BC2">
        <w:tab/>
      </w:r>
      <w:r w:rsidR="00690BC2">
        <w:tab/>
      </w:r>
      <w:r w:rsidR="00690BC2">
        <w:tab/>
        <w:t xml:space="preserve">        </w:t>
      </w:r>
      <w:r w:rsidR="00272BBF">
        <w:t>(1)</w:t>
      </w:r>
    </w:p>
    <w:p w14:paraId="399ED2D3" w14:textId="1643FA65" w:rsidR="00272BBF" w:rsidRDefault="00272BBF" w:rsidP="00272BBF">
      <w:pPr>
        <w:pStyle w:val="Caption"/>
        <w:jc w:val="left"/>
      </w:pPr>
      <w:r>
        <w:t xml:space="preserve">Equation </w:t>
      </w:r>
      <w:fldSimple w:instr=" SEQ Equation \* ARABIC ">
        <w:r w:rsidR="00E36C6C">
          <w:rPr>
            <w:noProof/>
          </w:rPr>
          <w:t>1</w:t>
        </w:r>
      </w:fldSimple>
      <w:r>
        <w:t xml:space="preserve">. </w:t>
      </w:r>
      <w:r w:rsidRPr="0024394F">
        <w:t>Gravitational Force Equation</w:t>
      </w:r>
    </w:p>
    <w:p w14:paraId="5BD4B3D2" w14:textId="77777777" w:rsidR="000E3616" w:rsidRDefault="00C46849" w:rsidP="00457BCA">
      <w:pPr>
        <w:pStyle w:val="Body"/>
      </w:pPr>
      <w:r>
        <w:t xml:space="preserve"> </w:t>
      </w:r>
      <w:r>
        <w:tab/>
      </w:r>
    </w:p>
    <w:p w14:paraId="59263455" w14:textId="21913CC2" w:rsidR="000E3616" w:rsidRPr="0074632A" w:rsidRDefault="000E3616" w:rsidP="00457BCA">
      <w:pPr>
        <w:pStyle w:val="Body"/>
      </w:pPr>
      <w:r>
        <w:t xml:space="preserve">Where: </w:t>
      </w:r>
    </w:p>
    <w:p w14:paraId="29B27D7E" w14:textId="25EC4ED0" w:rsidR="000E3616" w:rsidRDefault="000E3616" w:rsidP="00457BCA">
      <w:pPr>
        <w:pStyle w:val="Body"/>
      </w:pPr>
      <m:oMath>
        <m:r>
          <w:rPr>
            <w:rStyle w:val="BodyChar"/>
            <w:rFonts w:ascii="Cambria Math" w:hAnsi="Cambria Math"/>
          </w:rPr>
          <m:t>F</m:t>
        </m:r>
      </m:oMath>
      <w:r>
        <w:t xml:space="preserve">      = </w:t>
      </w:r>
      <w:r w:rsidRPr="008A3C9C">
        <w:rPr>
          <w:rStyle w:val="BodyChar"/>
        </w:rPr>
        <w:t xml:space="preserve">gravitational force </w:t>
      </w:r>
    </w:p>
    <w:p w14:paraId="3F8511BB" w14:textId="3D655CEF" w:rsidR="000E3616" w:rsidRDefault="00000000" w:rsidP="00457BCA">
      <w:pPr>
        <w:pStyle w:val="Body"/>
      </w:pPr>
      <m:oMath>
        <m:sSub>
          <m:sSubPr>
            <m:ctrlPr>
              <w:rPr>
                <w:rStyle w:val="BodyChar"/>
                <w:rFonts w:ascii="Cambria Math" w:hAnsi="Cambria Math"/>
              </w:rPr>
            </m:ctrlPr>
          </m:sSubPr>
          <m:e>
            <m:r>
              <m:rPr>
                <m:sty m:val="p"/>
              </m:rPr>
              <w:rPr>
                <w:rStyle w:val="BodyChar"/>
                <w:rFonts w:ascii="Cambria Math" w:eastAsiaTheme="majorEastAsia" w:hAnsi="Cambria Math"/>
              </w:rPr>
              <m:t>m</m:t>
            </m:r>
          </m:e>
          <m:sub>
            <m:r>
              <m:rPr>
                <m:sty m:val="p"/>
              </m:rPr>
              <w:rPr>
                <w:rStyle w:val="BodyChar"/>
                <w:rFonts w:ascii="Cambria Math" w:eastAsiaTheme="majorEastAsia" w:hAnsi="Cambria Math"/>
              </w:rPr>
              <m:t>1</m:t>
            </m:r>
          </m:sub>
        </m:sSub>
      </m:oMath>
      <w:r w:rsidR="000E3616">
        <w:t xml:space="preserve">   = mass 1</w:t>
      </w:r>
    </w:p>
    <w:p w14:paraId="6F060D4B" w14:textId="4079EB6F" w:rsidR="000E3616" w:rsidRDefault="00000000" w:rsidP="00457BCA">
      <w:pPr>
        <w:pStyle w:val="Body"/>
      </w:pPr>
      <m:oMath>
        <m:sSub>
          <m:sSubPr>
            <m:ctrlPr>
              <w:rPr>
                <w:rStyle w:val="BodyChar"/>
                <w:rFonts w:ascii="Cambria Math" w:hAnsi="Cambria Math"/>
              </w:rPr>
            </m:ctrlPr>
          </m:sSubPr>
          <m:e>
            <m:r>
              <m:rPr>
                <m:sty m:val="p"/>
              </m:rPr>
              <w:rPr>
                <w:rStyle w:val="BodyChar"/>
                <w:rFonts w:ascii="Cambria Math" w:eastAsiaTheme="majorEastAsia" w:hAnsi="Cambria Math"/>
              </w:rPr>
              <m:t>m</m:t>
            </m:r>
          </m:e>
          <m:sub>
            <m:r>
              <m:rPr>
                <m:sty m:val="p"/>
              </m:rPr>
              <w:rPr>
                <w:rStyle w:val="BodyChar"/>
                <w:rFonts w:ascii="Cambria Math" w:eastAsiaTheme="majorEastAsia" w:hAnsi="Cambria Math"/>
              </w:rPr>
              <m:t>2</m:t>
            </m:r>
          </m:sub>
        </m:sSub>
      </m:oMath>
      <w:r w:rsidR="000E3616">
        <w:t xml:space="preserve">   = angle between the inclined plane and the base</w:t>
      </w:r>
    </w:p>
    <w:p w14:paraId="5BBC1F6C" w14:textId="19235449" w:rsidR="000E3616" w:rsidRDefault="000E3616" w:rsidP="00457BCA">
      <w:pPr>
        <w:pStyle w:val="Body"/>
      </w:pPr>
      <m:oMath>
        <m:r>
          <w:rPr>
            <w:rStyle w:val="BodyChar"/>
            <w:rFonts w:ascii="Cambria Math" w:hAnsi="Cambria Math"/>
          </w:rPr>
          <m:t>r</m:t>
        </m:r>
      </m:oMath>
      <w:r>
        <w:t xml:space="preserve">   = distance between masses</w:t>
      </w:r>
    </w:p>
    <w:p w14:paraId="1B59F72C" w14:textId="448D98F9" w:rsidR="000E3616" w:rsidRDefault="000E3616" w:rsidP="00457BCA">
      <w:pPr>
        <w:pStyle w:val="Body"/>
        <w:rPr>
          <w:rStyle w:val="BodyChar"/>
        </w:rPr>
      </w:pPr>
      <m:oMath>
        <m:r>
          <w:rPr>
            <w:rStyle w:val="BodyChar"/>
            <w:rFonts w:ascii="Cambria Math" w:hAnsi="Cambria Math"/>
          </w:rPr>
          <m:t>G</m:t>
        </m:r>
      </m:oMath>
      <w:r w:rsidRPr="008A3C9C">
        <w:rPr>
          <w:rStyle w:val="BodyChar"/>
        </w:rPr>
        <w:t xml:space="preserve"> </w:t>
      </w:r>
      <w:r>
        <w:rPr>
          <w:rStyle w:val="BodyChar"/>
        </w:rPr>
        <w:t xml:space="preserve">    =</w:t>
      </w:r>
      <w:r w:rsidRPr="008A3C9C">
        <w:rPr>
          <w:rStyle w:val="BodyChar"/>
        </w:rPr>
        <w:t xml:space="preserve"> universal constant </w:t>
      </w:r>
      <w:r>
        <w:rPr>
          <w:rStyle w:val="BodyChar"/>
        </w:rPr>
        <w:t>(</w:t>
      </w:r>
      <m:oMath>
        <m:r>
          <m:rPr>
            <m:sty m:val="p"/>
          </m:rPr>
          <w:rPr>
            <w:rStyle w:val="BodyChar"/>
            <w:rFonts w:ascii="Cambria Math" w:eastAsiaTheme="majorEastAsia" w:hAnsi="Cambria Math"/>
          </w:rPr>
          <m:t>6.67384*</m:t>
        </m:r>
        <m:sSup>
          <m:sSupPr>
            <m:ctrlPr>
              <w:rPr>
                <w:rStyle w:val="BodyChar"/>
                <w:rFonts w:ascii="Cambria Math" w:hAnsi="Cambria Math"/>
              </w:rPr>
            </m:ctrlPr>
          </m:sSupPr>
          <m:e>
            <m:r>
              <m:rPr>
                <m:sty m:val="p"/>
              </m:rPr>
              <w:rPr>
                <w:rStyle w:val="BodyChar"/>
                <w:rFonts w:ascii="Cambria Math" w:eastAsiaTheme="majorEastAsia" w:hAnsi="Cambria Math"/>
              </w:rPr>
              <m:t>10</m:t>
            </m:r>
          </m:e>
          <m:sup>
            <m:r>
              <m:rPr>
                <m:sty m:val="p"/>
              </m:rPr>
              <w:rPr>
                <w:rStyle w:val="BodyChar"/>
                <w:rFonts w:ascii="Cambria Math" w:eastAsiaTheme="majorEastAsia" w:hAnsi="Cambria Math"/>
              </w:rPr>
              <m:t>-11</m:t>
            </m:r>
          </m:sup>
        </m:sSup>
        <m:r>
          <m:rPr>
            <m:sty m:val="p"/>
          </m:rPr>
          <w:rPr>
            <w:rStyle w:val="BodyChar"/>
            <w:rFonts w:ascii="Cambria Math" w:eastAsiaTheme="majorEastAsia" w:hAnsi="Cambria Math"/>
          </w:rPr>
          <m:t xml:space="preserve"> </m:t>
        </m:r>
        <m:f>
          <m:fPr>
            <m:ctrlPr>
              <w:rPr>
                <w:rStyle w:val="BodyChar"/>
                <w:rFonts w:ascii="Cambria Math" w:hAnsi="Cambria Math"/>
              </w:rPr>
            </m:ctrlPr>
          </m:fPr>
          <m:num>
            <m:sSup>
              <m:sSupPr>
                <m:ctrlPr>
                  <w:rPr>
                    <w:rStyle w:val="BodyChar"/>
                    <w:rFonts w:ascii="Cambria Math" w:hAnsi="Cambria Math"/>
                  </w:rPr>
                </m:ctrlPr>
              </m:sSupPr>
              <m:e>
                <m:r>
                  <m:rPr>
                    <m:sty m:val="p"/>
                  </m:rPr>
                  <w:rPr>
                    <w:rStyle w:val="BodyChar"/>
                    <w:rFonts w:ascii="Cambria Math" w:eastAsiaTheme="majorEastAsia" w:hAnsi="Cambria Math"/>
                  </w:rPr>
                  <m:t>m</m:t>
                </m:r>
              </m:e>
              <m:sup>
                <m:r>
                  <m:rPr>
                    <m:sty m:val="p"/>
                  </m:rPr>
                  <w:rPr>
                    <w:rStyle w:val="BodyChar"/>
                    <w:rFonts w:ascii="Cambria Math" w:eastAsiaTheme="majorEastAsia" w:hAnsi="Cambria Math"/>
                  </w:rPr>
                  <m:t>3</m:t>
                </m:r>
              </m:sup>
            </m:sSup>
          </m:num>
          <m:den>
            <m:f>
              <m:fPr>
                <m:ctrlPr>
                  <w:rPr>
                    <w:rStyle w:val="BodyChar"/>
                    <w:rFonts w:ascii="Cambria Math" w:hAnsi="Cambria Math"/>
                  </w:rPr>
                </m:ctrlPr>
              </m:fPr>
              <m:num>
                <m:sSup>
                  <m:sSupPr>
                    <m:ctrlPr>
                      <w:rPr>
                        <w:rStyle w:val="BodyChar"/>
                        <w:rFonts w:ascii="Cambria Math" w:hAnsi="Cambria Math"/>
                      </w:rPr>
                    </m:ctrlPr>
                  </m:sSupPr>
                  <m:e>
                    <m:r>
                      <m:rPr>
                        <m:sty m:val="p"/>
                      </m:rPr>
                      <w:rPr>
                        <w:rStyle w:val="BodyChar"/>
                        <w:rFonts w:ascii="Cambria Math" w:eastAsiaTheme="majorEastAsia" w:hAnsi="Cambria Math"/>
                      </w:rPr>
                      <m:t>s</m:t>
                    </m:r>
                  </m:e>
                  <m:sup>
                    <m:r>
                      <m:rPr>
                        <m:sty m:val="p"/>
                      </m:rPr>
                      <w:rPr>
                        <w:rStyle w:val="BodyChar"/>
                        <w:rFonts w:ascii="Cambria Math" w:eastAsiaTheme="majorEastAsia" w:hAnsi="Cambria Math"/>
                      </w:rPr>
                      <m:t>2</m:t>
                    </m:r>
                  </m:sup>
                </m:sSup>
              </m:num>
              <m:den>
                <m:r>
                  <m:rPr>
                    <m:sty m:val="p"/>
                  </m:rPr>
                  <w:rPr>
                    <w:rStyle w:val="BodyChar"/>
                    <w:rFonts w:ascii="Cambria Math" w:eastAsiaTheme="majorEastAsia" w:hAnsi="Cambria Math"/>
                  </w:rPr>
                  <m:t>kg</m:t>
                </m:r>
              </m:den>
            </m:f>
          </m:den>
        </m:f>
      </m:oMath>
      <w:r w:rsidRPr="008A3C9C">
        <w:rPr>
          <w:rStyle w:val="BodyChar"/>
        </w:rPr>
        <w:t xml:space="preserve"> </w:t>
      </w:r>
      <w:r>
        <w:rPr>
          <w:rStyle w:val="BodyChar"/>
        </w:rPr>
        <w:t>)</w:t>
      </w:r>
    </w:p>
    <w:p w14:paraId="363A7399" w14:textId="057DB2CD" w:rsidR="008B4BB1" w:rsidRPr="004F7DE7" w:rsidRDefault="005F4469" w:rsidP="002F5EA2">
      <w:r w:rsidRPr="004F7DE7">
        <w:t xml:space="preserve">                                                       </w:t>
      </w:r>
    </w:p>
    <w:p w14:paraId="395EC139" w14:textId="5F4D3AFE" w:rsidR="00662B53" w:rsidRPr="004F7DE7" w:rsidRDefault="00F06D86" w:rsidP="00AA0BBB">
      <w:pPr>
        <w:pStyle w:val="Body"/>
      </w:pPr>
      <w:r>
        <w:t xml:space="preserve">Zero gravity </w:t>
      </w:r>
      <w:r w:rsidR="009B00B9">
        <w:t>(</w:t>
      </w:r>
      <m:oMath>
        <m:r>
          <m:rPr>
            <m:sty m:val="p"/>
          </m:rPr>
          <w:rPr>
            <w:rFonts w:ascii="Cambria Math" w:hAnsi="Cambria Math"/>
            <w:noProof/>
          </w:rPr>
          <m:t>0</m:t>
        </m:r>
        <m:r>
          <w:rPr>
            <w:rFonts w:ascii="Cambria Math" w:hAnsi="Cambria Math"/>
          </w:rPr>
          <m:t>G</m:t>
        </m:r>
      </m:oMath>
      <w:r w:rsidR="009B00B9">
        <w:t xml:space="preserve">) </w:t>
      </w:r>
      <w:r>
        <w:t xml:space="preserve">describes a condition where there is an absence of gravitational force exerted on an object, which occurs either due to its infinite distance from any other gravitational body or when the net sum of all forces acting upon it equals zero </w:t>
      </w:r>
      <w:r w:rsidR="005177E7">
        <w:fldChar w:fldCharType="begin"/>
      </w:r>
      <w:r w:rsidR="005177E7">
        <w:instrText xml:space="preserve"> ADDIN ZOTERO_ITEM CSL_CITATION {"citationID":"z4QkzZwo","properties":{"formattedCitation":"[34]","plainCitation":"[34]","noteIndex":0},"citationItems":[{"id":84,"uris":["http://zotero.org/users/local/V6BayNrH/items/GPFQGEWI"],"itemData":{"id":84,"type":"webpage","title":"zero gravity noun - Definition, pictures, pronunciation and usage notes | Oxford Advanced Learner's Dictionary at OxfordLearnersDictionaries.com","URL":"https://www.oxfordlearnersdictionaries.com/definition/english/zero-gravity","accessed":{"date-parts":[["2025",11,15]]}}}],"schema":"https://github.com/citation-style-language/schema/raw/master/csl-citation.json"} </w:instrText>
      </w:r>
      <w:r w:rsidR="005177E7">
        <w:fldChar w:fldCharType="separate"/>
      </w:r>
      <w:r w:rsidR="005177E7" w:rsidRPr="005177E7">
        <w:t>[34]</w:t>
      </w:r>
      <w:r w:rsidR="005177E7">
        <w:fldChar w:fldCharType="end"/>
      </w:r>
      <w:r>
        <w:t xml:space="preserve">. Microgravity </w:t>
      </w:r>
      <w:r w:rsidR="009B00B9">
        <w:t>(</w:t>
      </w:r>
      <m:oMath>
        <m:r>
          <m:rPr>
            <m:sty m:val="p"/>
          </m:rPr>
          <w:rPr>
            <w:rFonts w:ascii="Cambria Math" w:hAnsi="Cambria Math"/>
            <w:noProof/>
          </w:rPr>
          <m:t>μ</m:t>
        </m:r>
        <m:r>
          <w:rPr>
            <w:rFonts w:ascii="Cambria Math" w:hAnsi="Cambria Math"/>
          </w:rPr>
          <m:t>G</m:t>
        </m:r>
      </m:oMath>
      <w:r w:rsidR="009B00B9">
        <w:t xml:space="preserve">) </w:t>
      </w:r>
      <w:r>
        <w:t xml:space="preserve">pertains to a state in which the net gravitational force exerted on an object is minimal, typically </w:t>
      </w:r>
      <w:r w:rsidR="000A1AB3">
        <w:t>within</w:t>
      </w:r>
      <w:r>
        <w:t xml:space="preserve"> the range of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9B00B9" w:rsidRPr="004F7DE7">
        <w:t xml:space="preserve"> to </w:t>
      </w:r>
      <m:oMath>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G</m:t>
        </m:r>
      </m:oMath>
      <w:r w:rsidR="009B00B9">
        <w:t xml:space="preserve"> </w:t>
      </w:r>
      <w:r w:rsidR="002E1EDF">
        <w:fldChar w:fldCharType="begin"/>
      </w:r>
      <w:r w:rsidR="002E1EDF">
        <w:instrText xml:space="preserve"> ADDIN ZOTERO_ITEM CSL_CITATION {"citationID":"jr1ZCeHT","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2E1EDF">
        <w:fldChar w:fldCharType="separate"/>
      </w:r>
      <w:r w:rsidR="002E1EDF" w:rsidRPr="002E1EDF">
        <w:t>[35]</w:t>
      </w:r>
      <w:r w:rsidR="002E1EDF">
        <w:fldChar w:fldCharType="end"/>
      </w:r>
      <w:r>
        <w:t xml:space="preserve">. Although the object remains </w:t>
      </w:r>
      <w:r w:rsidR="009A0F03">
        <w:t>under the influence of</w:t>
      </w:r>
      <w:r>
        <w:t xml:space="preserve"> gravitational forces, it </w:t>
      </w:r>
      <w:r w:rsidR="00CB0990">
        <w:t>continues to undergo</w:t>
      </w:r>
      <w:r>
        <w:t xml:space="preserve"> free fall</w:t>
      </w:r>
      <w:r w:rsidR="00E460E9">
        <w:t xml:space="preserve"> </w:t>
      </w:r>
      <w:r w:rsidR="00E460E9">
        <w:fldChar w:fldCharType="begin"/>
      </w:r>
      <w:r w:rsidR="004F0CB6">
        <w:instrText xml:space="preserve"> ADDIN ZOTERO_ITEM CSL_CITATION {"citationID":"Bin73PeI","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E460E9">
        <w:fldChar w:fldCharType="separate"/>
      </w:r>
      <w:r w:rsidR="00E460E9" w:rsidRPr="002E1EDF">
        <w:t>[35]</w:t>
      </w:r>
      <w:r w:rsidR="00E460E9">
        <w:fldChar w:fldCharType="end"/>
      </w:r>
      <w:r>
        <w:t xml:space="preserve">. This perpetual free fall occurs when </w:t>
      </w:r>
      <w:r w:rsidR="00F55D89">
        <w:t>an object falls at a constant velocity without contacting</w:t>
      </w:r>
      <w:r>
        <w:t xml:space="preserve"> a surface </w:t>
      </w:r>
      <w:r w:rsidR="00FC2333">
        <w:fldChar w:fldCharType="begin"/>
      </w:r>
      <w:r w:rsidR="004F0CB6">
        <w:instrText xml:space="preserve"> ADDIN ZOTERO_ITEM CSL_CITATION {"citationID":"w5Zw9c1Z","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FC2333">
        <w:fldChar w:fldCharType="separate"/>
      </w:r>
      <w:r w:rsidR="00FC2333" w:rsidRPr="002E1EDF">
        <w:t>[35]</w:t>
      </w:r>
      <w:r w:rsidR="00FC2333">
        <w:fldChar w:fldCharType="end"/>
      </w:r>
      <w:r w:rsidR="00FC2333">
        <w:t>.</w:t>
      </w:r>
      <w:r>
        <w:t xml:space="preserve"> As a result, the difference between the initial and final velocities manifests as a constant acceleration (</w:t>
      </w:r>
      <m:oMath>
        <m:r>
          <w:rPr>
            <w:rFonts w:ascii="Cambria Math" w:hAnsi="Cambria Math"/>
          </w:rPr>
          <m:t>g</m:t>
        </m:r>
      </m:oMath>
      <w:r>
        <w:t xml:space="preserve">) </w:t>
      </w:r>
      <w:r w:rsidR="00FC2333">
        <w:fldChar w:fldCharType="begin"/>
      </w:r>
      <w:r w:rsidR="004F0CB6">
        <w:instrText xml:space="preserve"> ADDIN ZOTERO_ITEM CSL_CITATION {"citationID":"2JTvry9h","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FC2333">
        <w:fldChar w:fldCharType="separate"/>
      </w:r>
      <w:r w:rsidR="00FC2333" w:rsidRPr="002E1EDF">
        <w:t>[35]</w:t>
      </w:r>
      <w:r w:rsidR="00FC2333">
        <w:fldChar w:fldCharType="end"/>
      </w:r>
      <w:r w:rsidR="00FC2333">
        <w:t xml:space="preserve">. </w:t>
      </w:r>
      <w:r>
        <w:t>Partial gravity refers to a gravitational force that is diminished but not absent compared to Earth's gravitational acceleration, such as on the Moon</w:t>
      </w:r>
      <w:r w:rsidR="009B00B9">
        <w:t>,</w:t>
      </w:r>
      <w:r>
        <w:t xml:space="preserve"> where gravity is approximatel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xml:space="preserve">, on Mars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t xml:space="preserve">, and on </w:t>
      </w:r>
      <w:r>
        <w:lastRenderedPageBreak/>
        <w:t>Earth</w:t>
      </w:r>
      <m:oMath>
        <m:r>
          <w:rPr>
            <w:rFonts w:ascii="Cambria Math" w:hAnsi="Cambria Math"/>
          </w:rPr>
          <m:t xml:space="preserve"> </m:t>
        </m:r>
        <m:r>
          <w:rPr>
            <w:rFonts w:ascii="Cambria Math" w:hAnsi="Cambria Math"/>
            <w:noProof/>
          </w:rPr>
          <m:t>1G</m:t>
        </m:r>
      </m:oMath>
      <w:r w:rsidR="009B00B9">
        <w:t xml:space="preserve"> </w:t>
      </w:r>
      <w:r w:rsidR="004F0CB6">
        <w:fldChar w:fldCharType="begin"/>
      </w:r>
      <w:r w:rsidR="00AA0BBB">
        <w:instrText xml:space="preserve"> ADDIN ZOTERO_ITEM CSL_CITATION {"citationID":"Nk2dA365","properties":{"formattedCitation":"[27]","plainCitation":"[27]","noteIndex":0},"citationItems":[{"id":67,"uris":["http://zotero.org/users/local/V6BayNrH/items/LFIC7BM9"],"itemData":{"id":67,"type":"post-weblog","abstract":"NASA's year-long Twins Study compared identical twins – Scott and Mark Kelly – while Scott was in space and Mark was on Earth.","language":"en-US","note":"section: Humans in Space","title":"Twins Study - NASA","URL":"https://www.nasa.gov/humans-in-space/twins-study/","accessed":{"date-parts":[["2025",11,15]]}}}],"schema":"https://github.com/citation-style-language/schema/raw/master/csl-citation.json"} </w:instrText>
      </w:r>
      <w:r w:rsidR="004F0CB6">
        <w:fldChar w:fldCharType="separate"/>
      </w:r>
      <w:r w:rsidR="00AA0BBB" w:rsidRPr="00AA0BBB">
        <w:t>[27]</w:t>
      </w:r>
      <w:r w:rsidR="004F0CB6">
        <w:fldChar w:fldCharType="end"/>
      </w:r>
      <w:r>
        <w:t xml:space="preserve">. On Earth, </w:t>
      </w:r>
      <w:r w:rsidR="00B916D4" w:rsidRPr="00B916D4">
        <w:t xml:space="preserve">partial-gravity simulation can be achieved </w:t>
      </w:r>
      <w:r w:rsidR="00CB0990">
        <w:t>using techniques such as centrifugation, parabolic flight, or modified rotation devices that generate accelerations below</w:t>
      </w:r>
      <w:r w:rsidR="00B916D4" w:rsidRPr="00B916D4">
        <w:t xml:space="preserve"> 1 g </w:t>
      </w:r>
      <w:r w:rsidR="00F00CE2">
        <w:fldChar w:fldCharType="begin"/>
      </w:r>
      <w:r w:rsidR="00F00CE2">
        <w:instrText xml:space="preserve"> ADDIN ZOTERO_ITEM CSL_CITATION {"citationID":"eUjT1169","properties":{"formattedCitation":"[36]","plainCitation":"[36]","noteIndex":0},"citationItems":[{"id":88,"uris":["http://zotero.org/users/local/V6BayNrH/items/39XDXS94"],"itemData":{"id":88,"type":"article-journal","abstract":"Clinostats and Random Positioning Machine (RPM) are used to simulate microgravity, but, for space exploration, we need to know the response of living systems to fractional levels of gravity (partial gravity) as they exist on Moon and Mars. We have developed and compared two different paradigms to simulate partial gravity using the RPM, one by implementing a centrifuge on the RPM (RPMHW), the other by applying specific software protocols to driving the RPM motors (RPMSW). The effects of the simulated partial gravity were tested in plant root meristematic cells, a system with known response to real and simulated microgravity. Seeds of Arabidopsis thaliana were germinated under simulated Moon (0.17 g) and Mars (0.38 g) gravity. In parallel, seeds germinated under simulated microgravity (RPM), or at 1 g control conditions. Fixed root meristematic cells from 4-day grown seedlings were analyzed for cell proliferation rate and rate of ribosome biogenesis using morphometrical methods and molecular markers of the regulation of cell cycle and nucleolar activity. Cell proliferation appeared increased and cell growth was depleted under Moon gravity, compared with the 1 g control. The effects were even higher at the Moon level than at simulated microgravity, indicating that meristematic competence (balance between cell growth and proliferation) is also affected at this gravity level. However, the results at the simulated Mars level were close to the 1 g static control. This suggests that the threshold for sensing and responding to gravity alteration in the root would be at a level intermediate between Moon and Mars gravity. Both partial g simulation strategies seem valid and show similar results at Moon g-levels, but further research is needed, in spaceflight and simulation facilities, especially around and beyond Mars g levels to better understand more precisely the differences and constrains in the use of these facilities for the space biology community.","container-title":"npj Microgravity","DOI":"10.1038/s41526-018-0041-4","ISSN":"2373-8065","issue":"1","language":"en","license":"2018 The Author(s)","note":"publisher: Nature Publishing Group","page":"9","source":"www.nature.com","title":"Novel, Moon and Mars, partial gravity simulation paradigms and their effects on the balance between cell growth and cell proliferation during early plant development","volume":"4","author":[{"family":"Manzano","given":"Aránzazu"},{"family":"Herranz","given":"Raúl"},{"family":"Toom","given":"Leonardus A.","non-dropping-particle":"den"},{"family":"Slaa","given":"Sjoerd","non-dropping-particle":"te"},{"family":"Borst","given":"Guus"},{"family":"Visser","given":"Martijn"},{"family":"Medina","given":"F. Javier"},{"family":"Loon","given":"Jack J. W. A.","non-dropping-particle":"van"}],"issued":{"date-parts":[["2018",4,4]]}}}],"schema":"https://github.com/citation-style-language/schema/raw/master/csl-citation.json"} </w:instrText>
      </w:r>
      <w:r w:rsidR="00F00CE2">
        <w:fldChar w:fldCharType="separate"/>
      </w:r>
      <w:r w:rsidR="00F00CE2" w:rsidRPr="00F00CE2">
        <w:t>[36]</w:t>
      </w:r>
      <w:r w:rsidR="00F00CE2">
        <w:fldChar w:fldCharType="end"/>
      </w:r>
      <w:r w:rsidR="00EB72B0" w:rsidRPr="004F7DE7">
        <w:t xml:space="preserve">. </w:t>
      </w:r>
    </w:p>
    <w:p w14:paraId="27E908BB" w14:textId="77777777" w:rsidR="009B00B9" w:rsidRDefault="009B00B9" w:rsidP="00457BCA">
      <w:pPr>
        <w:pStyle w:val="Body"/>
      </w:pPr>
    </w:p>
    <w:p w14:paraId="2AD4904B" w14:textId="62666A1B" w:rsidR="00CA531D" w:rsidRDefault="00A93B77" w:rsidP="00457BCA">
      <w:pPr>
        <w:pStyle w:val="Body"/>
      </w:pPr>
      <w:r>
        <w:t xml:space="preserve">To investigate gravitational effects, cell culturing is regarded as the most efficacious method, with bioreactors serving as the optimal apparatus, given their ability to supply controlled nutrients and biomimetic stimuli for cellular growth </w:t>
      </w:r>
      <w:r w:rsidR="008531C9">
        <w:fldChar w:fldCharType="begin"/>
      </w:r>
      <w:r w:rsidR="008531C9">
        <w:instrText xml:space="preserve"> ADDIN ZOTERO_ITEM CSL_CITATION {"citationID":"DQs2Zqgc","properties":{"formattedCitation":"[37]","plainCitation":"[37]","noteIndex":0},"citationItems":[{"id":90,"uris":["http://zotero.org/users/local/V6BayNrH/items/7ABI2PMJ"],"itemData":{"id":90,"type":"article-journal","abstract":"Bioreactors have become indispensable tools in the cell-based therapy industry. Various forms of bioreactors are used to maintain well-controlled microenvironments to regulate cell growth, differentiation, and tissue development. They are essential for providing standardized, reproducible cell-based products for regenerative medicine applications or to establish physiologically relevant\nin vitro models for testing of pharmacologic agents. In this review, we discuss three main classes of bioreactors: cell expansion bioreactors, tissue engineering bioreactors, and lab-on-a-chip systems. We briefly examine the factors driving concerted research endeavors in each of these areas and describe the major advancements that have been reported in the last three years. Emerging issues that impact the commercialization and clinical use of bioreactors include (i) the need to scale up to greater cell quantities and larger graft sizes, (ii) simplification of\nin vivo systems to function without exogenous stem cells or growth factors or both, and (iii) increased control in the manufacture and monitoring of miniaturized systems to better capture complex tissue and organ physiology.","container-title":"F1000Research","DOI":"10.12688/f1000research.12533.1","ISSN":"2046-1402","journalAbbreviation":"F1000Res","note":"PMID: 29770207\nPMCID: PMC5931275","page":"F1000 Faculty Rev-517","source":"PubMed Central","title":"Recent advances in bioreactors for cell-based therapies","volume":"7","author":[{"family":"Stephenson","given":"Makeda"},{"family":"Grayson","given":"Warren"}],"issued":{"date-parts":[["2018",4,30]]}}}],"schema":"https://github.com/citation-style-language/schema/raw/master/csl-citation.json"} </w:instrText>
      </w:r>
      <w:r w:rsidR="008531C9">
        <w:fldChar w:fldCharType="separate"/>
      </w:r>
      <w:r w:rsidR="008531C9" w:rsidRPr="008531C9">
        <w:t>[37]</w:t>
      </w:r>
      <w:r w:rsidR="008531C9">
        <w:fldChar w:fldCharType="end"/>
      </w:r>
      <w:r>
        <w:t>. A bioreactor is defined as a vessel in which a chemical process involving organisms or biochemically active substances derived from such organisms is conducted, or a system designed for cell cultivation, first developed in 1964 (</w:t>
      </w:r>
      <w:r w:rsidR="00AD6525">
        <w:t>refer</w:t>
      </w:r>
      <w:r w:rsidR="003140BE">
        <w:t xml:space="preserve"> to</w:t>
      </w:r>
      <w:r w:rsidR="00AD6525">
        <w:t xml:space="preserve"> </w:t>
      </w:r>
      <w:r w:rsidR="003140BE" w:rsidRPr="003140BE">
        <w:rPr>
          <w:u w:val="single"/>
        </w:rPr>
        <w:t>Figure 2</w:t>
      </w:r>
      <w:r>
        <w:t xml:space="preserve">). </w:t>
      </w:r>
    </w:p>
    <w:p w14:paraId="33498259" w14:textId="003AF504" w:rsidR="004F7DE7" w:rsidRPr="004F7DE7" w:rsidRDefault="004F7DE7" w:rsidP="00457BCA">
      <w:pPr>
        <w:pStyle w:val="Body"/>
      </w:pPr>
    </w:p>
    <w:p w14:paraId="5FDEA158" w14:textId="77777777" w:rsidR="000E3616" w:rsidRDefault="00BF6F0B" w:rsidP="00CB0990">
      <w:pPr>
        <w:pStyle w:val="Body"/>
        <w:jc w:val="center"/>
      </w:pPr>
      <w:r>
        <w:rPr>
          <w:noProof/>
        </w:rPr>
        <w:drawing>
          <wp:inline distT="0" distB="0" distL="0" distR="0" wp14:anchorId="31FEF957" wp14:editId="70A6D39E">
            <wp:extent cx="2402018" cy="2297974"/>
            <wp:effectExtent l="0" t="0" r="0" b="7620"/>
            <wp:docPr id="169965552" name="Picture 1" descr="Diagram of a system that is being used to treat a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5552" name="Picture 1" descr="Diagram of a system that is being used to treat a rea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43679" cy="2337830"/>
                    </a:xfrm>
                    <a:prstGeom prst="rect">
                      <a:avLst/>
                    </a:prstGeom>
                  </pic:spPr>
                </pic:pic>
              </a:graphicData>
            </a:graphic>
          </wp:inline>
        </w:drawing>
      </w:r>
    </w:p>
    <w:p w14:paraId="47346468" w14:textId="48083A65" w:rsidR="00BF6F0B" w:rsidRPr="004F7DE7" w:rsidRDefault="000E3616" w:rsidP="000E3616">
      <w:pPr>
        <w:pStyle w:val="Caption"/>
        <w:jc w:val="left"/>
      </w:pPr>
      <w:bookmarkStart w:id="60" w:name="_Toc216063014"/>
      <w:r>
        <w:t xml:space="preserve">Figure </w:t>
      </w:r>
      <w:fldSimple w:instr=" SEQ Figure \* ARABIC ">
        <w:r w:rsidR="00E36C6C">
          <w:rPr>
            <w:noProof/>
          </w:rPr>
          <w:t>2</w:t>
        </w:r>
      </w:fldSimple>
      <w:r>
        <w:t xml:space="preserve">. </w:t>
      </w:r>
      <w:r w:rsidRPr="00494632">
        <w:t>Basic Bioreactor</w:t>
      </w:r>
      <w:bookmarkEnd w:id="60"/>
    </w:p>
    <w:p w14:paraId="3C3205CB" w14:textId="38FE2526" w:rsidR="00AE41D2" w:rsidRDefault="000E3616" w:rsidP="00CB0990">
      <w:pPr>
        <w:pStyle w:val="Body"/>
        <w:ind w:firstLine="0"/>
      </w:pPr>
      <w:bookmarkStart w:id="61" w:name="_Toc208174589"/>
      <w:r w:rsidRPr="000E3616">
        <w:t>The figur</w:t>
      </w:r>
      <w:r>
        <w:t>e</w:t>
      </w:r>
      <w:r w:rsidR="00BB2CC7">
        <w:t xml:space="preserve"> </w:t>
      </w:r>
      <w:r w:rsidR="00BF6F0B" w:rsidRPr="008A3C9C">
        <w:t xml:space="preserve">shows the basic </w:t>
      </w:r>
      <w:r w:rsidR="00A1085B">
        <w:t>components of a bioreactor</w:t>
      </w:r>
      <w:r w:rsidR="00BF6F0B" w:rsidRPr="008A3C9C">
        <w:t xml:space="preserve">. It includes a feeding pump, air, medium, </w:t>
      </w:r>
      <w:r w:rsidR="00A1085B">
        <w:t>an agitation system, a reactor tank, and other elements</w:t>
      </w:r>
      <w:r w:rsidR="00BF6F0B" w:rsidRPr="008A3C9C">
        <w:t xml:space="preserve"> to ensure</w:t>
      </w:r>
      <w:r w:rsidR="00786351" w:rsidRPr="008A3C9C">
        <w:t xml:space="preserve"> </w:t>
      </w:r>
      <w:r w:rsidR="00956BBA" w:rsidRPr="008A3C9C">
        <w:t>an automated culturing system.</w:t>
      </w:r>
      <w:bookmarkEnd w:id="61"/>
    </w:p>
    <w:p w14:paraId="71DAF44B" w14:textId="77777777" w:rsidR="008B4BB1" w:rsidRPr="008A3C9C" w:rsidRDefault="008B4BB1" w:rsidP="00457BCA">
      <w:pPr>
        <w:pStyle w:val="Body"/>
      </w:pPr>
    </w:p>
    <w:p w14:paraId="2CAA0326" w14:textId="5C026111" w:rsidR="00F22F01" w:rsidRPr="004F7DE7" w:rsidRDefault="00C4576B" w:rsidP="00457BCA">
      <w:pPr>
        <w:pStyle w:val="Body"/>
      </w:pPr>
      <w:r w:rsidRPr="004F7DE7">
        <w:t xml:space="preserve">Previous bioreactors were designed as ground-based systems to mimic aspects of weightlessness or reduced gravity experienced by biological organisms in space. Recognizing this potential, in the mid-1980s, NASA researchers at </w:t>
      </w:r>
      <w:r w:rsidR="005523FE">
        <w:t xml:space="preserve">the </w:t>
      </w:r>
      <w:r w:rsidRPr="004F7DE7">
        <w:t xml:space="preserve">Johnson Space Center needed to develop a </w:t>
      </w:r>
      <w:r w:rsidR="005523FE">
        <w:t>method</w:t>
      </w:r>
      <w:r w:rsidRPr="004F7DE7">
        <w:t xml:space="preserve"> to study the effects of microgravity on human tissues</w:t>
      </w:r>
      <w:r w:rsidR="005523FE">
        <w:t>,</w:t>
      </w:r>
      <w:r w:rsidRPr="004F7DE7">
        <w:t xml:space="preserve"> </w:t>
      </w:r>
      <w:r w:rsidR="0031351E" w:rsidRPr="004F7DE7">
        <w:t>as</w:t>
      </w:r>
      <w:r w:rsidRPr="004F7DE7">
        <w:t xml:space="preserve"> the shuttle fleet was grounded </w:t>
      </w:r>
      <w:r w:rsidR="005523FE">
        <w:t>following</w:t>
      </w:r>
      <w:r w:rsidRPr="004F7DE7">
        <w:t xml:space="preserve"> the Challenger disaster</w:t>
      </w:r>
      <w:r w:rsidR="0031351E" w:rsidRPr="004F7DE7">
        <w:t xml:space="preserve"> </w:t>
      </w:r>
      <w:r w:rsidR="00797FFA">
        <w:fldChar w:fldCharType="begin"/>
      </w:r>
      <w:r w:rsidR="00797FFA">
        <w:instrText xml:space="preserve"> ADDIN ZOTERO_ITEM CSL_CITATION {"citationID":"AxMph1ro","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797FFA">
        <w:fldChar w:fldCharType="separate"/>
      </w:r>
      <w:r w:rsidR="00797FFA" w:rsidRPr="00797FFA">
        <w:t>[38]</w:t>
      </w:r>
      <w:r w:rsidR="00797FFA">
        <w:fldChar w:fldCharType="end"/>
      </w:r>
      <w:r w:rsidRPr="004F7DE7">
        <w:t xml:space="preserve">. They invented a rotating bioreactor to address the challenge of treating injured astronauts in space and to simulate weightlessness on Earth </w:t>
      </w:r>
      <w:r w:rsidR="006400DD">
        <w:fldChar w:fldCharType="begin"/>
      </w:r>
      <w:r w:rsidR="0068420B">
        <w:instrText xml:space="preserve"> ADDIN ZOTERO_ITEM CSL_CITATION {"citationID":"Q2Sb4Mvm","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6400DD">
        <w:fldChar w:fldCharType="separate"/>
      </w:r>
      <w:r w:rsidR="006400DD" w:rsidRPr="00797FFA">
        <w:t>[38]</w:t>
      </w:r>
      <w:r w:rsidR="006400DD">
        <w:fldChar w:fldCharType="end"/>
      </w:r>
      <w:r w:rsidRPr="004F7DE7">
        <w:t xml:space="preserve">. In </w:t>
      </w:r>
      <m:oMath>
        <m:r>
          <m:rPr>
            <m:sty m:val="p"/>
          </m:rPr>
          <w:rPr>
            <w:rFonts w:ascii="Cambria Math" w:hAnsi="Cambria Math"/>
            <w:noProof/>
          </w:rPr>
          <m:t>μ</m:t>
        </m:r>
        <m:r>
          <w:rPr>
            <w:rFonts w:ascii="Cambria Math" w:hAnsi="Cambria Math"/>
          </w:rPr>
          <m:t>G</m:t>
        </m:r>
      </m:oMath>
      <w:r w:rsidRPr="004F7DE7">
        <w:t xml:space="preserve">, the bioreactor </w:t>
      </w:r>
      <w:r w:rsidR="005523FE">
        <w:t>enables</w:t>
      </w:r>
      <w:r w:rsidRPr="004F7DE7">
        <w:t xml:space="preserve"> cells to grow in three-dimensional tissue structures that closely resemble natural development, </w:t>
      </w:r>
      <w:r w:rsidR="005523FE">
        <w:t>facilitating</w:t>
      </w:r>
      <w:r w:rsidRPr="004F7DE7">
        <w:t xml:space="preserve"> advances in medicine both on Earth and in space </w:t>
      </w:r>
      <w:r w:rsidR="006400DD">
        <w:fldChar w:fldCharType="begin"/>
      </w:r>
      <w:r w:rsidR="0068420B">
        <w:instrText xml:space="preserve"> ADDIN ZOTERO_ITEM CSL_CITATION {"citationID":"1pqSZRUF","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6400DD">
        <w:fldChar w:fldCharType="separate"/>
      </w:r>
      <w:r w:rsidR="006400DD" w:rsidRPr="00797FFA">
        <w:t>[38]</w:t>
      </w:r>
      <w:r w:rsidR="006400DD">
        <w:fldChar w:fldCharType="end"/>
      </w:r>
      <w:r w:rsidRPr="004F7DE7">
        <w:t>. In 2002, Houston-based Regenetech Inc. licensed NASA bioreactor technology and patents</w:t>
      </w:r>
      <w:r w:rsidR="0031351E" w:rsidRPr="004F7DE7">
        <w:t xml:space="preserve"> </w:t>
      </w:r>
      <w:r w:rsidR="00F1788F">
        <w:t>that</w:t>
      </w:r>
      <w:r w:rsidRPr="004F7DE7">
        <w:t xml:space="preserve"> can expand adult stem cells (from blood to bone marrow) by 50-200 times in less than a week, providing safer, faster, and more affordable cell sources for therapies</w:t>
      </w:r>
      <w:r w:rsidR="0031351E" w:rsidRPr="004F7DE7">
        <w:t xml:space="preserve"> </w:t>
      </w:r>
      <w:r w:rsidR="0019113C">
        <w:fldChar w:fldCharType="begin"/>
      </w:r>
      <w:r w:rsidR="0068420B">
        <w:instrText xml:space="preserve"> ADDIN ZOTERO_ITEM CSL_CITATION {"citationID":"oBhA8y3H","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19113C">
        <w:fldChar w:fldCharType="separate"/>
      </w:r>
      <w:r w:rsidR="0019113C" w:rsidRPr="00797FFA">
        <w:t>[38]</w:t>
      </w:r>
      <w:r w:rsidR="0019113C">
        <w:fldChar w:fldCharType="end"/>
      </w:r>
      <w:r w:rsidRPr="004F7DE7">
        <w:t xml:space="preserve">. </w:t>
      </w:r>
    </w:p>
    <w:p w14:paraId="1520F6D5" w14:textId="46155D59" w:rsidR="00F22F01" w:rsidRPr="004F7DE7" w:rsidRDefault="00F22F01" w:rsidP="00457BCA">
      <w:pPr>
        <w:pStyle w:val="Body"/>
      </w:pPr>
    </w:p>
    <w:p w14:paraId="7C87BDCD" w14:textId="655FD9EA" w:rsidR="005C4419" w:rsidRDefault="00C10BF8" w:rsidP="00AA0BBB">
      <w:pPr>
        <w:pStyle w:val="Body"/>
      </w:pPr>
      <w:r>
        <w:t xml:space="preserve">Partial gravity bioreactors, although not extensively studied, have been previously examined. Research dating back to the 1900s has investigated the effects of clinostats, or rotating wall vessels, on biological samples </w:t>
      </w:r>
      <w:r w:rsidR="0068420B">
        <w:fldChar w:fldCharType="begin"/>
      </w:r>
      <w:r w:rsidR="0068420B">
        <w:instrText xml:space="preserve"> ADDIN ZOTERO_ITEM CSL_CITATION {"citationID":"0Bk4vkab","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68420B">
        <w:fldChar w:fldCharType="separate"/>
      </w:r>
      <w:r w:rsidR="0068420B" w:rsidRPr="0068420B">
        <w:t>[39]</w:t>
      </w:r>
      <w:r w:rsidR="0068420B">
        <w:fldChar w:fldCharType="end"/>
      </w:r>
      <w:r>
        <w:t xml:space="preserve">. Clinostats were invented by Julius Sachs, who rotated growing plants around their growth axis </w:t>
      </w:r>
      <w:r w:rsidR="0068420B">
        <w:fldChar w:fldCharType="begin"/>
      </w:r>
      <w:r w:rsidR="00972B64">
        <w:instrText xml:space="preserve"> ADDIN ZOTERO_ITEM CSL_CITATION {"citationID":"Lx0Zh5Rw","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68420B">
        <w:fldChar w:fldCharType="separate"/>
      </w:r>
      <w:r w:rsidR="0068420B" w:rsidRPr="0068420B">
        <w:t>[39]</w:t>
      </w:r>
      <w:r w:rsidR="0068420B">
        <w:fldChar w:fldCharType="end"/>
      </w:r>
      <w:r>
        <w:t xml:space="preserve">. These devices exist in one-dimensional (1-D) or two-dimensional (2-D) forms, depending on the dimensions of the rotated axial line or the entire experimental area </w:t>
      </w:r>
      <w:r w:rsidR="00972B64">
        <w:fldChar w:fldCharType="begin"/>
      </w:r>
      <w:r w:rsidR="00972B64">
        <w:instrText xml:space="preserve"> ADDIN ZOTERO_ITEM CSL_CITATION {"citationID":"b59OL6Qp","properties":{"formattedCitation":"[40]","plainCitation":"[40]","noteIndex":0},"citationItems":[{"id":173,"uris":["http://zotero.org/users/local/V6BayNrH/items/ZZ2GX362"],"itemData":{"id":173,"type":"article-journal","abstract":"Outer space is a harsh environment harbouring multiple forms of stress like cosmic radiation, space vacuum, extreme temperature and pressure, UV radiations, and altered gravity. Earth’s atmosphere has several layers that expose microbial and terrestrial life to harsh external environments. In order to study the limits of survival of microbial life in extremes, it is imperative to study the response of micro-organisms to space-related stress. The present chapter summarizes the various balloon and flight experiments performed to investigate the presence and response of microbial life in space. Studying the microbiome in the ISS is important as pathogenic bacteria can present a major risk to astronaut health in a closed environment. Hence, studying occurrence, ecology, diversity, response, and adaptations of microbial life in space is crucial to understanding the limits of organismic survival in inhospitable conditions. Studying microbial life in space also helps predict the plausible survival and endurance of microbial travel between planets, crucial to lithopanspermia theories and planetary protection.","language":"en","source":"Zotero","title":"Chapter 8: Microbial Life in Space","author":[{"family":"Rs","given":"Thombre"}]}}],"schema":"https://github.com/citation-style-language/schema/raw/master/csl-citation.json"} </w:instrText>
      </w:r>
      <w:r w:rsidR="00972B64">
        <w:fldChar w:fldCharType="separate"/>
      </w:r>
      <w:r w:rsidR="00972B64" w:rsidRPr="00972B64">
        <w:t>[40]</w:t>
      </w:r>
      <w:r w:rsidR="00972B64">
        <w:fldChar w:fldCharType="end"/>
      </w:r>
      <w:r>
        <w:t xml:space="preserve">. Subsequently, enhancements to the clinostat with two axes led to the development of three-dimensional (3-D) clinostats, known as the Random Positioning Machine (RPM) (refer </w:t>
      </w:r>
      <w:r w:rsidR="00A84039">
        <w:t xml:space="preserve">to </w:t>
      </w:r>
      <w:r w:rsidR="00A84039" w:rsidRPr="00A84039">
        <w:rPr>
          <w:u w:val="single"/>
        </w:rPr>
        <w:t>Figure 3</w:t>
      </w:r>
      <w:r>
        <w:t xml:space="preserve">) </w:t>
      </w:r>
      <w:r w:rsidR="00C67C40">
        <w:fldChar w:fldCharType="begin"/>
      </w:r>
      <w:r w:rsidR="00AA0BBB">
        <w:instrText xml:space="preserve"> ADDIN ZOTERO_ITEM CSL_CITATION {"citationID":"zGYdb5rX","properties":{"formattedCitation":"[40], [41]","plainCitation":"[40], [41]","noteIndex":0},"citationItems":[{"id":105,"uris":["http://zotero.org/users/local/V6BayNrH/items/GS5K6REV"],"itemData":{"id":105,"type":"article-journal","container-title":"Biological Communications","DOI":"10.21638/spbu03.2019.107","journalAbbreviation":"Biological Communications","page":"55-74","source":"ResearchGate","title":"3D-clinorotation induces specific alterations in metabolite profiles of germinating Brassica napus L. seeds","volume":"64","author":[{"family":"Popova","given":"Veronika"},{"family":"Bilova","given":"Tatiana"},{"family":"Smolikova","given":"Galina"},{"family":"Frolov","given":"Andrej"},{"family":"Medvedev","given":"Sergei"}],"issued":{"date-parts":[["2019",1,1]]}}},{"id":173,"uris":["http://zotero.org/users/local/V6BayNrH/items/ZZ2GX362"],"itemData":{"id":173,"type":"article-journal","abstract":"Outer space is a harsh environment harbouring multiple forms of stress like cosmic radiation, space vacuum, extreme temperature and pressure, UV radiations, and altered gravity. Earth’s atmosphere has several layers that expose microbial and terrestrial life to harsh external environments. In order to study the limits of survival of microbial life in extremes, it is imperative to study the response of micro-organisms to space-related stress. The present chapter summarizes the various balloon and flight experiments performed to investigate the presence and response of microbial life in space. Studying the microbiome in the ISS is important as pathogenic bacteria can present a major risk to astronaut health in a closed environment. Hence, studying occurrence, ecology, diversity, response, and adaptations of microbial life in space is crucial to understanding the limits of organismic survival in inhospitable conditions. Studying microbial life in space also helps predict the plausible survival and endurance of microbial travel between planets, crucial to lithopanspermia theories and planetary protection.","language":"en","source":"Zotero","title":"Chapter 8: Microbial Life in Space","author":[{"family":"Rs","given":"Thombre"}]}}],"schema":"https://github.com/citation-style-language/schema/raw/master/csl-citation.json"} </w:instrText>
      </w:r>
      <w:r w:rsidR="00C67C40">
        <w:fldChar w:fldCharType="separate"/>
      </w:r>
      <w:r w:rsidR="00AA0BBB" w:rsidRPr="00AA0BBB">
        <w:t>[40], [41]</w:t>
      </w:r>
      <w:r w:rsidR="00C67C40">
        <w:fldChar w:fldCharType="end"/>
      </w:r>
      <w:r w:rsidR="00C67C40">
        <w:t>.</w:t>
      </w:r>
      <w:r>
        <w:t xml:space="preserve"> </w:t>
      </w:r>
    </w:p>
    <w:p w14:paraId="1271EF9E" w14:textId="77777777" w:rsidR="00517A3E" w:rsidRPr="00517A3E" w:rsidRDefault="00517A3E" w:rsidP="00517A3E"/>
    <w:p w14:paraId="3AEE8FD0" w14:textId="001CD219" w:rsidR="0050273C" w:rsidRDefault="00E53E8C" w:rsidP="00CB0990">
      <w:pPr>
        <w:pStyle w:val="Body"/>
        <w:jc w:val="center"/>
      </w:pPr>
      <w:r w:rsidRPr="004F7DE7">
        <w:rPr>
          <w:noProof/>
        </w:rPr>
        <w:drawing>
          <wp:inline distT="0" distB="0" distL="0" distR="0" wp14:anchorId="59BE61F2" wp14:editId="2AB7E589">
            <wp:extent cx="3396427" cy="3084723"/>
            <wp:effectExtent l="0" t="0" r="0" b="1905"/>
            <wp:docPr id="161166378" name="Picture 1" descr="A metal device with a round glass insi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66378" name="Picture 1" descr="A metal device with a round glass insid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12179" cy="3099029"/>
                    </a:xfrm>
                    <a:prstGeom prst="rect">
                      <a:avLst/>
                    </a:prstGeom>
                  </pic:spPr>
                </pic:pic>
              </a:graphicData>
            </a:graphic>
          </wp:inline>
        </w:drawing>
      </w:r>
    </w:p>
    <w:p w14:paraId="3CD0EA9A" w14:textId="3BEC1AD8" w:rsidR="00AA7B70" w:rsidRDefault="000E3616" w:rsidP="0050273C">
      <w:pPr>
        <w:pStyle w:val="Caption"/>
        <w:jc w:val="left"/>
      </w:pPr>
      <w:bookmarkStart w:id="62" w:name="_Toc216063015"/>
      <w:r>
        <w:t xml:space="preserve">Figure </w:t>
      </w:r>
      <w:fldSimple w:instr=" SEQ Figure \* ARABIC ">
        <w:r w:rsidR="00E36C6C">
          <w:rPr>
            <w:noProof/>
          </w:rPr>
          <w:t>3</w:t>
        </w:r>
      </w:fldSimple>
      <w:r>
        <w:t xml:space="preserve">. </w:t>
      </w:r>
      <w:r w:rsidRPr="00D33536">
        <w:t>3D Clinostat</w:t>
      </w:r>
      <w:bookmarkEnd w:id="62"/>
    </w:p>
    <w:p w14:paraId="276DD299" w14:textId="5E4C7F2E" w:rsidR="00797927" w:rsidRDefault="0050273C" w:rsidP="00CB0990">
      <w:pPr>
        <w:pStyle w:val="Body"/>
        <w:ind w:firstLine="0"/>
      </w:pPr>
      <w:r>
        <w:t xml:space="preserve">The figure </w:t>
      </w:r>
      <w:r w:rsidR="00517A3E">
        <w:t>d</w:t>
      </w:r>
      <w:r w:rsidR="00AC212C">
        <w:t xml:space="preserve">epicts a three-dimensional clinostat employed to investigate the effects of microgravity on seed germination: </w:t>
      </w:r>
      <w:r w:rsidR="00C67C40">
        <w:t xml:space="preserve">(a) </w:t>
      </w:r>
      <w:r w:rsidR="00AC212C">
        <w:t xml:space="preserve">insert for Petri dishes; </w:t>
      </w:r>
      <w:r w:rsidR="00C67C40">
        <w:t>(b)</w:t>
      </w:r>
      <w:r w:rsidR="00AC212C">
        <w:t xml:space="preserve"> rotating shaft; </w:t>
      </w:r>
      <w:r w:rsidR="00C67C40">
        <w:t>(c)</w:t>
      </w:r>
      <w:r w:rsidR="00AC212C">
        <w:t xml:space="preserve"> inner frame; </w:t>
      </w:r>
      <w:r w:rsidR="00C67C40">
        <w:t>(d)</w:t>
      </w:r>
      <w:r w:rsidR="00AC212C">
        <w:t xml:space="preserve"> outer rotating frame;</w:t>
      </w:r>
      <w:r w:rsidR="00C67C40">
        <w:t xml:space="preserve"> (e)</w:t>
      </w:r>
      <w:r w:rsidR="00AC212C">
        <w:t xml:space="preserve"> motor</w:t>
      </w:r>
      <w:r w:rsidR="00C67C40">
        <w:t xml:space="preserve"> </w:t>
      </w:r>
      <w:r w:rsidR="00C67C40">
        <w:fldChar w:fldCharType="begin"/>
      </w:r>
      <w:r w:rsidR="00B5544C">
        <w:instrText xml:space="preserve"> ADDIN ZOTERO_ITEM CSL_CITATION {"citationID":"0QPY05VO","properties":{"formattedCitation":"[41]","plainCitation":"[41]","noteIndex":0},"citationItems":[{"id":105,"uris":["http://zotero.org/users/local/V6BayNrH/items/GS5K6REV"],"itemData":{"id":105,"type":"article-journal","container-title":"Biological Communications","DOI":"10.21638/spbu03.2019.107","journalAbbreviation":"Biological Communications","page":"55-74","source":"ResearchGate","title":"3D-clinorotation induces specific alterations in metabolite profiles of germinating Brassica napus L. seeds","volume":"64","author":[{"family":"Popova","given":"Veronika"},{"family":"Bilova","given":"Tatiana"},{"family":"Smolikova","given":"Galina"},{"family":"Frolov","given":"Andrej"},{"family":"Medvedev","given":"Sergei"}],"issued":{"date-parts":[["2019",1,1]]}}}],"schema":"https://github.com/citation-style-language/schema/raw/master/csl-citation.json"} </w:instrText>
      </w:r>
      <w:r w:rsidR="00C67C40">
        <w:fldChar w:fldCharType="separate"/>
      </w:r>
      <w:r w:rsidR="00C67C40" w:rsidRPr="00C67C40">
        <w:t>[41]</w:t>
      </w:r>
      <w:r w:rsidR="00C67C40">
        <w:fldChar w:fldCharType="end"/>
      </w:r>
      <w:r w:rsidR="00AC212C">
        <w:t>.</w:t>
      </w:r>
    </w:p>
    <w:p w14:paraId="61C69E91" w14:textId="77777777" w:rsidR="00517A3E" w:rsidRDefault="00517A3E" w:rsidP="00457BCA">
      <w:pPr>
        <w:pStyle w:val="Body"/>
      </w:pPr>
    </w:p>
    <w:p w14:paraId="47872A4E" w14:textId="77777777" w:rsidR="00517A3E" w:rsidRPr="004F7DE7" w:rsidRDefault="00517A3E" w:rsidP="00457BCA">
      <w:pPr>
        <w:pStyle w:val="Body"/>
      </w:pPr>
    </w:p>
    <w:p w14:paraId="29D0F562" w14:textId="16E3272F" w:rsidR="00797927" w:rsidRPr="00A84039" w:rsidRDefault="008A6DE5" w:rsidP="00457BCA">
      <w:pPr>
        <w:pStyle w:val="Body"/>
        <w:rPr>
          <w:noProof/>
        </w:rPr>
      </w:pPr>
      <w:bookmarkStart w:id="63" w:name="_Figure_4:_Partial"/>
      <w:bookmarkStart w:id="64" w:name="_Ref208178254"/>
      <w:bookmarkStart w:id="65" w:name="_Ref208178367"/>
      <w:bookmarkEnd w:id="63"/>
      <w:r>
        <w:t xml:space="preserve">Numerous early-stage </w:t>
      </w:r>
      <w:r w:rsidR="00B5544C">
        <w:t>partial-gravity bioreactors have been investigated using plant species capable of continuous growth under Earth's gravity</w:t>
      </w:r>
      <w:r>
        <w:t xml:space="preserve"> </w:t>
      </w:r>
      <w:r w:rsidR="00B5544C">
        <w:fldChar w:fldCharType="begin"/>
      </w:r>
      <w:r w:rsidR="00B5544C">
        <w:instrText xml:space="preserve"> ADDIN ZOTERO_ITEM CSL_CITATION {"citationID":"c9cuBx9N","properties":{"formattedCitation":"[42]","plainCitation":"[42]","noteIndex":0},"citationItems":[{"id":107,"uris":["http://zotero.org/users/local/V6BayNrH/items/27MJUB47"],"itemData":{"id":107,"type":"article-journal","abstract":"Plants are a necessary component of any system of bioregenerative life-support for human space exploration. For this purpose, plants must be capable of surviving and adapting to gravity levels different from the Earth gravity, namely microgravity, as it exists on board of spacecrafts orbiting the Earth, and partial- g, as it exists on the surface of the Moon or Mars. Gravity is a fundamental environmental factor for driving plant growth and development through gravitropism. Exposure to real or simulated microgravity produces a stress response in plants, which show cellular alterations and gene expression reprogramming. Partial- g studies have been performed in the ISS using centrifuges and in ground based facilities, by implementing adaptations in them. Seedlings and cell cultures were used in these studies. The Mars gravity level is capable of stimulating the gravitropic response of the roots and preserving the auxin polar transport. Furthermore, whereas Moon gravity produces alterations comparable, or even stronger than microgravity, the intensity of the alterations found at Mars gravity was milder. An adaptive response has been found in these experiments, showing upregulation of WRKY transcription factors involved in acclimation. This knowledge must be improved by incorporating plants to the coming projects of Moon exploration.","container-title":"Frontiers in Astronomy and Space Sciences","DOI":"10.3389/fspas.2021.729154","journalAbbreviation":"Frontiers in Astronomy and Space Sciences","source":"ResearchGate","title":"Understanding Reduced Gravity Effects on Early Plant Development Before Attempting Life-Support Farming in the Moon and Mars","volume":"8","author":[{"family":"Medina","given":"F. Javier"},{"family":"Manzano","given":"Aranzazu"},{"family":"Villacampa","given":"Alicia"},{"family":"Ciska","given":"Malgorzata"},{"family":"Herranz","given":"Raul"}],"issued":{"date-parts":[["2021",9,3]]}}}],"schema":"https://github.com/citation-style-language/schema/raw/master/csl-citation.json"} </w:instrText>
      </w:r>
      <w:r w:rsidR="00B5544C">
        <w:fldChar w:fldCharType="separate"/>
      </w:r>
      <w:r w:rsidR="00B5544C" w:rsidRPr="00B5544C">
        <w:t>[42]</w:t>
      </w:r>
      <w:r w:rsidR="00B5544C">
        <w:fldChar w:fldCharType="end"/>
      </w:r>
      <w:r>
        <w:t xml:space="preserve">. Initial implementations included clinostats, which maintain a constant rotation of a sample </w:t>
      </w:r>
      <w:r w:rsidR="00D224F5">
        <w:t>to average the gravitational vector to near zero</w:t>
      </w:r>
      <w:r w:rsidR="00DB197A">
        <w:t>,</w:t>
      </w:r>
      <w:r w:rsidR="00D224F5">
        <w:t xml:space="preserve"> effectively</w:t>
      </w:r>
      <w:r>
        <w:t xml:space="preserve"> </w:t>
      </w:r>
      <w:r w:rsidR="00D224F5">
        <w:fldChar w:fldCharType="begin"/>
      </w:r>
      <w:r w:rsidR="00D224F5">
        <w:instrText xml:space="preserve"> ADDIN ZOTERO_ITEM CSL_CITATION {"citationID":"v0jMr8PB","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D224F5">
        <w:fldChar w:fldCharType="separate"/>
      </w:r>
      <w:r w:rsidR="00D224F5" w:rsidRPr="00D224F5">
        <w:t>[39]</w:t>
      </w:r>
      <w:r w:rsidR="00D224F5">
        <w:fldChar w:fldCharType="end"/>
      </w:r>
      <w:r>
        <w:t xml:space="preserve">. This </w:t>
      </w:r>
      <w:r w:rsidR="00DB197A">
        <w:t xml:space="preserve">partial gravity bioreactor does not fully replicate “true” microgravity, as cells continue to experience mechanical stimulation and gradients that differ from those in </w:t>
      </w:r>
      <w:r>
        <w:t xml:space="preserve">actual microgravity conditions </w:t>
      </w:r>
      <w:r w:rsidR="00DB197A">
        <w:fldChar w:fldCharType="begin"/>
      </w:r>
      <w:r w:rsidR="00DB197A">
        <w:instrText xml:space="preserve"> ADDIN ZOTERO_ITEM CSL_CITATION {"citationID":"ewaOAX9H","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DB197A">
        <w:fldChar w:fldCharType="separate"/>
      </w:r>
      <w:r w:rsidR="00DB197A" w:rsidRPr="00DB197A">
        <w:t>[39]</w:t>
      </w:r>
      <w:r w:rsidR="00DB197A">
        <w:fldChar w:fldCharType="end"/>
      </w:r>
      <w:r>
        <w:t xml:space="preserve">. Subsequently, rotating wall vessel (RWV) bioreactors were introduced as a specialized variant of clinostats </w:t>
      </w:r>
      <w:r w:rsidR="002E79E9">
        <w:fldChar w:fldCharType="begin"/>
      </w:r>
      <w:r w:rsidR="002E79E9">
        <w:instrText xml:space="preserve"> ADDIN ZOTERO_ITEM CSL_CITATION {"citationID":"8BVeUbqu","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2E79E9">
        <w:fldChar w:fldCharType="separate"/>
      </w:r>
      <w:r w:rsidR="002E79E9" w:rsidRPr="00DB197A">
        <w:t>[39]</w:t>
      </w:r>
      <w:r w:rsidR="002E79E9">
        <w:fldChar w:fldCharType="end"/>
      </w:r>
      <w:r>
        <w:t xml:space="preserve">. RWVs are fluid-filled cylinders containing cells, designed to create a low-shear, controlled environment conducive to cellular differentiation in three-dimensional space </w:t>
      </w:r>
      <w:r w:rsidR="002E79E9">
        <w:fldChar w:fldCharType="begin"/>
      </w:r>
      <w:r w:rsidR="002E79E9">
        <w:instrText xml:space="preserve"> ADDIN ZOTERO_ITEM CSL_CITATION {"citationID":"uK3nGcxc","properties":{"formattedCitation":"[43]","plainCitation":"[43]","noteIndex":0},"citationItems":[{"id":109,"uris":["http://zotero.org/users/local/V6BayNrH/items/FBIB93ZE"],"itemData":{"id":109,"type":"article-journal","abstract":"The possibility of creating three-dimensional differentiated tissue-like assemblies by culturing cells in microgravity, either in space or on the ground, offers research opportunities that may lead to the generation of replacement organs for transplantation, and for studying multicellular responses in toxicology, radiation biology, tumorigenesis, and embryogenesis. Here, Brian Unsworth and Peter Lelkes review these opportunities, considering the practical and theoretical challenges of the microgravity environment.","container-title":"Nature Medicine","DOI":"10.1038/nm0898-901","ISSN":"1546-170X","issue":"8","journalAbbreviation":"Nat Med","language":"en","license":"1998 Springer Nature America, Inc.","note":"publisher: Nature Publishing Group","page":"901-907","source":"www.nature.com","title":"Growing tissues in microgravity","volume":"4","author":[{"family":"Unsworth","given":"Brian R."},{"family":"Lelkes","given":"Peter I."}],"issued":{"date-parts":[["1998",8]]}}}],"schema":"https://github.com/citation-style-language/schema/raw/master/csl-citation.json"} </w:instrText>
      </w:r>
      <w:r w:rsidR="002E79E9">
        <w:fldChar w:fldCharType="separate"/>
      </w:r>
      <w:r w:rsidR="002E79E9" w:rsidRPr="002E79E9">
        <w:t>[43]</w:t>
      </w:r>
      <w:r w:rsidR="002E79E9">
        <w:fldChar w:fldCharType="end"/>
      </w:r>
      <w:r>
        <w:t xml:space="preserve">. By rotating at a terminal velocity, RWVs facilitate </w:t>
      </w:r>
      <w:r w:rsidR="006C4F03">
        <w:t xml:space="preserve">the </w:t>
      </w:r>
      <w:r>
        <w:t xml:space="preserve">proper delivery </w:t>
      </w:r>
      <w:r w:rsidR="006C4F03">
        <w:t xml:space="preserve">of nutrients </w:t>
      </w:r>
      <w:r>
        <w:t xml:space="preserve">to the tissue culture, </w:t>
      </w:r>
      <w:r w:rsidR="006C4F03">
        <w:t>thereby</w:t>
      </w:r>
      <w:r>
        <w:t xml:space="preserve"> promoting healthy tissue and cell growth [</w:t>
      </w:r>
      <w:hyperlink r:id="rId17" w:history="1">
        <w:r w:rsidR="005A60E2" w:rsidRPr="004F7DE7">
          <w:rPr>
            <w:rStyle w:val="Hyperlink"/>
            <w:color w:val="auto"/>
          </w:rPr>
          <w:t>45</w:t>
        </w:r>
      </w:hyperlink>
      <w:r>
        <w:t xml:space="preserve">]. </w:t>
      </w:r>
      <w:r w:rsidR="00FE0A65">
        <w:t>In 2018, a p</w:t>
      </w:r>
      <w:r>
        <w:t xml:space="preserve">revious </w:t>
      </w:r>
      <w:r w:rsidR="00CC38BE">
        <w:t>senior design</w:t>
      </w:r>
      <w:r>
        <w:t xml:space="preserve"> team </w:t>
      </w:r>
      <w:r w:rsidR="005A60E2">
        <w:t>utilized</w:t>
      </w:r>
      <w:r>
        <w:t xml:space="preserve"> the stability of RWVs for cell culturing while incorporating the partial gravity factor </w:t>
      </w:r>
      <w:r w:rsidR="005A60E2">
        <w:t>using</w:t>
      </w:r>
      <w:r>
        <w:t xml:space="preserve"> an inclined plane to partially cancel the gravitational vector, allowing cells to experience a form of partial gravity (</w:t>
      </w:r>
      <w:r w:rsidR="005A60E2">
        <w:t>refer to</w:t>
      </w:r>
      <w:r>
        <w:t xml:space="preserve"> </w:t>
      </w:r>
      <w:r w:rsidR="00A84039">
        <w:rPr>
          <w:u w:val="single"/>
        </w:rPr>
        <w:t>Figure 4</w:t>
      </w:r>
      <w:r w:rsidR="00A84039" w:rsidRPr="00A84039">
        <w:t>).</w:t>
      </w:r>
    </w:p>
    <w:p w14:paraId="49BD4890" w14:textId="77777777" w:rsidR="007A0005" w:rsidRDefault="007A0005" w:rsidP="00457BCA">
      <w:pPr>
        <w:pStyle w:val="Body"/>
      </w:pPr>
    </w:p>
    <w:p w14:paraId="3EEB3BF6" w14:textId="77777777" w:rsidR="00517A3E" w:rsidRDefault="00517A3E" w:rsidP="00457BCA">
      <w:pPr>
        <w:pStyle w:val="Body"/>
      </w:pPr>
    </w:p>
    <w:bookmarkEnd w:id="64"/>
    <w:bookmarkEnd w:id="65"/>
    <w:p w14:paraId="0209508E" w14:textId="77777777" w:rsidR="00795E96" w:rsidRPr="00795E96" w:rsidRDefault="00795E96" w:rsidP="00795E96"/>
    <w:p w14:paraId="46A46F89" w14:textId="77777777" w:rsidR="008C4088" w:rsidRDefault="004F7DE7" w:rsidP="00CB0990">
      <w:pPr>
        <w:pStyle w:val="Body"/>
        <w:jc w:val="center"/>
      </w:pPr>
      <w:r w:rsidRPr="004F7DE7">
        <w:rPr>
          <w:noProof/>
        </w:rPr>
        <w:lastRenderedPageBreak/>
        <w:drawing>
          <wp:inline distT="0" distB="0" distL="0" distR="0" wp14:anchorId="1B857B18" wp14:editId="653FD1BB">
            <wp:extent cx="3477491" cy="2414466"/>
            <wp:effectExtent l="0" t="0" r="8890" b="5080"/>
            <wp:docPr id="1233235454" name="Picture 1" descr="A machine with wires and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235454" name="Picture 1" descr="A machine with wires and a device&#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82545" cy="2417975"/>
                    </a:xfrm>
                    <a:prstGeom prst="rect">
                      <a:avLst/>
                    </a:prstGeom>
                  </pic:spPr>
                </pic:pic>
              </a:graphicData>
            </a:graphic>
          </wp:inline>
        </w:drawing>
      </w:r>
    </w:p>
    <w:p w14:paraId="77E85E77" w14:textId="326C18E1" w:rsidR="004F7DE7" w:rsidRPr="004F7DE7" w:rsidRDefault="0050273C" w:rsidP="008C4088">
      <w:pPr>
        <w:pStyle w:val="Caption"/>
        <w:jc w:val="left"/>
      </w:pPr>
      <w:bookmarkStart w:id="66" w:name="_Toc216063016"/>
      <w:r>
        <w:t xml:space="preserve">Figure </w:t>
      </w:r>
      <w:fldSimple w:instr=" SEQ Figure \* ARABIC ">
        <w:r w:rsidR="00E36C6C">
          <w:rPr>
            <w:noProof/>
          </w:rPr>
          <w:t>4</w:t>
        </w:r>
      </w:fldSimple>
      <w:r>
        <w:t xml:space="preserve">. </w:t>
      </w:r>
      <w:r w:rsidRPr="00FB5293">
        <w:t>Partial Gravity Bioreactor</w:t>
      </w:r>
      <w:bookmarkEnd w:id="66"/>
    </w:p>
    <w:p w14:paraId="77371880" w14:textId="7715A97D" w:rsidR="004F7DE7" w:rsidRPr="007A0005" w:rsidRDefault="008C4088" w:rsidP="00CB0990">
      <w:pPr>
        <w:pStyle w:val="Body"/>
        <w:ind w:firstLine="0"/>
        <w:rPr>
          <w:rFonts w:eastAsiaTheme="majorEastAsia" w:cstheme="majorBidi"/>
          <w:i/>
          <w:iCs/>
          <w:sz w:val="24"/>
          <w:szCs w:val="24"/>
          <w:u w:val="single"/>
        </w:rPr>
      </w:pPr>
      <w:r>
        <w:t>The figure</w:t>
      </w:r>
      <w:r w:rsidR="002D7797">
        <w:t xml:space="preserve"> depicts the prototype of a partial gravity bioreactor, designed by an earlier senior design team. It comprises a</w:t>
      </w:r>
      <w:r w:rsidR="00E54C5A">
        <w:t>n RWV</w:t>
      </w:r>
      <w:r w:rsidR="002D7797">
        <w:t xml:space="preserve"> affixed to an inclined plane that simulates partial gravity.</w:t>
      </w:r>
    </w:p>
    <w:p w14:paraId="6B8A4545" w14:textId="77777777" w:rsidR="00E04FDA" w:rsidRDefault="00E04FDA" w:rsidP="00457BCA">
      <w:pPr>
        <w:pStyle w:val="Body"/>
      </w:pPr>
    </w:p>
    <w:p w14:paraId="0D467BE6" w14:textId="74027723" w:rsidR="00F55C14" w:rsidRDefault="00532617" w:rsidP="00390C99">
      <w:pPr>
        <w:pStyle w:val="Heading2"/>
      </w:pPr>
      <w:bookmarkStart w:id="67" w:name="_Toc208139126"/>
      <w:bookmarkStart w:id="68" w:name="_Toc208139551"/>
      <w:bookmarkStart w:id="69" w:name="_Toc208174897"/>
      <w:bookmarkStart w:id="70" w:name="_Toc216063873"/>
      <w:bookmarkStart w:id="71" w:name="_Toc207028365"/>
      <w:r>
        <w:t>Needs Statement</w:t>
      </w:r>
      <w:bookmarkEnd w:id="67"/>
      <w:bookmarkEnd w:id="68"/>
      <w:bookmarkEnd w:id="69"/>
      <w:bookmarkEnd w:id="70"/>
      <w:r>
        <w:t xml:space="preserve"> </w:t>
      </w:r>
      <w:bookmarkEnd w:id="71"/>
    </w:p>
    <w:p w14:paraId="73278B33" w14:textId="77777777" w:rsidR="00374B80" w:rsidRPr="00374B80" w:rsidRDefault="00374B80" w:rsidP="00374B80"/>
    <w:p w14:paraId="4C8B3A65" w14:textId="7F29DE31" w:rsidR="00532617" w:rsidRDefault="00F44E81" w:rsidP="00457BCA">
      <w:pPr>
        <w:pStyle w:val="Body"/>
      </w:pPr>
      <w:r>
        <w:t>There is a need to build a validated</w:t>
      </w:r>
      <w:r w:rsidR="002E52A5">
        <w:t xml:space="preserve"> partial gravity </w:t>
      </w:r>
      <w:r w:rsidR="004B2D7B">
        <w:t xml:space="preserve">cell-culturing prototype </w:t>
      </w:r>
      <w:r>
        <w:t xml:space="preserve">that </w:t>
      </w:r>
      <w:r w:rsidR="004B2D7B">
        <w:t xml:space="preserve">would </w:t>
      </w:r>
      <w:r>
        <w:t>enable us to study the relationship between cell properties and different gravitational environments, thereby allowing us to correlate gravitational differences with</w:t>
      </w:r>
      <w:r w:rsidR="00D37072" w:rsidRPr="00D37072">
        <w:t xml:space="preserve"> cell properties.</w:t>
      </w:r>
    </w:p>
    <w:p w14:paraId="566A6291" w14:textId="77777777" w:rsidR="00CC2E40" w:rsidRDefault="00CC2E40" w:rsidP="00457BCA">
      <w:pPr>
        <w:pStyle w:val="Body"/>
      </w:pPr>
    </w:p>
    <w:p w14:paraId="789A5468" w14:textId="333E8207" w:rsidR="004F7DE7" w:rsidRDefault="00924774" w:rsidP="00555536">
      <w:pPr>
        <w:pStyle w:val="Heading2"/>
      </w:pPr>
      <w:bookmarkStart w:id="72" w:name="_Toc207028366"/>
      <w:bookmarkStart w:id="73" w:name="_Toc208139127"/>
      <w:bookmarkStart w:id="74" w:name="_Toc208139552"/>
      <w:bookmarkStart w:id="75" w:name="_Toc208174898"/>
      <w:bookmarkStart w:id="76" w:name="_Toc216063874"/>
      <w:r>
        <w:t xml:space="preserve">Implications of </w:t>
      </w:r>
      <w:r w:rsidRPr="00390C99">
        <w:t>Project</w:t>
      </w:r>
      <w:r>
        <w:t xml:space="preserve"> Success</w:t>
      </w:r>
      <w:bookmarkEnd w:id="72"/>
      <w:bookmarkEnd w:id="73"/>
      <w:bookmarkEnd w:id="74"/>
      <w:bookmarkEnd w:id="75"/>
      <w:bookmarkEnd w:id="76"/>
    </w:p>
    <w:p w14:paraId="23E2473F" w14:textId="77777777" w:rsidR="00374B80" w:rsidRPr="00374B80" w:rsidRDefault="00374B80" w:rsidP="00374B80"/>
    <w:p w14:paraId="1FD4487B" w14:textId="4A8015B8" w:rsidR="00080AE4" w:rsidRDefault="0082332A" w:rsidP="00457BCA">
      <w:pPr>
        <w:pStyle w:val="Body"/>
      </w:pPr>
      <w:r>
        <w:t>If the prototype succeeds</w:t>
      </w:r>
      <w:r w:rsidR="001E614E">
        <w:t xml:space="preserve">, both terrestrial and extraterrestrial life would benefit significantly. </w:t>
      </w:r>
      <w:r>
        <w:t>Understanding the effects of varying gravitational conditions on cellular behavior would enable more precise conclusions about</w:t>
      </w:r>
      <w:r w:rsidR="001E614E">
        <w:t xml:space="preserve"> human space exploration. Such findings would underpin the development of solutions </w:t>
      </w:r>
      <w:r>
        <w:t>to safeguard</w:t>
      </w:r>
      <w:r w:rsidR="001E614E">
        <w:t xml:space="preserve"> human safety beyond Earth. Facilitating human travel to outer space, including destinations such as Mars and the Moon, enhances our </w:t>
      </w:r>
      <w:r>
        <w:t>understanding of extraterrestrial regions and addresses fundamental questions about alien life</w:t>
      </w:r>
      <w:r w:rsidR="001E614E">
        <w:t>. Additionally, this research has the potential to identify new planets or locations in space where humans might establish a new life</w:t>
      </w:r>
      <w:r w:rsidR="00412E63">
        <w:t>.</w:t>
      </w:r>
    </w:p>
    <w:p w14:paraId="4637904D" w14:textId="69AACB84" w:rsidR="00080AE4" w:rsidRDefault="00080AE4" w:rsidP="00457BCA">
      <w:pPr>
        <w:pStyle w:val="Body"/>
      </w:pPr>
    </w:p>
    <w:p w14:paraId="4CEB5562" w14:textId="2FA4CB92" w:rsidR="00C82063" w:rsidRPr="00AF619A" w:rsidRDefault="006B08B9" w:rsidP="00AA0BBB">
      <w:pPr>
        <w:pStyle w:val="Body"/>
      </w:pPr>
      <w:r>
        <w:t xml:space="preserve">The success of the prototype closely correlates with several United Nations Sustainable Development Goals (UNSDGs) </w:t>
      </w:r>
      <w:r w:rsidR="00F04A4F">
        <w:fldChar w:fldCharType="begin"/>
      </w:r>
      <w:r w:rsidR="00F04A4F">
        <w:instrText xml:space="preserve"> ADDIN ZOTERO_ITEM CSL_CITATION {"citationID":"2dzOnNa1","properties":{"formattedCitation":"[44]","plainCitation":"[44]","noteIndex":0},"citationItems":[{"id":111,"uris":["http://zotero.org/users/local/V6BayNrH/items/GAYH3DIQ"],"itemData":{"id":111,"type":"post-weblog","abstract":"The Sustainable Development Goals are the blueprint to achieve a better and more sustainable future for all. Learn more about each of the goals.","container-title":"United Nations Western Europe","language":"en-US","title":"United Nations Sustainable Development Goals (SDGs)","URL":"https://unric.org/en/united-nations-sustainable-development-goals/","accessed":{"date-parts":[["2025",11,15]]}}}],"schema":"https://github.com/citation-style-language/schema/raw/master/csl-citation.json"} </w:instrText>
      </w:r>
      <w:r w:rsidR="00F04A4F">
        <w:fldChar w:fldCharType="separate"/>
      </w:r>
      <w:r w:rsidR="00F04A4F" w:rsidRPr="00F04A4F">
        <w:t>[44]</w:t>
      </w:r>
      <w:r w:rsidR="00F04A4F">
        <w:fldChar w:fldCharType="end"/>
      </w:r>
      <w:r>
        <w:t xml:space="preserve">. SDG 3: Good Health and Well-being is supported, as the device facilitates controlled studies on how partial gravity influences cellular development, physiology, and long-term health in space </w:t>
      </w:r>
      <w:r w:rsidR="00F04A4F">
        <w:fldChar w:fldCharType="begin"/>
      </w:r>
      <w:r w:rsidR="00F04A4F">
        <w:instrText xml:space="preserve"> ADDIN ZOTERO_ITEM CSL_CITATION {"citationID":"QZGMnTZB","properties":{"formattedCitation":"[45]","plainCitation":"[45]","noteIndex":0},"citationItems":[{"id":113,"uris":["http://zotero.org/users/local/V6BayNrH/items/2N5LELIA"],"itemData":{"id":113,"type":"webpage","title":"Goal 3 | Department of Economic and Social Affairs","URL":"https://sdgs.un.org/goals/goal3","accessed":{"date-parts":[["2025",11,15]]}}}],"schema":"https://github.com/citation-style-language/schema/raw/master/csl-citation.json"} </w:instrText>
      </w:r>
      <w:r w:rsidR="00F04A4F">
        <w:fldChar w:fldCharType="separate"/>
      </w:r>
      <w:r w:rsidR="00F04A4F" w:rsidRPr="00F04A4F">
        <w:t>[45]</w:t>
      </w:r>
      <w:r w:rsidR="00F04A4F">
        <w:fldChar w:fldCharType="end"/>
      </w:r>
      <w:r>
        <w:t xml:space="preserve">. By understanding these effects, the prototype can inform the design of countermeasures, treatments, and potentially therapeutic approaches for conditions such as bone loss and muscle atrophy, which are of critical concern for astronauts </w:t>
      </w:r>
      <w:r w:rsidR="008F5BA4">
        <w:fldChar w:fldCharType="begin"/>
      </w:r>
      <w:r w:rsidR="00AA0BBB">
        <w:instrText xml:space="preserve"> ADDIN ZOTERO_ITEM CSL_CITATION {"citationID":"mkO8r6op","properties":{"formattedCitation":"[28]","plainCitation":"[28]","noteIndex":0},"citationItems":[{"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8F5BA4">
        <w:fldChar w:fldCharType="separate"/>
      </w:r>
      <w:r w:rsidR="00AA0BBB" w:rsidRPr="00AA0BBB">
        <w:t>[28]</w:t>
      </w:r>
      <w:r w:rsidR="008F5BA4">
        <w:fldChar w:fldCharType="end"/>
      </w:r>
      <w:r>
        <w:t xml:space="preserve">. Accordingly, the prototype would </w:t>
      </w:r>
      <w:r w:rsidR="00126072">
        <w:t>help ensure</w:t>
      </w:r>
      <w:r>
        <w:t xml:space="preserve"> healthy lives for humans </w:t>
      </w:r>
      <w:r w:rsidR="008F5BA4">
        <w:fldChar w:fldCharType="begin"/>
      </w:r>
      <w:r w:rsidR="008F5BA4">
        <w:instrText xml:space="preserve"> ADDIN ZOTERO_ITEM CSL_CITATION {"citationID":"iaaqy2W4","properties":{"formattedCitation":"[45]","plainCitation":"[45]","noteIndex":0},"citationItems":[{"id":113,"uris":["http://zotero.org/users/local/V6BayNrH/items/2N5LELIA"],"itemData":{"id":113,"type":"webpage","title":"Goal 3 | Department of Economic and Social Affairs","URL":"https://sdgs.un.org/goals/goal3","accessed":{"date-parts":[["2025",11,15]]}}}],"schema":"https://github.com/citation-style-language/schema/raw/master/csl-citation.json"} </w:instrText>
      </w:r>
      <w:r w:rsidR="008F5BA4">
        <w:fldChar w:fldCharType="separate"/>
      </w:r>
      <w:r w:rsidR="008F5BA4" w:rsidRPr="008F5BA4">
        <w:t>[45]</w:t>
      </w:r>
      <w:r w:rsidR="008F5BA4">
        <w:fldChar w:fldCharType="end"/>
      </w:r>
      <w:r>
        <w:t xml:space="preserve">. Furthermore, </w:t>
      </w:r>
      <w:r w:rsidR="00456B64" w:rsidRPr="006B08B9">
        <w:t xml:space="preserve">SDG 9: Industry, Innovation, and Infrastructure is pertinent, as the development of the prototype </w:t>
      </w:r>
      <w:r w:rsidR="006758A0">
        <w:t xml:space="preserve">constitutes an innovative research platform that represents the convergence of biotechnology and space technology </w:t>
      </w:r>
      <w:r w:rsidR="006758A0">
        <w:fldChar w:fldCharType="begin"/>
      </w:r>
      <w:r w:rsidR="006758A0">
        <w:instrText xml:space="preserve"> ADDIN ZOTERO_ITEM CSL_CITATION {"citationID":"1iy73ziZ","properties":{"formattedCitation":"[46]","plainCitation":"[46]","noteIndex":0},"citationItems":[{"id":115,"uris":["http://zotero.org/users/local/V6BayNrH/items/FCHX2CA7"],"itemData":{"id":115,"type":"webpage","title":"Goal 9 | Department of Economic and Social Affairs","URL":"https://sdgs.un.org/goals/goal9","accessed":{"date-parts":[["2025",11,15]]}}}],"schema":"https://github.com/citation-style-language/schema/raw/master/csl-citation.json"} </w:instrText>
      </w:r>
      <w:r w:rsidR="006758A0">
        <w:fldChar w:fldCharType="separate"/>
      </w:r>
      <w:r w:rsidR="006758A0" w:rsidRPr="006758A0">
        <w:t>[46]</w:t>
      </w:r>
      <w:r w:rsidR="006758A0">
        <w:fldChar w:fldCharType="end"/>
      </w:r>
      <w:r w:rsidR="00456B64" w:rsidRPr="006B08B9">
        <w:t xml:space="preserve">. </w:t>
      </w:r>
      <w:r w:rsidR="009A376E">
        <w:t>Additionally, t</w:t>
      </w:r>
      <w:r>
        <w:t xml:space="preserve">he prototype advances SDG 12: Responsible </w:t>
      </w:r>
      <w:r>
        <w:lastRenderedPageBreak/>
        <w:t xml:space="preserve">Consumption and Production </w:t>
      </w:r>
      <w:r w:rsidR="006C4F03">
        <w:t>by implementing</w:t>
      </w:r>
      <w:r>
        <w:t xml:space="preserve"> a closed-loop biological system, an approach essential for sustainable space habitats and beneficial for the efficient utilization of resources on Earth </w:t>
      </w:r>
      <w:r w:rsidR="00456B64">
        <w:fldChar w:fldCharType="begin"/>
      </w:r>
      <w:r w:rsidR="006758A0">
        <w:instrText xml:space="preserve"> ADDIN ZOTERO_ITEM CSL_CITATION {"citationID":"FwyvKMBe","properties":{"formattedCitation":"[47]","plainCitation":"[47]","noteIndex":0},"citationItems":[{"id":117,"uris":["http://zotero.org/users/local/V6BayNrH/items/LDDDW7MG"],"itemData":{"id":117,"type":"webpage","title":"Goal 12 | Department of Economic and Social Affairs","URL":"https://sdgs.un.org/goals/goal12","accessed":{"date-parts":[["2025",11,16]]}}}],"schema":"https://github.com/citation-style-language/schema/raw/master/csl-citation.json"} </w:instrText>
      </w:r>
      <w:r w:rsidR="00456B64">
        <w:fldChar w:fldCharType="separate"/>
      </w:r>
      <w:r w:rsidR="006758A0" w:rsidRPr="006758A0">
        <w:t>[47]</w:t>
      </w:r>
      <w:r w:rsidR="00456B64">
        <w:fldChar w:fldCharType="end"/>
      </w:r>
      <w:r>
        <w:t xml:space="preserve">. The use of a bioreactor enhances system control </w:t>
      </w:r>
      <w:r w:rsidR="00B96C8E">
        <w:t>during cell cultivation</w:t>
      </w:r>
      <w:r w:rsidRPr="006B08B9">
        <w:t xml:space="preserve">, enabling accurate, real-time monitoring, early problem detection, reproducibility, and cost efficiency </w:t>
      </w:r>
      <w:r w:rsidR="008B3513">
        <w:fldChar w:fldCharType="begin"/>
      </w:r>
      <w:r w:rsidR="008B3513">
        <w:instrText xml:space="preserve"> ADDIN ZOTERO_ITEM CSL_CITATION {"citationID":"Ay8MkK6U","properties":{"formattedCitation":"[48]","plainCitation":"[48]","noteIndex":0},"citationItems":[{"id":119,"uris":["http://zotero.org/users/local/V6BayNrH/items/SCKX73AX"],"itemData":{"id":119,"type":"article-journal","abstract":"Biotechnological processes are essential for developing economies that aim to stand out in future markets. The use of bioreactors is one of the most important unit operations of biotechnological processes, and real-time monitoring of bioreactors is essential to ensure precise bioprocess control. This review presents different types of bioreactors, sensors, and applications in other sectors. Bioreactors, controlled systems for cultivating microorganisms and cells, are essential tools in various fields, from scientific research to industrial production. The use of a variety of sensors is critical for accurate, real-time monitoring, early problem detection, reproducibility, cost reduction, and increased efficiency. These benefits are being realized in numerous applications, including biofuel production, bioremediation and leaching processes, tissue engineering, and drug manufacturing. Innovations in bioreactor technology are expanding opportunities for a more sustainable and healthier future. By developing new types of bioreactors, integrating advanced sensors, and exploring promising applications, bioreactors are playing a key role in addressing global challenges and sustainably advancing science and technology.","container-title":"Applied Sciences","DOI":"10.3390/app14209346","journalAbbreviation":"Applied Sciences","page":"9346","source":"ResearchGate","title":"Bioreactors: Applications and Innovations for a Sustainable and Healthy Future—A Critical Review","title-short":"Bioreactors","volume":"14","author":[{"family":"Palladino","given":"Fernanda"},{"family":"Marcelino","given":"Paulo"},{"family":"Schlogl","given":"Andersen"},{"family":"Jose","given":"Alvaro"},{"family":"Rodrigues","given":"Rita"},{"family":"Fabrino","given":"Daniela"},{"family":"Santos","given":"Igor"},{"family":"Rosa","given":"Carlos"}],"issued":{"date-parts":[["2024",10,14]]}}}],"schema":"https://github.com/citation-style-language/schema/raw/master/csl-citation.json"} </w:instrText>
      </w:r>
      <w:r w:rsidR="008B3513">
        <w:fldChar w:fldCharType="separate"/>
      </w:r>
      <w:r w:rsidR="008B3513" w:rsidRPr="008B3513">
        <w:t>[48]</w:t>
      </w:r>
      <w:r w:rsidR="008B3513">
        <w:fldChar w:fldCharType="end"/>
      </w:r>
      <w:r w:rsidRPr="006B08B9">
        <w:t xml:space="preserve">. In this context, SDG 13: Climate Action is addressed by demonstrating how biological systems adapt to extreme and changing environments, thereby informing strategies for </w:t>
      </w:r>
      <w:r w:rsidR="00CB0990">
        <w:t>Earth's ecosystems</w:t>
      </w:r>
      <w:r w:rsidRPr="006B08B9">
        <w:t xml:space="preserve"> </w:t>
      </w:r>
      <w:r w:rsidR="00232F64">
        <w:fldChar w:fldCharType="begin"/>
      </w:r>
      <w:r w:rsidR="00232F64">
        <w:instrText xml:space="preserve"> ADDIN ZOTERO_ITEM CSL_CITATION {"citationID":"BIu4fo2N","properties":{"formattedCitation":"[49]","plainCitation":"[49]","noteIndex":0},"citationItems":[{"id":121,"uris":["http://zotero.org/users/local/V6BayNrH/items/S7LYGG6N"],"itemData":{"id":121,"type":"webpage","title":"Goal 13 | Department of Economic and Social Affairs","URL":"https://sdgs.un.org/goals/goal13","accessed":{"date-parts":[["2025",11,16]]}}}],"schema":"https://github.com/citation-style-language/schema/raw/master/csl-citation.json"} </w:instrText>
      </w:r>
      <w:r w:rsidR="00232F64">
        <w:fldChar w:fldCharType="separate"/>
      </w:r>
      <w:r w:rsidR="00232F64" w:rsidRPr="00232F64">
        <w:t>[49]</w:t>
      </w:r>
      <w:r w:rsidR="00232F64">
        <w:fldChar w:fldCharType="end"/>
      </w:r>
      <w:r w:rsidRPr="006B08B9">
        <w:t xml:space="preserve">. </w:t>
      </w:r>
    </w:p>
    <w:p w14:paraId="18BE911C" w14:textId="6B429082" w:rsidR="001E75CE" w:rsidRPr="00AF619A" w:rsidRDefault="001E75CE">
      <w:pPr>
        <w:spacing w:after="160" w:line="278" w:lineRule="auto"/>
      </w:pPr>
    </w:p>
    <w:p w14:paraId="4B5AABC7" w14:textId="77777777" w:rsidR="006B08B9" w:rsidRPr="00E95280" w:rsidRDefault="006B08B9" w:rsidP="00E95280">
      <w:pPr>
        <w:spacing w:after="160" w:line="278" w:lineRule="auto"/>
      </w:pPr>
    </w:p>
    <w:p w14:paraId="52C7A587" w14:textId="590F6403" w:rsidR="00E95280" w:rsidRPr="00AE5310" w:rsidRDefault="00E95280" w:rsidP="00AE5310">
      <w:pPr>
        <w:spacing w:after="160" w:line="278" w:lineRule="auto"/>
      </w:pPr>
    </w:p>
    <w:p w14:paraId="0B3B9D8E" w14:textId="1E06E5DE" w:rsidR="004F7DE7" w:rsidRDefault="004F7DE7">
      <w:pPr>
        <w:spacing w:after="160" w:line="278" w:lineRule="auto"/>
        <w:rPr>
          <w:rFonts w:asciiTheme="majorBidi" w:hAnsiTheme="majorBidi"/>
          <w:b/>
          <w:bCs/>
          <w:sz w:val="44"/>
          <w:szCs w:val="40"/>
          <w:highlight w:val="lightGray"/>
        </w:rPr>
      </w:pPr>
      <w:r>
        <w:rPr>
          <w:highlight w:val="lightGray"/>
        </w:rPr>
        <w:br w:type="page"/>
      </w:r>
    </w:p>
    <w:p w14:paraId="09144107" w14:textId="3AFF888A" w:rsidR="008E48C0" w:rsidRPr="00497D99" w:rsidRDefault="008F4799" w:rsidP="00497D99">
      <w:pPr>
        <w:pStyle w:val="Heading1"/>
      </w:pPr>
      <w:r>
        <w:lastRenderedPageBreak/>
        <w:t xml:space="preserve"> </w:t>
      </w:r>
      <w:bookmarkStart w:id="77" w:name="_Toc208139128"/>
      <w:bookmarkStart w:id="78" w:name="_Toc208139553"/>
      <w:bookmarkStart w:id="79" w:name="_Toc208174899"/>
      <w:bookmarkStart w:id="80" w:name="_Toc216063875"/>
      <w:r w:rsidR="00085DFB" w:rsidRPr="00497D99">
        <w:t>Design Criteria</w:t>
      </w:r>
      <w:bookmarkEnd w:id="77"/>
      <w:bookmarkEnd w:id="78"/>
      <w:bookmarkEnd w:id="79"/>
      <w:bookmarkEnd w:id="80"/>
      <w:r w:rsidR="00085DFB" w:rsidRPr="00497D99">
        <w:t xml:space="preserve"> </w:t>
      </w:r>
    </w:p>
    <w:p w14:paraId="03131487" w14:textId="61089647" w:rsidR="00C046EC" w:rsidRPr="003C06B9" w:rsidRDefault="0064784C" w:rsidP="00457BCA">
      <w:pPr>
        <w:pStyle w:val="Body"/>
      </w:pPr>
      <w:r>
        <w:t>To guarantee the feasibility of the prototype, the design criteria are classified as either non-negotiable (mandatory) (refer to</w:t>
      </w:r>
      <w:r w:rsidR="00AA6A71">
        <w:t xml:space="preserve"> </w:t>
      </w:r>
      <w:r w:rsidR="00FD7D17">
        <w:rPr>
          <w:u w:val="single"/>
        </w:rPr>
        <w:t>Table 1</w:t>
      </w:r>
      <w:r w:rsidR="00AA6A71">
        <w:t xml:space="preserve">) </w:t>
      </w:r>
      <w:r>
        <w:t xml:space="preserve">or negotiable (desirable) (refer to </w:t>
      </w:r>
      <w:r w:rsidR="009034B3" w:rsidRPr="009034B3">
        <w:rPr>
          <w:u w:val="single"/>
        </w:rPr>
        <w:t>Table 2</w:t>
      </w:r>
      <w:r>
        <w:t xml:space="preserve">). However, owing to the complexity of the project, these criteria are divided into two primary domains: partial gravity and the prototype. </w:t>
      </w:r>
    </w:p>
    <w:p w14:paraId="3C375367" w14:textId="77777777" w:rsidR="00DC4610" w:rsidRPr="00C046EC" w:rsidRDefault="00DC4610" w:rsidP="00457BCA">
      <w:pPr>
        <w:pStyle w:val="Body"/>
      </w:pPr>
    </w:p>
    <w:p w14:paraId="48D2F2AB" w14:textId="2F8CB1D2" w:rsidR="00520CEA" w:rsidRDefault="007F6D95" w:rsidP="00D50D89">
      <w:pPr>
        <w:pStyle w:val="Heading2"/>
        <w:numPr>
          <w:ilvl w:val="1"/>
          <w:numId w:val="13"/>
        </w:numPr>
        <w:rPr>
          <w:rStyle w:val="Heading1Char"/>
          <w:rFonts w:ascii="Times New Roman" w:hAnsi="Times New Roman"/>
          <w:b/>
          <w:sz w:val="32"/>
          <w:szCs w:val="32"/>
        </w:rPr>
      </w:pPr>
      <w:bookmarkStart w:id="81" w:name="_Toc208139129"/>
      <w:bookmarkStart w:id="82" w:name="_Toc208139554"/>
      <w:bookmarkStart w:id="83" w:name="_Toc208174900"/>
      <w:bookmarkStart w:id="84" w:name="_Toc216063876"/>
      <w:r>
        <w:rPr>
          <w:rStyle w:val="Heading1Char"/>
          <w:rFonts w:ascii="Times New Roman" w:hAnsi="Times New Roman"/>
          <w:b/>
          <w:bCs/>
          <w:sz w:val="32"/>
          <w:szCs w:val="32"/>
        </w:rPr>
        <w:t>Non-Negotiable</w:t>
      </w:r>
      <w:r w:rsidR="007952C4" w:rsidRPr="00390C99">
        <w:rPr>
          <w:rStyle w:val="Heading1Char"/>
          <w:rFonts w:ascii="Times New Roman" w:hAnsi="Times New Roman"/>
          <w:b/>
          <w:bCs/>
          <w:sz w:val="32"/>
          <w:szCs w:val="32"/>
        </w:rPr>
        <w:t xml:space="preserve"> </w:t>
      </w:r>
      <w:r w:rsidR="00EC76CB" w:rsidRPr="00390C99">
        <w:rPr>
          <w:rStyle w:val="Heading1Char"/>
          <w:rFonts w:ascii="Times New Roman" w:hAnsi="Times New Roman"/>
          <w:b/>
          <w:bCs/>
          <w:sz w:val="32"/>
          <w:szCs w:val="32"/>
        </w:rPr>
        <w:t>Criteria</w:t>
      </w:r>
      <w:bookmarkEnd w:id="81"/>
      <w:bookmarkEnd w:id="82"/>
      <w:bookmarkEnd w:id="83"/>
      <w:bookmarkEnd w:id="84"/>
    </w:p>
    <w:p w14:paraId="51DAC837" w14:textId="77777777" w:rsidR="00374B80" w:rsidRPr="00374B80" w:rsidRDefault="00374B80" w:rsidP="00374B80"/>
    <w:p w14:paraId="0100FAE6" w14:textId="48452FCF" w:rsidR="00520CEA" w:rsidRPr="00E107EE" w:rsidRDefault="00C31B4C" w:rsidP="00457BCA">
      <w:pPr>
        <w:pStyle w:val="Body"/>
      </w:pPr>
      <w:r>
        <w:t>Three</w:t>
      </w:r>
      <w:r w:rsidR="008B6B5D">
        <w:t xml:space="preserve"> criteria must be satisfied to deem the partial gravity component in the project successful: gravitational type, </w:t>
      </w:r>
      <w:r>
        <w:t xml:space="preserve">uniform trajectory, and mathematical </w:t>
      </w:r>
      <w:r w:rsidR="008B6B5D">
        <w:t xml:space="preserve">simulation. </w:t>
      </w:r>
    </w:p>
    <w:p w14:paraId="13774CA9" w14:textId="77777777" w:rsidR="00C21BAF" w:rsidRPr="00E107EE" w:rsidRDefault="00C21BAF" w:rsidP="00457BCA">
      <w:pPr>
        <w:pStyle w:val="Body"/>
      </w:pPr>
    </w:p>
    <w:p w14:paraId="4B625257" w14:textId="0556C72A" w:rsidR="00C43A23" w:rsidRDefault="00393548" w:rsidP="00457BCA">
      <w:pPr>
        <w:pStyle w:val="Body"/>
      </w:pPr>
      <w:r w:rsidRPr="00387C94">
        <w:rPr>
          <w:u w:val="single"/>
        </w:rPr>
        <w:t>Gravitational Type:</w:t>
      </w:r>
      <w:r>
        <w:t xml:space="preserve"> With NASA deor</w:t>
      </w:r>
      <w:r w:rsidRPr="00387C94">
        <w:t xml:space="preserve">biting the ISS, the ability to conduct experiments in the unique microgravity laboratories would be impossible. Therefore, gravitational experiments conducted on Earth should encompass the primary missions previously planned. According to NASA, traveling to the lunar surface and around the Moon would facilitate scientific discoveries that prepare humans for subsequent exploration, including Mars </w:t>
      </w:r>
      <w:r w:rsidR="006912D8">
        <w:fldChar w:fldCharType="begin"/>
      </w:r>
      <w:r w:rsidR="003859EF">
        <w:instrText xml:space="preserve"> ADDIN ZOTERO_ITEM CSL_CITATION {"citationID":"iolmpcrH","properties":{"formattedCitation":"[50]","plainCitation":"[50]","noteIndex":0},"citationItems":[{"id":125,"uris":["http://zotero.org/users/local/V6BayNrH/items/ZVQ5ABJI"],"itemData":{"id":125,"type":"post-weblog","language":"en-US","note":"section: Humans in Space","title":"Destinations - NASA","URL":"https://www.nasa.gov/humans-in-space/destinations/","accessed":{"date-parts":[["2025",11,16]]}}}],"schema":"https://github.com/citation-style-language/schema/raw/master/csl-citation.json"} </w:instrText>
      </w:r>
      <w:r w:rsidR="006912D8">
        <w:fldChar w:fldCharType="separate"/>
      </w:r>
      <w:r w:rsidR="003859EF" w:rsidRPr="003859EF">
        <w:t>[50]</w:t>
      </w:r>
      <w:r w:rsidR="006912D8">
        <w:fldChar w:fldCharType="end"/>
      </w:r>
      <w:r w:rsidRPr="00387C94">
        <w:t xml:space="preserve">. As the </w:t>
      </w:r>
      <w:r>
        <w:t>Moon and Earth represent the two most significant gravitational environments, lunar gravit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and Martian gravity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t xml:space="preserve">) warrant careful consideration </w:t>
      </w:r>
      <w:r w:rsidR="00770E54">
        <w:fldChar w:fldCharType="begin"/>
      </w:r>
      <w:r w:rsidR="003859EF">
        <w:instrText xml:space="preserve"> ADDIN ZOTERO_ITEM CSL_CITATION {"citationID":"9OL1p74Z","properties":{"formattedCitation":"[51]","plainCitation":"[51]","noteIndex":0},"citationItems":[{"id":126,"uris":["http://zotero.org/users/local/V6BayNrH/items/NBGWXKKV"],"itemData":{"id":126,"type":"article-journal","abstract":"Introduction: Once more, plans are underway to send humans to the Moon or possibly even to Mars. It is therefore, important to know potential physiological effects of a prolonged stay in space and to minimize possible health risks to astronauts. It has been shown that spinal motor control strategies change during microgravity induced by parabolic flight. The way in which spinal motor control strategies change during partial microgravity, such as that encountered on the Moon and on Mars, is not known., \nMethods: Spinal motor control measurements were performed during Earth, lunar, Mars, and micro-gravity conditions and two hypergravity conditions of a parabola. Three proxy measures of spinal motor control were recorded: spinal stiffness of lumbar L3 vertebra using the impulse response, muscle activity of lumbar flexors and extensors using surface electromyography, and lumbar curvature using two curvature distance sensors placed at the upper and lower lumbar spine. The participants were six females and six males, with a mean age of 33 years (standard deviation: 7 years)., \nResults: Gravity condition had a statistically significant (Friedmann tests) effect spinal stiffness (p &lt; 0.001); on EMG measures (multifidus (p = 0.047), transversus abdominis (p &lt; 0.001), and psoas (p &lt; 0.001) muscles) and on upper lumbar curvature sensor (p &lt; 0.001). No effect was found on the erector spinae muscle (p = 0.063) or lower curvature sensor (p = 0.170). Post hoc tests revealed a significant increase in stiffness under micro-, lunar-, and Martian gravity conditions (all p’s &lt; 0.034). Spinal stiffness decreased under both hypergravity conditions (all p’s ≤ 0.012) and decreased during the second hypergravity compared to the first hypergravity condition (p = 0.012)., \nDiscussion: Micro-, lunar-, and Martian gravity conditions resulted in similar increases in spinal stiffness, a decrease in transversus abdominis muscle activity, with no change in psoas muscle activity and thus modulation of spinal motor stabilization strategy compared to those observed under Earth’s gravity. These findings suggest that the spine is highly sensitive to gravity transitions but that Lunar and Martian gravity are below that required for normal modulation of spinal motor stabilization strategy and thus may be associated with LBP and/or IVD risk without the definition of countermeasures.","container-title":"Frontiers in Physiology","DOI":"10.3389/fphys.2023.1196929","ISSN":"1664-042X","journalAbbreviation":"Front Physiol","note":"PMID: 37565140\nPMCID: PMC10411353","page":"1196929","source":"PubMed Central","title":"Lunar and mars gravity induce similar changes in spinal motor control as microgravity","volume":"14","author":[{"family":"Swanenburg","given":"Jaap"},{"family":"Easthope","given":"Christopher A."},{"family":"Meinke","given":"Anita"},{"family":"Langenfeld","given":"Anke"},{"family":"Green","given":"David A."},{"family":"Schweinhardt","given":"Petra"}],"issued":{"date-parts":[["2023",7,26]]}}}],"schema":"https://github.com/citation-style-language/schema/raw/master/csl-citation.json"} </w:instrText>
      </w:r>
      <w:r w:rsidR="00770E54">
        <w:fldChar w:fldCharType="separate"/>
      </w:r>
      <w:r w:rsidR="003859EF" w:rsidRPr="003859EF">
        <w:t>[51]</w:t>
      </w:r>
      <w:r w:rsidR="00770E54">
        <w:fldChar w:fldCharType="end"/>
      </w:r>
      <w:r>
        <w:t>. To obtain more accurate data, Earth’s gravity (</w:t>
      </w:r>
      <m:oMath>
        <m:r>
          <w:rPr>
            <w:rFonts w:ascii="Cambria Math" w:hAnsi="Cambria Math"/>
            <w:noProof/>
          </w:rPr>
          <m:t>1</m:t>
        </m:r>
        <m:r>
          <w:rPr>
            <w:rFonts w:ascii="Cambria Math" w:hAnsi="Cambria Math"/>
          </w:rPr>
          <m:t>G</m:t>
        </m:r>
      </m:oMath>
      <w:r>
        <w:t>) and microgravity (</w:t>
      </w:r>
      <m:oMath>
        <m:r>
          <w:rPr>
            <w:rFonts w:ascii="Cambria Math" w:hAnsi="Cambria Math"/>
            <w:noProof/>
          </w:rPr>
          <m:t>μ</m:t>
        </m:r>
        <m:r>
          <w:rPr>
            <w:rFonts w:ascii="Cambria Math" w:hAnsi="Cambria Math"/>
          </w:rPr>
          <m:t>G</m:t>
        </m:r>
      </m:oMath>
      <w:r>
        <w:t xml:space="preserve">) should also be included to ensure that the same cells are subjected to all gravity levels and to serve as references for previous experiments </w:t>
      </w:r>
      <w:r w:rsidR="00D04D85">
        <w:fldChar w:fldCharType="begin"/>
      </w:r>
      <w:r w:rsidR="003859EF">
        <w:instrText xml:space="preserve"> ADDIN ZOTERO_ITEM CSL_CITATION {"citationID":"fCpUOMWy","properties":{"formattedCitation":"[51]","plainCitation":"[51]","noteIndex":0},"citationItems":[{"id":126,"uris":["http://zotero.org/users/local/V6BayNrH/items/NBGWXKKV"],"itemData":{"id":126,"type":"article-journal","abstract":"Introduction: Once more, plans are underway to send humans to the Moon or possibly even to Mars. It is therefore, important to know potential physiological effects of a prolonged stay in space and to minimize possible health risks to astronauts. It has been shown that spinal motor control strategies change during microgravity induced by parabolic flight. The way in which spinal motor control strategies change during partial microgravity, such as that encountered on the Moon and on Mars, is not known., \nMethods: Spinal motor control measurements were performed during Earth, lunar, Mars, and micro-gravity conditions and two hypergravity conditions of a parabola. Three proxy measures of spinal motor control were recorded: spinal stiffness of lumbar L3 vertebra using the impulse response, muscle activity of lumbar flexors and extensors using surface electromyography, and lumbar curvature using two curvature distance sensors placed at the upper and lower lumbar spine. The participants were six females and six males, with a mean age of 33 years (standard deviation: 7 years)., \nResults: Gravity condition had a statistically significant (Friedmann tests) effect spinal stiffness (p &lt; 0.001); on EMG measures (multifidus (p = 0.047), transversus abdominis (p &lt; 0.001), and psoas (p &lt; 0.001) muscles) and on upper lumbar curvature sensor (p &lt; 0.001). No effect was found on the erector spinae muscle (p = 0.063) or lower curvature sensor (p = 0.170). Post hoc tests revealed a significant increase in stiffness under micro-, lunar-, and Martian gravity conditions (all p’s &lt; 0.034). Spinal stiffness decreased under both hypergravity conditions (all p’s ≤ 0.012) and decreased during the second hypergravity compared to the first hypergravity condition (p = 0.012)., \nDiscussion: Micro-, lunar-, and Martian gravity conditions resulted in similar increases in spinal stiffness, a decrease in transversus abdominis muscle activity, with no change in psoas muscle activity and thus modulation of spinal motor stabilization strategy compared to those observed under Earth’s gravity. These findings suggest that the spine is highly sensitive to gravity transitions but that Lunar and Martian gravity are below that required for normal modulation of spinal motor stabilization strategy and thus may be associated with LBP and/or IVD risk without the definition of countermeasures.","container-title":"Frontiers in Physiology","DOI":"10.3389/fphys.2023.1196929","ISSN":"1664-042X","journalAbbreviation":"Front Physiol","note":"PMID: 37565140\nPMCID: PMC10411353","page":"1196929","source":"PubMed Central","title":"Lunar and mars gravity induce similar changes in spinal motor control as microgravity","volume":"14","author":[{"family":"Swanenburg","given":"Jaap"},{"family":"Easthope","given":"Christopher A."},{"family":"Meinke","given":"Anita"},{"family":"Langenfeld","given":"Anke"},{"family":"Green","given":"David A."},{"family":"Schweinhardt","given":"Petra"}],"issued":{"date-parts":[["2023",7,26]]}}}],"schema":"https://github.com/citation-style-language/schema/raw/master/csl-citation.json"} </w:instrText>
      </w:r>
      <w:r w:rsidR="00D04D85">
        <w:fldChar w:fldCharType="separate"/>
      </w:r>
      <w:r w:rsidR="003859EF" w:rsidRPr="003859EF">
        <w:t>[51]</w:t>
      </w:r>
      <w:r w:rsidR="00D04D85">
        <w:fldChar w:fldCharType="end"/>
      </w:r>
      <w:r>
        <w:t xml:space="preserve">. </w:t>
      </w:r>
    </w:p>
    <w:p w14:paraId="2A5665FC" w14:textId="77777777" w:rsidR="00447A09" w:rsidRDefault="00447A09" w:rsidP="00457BCA">
      <w:pPr>
        <w:pStyle w:val="Body"/>
      </w:pPr>
    </w:p>
    <w:p w14:paraId="5F7291CF" w14:textId="1ACF9394" w:rsidR="00447A09" w:rsidRPr="00A24134" w:rsidRDefault="00DA6769" w:rsidP="00457BCA">
      <w:pPr>
        <w:pStyle w:val="Body"/>
        <w:rPr>
          <w:u w:val="single"/>
        </w:rPr>
      </w:pPr>
      <w:r>
        <w:rPr>
          <w:u w:val="single"/>
        </w:rPr>
        <w:t>Uniform Trajectory</w:t>
      </w:r>
      <w:r w:rsidR="00A24134" w:rsidRPr="00DE1667">
        <w:rPr>
          <w:u w:val="single"/>
        </w:rPr>
        <w:t>:</w:t>
      </w:r>
      <w:r w:rsidR="00A24134">
        <w:t xml:space="preserve"> To cultivate cells</w:t>
      </w:r>
      <w:r w:rsidR="00DE1667">
        <w:t xml:space="preserve"> </w:t>
      </w:r>
      <w:r w:rsidR="00A24134">
        <w:t xml:space="preserve">effectively, the partial gravity method should not present any issues for cell culture practices. Given </w:t>
      </w:r>
      <w:r>
        <w:t>cells' high sensitivity to their environment, the technique used</w:t>
      </w:r>
      <w:r w:rsidR="00A24134">
        <w:t xml:space="preserve"> to simulate partial gravity must prevent excessive vibrations or inconsistent cell motion </w:t>
      </w:r>
      <w:r w:rsidR="00742D06">
        <w:fldChar w:fldCharType="begin"/>
      </w:r>
      <w:r w:rsidR="003859EF">
        <w:instrText xml:space="preserve"> ADDIN ZOTERO_ITEM CSL_CITATION {"citationID":"cKN1sDSA","properties":{"formattedCitation":"[52]","plainCitation":"[52]","noteIndex":0},"citationItems":[{"id":129,"uris":["http://zotero.org/users/local/V6BayNrH/items/XVNEWG3B"],"itemData":{"id":129,"type":"webpage","abstract":"Our body&amp;apos;s ability to detect disease, foreign material, and the location of food sources and toxins is all determined by a cocktail of chemicals that surround our cells, as well as our cells&amp;apos; ability to &amp;apos;read&amp;apos; these chemicals. Cells are highly sensitive. In fact, our immune system can be triggered by the presence of just one foreign molecule or ion. Yet researchers don&amp;apos;t know how cells achieve this level of sensitivity.","container-title":"ScienceDaily","language":"en","title":"Scientists create model to measure how cells sense their surroundings","URL":"https://www.sciencedaily.com/releases/2020/03/200326144348.htm","accessed":{"date-parts":[["2025",11,16]]}}}],"schema":"https://github.com/citation-style-language/schema/raw/master/csl-citation.json"} </w:instrText>
      </w:r>
      <w:r w:rsidR="00742D06">
        <w:fldChar w:fldCharType="separate"/>
      </w:r>
      <w:r w:rsidR="003859EF" w:rsidRPr="003859EF">
        <w:t>[52]</w:t>
      </w:r>
      <w:r w:rsidR="00742D06">
        <w:fldChar w:fldCharType="end"/>
      </w:r>
      <w:r w:rsidR="00A24134">
        <w:t>.</w:t>
      </w:r>
      <w:r w:rsidR="00136C68">
        <w:t xml:space="preserve"> </w:t>
      </w:r>
      <w:r w:rsidR="00A24134">
        <w:t xml:space="preserve">To accomplish this, the procedure for attaining different gravitational levels should function smoothly, </w:t>
      </w:r>
      <w:r w:rsidR="006C4F03">
        <w:t>enabling</w:t>
      </w:r>
      <w:r w:rsidR="00A24134">
        <w:t xml:space="preserve"> cells to undergo free fall</w:t>
      </w:r>
      <w:r w:rsidR="006C4F03">
        <w:t xml:space="preserve"> while </w:t>
      </w:r>
      <w:r w:rsidR="00A24134">
        <w:t xml:space="preserve">simultaneously </w:t>
      </w:r>
      <w:r w:rsidR="006C4F03">
        <w:t>minimizing</w:t>
      </w:r>
      <w:r w:rsidR="00A24134">
        <w:t xml:space="preserve"> shear stress on the cells</w:t>
      </w:r>
      <w:r w:rsidR="006C4F03">
        <w:t xml:space="preserve"> and </w:t>
      </w:r>
      <w:r w:rsidR="00A24134">
        <w:t xml:space="preserve">maintaining these conditions continuously. </w:t>
      </w:r>
    </w:p>
    <w:p w14:paraId="2A5E8CA6" w14:textId="152ECD88" w:rsidR="00422698" w:rsidRPr="00E107EE" w:rsidRDefault="008B6B5D" w:rsidP="00457BCA">
      <w:pPr>
        <w:pStyle w:val="Body"/>
      </w:pPr>
      <w:r>
        <w:t xml:space="preserve">  </w:t>
      </w:r>
    </w:p>
    <w:p w14:paraId="7F067EF3" w14:textId="6F4CEE19" w:rsidR="00AF3AA1" w:rsidRPr="009F7C73" w:rsidRDefault="008E4B38" w:rsidP="00457BCA">
      <w:pPr>
        <w:pStyle w:val="Body"/>
      </w:pPr>
      <w:r>
        <w:rPr>
          <w:u w:val="single"/>
        </w:rPr>
        <w:t>Mathematical S</w:t>
      </w:r>
      <w:r w:rsidR="009F7C73">
        <w:rPr>
          <w:u w:val="single"/>
        </w:rPr>
        <w:t>imulation</w:t>
      </w:r>
      <w:r w:rsidR="009F7C73" w:rsidRPr="009F7C73">
        <w:rPr>
          <w:u w:val="single"/>
        </w:rPr>
        <w:t>:</w:t>
      </w:r>
      <w:r w:rsidR="009F7C73" w:rsidRPr="009F7C73">
        <w:t xml:space="preserve"> The partial gravity effect on cells has not yet been observed or tested. However, visualizing gravity is not applicable, since gravity is a theory </w:t>
      </w:r>
      <w:r>
        <w:fldChar w:fldCharType="begin"/>
      </w:r>
      <w:r w:rsidR="003859EF">
        <w:instrText xml:space="preserve"> ADDIN ZOTERO_ITEM CSL_CITATION {"citationID":"qEmcc2TY","properties":{"formattedCitation":"[53]","plainCitation":"[53]","noteIndex":0},"citationItems":[{"id":130,"uris":["http://zotero.org/users/local/V6BayNrH/items/QZ896KSJ"],"itemData":{"id":130,"type":"webpage","abstract":"[Textbook disclaimers are down, but not out. This satirical look at \"only a theory\" disclaimers imagines what might happen if advocates applied the same logic to the theory of gravitation that they do to the theory of evolution.]","language":"en","title":"Gravity: It's Only a Theory | National Center for Science Education","title-short":"Gravity","URL":"https://ncse.ngo/gravity-its-only-theory","accessed":{"date-parts":[["2025",11,16]]}}}],"schema":"https://github.com/citation-style-language/schema/raw/master/csl-citation.json"} </w:instrText>
      </w:r>
      <w:r>
        <w:fldChar w:fldCharType="separate"/>
      </w:r>
      <w:r w:rsidR="003859EF" w:rsidRPr="003859EF">
        <w:t>[53]</w:t>
      </w:r>
      <w:r>
        <w:fldChar w:fldCharType="end"/>
      </w:r>
      <w:r w:rsidR="009F7C73" w:rsidRPr="009F7C73">
        <w:t xml:space="preserve">. Utilizing mathematics, fluid mechanics, and particle mechanics, a mathematical model should be developed for partial gravity. </w:t>
      </w:r>
    </w:p>
    <w:p w14:paraId="405FB9F2" w14:textId="5B01AF17" w:rsidR="00374B80" w:rsidRDefault="00374B80" w:rsidP="00457BCA">
      <w:pPr>
        <w:pStyle w:val="Body"/>
      </w:pPr>
      <w:bookmarkStart w:id="85" w:name="_Toc208139138"/>
      <w:bookmarkStart w:id="86" w:name="_Toc208139563"/>
      <w:bookmarkStart w:id="87" w:name="_Toc208174909"/>
    </w:p>
    <w:p w14:paraId="651405FC" w14:textId="300DC805" w:rsidR="00D42C52" w:rsidRPr="00E107EE" w:rsidRDefault="007F16EB" w:rsidP="00457BCA">
      <w:pPr>
        <w:pStyle w:val="Body"/>
      </w:pPr>
      <w:r>
        <w:t>Four</w:t>
      </w:r>
      <w:r w:rsidR="002E0592" w:rsidRPr="00E107EE">
        <w:t xml:space="preserve"> criteria should be met to consider the prototype </w:t>
      </w:r>
      <w:r w:rsidR="00077C60" w:rsidRPr="00E107EE">
        <w:t>successful</w:t>
      </w:r>
      <w:r w:rsidR="009F2DD0" w:rsidRPr="00E107EE">
        <w:t>:</w:t>
      </w:r>
      <w:r w:rsidR="0047578B" w:rsidRPr="00E107EE">
        <w:t xml:space="preserve"> </w:t>
      </w:r>
      <w:r>
        <w:t xml:space="preserve">overall device </w:t>
      </w:r>
      <w:r w:rsidR="0047578B" w:rsidRPr="00E107EE">
        <w:t xml:space="preserve">size, </w:t>
      </w:r>
      <w:r w:rsidR="00C66AD7">
        <w:t xml:space="preserve">electrical safety, emergency safety, </w:t>
      </w:r>
      <w:r>
        <w:t xml:space="preserve">and </w:t>
      </w:r>
      <w:r w:rsidR="003F2391" w:rsidRPr="00E107EE">
        <w:t>material</w:t>
      </w:r>
      <w:r w:rsidR="006B7B9A" w:rsidRPr="00E107EE">
        <w:t>.</w:t>
      </w:r>
      <w:bookmarkEnd w:id="85"/>
      <w:bookmarkEnd w:id="86"/>
      <w:bookmarkEnd w:id="87"/>
      <w:r w:rsidR="006B7B9A" w:rsidRPr="00E107EE">
        <w:t xml:space="preserve"> </w:t>
      </w:r>
    </w:p>
    <w:p w14:paraId="47664EEE" w14:textId="77777777" w:rsidR="0012756C" w:rsidRPr="00E107EE" w:rsidRDefault="0012756C" w:rsidP="00457BCA">
      <w:pPr>
        <w:pStyle w:val="Body"/>
      </w:pPr>
    </w:p>
    <w:p w14:paraId="5D558A4D" w14:textId="49A23176" w:rsidR="00C9413C" w:rsidRDefault="000C66E0" w:rsidP="00457BCA">
      <w:pPr>
        <w:pStyle w:val="Body"/>
      </w:pPr>
      <w:r>
        <w:rPr>
          <w:u w:val="single"/>
        </w:rPr>
        <w:t xml:space="preserve">Overall Device </w:t>
      </w:r>
      <w:r w:rsidR="00374B80">
        <w:rPr>
          <w:u w:val="single"/>
        </w:rPr>
        <w:t>Size</w:t>
      </w:r>
      <w:r w:rsidR="00374B80" w:rsidRPr="00374B80">
        <w:rPr>
          <w:u w:val="single"/>
        </w:rPr>
        <w:t>:</w:t>
      </w:r>
      <w:r w:rsidR="00374B80" w:rsidRPr="00374B80">
        <w:t xml:space="preserve"> Since the prototype's placement may be limited to the incubator, its overall dimensions are also constrained. The Nuaire NU-5810E incubator is considered the most suitable and effective location based on previous designs because it operates at 37°C with 98% humidity </w:t>
      </w:r>
      <w:r w:rsidR="00DF1140">
        <w:fldChar w:fldCharType="begin"/>
      </w:r>
      <w:r w:rsidR="003859EF">
        <w:instrText xml:space="preserve"> ADDIN ZOTERO_ITEM CSL_CITATION {"citationID":"bi9LT3L8","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DF1140">
        <w:fldChar w:fldCharType="separate"/>
      </w:r>
      <w:r w:rsidR="003859EF" w:rsidRPr="003859EF">
        <w:t>[54]</w:t>
      </w:r>
      <w:r w:rsidR="00DF1140">
        <w:fldChar w:fldCharType="end"/>
      </w:r>
      <w:r w:rsidR="00374B80" w:rsidRPr="00374B80">
        <w:t xml:space="preserve">. The maximum size of the prototype is limited by the incubator's internal capacity, which measures </w:t>
      </w:r>
      <m:oMath>
        <m:r>
          <w:rPr>
            <w:rFonts w:ascii="Cambria Math" w:hAnsi="Cambria Math"/>
          </w:rPr>
          <m:t>23 × 17 × 14 in</m:t>
        </m:r>
      </m:oMath>
      <w:r w:rsidR="00374B80">
        <w:t>.</w:t>
      </w:r>
    </w:p>
    <w:p w14:paraId="424C8848" w14:textId="77777777" w:rsidR="007429D0" w:rsidRDefault="007429D0" w:rsidP="00457BCA">
      <w:pPr>
        <w:pStyle w:val="Body"/>
      </w:pPr>
    </w:p>
    <w:p w14:paraId="7B602878" w14:textId="706C3EA7" w:rsidR="007429D0" w:rsidRDefault="002C671B" w:rsidP="00457BCA">
      <w:pPr>
        <w:pStyle w:val="Body"/>
      </w:pPr>
      <w:r>
        <w:rPr>
          <w:u w:val="single"/>
        </w:rPr>
        <w:lastRenderedPageBreak/>
        <w:t>Electrical Safety:</w:t>
      </w:r>
      <w:r w:rsidRPr="002C671B">
        <w:t xml:space="preserve"> For electrical safety, the standards established by the International Electrotechnical Commission (IEC), specifically IEC 60204-1, which outlines the general requirements for electrical equipment of machines (related to the safety of machinery), will be followed</w:t>
      </w:r>
      <w:r>
        <w:t xml:space="preserve"> </w:t>
      </w:r>
      <w:r w:rsidR="001A23E9">
        <w:fldChar w:fldCharType="begin"/>
      </w:r>
      <w:r w:rsidR="003859EF">
        <w:instrText xml:space="preserve"> ADDIN ZOTERO_ITEM CSL_CITATION {"citationID":"kxhxQNnV","properties":{"formattedCitation":"[55]","plainCitation":"[55]","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schema":"https://github.com/citation-style-language/schema/raw/master/csl-citation.json"} </w:instrText>
      </w:r>
      <w:r w:rsidR="001A23E9">
        <w:fldChar w:fldCharType="separate"/>
      </w:r>
      <w:r w:rsidR="003859EF" w:rsidRPr="003859EF">
        <w:t>[55]</w:t>
      </w:r>
      <w:r w:rsidR="001A23E9">
        <w:fldChar w:fldCharType="end"/>
      </w:r>
      <w:r w:rsidRPr="002C671B">
        <w:t>. According to 'Safety of Machinery - Electrical Equipment of Machines - Part 1: General Requirements’</w:t>
      </w:r>
      <w:r>
        <w:t xml:space="preserve">, </w:t>
      </w:r>
      <w:r w:rsidRPr="002C671B">
        <w:t>a protective bonding circuit is required, ensuring all exposed metallic parts of the machinery are bonded and connected to a reliable ground</w:t>
      </w:r>
      <w:r>
        <w:t xml:space="preserve"> </w:t>
      </w:r>
      <w:r w:rsidR="001B4469">
        <w:fldChar w:fldCharType="begin"/>
      </w:r>
      <w:r w:rsidR="003859EF">
        <w:instrText xml:space="preserve"> ADDIN ZOTERO_ITEM CSL_CITATION {"citationID":"DtLTlngX","properties":{"formattedCitation":"[55]","plainCitation":"[55]","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schema":"https://github.com/citation-style-language/schema/raw/master/csl-citation.json"} </w:instrText>
      </w:r>
      <w:r w:rsidR="001B4469">
        <w:fldChar w:fldCharType="separate"/>
      </w:r>
      <w:r w:rsidR="003859EF" w:rsidRPr="003859EF">
        <w:t>[55]</w:t>
      </w:r>
      <w:r w:rsidR="001B4469">
        <w:fldChar w:fldCharType="end"/>
      </w:r>
      <w:r w:rsidRPr="002C671B">
        <w:t>. This includes electrical enclosures and wiring, which should be organized neatly, clearly labeled, and protected, with cables rated appropriately for the voltage and current they carry</w:t>
      </w:r>
      <w:r w:rsidR="001A23E9">
        <w:t xml:space="preserve"> </w:t>
      </w:r>
      <w:r w:rsidR="001A23E9">
        <w:fldChar w:fldCharType="begin"/>
      </w:r>
      <w:r w:rsidR="003859EF">
        <w:instrText xml:space="preserve"> ADDIN ZOTERO_ITEM CSL_CITATION {"citationID":"DxGeJkMk","properties":{"formattedCitation":"[55]","plainCitation":"[55]","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schema":"https://github.com/citation-style-language/schema/raw/master/csl-citation.json"} </w:instrText>
      </w:r>
      <w:r w:rsidR="001A23E9">
        <w:fldChar w:fldCharType="separate"/>
      </w:r>
      <w:r w:rsidR="003859EF" w:rsidRPr="003859EF">
        <w:t>[55]</w:t>
      </w:r>
      <w:r w:rsidR="001A23E9">
        <w:fldChar w:fldCharType="end"/>
      </w:r>
      <w:r w:rsidRPr="002C671B">
        <w:t xml:space="preserve">. </w:t>
      </w:r>
      <w:r w:rsidR="00272AD9">
        <w:t xml:space="preserve">Complying </w:t>
      </w:r>
      <w:r w:rsidR="000C61EB">
        <w:t xml:space="preserve">with </w:t>
      </w:r>
      <w:r w:rsidR="008B4926">
        <w:t>EN 61010</w:t>
      </w:r>
      <w:r w:rsidR="00272AD9">
        <w:t xml:space="preserve">-2-030, Measuring Circuits and Test Equipment Safety Test, </w:t>
      </w:r>
      <w:r w:rsidR="008B4926">
        <w:t>ensures</w:t>
      </w:r>
      <w:r w:rsidR="009C60AE">
        <w:t xml:space="preserve"> the standard </w:t>
      </w:r>
      <w:r w:rsidR="000C61EB">
        <w:t>is</w:t>
      </w:r>
      <w:r w:rsidR="009C60AE">
        <w:t xml:space="preserve"> met </w:t>
      </w:r>
      <w:r w:rsidR="001B4469">
        <w:fldChar w:fldCharType="begin"/>
      </w:r>
      <w:r w:rsidR="003859EF">
        <w:instrText xml:space="preserve"> ADDIN ZOTERO_ITEM CSL_CITATION {"citationID":"VtqFlDmB","properties":{"formattedCitation":"[56]","plainCitation":"[56]","noteIndex":0},"citationItems":[{"id":135,"uris":["http://zotero.org/users/local/V6BayNrH/items/VZ2EKFPK"],"itemData":{"id":135,"type":"webpage","language":"en","title":"IEC 61010-2-030:2023","title-short":"IEC 61010-2-030","URL":"https://webstore.iec.ch/en/publication/75915","accessed":{"date-parts":[["2025",11,16]]}}}],"schema":"https://github.com/citation-style-language/schema/raw/master/csl-citation.json"} </w:instrText>
      </w:r>
      <w:r w:rsidR="001B4469">
        <w:fldChar w:fldCharType="separate"/>
      </w:r>
      <w:r w:rsidR="003859EF" w:rsidRPr="003859EF">
        <w:t>[56]</w:t>
      </w:r>
      <w:r w:rsidR="001B4469">
        <w:fldChar w:fldCharType="end"/>
      </w:r>
      <w:r w:rsidR="009C60AE">
        <w:t>.</w:t>
      </w:r>
      <w:r w:rsidRPr="002C671B">
        <w:t xml:space="preserve"> Since this is a prototype, comprehensive documentation—including electrical schematics, wiring diagrams, component lists, and user manuals—is essential. </w:t>
      </w:r>
    </w:p>
    <w:p w14:paraId="34A4A7E9" w14:textId="79CB7B78" w:rsidR="004228B0" w:rsidRDefault="004228B0" w:rsidP="004228B0"/>
    <w:p w14:paraId="717437FB" w14:textId="5EC6BD91" w:rsidR="00374B80" w:rsidRPr="003F4AA4" w:rsidRDefault="00A426D1" w:rsidP="00457BCA">
      <w:pPr>
        <w:pStyle w:val="Body"/>
      </w:pPr>
      <w:r w:rsidRPr="00A426D1">
        <w:rPr>
          <w:u w:val="single"/>
        </w:rPr>
        <w:t>Emergency Safety:</w:t>
      </w:r>
      <w:r w:rsidRPr="00A426D1">
        <w:t xml:space="preserve"> As the prototype involves mechanical motion, there exists a potential for malfunctions. Consequently, ensuring the </w:t>
      </w:r>
      <w:r w:rsidR="00BD4E45">
        <w:t>machinery's safety</w:t>
      </w:r>
      <w:r w:rsidRPr="00A426D1">
        <w:t xml:space="preserve"> is imperative. The International Standard ISO 13850, titled "Emergency Stop Function, the Design Principles for the Emergency Stop Function on Machinery", stipulates that an emergency stop is mandated when the machine presents a risk, and its implementation would mitigate this risk, as applicable to the prototype </w:t>
      </w:r>
      <w:r w:rsidR="00F330FB">
        <w:fldChar w:fldCharType="begin"/>
      </w:r>
      <w:r w:rsidR="003859EF">
        <w:instrText xml:space="preserve"> ADDIN ZOTERO_ITEM CSL_CITATION {"citationID":"gqZS9dPq","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F330FB">
        <w:fldChar w:fldCharType="separate"/>
      </w:r>
      <w:r w:rsidR="003859EF" w:rsidRPr="003859EF">
        <w:t>[57]</w:t>
      </w:r>
      <w:r w:rsidR="00F330FB">
        <w:fldChar w:fldCharType="end"/>
      </w:r>
      <w:r w:rsidRPr="00A426D1">
        <w:t>. To comply with this standard, the emergency stop function should be activated by a human-initiated signal that remains engaged until it is manually reset</w:t>
      </w:r>
      <w:r w:rsidR="007B7F6C">
        <w:t xml:space="preserve"> </w:t>
      </w:r>
      <w:r w:rsidR="00F330FB">
        <w:fldChar w:fldCharType="begin"/>
      </w:r>
      <w:r w:rsidR="003859EF">
        <w:instrText xml:space="preserve"> ADDIN ZOTERO_ITEM CSL_CITATION {"citationID":"Cf6Gm9RA","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F330FB">
        <w:fldChar w:fldCharType="separate"/>
      </w:r>
      <w:r w:rsidR="003859EF" w:rsidRPr="003859EF">
        <w:t>[57]</w:t>
      </w:r>
      <w:r w:rsidR="00F330FB">
        <w:fldChar w:fldCharType="end"/>
      </w:r>
      <w:r w:rsidRPr="00A426D1">
        <w:t xml:space="preserve">. Additionally, no start command should be effective during the operations halted by the emergency stop initiation, which must likewise be reset through human intervention </w:t>
      </w:r>
      <w:r w:rsidR="00F330FB">
        <w:fldChar w:fldCharType="begin"/>
      </w:r>
      <w:r w:rsidR="003859EF">
        <w:instrText xml:space="preserve"> ADDIN ZOTERO_ITEM CSL_CITATION {"citationID":"nVuobT4c","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F330FB">
        <w:fldChar w:fldCharType="separate"/>
      </w:r>
      <w:r w:rsidR="003859EF" w:rsidRPr="003859EF">
        <w:t>[57]</w:t>
      </w:r>
      <w:r w:rsidR="00F330FB">
        <w:fldChar w:fldCharType="end"/>
      </w:r>
      <w:r w:rsidRPr="00A426D1">
        <w:t xml:space="preserve">. </w:t>
      </w:r>
    </w:p>
    <w:p w14:paraId="0E6012BB" w14:textId="77777777" w:rsidR="00700CA4" w:rsidRPr="003F4AA4" w:rsidRDefault="00700CA4" w:rsidP="00457BCA">
      <w:pPr>
        <w:pStyle w:val="Body"/>
      </w:pPr>
    </w:p>
    <w:p w14:paraId="15FECF6D" w14:textId="7A27F4E2" w:rsidR="00F95038" w:rsidRPr="00DF1140" w:rsidRDefault="00413171" w:rsidP="00457BCA">
      <w:pPr>
        <w:pStyle w:val="Body"/>
      </w:pPr>
      <w:r>
        <w:rPr>
          <w:u w:val="single"/>
        </w:rPr>
        <w:t>Material:</w:t>
      </w:r>
      <w:r w:rsidRPr="00413171">
        <w:t xml:space="preserve"> Given the potential placement of the prototype within an incubator, the selected materials must </w:t>
      </w:r>
      <w:r w:rsidR="007B7F6C">
        <w:t>withstand</w:t>
      </w:r>
      <w:r w:rsidRPr="00413171">
        <w:t xml:space="preserve"> </w:t>
      </w:r>
      <w:r w:rsidR="00BD4E45">
        <w:t>room temperature, 37°C, and</w:t>
      </w:r>
      <w:r w:rsidRPr="00413171">
        <w:t xml:space="preserve"> 98% humidity </w:t>
      </w:r>
      <w:r w:rsidR="00301AD3">
        <w:fldChar w:fldCharType="begin"/>
      </w:r>
      <w:r w:rsidR="003859EF">
        <w:instrText xml:space="preserve"> ADDIN ZOTERO_ITEM CSL_CITATION {"citationID":"rmDNz8WO","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301AD3">
        <w:fldChar w:fldCharType="separate"/>
      </w:r>
      <w:r w:rsidR="003859EF" w:rsidRPr="003859EF">
        <w:t>[54]</w:t>
      </w:r>
      <w:r w:rsidR="00301AD3">
        <w:fldChar w:fldCharType="end"/>
      </w:r>
      <w:r w:rsidRPr="00413171">
        <w:t xml:space="preserve">. Furthermore, the prototype is </w:t>
      </w:r>
      <w:r w:rsidR="00BD4E45">
        <w:t xml:space="preserve">expected to remain stable for </w:t>
      </w:r>
      <w:r w:rsidR="00CA557F">
        <w:t>safety concerns</w:t>
      </w:r>
      <w:r w:rsidRPr="00413171">
        <w:t xml:space="preserve">. </w:t>
      </w:r>
    </w:p>
    <w:p w14:paraId="10E414F6" w14:textId="77777777" w:rsidR="001C6687" w:rsidRPr="00797927" w:rsidRDefault="001C6687" w:rsidP="00457BCA">
      <w:pPr>
        <w:pStyle w:val="Body"/>
        <w:rPr>
          <w:rStyle w:val="Heading1Char"/>
          <w:rFonts w:ascii="Times New Roman" w:hAnsi="Times New Roman"/>
          <w:b w:val="0"/>
          <w:bCs w:val="0"/>
          <w:sz w:val="22"/>
          <w:szCs w:val="22"/>
        </w:rPr>
      </w:pPr>
    </w:p>
    <w:p w14:paraId="2711CC68" w14:textId="77777777" w:rsidR="009C60AE" w:rsidRDefault="009C60AE">
      <w:pPr>
        <w:spacing w:after="160" w:line="278" w:lineRule="auto"/>
        <w:rPr>
          <w:rFonts w:eastAsiaTheme="majorEastAsia" w:cstheme="majorBidi"/>
          <w:b/>
          <w:bCs/>
          <w:sz w:val="24"/>
          <w:szCs w:val="24"/>
        </w:rPr>
      </w:pPr>
      <w:r>
        <w:br w:type="page"/>
      </w:r>
    </w:p>
    <w:p w14:paraId="51572BD1" w14:textId="18E9A45D" w:rsidR="00FB521B" w:rsidRDefault="00FB521B" w:rsidP="00FB521B">
      <w:pPr>
        <w:pStyle w:val="Caption"/>
      </w:pPr>
      <w:bookmarkStart w:id="88" w:name="_Toc216062962"/>
      <w:r>
        <w:lastRenderedPageBreak/>
        <w:t xml:space="preserve">Table </w:t>
      </w:r>
      <w:fldSimple w:instr=" SEQ Table \* ARABIC ">
        <w:r w:rsidR="00E36C6C">
          <w:rPr>
            <w:noProof/>
          </w:rPr>
          <w:t>1</w:t>
        </w:r>
      </w:fldSimple>
      <w:r>
        <w:t xml:space="preserve">. </w:t>
      </w:r>
      <w:r w:rsidRPr="00F27F53">
        <w:t>Non-Negotiable Needs</w:t>
      </w:r>
      <w:bookmarkEnd w:id="88"/>
    </w:p>
    <w:p w14:paraId="65543BBE" w14:textId="77777777" w:rsidR="00744AE4" w:rsidRDefault="00744AE4" w:rsidP="00744AE4"/>
    <w:tbl>
      <w:tblPr>
        <w:tblStyle w:val="TableGrid"/>
        <w:tblW w:w="0" w:type="auto"/>
        <w:jc w:val="center"/>
        <w:tblLook w:val="04A0" w:firstRow="1" w:lastRow="0" w:firstColumn="1" w:lastColumn="0" w:noHBand="0" w:noVBand="1"/>
      </w:tblPr>
      <w:tblGrid>
        <w:gridCol w:w="326"/>
        <w:gridCol w:w="1294"/>
        <w:gridCol w:w="1813"/>
        <w:gridCol w:w="1662"/>
        <w:gridCol w:w="2205"/>
        <w:gridCol w:w="2050"/>
      </w:tblGrid>
      <w:tr w:rsidR="00301AD3" w:rsidRPr="007C7111" w14:paraId="76B6C186" w14:textId="77777777" w:rsidTr="00720BE4">
        <w:trPr>
          <w:trHeight w:val="573"/>
          <w:jc w:val="center"/>
        </w:trPr>
        <w:tc>
          <w:tcPr>
            <w:tcW w:w="0" w:type="auto"/>
          </w:tcPr>
          <w:p w14:paraId="775AB6E5" w14:textId="02F07F5F" w:rsidR="00301AD3" w:rsidRPr="00301AD3" w:rsidRDefault="00301AD3" w:rsidP="00720BE4">
            <w:pPr>
              <w:pStyle w:val="Body"/>
              <w:ind w:firstLine="0"/>
              <w:jc w:val="center"/>
            </w:pPr>
            <w:r w:rsidRPr="00301AD3">
              <w:t>#</w:t>
            </w:r>
          </w:p>
        </w:tc>
        <w:tc>
          <w:tcPr>
            <w:tcW w:w="0" w:type="auto"/>
          </w:tcPr>
          <w:p w14:paraId="71B11FAD" w14:textId="10BE80AA" w:rsidR="00301AD3" w:rsidRPr="005D6406" w:rsidRDefault="00301AD3" w:rsidP="00720BE4">
            <w:pPr>
              <w:pStyle w:val="Body"/>
              <w:jc w:val="center"/>
            </w:pPr>
            <w:r w:rsidRPr="005D6406">
              <w:t>Priority</w:t>
            </w:r>
          </w:p>
        </w:tc>
        <w:tc>
          <w:tcPr>
            <w:tcW w:w="0" w:type="auto"/>
          </w:tcPr>
          <w:p w14:paraId="33192230" w14:textId="77777777" w:rsidR="00301AD3" w:rsidRPr="005D6406" w:rsidRDefault="00301AD3" w:rsidP="00720BE4">
            <w:pPr>
              <w:pStyle w:val="Body"/>
              <w:jc w:val="center"/>
            </w:pPr>
            <w:r w:rsidRPr="005D6406">
              <w:t>Requirement</w:t>
            </w:r>
          </w:p>
        </w:tc>
        <w:tc>
          <w:tcPr>
            <w:tcW w:w="0" w:type="auto"/>
          </w:tcPr>
          <w:p w14:paraId="66416C78" w14:textId="77777777" w:rsidR="00301AD3" w:rsidRPr="005D6406" w:rsidRDefault="00301AD3" w:rsidP="00720BE4">
            <w:pPr>
              <w:pStyle w:val="Body"/>
              <w:jc w:val="center"/>
            </w:pPr>
            <w:r w:rsidRPr="005D6406">
              <w:t>Metric</w:t>
            </w:r>
          </w:p>
        </w:tc>
        <w:tc>
          <w:tcPr>
            <w:tcW w:w="0" w:type="auto"/>
          </w:tcPr>
          <w:p w14:paraId="76EB1A0C" w14:textId="77777777" w:rsidR="00301AD3" w:rsidRPr="005D6406" w:rsidRDefault="00301AD3" w:rsidP="00720BE4">
            <w:pPr>
              <w:pStyle w:val="Body"/>
              <w:jc w:val="center"/>
            </w:pPr>
            <w:r w:rsidRPr="005D6406">
              <w:t>Target Values/ Range or Pass/Fail</w:t>
            </w:r>
          </w:p>
        </w:tc>
        <w:tc>
          <w:tcPr>
            <w:tcW w:w="0" w:type="auto"/>
          </w:tcPr>
          <w:p w14:paraId="34533220" w14:textId="77777777" w:rsidR="00301AD3" w:rsidRPr="005D6406" w:rsidRDefault="00301AD3" w:rsidP="00720BE4">
            <w:pPr>
              <w:pStyle w:val="Body"/>
              <w:jc w:val="center"/>
            </w:pPr>
            <w:r w:rsidRPr="005D6406">
              <w:t>Justification</w:t>
            </w:r>
          </w:p>
        </w:tc>
      </w:tr>
      <w:tr w:rsidR="00301AD3" w:rsidRPr="007C7111" w14:paraId="36E5957F" w14:textId="77777777" w:rsidTr="00720BE4">
        <w:trPr>
          <w:trHeight w:val="1994"/>
          <w:jc w:val="center"/>
        </w:trPr>
        <w:tc>
          <w:tcPr>
            <w:tcW w:w="0" w:type="auto"/>
          </w:tcPr>
          <w:p w14:paraId="37E4B11F" w14:textId="5F532245" w:rsidR="00301AD3" w:rsidRPr="00175C0D" w:rsidRDefault="00301AD3" w:rsidP="00720BE4">
            <w:pPr>
              <w:pStyle w:val="Body"/>
              <w:ind w:firstLine="0"/>
              <w:jc w:val="center"/>
            </w:pPr>
            <w:r>
              <w:t>1</w:t>
            </w:r>
          </w:p>
        </w:tc>
        <w:tc>
          <w:tcPr>
            <w:tcW w:w="0" w:type="auto"/>
          </w:tcPr>
          <w:p w14:paraId="7D6D224E" w14:textId="4434C7E0" w:rsidR="00301AD3" w:rsidRPr="00175C0D" w:rsidRDefault="00301AD3" w:rsidP="00720BE4">
            <w:pPr>
              <w:pStyle w:val="Body"/>
              <w:ind w:firstLine="0"/>
              <w:jc w:val="center"/>
            </w:pPr>
            <w:r w:rsidRPr="00175C0D">
              <w:t>Non-negotiable</w:t>
            </w:r>
          </w:p>
        </w:tc>
        <w:tc>
          <w:tcPr>
            <w:tcW w:w="0" w:type="auto"/>
          </w:tcPr>
          <w:p w14:paraId="5ECA1075" w14:textId="77777777" w:rsidR="00301AD3" w:rsidRPr="007C7111" w:rsidRDefault="00301AD3" w:rsidP="00720BE4">
            <w:pPr>
              <w:pStyle w:val="Body"/>
              <w:ind w:firstLine="0"/>
              <w:jc w:val="center"/>
            </w:pPr>
            <w:r w:rsidRPr="007C7111">
              <w:t>Gravitational Type</w:t>
            </w:r>
          </w:p>
        </w:tc>
        <w:tc>
          <w:tcPr>
            <w:tcW w:w="0" w:type="auto"/>
          </w:tcPr>
          <w:p w14:paraId="08E637BE" w14:textId="77777777" w:rsidR="00301AD3" w:rsidRPr="007C7111" w:rsidRDefault="00301AD3" w:rsidP="00720BE4">
            <w:pPr>
              <w:pStyle w:val="Body"/>
              <w:ind w:firstLine="0"/>
              <w:jc w:val="center"/>
            </w:pPr>
            <w:r w:rsidRPr="007C7111">
              <w:t>Partial Gravity and Controls</w:t>
            </w:r>
          </w:p>
        </w:tc>
        <w:tc>
          <w:tcPr>
            <w:tcW w:w="0" w:type="auto"/>
          </w:tcPr>
          <w:p w14:paraId="02F52255" w14:textId="25BEE018" w:rsidR="00301AD3" w:rsidRPr="007C7111" w:rsidRDefault="00301AD3" w:rsidP="00720BE4">
            <w:pPr>
              <w:pStyle w:val="Body"/>
              <w:ind w:firstLine="0"/>
              <w:jc w:val="center"/>
            </w:pPr>
            <w:r w:rsidRPr="007C7111">
              <w:t xml:space="preserve">Range: </w:t>
            </w:r>
            <m:oMath>
              <m:r>
                <w:rPr>
                  <w:rFonts w:ascii="Cambria Math" w:hAnsi="Cambria Math"/>
                  <w:noProof/>
                </w:rPr>
                <m:t>μ</m:t>
              </m:r>
              <m:r>
                <w:rPr>
                  <w:rFonts w:ascii="Cambria Math" w:hAnsi="Cambria Math"/>
                </w:rPr>
                <m:t xml:space="preserve">G </m:t>
              </m:r>
            </m:oMath>
            <w:r w:rsidRPr="007C7111">
              <w:t xml:space="preserve">to </w:t>
            </w:r>
            <w:r>
              <w:rPr>
                <w:i/>
              </w:rPr>
              <w:t>1</w:t>
            </w:r>
            <m:oMath>
              <m:r>
                <w:rPr>
                  <w:rFonts w:ascii="Cambria Math" w:hAnsi="Cambria Math"/>
                </w:rPr>
                <m:t>G</m:t>
              </m:r>
            </m:oMath>
          </w:p>
          <w:p w14:paraId="1132D419" w14:textId="1C586FB3" w:rsidR="00301AD3" w:rsidRPr="007C7111" w:rsidRDefault="00301AD3" w:rsidP="00720BE4">
            <w:pPr>
              <w:pStyle w:val="Body"/>
              <w:ind w:firstLine="0"/>
              <w:jc w:val="center"/>
            </w:pPr>
            <w:r w:rsidRPr="007C7111">
              <w:t>Lunar gravit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sidRPr="007C7111">
              <w:t>)</w:t>
            </w:r>
          </w:p>
          <w:p w14:paraId="16C17A1D" w14:textId="1BD415EA" w:rsidR="00301AD3" w:rsidRPr="007C7111" w:rsidRDefault="00301AD3" w:rsidP="00720BE4">
            <w:pPr>
              <w:pStyle w:val="Body"/>
              <w:ind w:firstLine="0"/>
              <w:jc w:val="center"/>
            </w:pPr>
            <w:r w:rsidRPr="007C7111">
              <w:t>Martian gravity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Pr="007C7111">
              <w:t>) Earth’s gravity (</w:t>
            </w:r>
            <m:oMath>
              <m:r>
                <w:rPr>
                  <w:rFonts w:ascii="Cambria Math" w:hAnsi="Cambria Math"/>
                  <w:noProof/>
                </w:rPr>
                <m:t>1</m:t>
              </m:r>
              <m:r>
                <w:rPr>
                  <w:rFonts w:ascii="Cambria Math" w:hAnsi="Cambria Math"/>
                </w:rPr>
                <m:t>G</m:t>
              </m:r>
            </m:oMath>
            <w:r w:rsidRPr="007C7111">
              <w:t>)</w:t>
            </w:r>
          </w:p>
          <w:p w14:paraId="37347A65" w14:textId="325972F9" w:rsidR="00301AD3" w:rsidRPr="007C7111" w:rsidRDefault="00301AD3" w:rsidP="00720BE4">
            <w:pPr>
              <w:pStyle w:val="Body"/>
              <w:ind w:firstLine="0"/>
              <w:jc w:val="center"/>
            </w:pPr>
            <w:r w:rsidRPr="007C7111">
              <w:t>Microgravity (</w:t>
            </w:r>
            <m:oMath>
              <m:r>
                <w:rPr>
                  <w:rFonts w:ascii="Cambria Math" w:hAnsi="Cambria Math"/>
                  <w:noProof/>
                </w:rPr>
                <m:t>μ</m:t>
              </m:r>
              <m:r>
                <w:rPr>
                  <w:rFonts w:ascii="Cambria Math" w:hAnsi="Cambria Math"/>
                </w:rPr>
                <m:t>G</m:t>
              </m:r>
            </m:oMath>
            <w:r w:rsidRPr="007C7111">
              <w:t>)</w:t>
            </w:r>
          </w:p>
        </w:tc>
        <w:tc>
          <w:tcPr>
            <w:tcW w:w="0" w:type="auto"/>
          </w:tcPr>
          <w:p w14:paraId="73484756" w14:textId="5EBA2B82" w:rsidR="00301AD3" w:rsidRPr="007C7111" w:rsidRDefault="00301AD3" w:rsidP="00720BE4">
            <w:pPr>
              <w:pStyle w:val="Body"/>
              <w:ind w:firstLine="0"/>
              <w:jc w:val="center"/>
            </w:pPr>
            <w:r w:rsidRPr="007C7111">
              <w:t>NASA’s Goals</w:t>
            </w:r>
            <w:r w:rsidR="00E039AC">
              <w:t xml:space="preserve"> </w:t>
            </w:r>
            <w:r w:rsidR="00E039AC">
              <w:fldChar w:fldCharType="begin"/>
            </w:r>
            <w:r w:rsidR="003859EF">
              <w:instrText xml:space="preserve"> ADDIN ZOTERO_ITEM CSL_CITATION {"citationID":"UPSNC5vj","properties":{"formattedCitation":"[50]","plainCitation":"[50]","noteIndex":0},"citationItems":[{"id":125,"uris":["http://zotero.org/users/local/V6BayNrH/items/ZVQ5ABJI"],"itemData":{"id":125,"type":"post-weblog","language":"en-US","note":"section: Humans in Space","title":"Destinations - NASA","URL":"https://www.nasa.gov/humans-in-space/destinations/","accessed":{"date-parts":[["2025",11,16]]}}}],"schema":"https://github.com/citation-style-language/schema/raw/master/csl-citation.json"} </w:instrText>
            </w:r>
            <w:r w:rsidR="00E039AC">
              <w:fldChar w:fldCharType="separate"/>
            </w:r>
            <w:r w:rsidR="003859EF" w:rsidRPr="003859EF">
              <w:t>[50]</w:t>
            </w:r>
            <w:r w:rsidR="00E039AC">
              <w:fldChar w:fldCharType="end"/>
            </w:r>
          </w:p>
        </w:tc>
      </w:tr>
      <w:tr w:rsidR="00301AD3" w:rsidRPr="007C7111" w14:paraId="044CADA7" w14:textId="77777777" w:rsidTr="00720BE4">
        <w:trPr>
          <w:trHeight w:val="860"/>
          <w:jc w:val="center"/>
        </w:trPr>
        <w:tc>
          <w:tcPr>
            <w:tcW w:w="0" w:type="auto"/>
          </w:tcPr>
          <w:p w14:paraId="0F03FD83" w14:textId="1356AB34" w:rsidR="00301AD3" w:rsidRPr="00175C0D" w:rsidRDefault="00301AD3" w:rsidP="00720BE4">
            <w:pPr>
              <w:pStyle w:val="Body"/>
              <w:ind w:firstLine="0"/>
              <w:jc w:val="center"/>
            </w:pPr>
            <w:r>
              <w:t>2</w:t>
            </w:r>
          </w:p>
        </w:tc>
        <w:tc>
          <w:tcPr>
            <w:tcW w:w="0" w:type="auto"/>
          </w:tcPr>
          <w:p w14:paraId="20A4E84E" w14:textId="7F0F74E2" w:rsidR="00301AD3" w:rsidRPr="00175C0D" w:rsidRDefault="00301AD3" w:rsidP="00720BE4">
            <w:pPr>
              <w:pStyle w:val="Body"/>
              <w:ind w:firstLine="0"/>
              <w:jc w:val="center"/>
            </w:pPr>
            <w:r w:rsidRPr="00175C0D">
              <w:t>Non-negotiable</w:t>
            </w:r>
          </w:p>
        </w:tc>
        <w:tc>
          <w:tcPr>
            <w:tcW w:w="0" w:type="auto"/>
          </w:tcPr>
          <w:p w14:paraId="7170B088" w14:textId="1413985C" w:rsidR="00301AD3" w:rsidRPr="007C7111" w:rsidRDefault="00301AD3" w:rsidP="00720BE4">
            <w:pPr>
              <w:pStyle w:val="Body"/>
              <w:ind w:firstLine="0"/>
              <w:jc w:val="center"/>
            </w:pPr>
            <w:r>
              <w:t>Uniform Trajectory</w:t>
            </w:r>
          </w:p>
        </w:tc>
        <w:tc>
          <w:tcPr>
            <w:tcW w:w="0" w:type="auto"/>
          </w:tcPr>
          <w:p w14:paraId="0B313417" w14:textId="460DFEE8" w:rsidR="00301AD3" w:rsidRPr="007C7111" w:rsidRDefault="00301AD3" w:rsidP="00720BE4">
            <w:pPr>
              <w:pStyle w:val="Body"/>
              <w:ind w:firstLine="0"/>
              <w:jc w:val="center"/>
            </w:pPr>
            <w:r w:rsidRPr="007C7111">
              <w:t>Partial Gravity Accuracy</w:t>
            </w:r>
          </w:p>
        </w:tc>
        <w:tc>
          <w:tcPr>
            <w:tcW w:w="0" w:type="auto"/>
          </w:tcPr>
          <w:p w14:paraId="79A8125F" w14:textId="37717A4B" w:rsidR="00301AD3" w:rsidRPr="007C7111" w:rsidRDefault="00301AD3" w:rsidP="00720BE4">
            <w:pPr>
              <w:pStyle w:val="Body"/>
              <w:ind w:firstLine="0"/>
              <w:jc w:val="center"/>
            </w:pPr>
            <w:r w:rsidRPr="007C7111">
              <w:t xml:space="preserve">Pass/ Fail Using Model and </w:t>
            </w:r>
            <w:r>
              <w:t>Visuals</w:t>
            </w:r>
          </w:p>
        </w:tc>
        <w:tc>
          <w:tcPr>
            <w:tcW w:w="0" w:type="auto"/>
          </w:tcPr>
          <w:p w14:paraId="3FD5B34F" w14:textId="7FA3423F" w:rsidR="00301AD3" w:rsidRPr="007C7111" w:rsidRDefault="00301AD3" w:rsidP="00720BE4">
            <w:pPr>
              <w:pStyle w:val="Body"/>
              <w:ind w:firstLine="0"/>
              <w:jc w:val="center"/>
            </w:pPr>
            <w:r w:rsidRPr="007C7111">
              <w:t xml:space="preserve">Inaccuracy of data due to cell sensitivity </w:t>
            </w:r>
            <w:r w:rsidR="00E82DA2">
              <w:fldChar w:fldCharType="begin"/>
            </w:r>
            <w:r w:rsidR="003859EF">
              <w:instrText xml:space="preserve"> ADDIN ZOTERO_ITEM CSL_CITATION {"citationID":"gdS01Bqk","properties":{"formattedCitation":"[52]","plainCitation":"[52]","noteIndex":0},"citationItems":[{"id":129,"uris":["http://zotero.org/users/local/V6BayNrH/items/XVNEWG3B"],"itemData":{"id":129,"type":"webpage","abstract":"Our body&amp;apos;s ability to detect disease, foreign material, and the location of food sources and toxins is all determined by a cocktail of chemicals that surround our cells, as well as our cells&amp;apos; ability to &amp;apos;read&amp;apos; these chemicals. Cells are highly sensitive. In fact, our immune system can be triggered by the presence of just one foreign molecule or ion. Yet researchers don&amp;apos;t know how cells achieve this level of sensitivity.","container-title":"ScienceDaily","language":"en","title":"Scientists create model to measure how cells sense their surroundings","URL":"https://www.sciencedaily.com/releases/2020/03/200326144348.htm","accessed":{"date-parts":[["2025",11,16]]}}}],"schema":"https://github.com/citation-style-language/schema/raw/master/csl-citation.json"} </w:instrText>
            </w:r>
            <w:r w:rsidR="00E82DA2">
              <w:fldChar w:fldCharType="separate"/>
            </w:r>
            <w:r w:rsidR="003859EF" w:rsidRPr="003859EF">
              <w:t>[52]</w:t>
            </w:r>
            <w:r w:rsidR="00E82DA2">
              <w:fldChar w:fldCharType="end"/>
            </w:r>
          </w:p>
        </w:tc>
      </w:tr>
      <w:tr w:rsidR="00301AD3" w:rsidRPr="007C7111" w14:paraId="0E89B7AA" w14:textId="77777777" w:rsidTr="00720BE4">
        <w:trPr>
          <w:trHeight w:val="573"/>
          <w:jc w:val="center"/>
        </w:trPr>
        <w:tc>
          <w:tcPr>
            <w:tcW w:w="0" w:type="auto"/>
          </w:tcPr>
          <w:p w14:paraId="1B5E0AF8" w14:textId="7EF2B737" w:rsidR="00301AD3" w:rsidRPr="00175C0D" w:rsidRDefault="00301AD3" w:rsidP="00720BE4">
            <w:pPr>
              <w:pStyle w:val="Body"/>
              <w:ind w:firstLine="0"/>
              <w:jc w:val="center"/>
            </w:pPr>
            <w:r>
              <w:t>3</w:t>
            </w:r>
          </w:p>
        </w:tc>
        <w:tc>
          <w:tcPr>
            <w:tcW w:w="0" w:type="auto"/>
          </w:tcPr>
          <w:p w14:paraId="28FA99E6" w14:textId="74A31C89" w:rsidR="00301AD3" w:rsidRPr="00175C0D" w:rsidRDefault="00720BE4" w:rsidP="00720BE4">
            <w:pPr>
              <w:pStyle w:val="Body"/>
              <w:ind w:firstLine="0"/>
              <w:jc w:val="center"/>
            </w:pPr>
            <w:r>
              <w:t>N</w:t>
            </w:r>
            <w:r w:rsidR="00301AD3" w:rsidRPr="00175C0D">
              <w:t>on-negotiable</w:t>
            </w:r>
          </w:p>
        </w:tc>
        <w:tc>
          <w:tcPr>
            <w:tcW w:w="0" w:type="auto"/>
          </w:tcPr>
          <w:p w14:paraId="30EECEF1" w14:textId="7BC870CC" w:rsidR="00301AD3" w:rsidRPr="007C7111" w:rsidRDefault="00301AD3" w:rsidP="00720BE4">
            <w:pPr>
              <w:pStyle w:val="Body"/>
              <w:ind w:firstLine="0"/>
              <w:jc w:val="center"/>
            </w:pPr>
            <w:r>
              <w:t xml:space="preserve">Mathematical </w:t>
            </w:r>
            <w:r w:rsidRPr="007C7111">
              <w:t>Simulation</w:t>
            </w:r>
          </w:p>
        </w:tc>
        <w:tc>
          <w:tcPr>
            <w:tcW w:w="0" w:type="auto"/>
          </w:tcPr>
          <w:p w14:paraId="5485CAD7" w14:textId="5A4DC5EE" w:rsidR="00301AD3" w:rsidRPr="007C7111" w:rsidRDefault="00301AD3" w:rsidP="00720BE4">
            <w:pPr>
              <w:pStyle w:val="Body"/>
              <w:ind w:firstLine="0"/>
              <w:jc w:val="center"/>
            </w:pPr>
            <w:r w:rsidRPr="007C7111">
              <w:t>Mathematical Model</w:t>
            </w:r>
          </w:p>
        </w:tc>
        <w:tc>
          <w:tcPr>
            <w:tcW w:w="0" w:type="auto"/>
          </w:tcPr>
          <w:p w14:paraId="2BC38B66" w14:textId="74AF2CC0" w:rsidR="00301AD3" w:rsidRPr="007C7111" w:rsidRDefault="00301AD3" w:rsidP="00720BE4">
            <w:pPr>
              <w:pStyle w:val="Body"/>
              <w:ind w:firstLine="0"/>
              <w:jc w:val="center"/>
            </w:pPr>
            <w:r w:rsidRPr="007C7111">
              <w:t>Pass/ Fail</w:t>
            </w:r>
          </w:p>
        </w:tc>
        <w:tc>
          <w:tcPr>
            <w:tcW w:w="0" w:type="auto"/>
          </w:tcPr>
          <w:p w14:paraId="07C7941C" w14:textId="7F54BFA0" w:rsidR="00301AD3" w:rsidRPr="007C7111" w:rsidRDefault="00301AD3" w:rsidP="00720BE4">
            <w:pPr>
              <w:pStyle w:val="Body"/>
              <w:ind w:firstLine="0"/>
              <w:jc w:val="center"/>
            </w:pPr>
            <w:r w:rsidRPr="007C7111">
              <w:t>Accuracy and Validation</w:t>
            </w:r>
          </w:p>
        </w:tc>
      </w:tr>
      <w:tr w:rsidR="00301AD3" w:rsidRPr="007C7111" w14:paraId="000201E5" w14:textId="77777777" w:rsidTr="00720BE4">
        <w:trPr>
          <w:trHeight w:val="875"/>
          <w:jc w:val="center"/>
        </w:trPr>
        <w:tc>
          <w:tcPr>
            <w:tcW w:w="0" w:type="auto"/>
          </w:tcPr>
          <w:p w14:paraId="34765858" w14:textId="406BA434" w:rsidR="00301AD3" w:rsidRPr="00175C0D" w:rsidRDefault="00301AD3" w:rsidP="00720BE4">
            <w:pPr>
              <w:pStyle w:val="Body"/>
              <w:ind w:firstLine="0"/>
              <w:jc w:val="center"/>
            </w:pPr>
            <w:r>
              <w:t>4</w:t>
            </w:r>
          </w:p>
        </w:tc>
        <w:tc>
          <w:tcPr>
            <w:tcW w:w="0" w:type="auto"/>
          </w:tcPr>
          <w:p w14:paraId="523A24E6" w14:textId="2E23F4E2" w:rsidR="00301AD3" w:rsidRPr="00175C0D" w:rsidRDefault="00301AD3" w:rsidP="00720BE4">
            <w:pPr>
              <w:pStyle w:val="Body"/>
              <w:ind w:firstLine="0"/>
              <w:jc w:val="center"/>
            </w:pPr>
            <w:r w:rsidRPr="00175C0D">
              <w:t>Non-negotiable</w:t>
            </w:r>
          </w:p>
        </w:tc>
        <w:tc>
          <w:tcPr>
            <w:tcW w:w="0" w:type="auto"/>
          </w:tcPr>
          <w:p w14:paraId="1BA6744F" w14:textId="02614A8A" w:rsidR="00301AD3" w:rsidRPr="007C7111" w:rsidRDefault="00301AD3" w:rsidP="00720BE4">
            <w:pPr>
              <w:pStyle w:val="Body"/>
              <w:ind w:firstLine="0"/>
              <w:jc w:val="center"/>
            </w:pPr>
            <w:r>
              <w:t xml:space="preserve">Overall Device </w:t>
            </w:r>
            <w:r w:rsidRPr="007C7111">
              <w:t>Size</w:t>
            </w:r>
          </w:p>
        </w:tc>
        <w:tc>
          <w:tcPr>
            <w:tcW w:w="0" w:type="auto"/>
          </w:tcPr>
          <w:p w14:paraId="5BC8ABA0" w14:textId="77777777" w:rsidR="00301AD3" w:rsidRPr="007C7111" w:rsidRDefault="00301AD3" w:rsidP="00720BE4">
            <w:pPr>
              <w:pStyle w:val="Body"/>
              <w:ind w:firstLine="0"/>
              <w:jc w:val="center"/>
            </w:pPr>
            <w:r w:rsidRPr="007C7111">
              <w:t>Dimensions</w:t>
            </w:r>
          </w:p>
        </w:tc>
        <w:tc>
          <w:tcPr>
            <w:tcW w:w="0" w:type="auto"/>
          </w:tcPr>
          <w:p w14:paraId="3E3576EC" w14:textId="762E7B26" w:rsidR="00301AD3" w:rsidRPr="007C7111" w:rsidRDefault="00301AD3" w:rsidP="00720BE4">
            <w:pPr>
              <w:pStyle w:val="Body"/>
              <w:jc w:val="center"/>
            </w:pPr>
            <m:oMathPara>
              <m:oMath>
                <m:r>
                  <m:rPr>
                    <m:sty m:val="p"/>
                  </m:rPr>
                  <w:rPr>
                    <w:rFonts w:ascii="Cambria Math" w:hAnsi="Cambria Math"/>
                  </w:rPr>
                  <m:t xml:space="preserve">23 × 17 × 14 </m:t>
                </m:r>
                <m:r>
                  <w:rPr>
                    <w:rFonts w:ascii="Cambria Math" w:hAnsi="Cambria Math"/>
                  </w:rPr>
                  <m:t>in</m:t>
                </m:r>
              </m:oMath>
            </m:oMathPara>
          </w:p>
        </w:tc>
        <w:tc>
          <w:tcPr>
            <w:tcW w:w="0" w:type="auto"/>
          </w:tcPr>
          <w:p w14:paraId="24202396" w14:textId="29AA58A8" w:rsidR="00301AD3" w:rsidRPr="007C7111" w:rsidRDefault="00301AD3" w:rsidP="00720BE4">
            <w:pPr>
              <w:pStyle w:val="Body"/>
              <w:ind w:firstLine="0"/>
              <w:jc w:val="center"/>
            </w:pPr>
            <w:r w:rsidRPr="007C7111">
              <w:t xml:space="preserve">Nuaire NU-5810E Incubator Restricted Area </w:t>
            </w:r>
            <w:r w:rsidR="00E82DA2">
              <w:fldChar w:fldCharType="begin"/>
            </w:r>
            <w:r w:rsidR="003859EF">
              <w:instrText xml:space="preserve"> ADDIN ZOTERO_ITEM CSL_CITATION {"citationID":"W56zFt5x","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E82DA2">
              <w:fldChar w:fldCharType="separate"/>
            </w:r>
            <w:r w:rsidR="003859EF" w:rsidRPr="003859EF">
              <w:t>[54]</w:t>
            </w:r>
            <w:r w:rsidR="00E82DA2">
              <w:fldChar w:fldCharType="end"/>
            </w:r>
          </w:p>
        </w:tc>
      </w:tr>
      <w:tr w:rsidR="00301AD3" w:rsidRPr="007C7111" w14:paraId="09124883" w14:textId="77777777" w:rsidTr="00720BE4">
        <w:trPr>
          <w:trHeight w:val="573"/>
          <w:jc w:val="center"/>
        </w:trPr>
        <w:tc>
          <w:tcPr>
            <w:tcW w:w="0" w:type="auto"/>
          </w:tcPr>
          <w:p w14:paraId="646AF3BD" w14:textId="7C873607" w:rsidR="00301AD3" w:rsidRPr="00175C0D" w:rsidRDefault="00301AD3" w:rsidP="00720BE4">
            <w:pPr>
              <w:pStyle w:val="Body"/>
              <w:ind w:firstLine="0"/>
              <w:jc w:val="center"/>
            </w:pPr>
            <w:r>
              <w:t>5</w:t>
            </w:r>
          </w:p>
        </w:tc>
        <w:tc>
          <w:tcPr>
            <w:tcW w:w="0" w:type="auto"/>
          </w:tcPr>
          <w:p w14:paraId="6B0E4531" w14:textId="49A54593" w:rsidR="00301AD3" w:rsidRPr="00175C0D" w:rsidRDefault="00301AD3" w:rsidP="00720BE4">
            <w:pPr>
              <w:pStyle w:val="Body"/>
              <w:ind w:firstLine="0"/>
              <w:jc w:val="center"/>
            </w:pPr>
            <w:r w:rsidRPr="00175C0D">
              <w:t>Non-negotiable</w:t>
            </w:r>
          </w:p>
        </w:tc>
        <w:tc>
          <w:tcPr>
            <w:tcW w:w="0" w:type="auto"/>
          </w:tcPr>
          <w:p w14:paraId="1D81633C" w14:textId="7B9778BF" w:rsidR="00301AD3" w:rsidRPr="007C7111" w:rsidRDefault="00301AD3" w:rsidP="00720BE4">
            <w:pPr>
              <w:pStyle w:val="Body"/>
              <w:ind w:firstLine="0"/>
              <w:jc w:val="center"/>
            </w:pPr>
            <w:r>
              <w:t>Electrical Safety</w:t>
            </w:r>
          </w:p>
        </w:tc>
        <w:tc>
          <w:tcPr>
            <w:tcW w:w="0" w:type="auto"/>
          </w:tcPr>
          <w:p w14:paraId="07C8C726" w14:textId="6F698813" w:rsidR="00301AD3" w:rsidRPr="007C7111" w:rsidRDefault="00301AD3" w:rsidP="00720BE4">
            <w:pPr>
              <w:pStyle w:val="Body"/>
              <w:ind w:firstLine="0"/>
              <w:jc w:val="center"/>
            </w:pPr>
            <w:r>
              <w:t>Safety</w:t>
            </w:r>
          </w:p>
        </w:tc>
        <w:tc>
          <w:tcPr>
            <w:tcW w:w="0" w:type="auto"/>
          </w:tcPr>
          <w:p w14:paraId="3C8CA1D2" w14:textId="2C9C8071" w:rsidR="00301AD3" w:rsidRDefault="00301AD3" w:rsidP="00720BE4">
            <w:pPr>
              <w:pStyle w:val="Body"/>
              <w:ind w:firstLine="0"/>
              <w:jc w:val="center"/>
            </w:pPr>
            <w:r>
              <w:t>Pass/ Fail of EN61010-2-030</w:t>
            </w:r>
          </w:p>
        </w:tc>
        <w:tc>
          <w:tcPr>
            <w:tcW w:w="0" w:type="auto"/>
          </w:tcPr>
          <w:p w14:paraId="7A28C4C9" w14:textId="33D2F0DE" w:rsidR="00301AD3" w:rsidRPr="007C7111" w:rsidRDefault="00301AD3" w:rsidP="00720BE4">
            <w:pPr>
              <w:pStyle w:val="Body"/>
              <w:ind w:firstLine="0"/>
              <w:jc w:val="center"/>
            </w:pPr>
            <w:r w:rsidRPr="002C671B">
              <w:t>IEC 60204-1</w:t>
            </w:r>
            <w:r>
              <w:t xml:space="preserve"> </w:t>
            </w:r>
            <w:r w:rsidR="004A74D9">
              <w:fldChar w:fldCharType="begin"/>
            </w:r>
            <w:r w:rsidR="003859EF">
              <w:instrText xml:space="preserve"> ADDIN ZOTERO_ITEM CSL_CITATION {"citationID":"qjodXCqP","properties":{"formattedCitation":"[55, p. 60]","plainCitation":"[55, p. 60]","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locator":"60"}],"schema":"https://github.com/citation-style-language/schema/raw/master/csl-citation.json"} </w:instrText>
            </w:r>
            <w:r w:rsidR="004A74D9">
              <w:fldChar w:fldCharType="separate"/>
            </w:r>
            <w:r w:rsidR="003859EF" w:rsidRPr="003859EF">
              <w:t>[55, p. 60]</w:t>
            </w:r>
            <w:r w:rsidR="004A74D9">
              <w:fldChar w:fldCharType="end"/>
            </w:r>
          </w:p>
        </w:tc>
      </w:tr>
      <w:tr w:rsidR="00301AD3" w:rsidRPr="007C7111" w14:paraId="39F85938" w14:textId="77777777" w:rsidTr="00720BE4">
        <w:trPr>
          <w:trHeight w:val="573"/>
          <w:jc w:val="center"/>
        </w:trPr>
        <w:tc>
          <w:tcPr>
            <w:tcW w:w="0" w:type="auto"/>
          </w:tcPr>
          <w:p w14:paraId="5E6EB890" w14:textId="6A30B442" w:rsidR="00301AD3" w:rsidRPr="00175C0D" w:rsidRDefault="00301AD3" w:rsidP="00720BE4">
            <w:pPr>
              <w:pStyle w:val="Body"/>
              <w:ind w:firstLine="0"/>
              <w:jc w:val="center"/>
            </w:pPr>
            <w:r>
              <w:t>6</w:t>
            </w:r>
          </w:p>
        </w:tc>
        <w:tc>
          <w:tcPr>
            <w:tcW w:w="0" w:type="auto"/>
          </w:tcPr>
          <w:p w14:paraId="5A4122B9" w14:textId="2C94AAF1" w:rsidR="00301AD3" w:rsidRPr="00175C0D" w:rsidRDefault="00301AD3" w:rsidP="00720BE4">
            <w:pPr>
              <w:pStyle w:val="Body"/>
              <w:ind w:firstLine="0"/>
              <w:jc w:val="center"/>
            </w:pPr>
            <w:r w:rsidRPr="00175C0D">
              <w:t>Non-negotiable</w:t>
            </w:r>
          </w:p>
        </w:tc>
        <w:tc>
          <w:tcPr>
            <w:tcW w:w="0" w:type="auto"/>
          </w:tcPr>
          <w:p w14:paraId="0FDE0015" w14:textId="1AF62514" w:rsidR="00301AD3" w:rsidRPr="007C7111" w:rsidRDefault="00301AD3" w:rsidP="00720BE4">
            <w:pPr>
              <w:pStyle w:val="Body"/>
              <w:ind w:firstLine="0"/>
              <w:jc w:val="center"/>
            </w:pPr>
            <w:r>
              <w:t>Emergency Safety</w:t>
            </w:r>
          </w:p>
        </w:tc>
        <w:tc>
          <w:tcPr>
            <w:tcW w:w="0" w:type="auto"/>
          </w:tcPr>
          <w:p w14:paraId="52B5D62E" w14:textId="571BEABF" w:rsidR="00301AD3" w:rsidRPr="007C7111" w:rsidRDefault="00301AD3" w:rsidP="00720BE4">
            <w:pPr>
              <w:pStyle w:val="Body"/>
              <w:ind w:firstLine="0"/>
              <w:jc w:val="center"/>
            </w:pPr>
            <w:r>
              <w:t>Safety</w:t>
            </w:r>
          </w:p>
        </w:tc>
        <w:tc>
          <w:tcPr>
            <w:tcW w:w="0" w:type="auto"/>
          </w:tcPr>
          <w:p w14:paraId="24E69787" w14:textId="5F6F6F21" w:rsidR="00301AD3" w:rsidRDefault="00301AD3" w:rsidP="00720BE4">
            <w:pPr>
              <w:pStyle w:val="Body"/>
              <w:ind w:firstLine="0"/>
              <w:jc w:val="center"/>
            </w:pPr>
            <w:r>
              <w:t xml:space="preserve">Pass/ Fail of </w:t>
            </w:r>
            <w:r w:rsidRPr="00A426D1">
              <w:t>ISO 13850</w:t>
            </w:r>
          </w:p>
        </w:tc>
        <w:tc>
          <w:tcPr>
            <w:tcW w:w="0" w:type="auto"/>
          </w:tcPr>
          <w:p w14:paraId="3D4FD056" w14:textId="3C9BF14B" w:rsidR="00301AD3" w:rsidRPr="007C7111" w:rsidRDefault="00301AD3" w:rsidP="00720BE4">
            <w:pPr>
              <w:pStyle w:val="Body"/>
              <w:ind w:firstLine="0"/>
              <w:jc w:val="center"/>
            </w:pPr>
            <w:r w:rsidRPr="00A426D1">
              <w:t>ISO 13850</w:t>
            </w:r>
            <w:r>
              <w:t xml:space="preserve"> </w:t>
            </w:r>
            <w:r w:rsidR="004A74D9">
              <w:fldChar w:fldCharType="begin"/>
            </w:r>
            <w:r w:rsidR="003859EF">
              <w:instrText xml:space="preserve"> ADDIN ZOTERO_ITEM CSL_CITATION {"citationID":"nEb5gfRf","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4A74D9">
              <w:fldChar w:fldCharType="separate"/>
            </w:r>
            <w:r w:rsidR="003859EF" w:rsidRPr="003859EF">
              <w:t>[57]</w:t>
            </w:r>
            <w:r w:rsidR="004A74D9">
              <w:fldChar w:fldCharType="end"/>
            </w:r>
          </w:p>
        </w:tc>
      </w:tr>
      <w:tr w:rsidR="00301AD3" w:rsidRPr="007C7111" w14:paraId="1B9EDD56" w14:textId="77777777" w:rsidTr="00720BE4">
        <w:trPr>
          <w:trHeight w:val="1148"/>
          <w:jc w:val="center"/>
        </w:trPr>
        <w:tc>
          <w:tcPr>
            <w:tcW w:w="0" w:type="auto"/>
          </w:tcPr>
          <w:p w14:paraId="3AE7A448" w14:textId="698042C8" w:rsidR="00301AD3" w:rsidRPr="00175C0D" w:rsidRDefault="00301AD3" w:rsidP="00720BE4">
            <w:pPr>
              <w:pStyle w:val="Body"/>
              <w:ind w:firstLine="0"/>
              <w:jc w:val="center"/>
            </w:pPr>
            <w:r>
              <w:t>7</w:t>
            </w:r>
          </w:p>
        </w:tc>
        <w:tc>
          <w:tcPr>
            <w:tcW w:w="0" w:type="auto"/>
          </w:tcPr>
          <w:p w14:paraId="680F5DD8" w14:textId="08518854" w:rsidR="00301AD3" w:rsidRPr="00175C0D" w:rsidRDefault="00301AD3" w:rsidP="00720BE4">
            <w:pPr>
              <w:pStyle w:val="Body"/>
              <w:ind w:firstLine="0"/>
              <w:jc w:val="center"/>
            </w:pPr>
            <w:r w:rsidRPr="00175C0D">
              <w:t>Non-negotiable</w:t>
            </w:r>
          </w:p>
        </w:tc>
        <w:tc>
          <w:tcPr>
            <w:tcW w:w="0" w:type="auto"/>
          </w:tcPr>
          <w:p w14:paraId="30901564" w14:textId="0AF83B8E" w:rsidR="00301AD3" w:rsidRPr="007C7111" w:rsidRDefault="00301AD3" w:rsidP="00720BE4">
            <w:pPr>
              <w:pStyle w:val="Body"/>
              <w:ind w:firstLine="0"/>
              <w:jc w:val="center"/>
            </w:pPr>
            <w:r w:rsidRPr="007C7111">
              <w:t>Material</w:t>
            </w:r>
          </w:p>
        </w:tc>
        <w:tc>
          <w:tcPr>
            <w:tcW w:w="0" w:type="auto"/>
          </w:tcPr>
          <w:p w14:paraId="22917093" w14:textId="0353363A" w:rsidR="00301AD3" w:rsidRPr="007C7111" w:rsidRDefault="00301AD3" w:rsidP="00720BE4">
            <w:pPr>
              <w:pStyle w:val="Body"/>
              <w:ind w:firstLine="0"/>
              <w:jc w:val="center"/>
            </w:pPr>
            <w:r w:rsidRPr="007C7111">
              <w:t>Strength</w:t>
            </w:r>
            <w:r w:rsidR="000D4BB4">
              <w:t xml:space="preserve">, </w:t>
            </w:r>
            <w:r w:rsidRPr="007C7111">
              <w:t>Durability</w:t>
            </w:r>
            <w:r w:rsidR="000D4BB4">
              <w:t>, and Sterility</w:t>
            </w:r>
          </w:p>
        </w:tc>
        <w:tc>
          <w:tcPr>
            <w:tcW w:w="0" w:type="auto"/>
          </w:tcPr>
          <w:p w14:paraId="36E67642" w14:textId="23BC892E" w:rsidR="00301AD3" w:rsidRPr="007C7111" w:rsidRDefault="00301AD3" w:rsidP="00720BE4">
            <w:pPr>
              <w:pStyle w:val="Body"/>
              <w:ind w:firstLine="0"/>
              <w:jc w:val="center"/>
            </w:pPr>
            <w:r w:rsidRPr="007C7111">
              <w:t xml:space="preserve">Pass/ Fail to withstand room temperature and 37°C, along with 98% humidity </w:t>
            </w:r>
            <w:r w:rsidR="000D4BB4">
              <w:fldChar w:fldCharType="begin"/>
            </w:r>
            <w:r w:rsidR="003859EF">
              <w:instrText xml:space="preserve"> ADDIN ZOTERO_ITEM CSL_CITATION {"citationID":"6eEHc1eg","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0D4BB4">
              <w:fldChar w:fldCharType="separate"/>
            </w:r>
            <w:r w:rsidR="003859EF" w:rsidRPr="003859EF">
              <w:t>[54]</w:t>
            </w:r>
            <w:r w:rsidR="000D4BB4">
              <w:fldChar w:fldCharType="end"/>
            </w:r>
          </w:p>
        </w:tc>
        <w:tc>
          <w:tcPr>
            <w:tcW w:w="0" w:type="auto"/>
          </w:tcPr>
          <w:p w14:paraId="42539599" w14:textId="14A3C4EB" w:rsidR="00301AD3" w:rsidRPr="007C7111" w:rsidRDefault="000D4BB4" w:rsidP="00720BE4">
            <w:pPr>
              <w:pStyle w:val="Body"/>
              <w:ind w:firstLine="0"/>
              <w:jc w:val="center"/>
            </w:pPr>
            <w:r>
              <w:t>Safety</w:t>
            </w:r>
          </w:p>
        </w:tc>
      </w:tr>
    </w:tbl>
    <w:p w14:paraId="0E4F359B" w14:textId="1D1FF079" w:rsidR="00744AE4" w:rsidRDefault="00FD7D17" w:rsidP="00CB0990">
      <w:pPr>
        <w:pStyle w:val="Body"/>
        <w:ind w:firstLine="0"/>
      </w:pPr>
      <w:r w:rsidRPr="00AC2BAD">
        <w:t xml:space="preserve">The table </w:t>
      </w:r>
      <w:r w:rsidR="003A490A">
        <w:t>outlines</w:t>
      </w:r>
      <w:r w:rsidR="00643EC9" w:rsidRPr="00AC2BAD">
        <w:t xml:space="preserve"> the </w:t>
      </w:r>
      <w:r w:rsidR="00A0699F">
        <w:t>seven</w:t>
      </w:r>
      <w:r w:rsidR="00643EC9" w:rsidRPr="00AC2BAD">
        <w:t xml:space="preserve"> non-negotiable criteria essential for </w:t>
      </w:r>
      <w:r w:rsidR="003A490A">
        <w:t>validating</w:t>
      </w:r>
      <w:r w:rsidR="00643EC9" w:rsidRPr="00AC2BAD">
        <w:t xml:space="preserve"> the prototype. Regarding partial gravity, the requirements encompass gravitational type, </w:t>
      </w:r>
      <w:r w:rsidR="0084251D">
        <w:t xml:space="preserve">uniform trajectory, </w:t>
      </w:r>
      <w:r w:rsidR="00D93BAE">
        <w:t xml:space="preserve">and </w:t>
      </w:r>
      <w:r w:rsidR="008B68E8">
        <w:t xml:space="preserve">mathematical </w:t>
      </w:r>
      <w:r w:rsidR="00643EC9" w:rsidRPr="00AC2BAD">
        <w:t>simulation</w:t>
      </w:r>
      <w:r w:rsidR="008B68E8">
        <w:t xml:space="preserve">. </w:t>
      </w:r>
      <w:r w:rsidR="003A490A">
        <w:t>Regarding</w:t>
      </w:r>
      <w:r w:rsidR="00643EC9" w:rsidRPr="00AC2BAD">
        <w:t xml:space="preserve"> the prototype, the </w:t>
      </w:r>
      <w:r w:rsidR="00D93BAE">
        <w:t>requirements</w:t>
      </w:r>
      <w:r w:rsidR="00643EC9" w:rsidRPr="00AC2BAD">
        <w:t xml:space="preserve"> related to the base and partial gravity—such </w:t>
      </w:r>
      <w:r w:rsidR="00D93BAE">
        <w:t>as overall device size, electrical safety, emergency safety, and material</w:t>
      </w:r>
      <w:r w:rsidR="00643EC9" w:rsidRPr="00AC2BAD">
        <w:t>—are considered fundamental. Additionally, the metric, target range, and justification for each criterion are systematically provided.</w:t>
      </w:r>
    </w:p>
    <w:p w14:paraId="7FD8C6E0" w14:textId="77777777" w:rsidR="00B875F4" w:rsidRDefault="00B875F4" w:rsidP="009C60AE">
      <w:pPr>
        <w:jc w:val="both"/>
        <w:rPr>
          <w:rStyle w:val="Heading1Char"/>
          <w:rFonts w:ascii="Times New Roman" w:hAnsi="Times New Roman"/>
          <w:b w:val="0"/>
          <w:bCs w:val="0"/>
          <w:sz w:val="22"/>
          <w:szCs w:val="22"/>
        </w:rPr>
      </w:pPr>
    </w:p>
    <w:p w14:paraId="578BF8D6" w14:textId="34A1EECE" w:rsidR="00012EB4" w:rsidRDefault="00012EB4" w:rsidP="003C06B9">
      <w:pPr>
        <w:pStyle w:val="Heading2"/>
        <w:numPr>
          <w:ilvl w:val="1"/>
          <w:numId w:val="13"/>
        </w:numPr>
        <w:rPr>
          <w:rStyle w:val="Heading1Char"/>
          <w:rFonts w:ascii="Times New Roman" w:hAnsi="Times New Roman"/>
          <w:b/>
          <w:bCs/>
          <w:sz w:val="32"/>
          <w:szCs w:val="32"/>
        </w:rPr>
      </w:pPr>
      <w:bookmarkStart w:id="89" w:name="_Toc208139214"/>
      <w:bookmarkStart w:id="90" w:name="_Toc208139639"/>
      <w:bookmarkStart w:id="91" w:name="_Toc208174985"/>
      <w:bookmarkStart w:id="92" w:name="_Toc216063877"/>
      <w:r>
        <w:rPr>
          <w:rStyle w:val="Heading1Char"/>
          <w:rFonts w:ascii="Times New Roman" w:hAnsi="Times New Roman"/>
          <w:b/>
          <w:bCs/>
          <w:sz w:val="32"/>
          <w:szCs w:val="32"/>
        </w:rPr>
        <w:t>Negotiable</w:t>
      </w:r>
      <w:r w:rsidRPr="00390C99">
        <w:rPr>
          <w:rStyle w:val="Heading1Char"/>
          <w:rFonts w:ascii="Times New Roman" w:hAnsi="Times New Roman"/>
          <w:b/>
          <w:bCs/>
          <w:sz w:val="32"/>
          <w:szCs w:val="32"/>
        </w:rPr>
        <w:t xml:space="preserve"> Criteria</w:t>
      </w:r>
      <w:bookmarkEnd w:id="89"/>
      <w:bookmarkEnd w:id="90"/>
      <w:bookmarkEnd w:id="91"/>
      <w:bookmarkEnd w:id="92"/>
    </w:p>
    <w:p w14:paraId="0363783E" w14:textId="77777777" w:rsidR="00DA0649" w:rsidRPr="008F4799" w:rsidRDefault="00DA0649" w:rsidP="0051703B"/>
    <w:p w14:paraId="44B0D690" w14:textId="1452F28D" w:rsidR="00CB0D52" w:rsidRPr="003320AA" w:rsidRDefault="008F18BC" w:rsidP="00CB0990">
      <w:pPr>
        <w:pStyle w:val="Body"/>
      </w:pPr>
      <w:r>
        <w:t xml:space="preserve">Regarding the negotiable criteria, </w:t>
      </w:r>
      <w:r w:rsidR="00CC34CA">
        <w:t>three</w:t>
      </w:r>
      <w:r>
        <w:t xml:space="preserve"> factors </w:t>
      </w:r>
      <w:r w:rsidR="00872739">
        <w:t>could</w:t>
      </w:r>
      <w:r>
        <w:t xml:space="preserve"> enhance the prototype if implemented. First,</w:t>
      </w:r>
      <w:r w:rsidR="00A8006C">
        <w:t xml:space="preserve"> ensuring that the materials in contact with the cells are non-toxic would ensure that the prototype is suitable for cell culturing, with a cell viability exceeding 80%, in accordance with ASTM F2739-19</w:t>
      </w:r>
      <w:r w:rsidR="003859EF">
        <w:t xml:space="preserve"> </w:t>
      </w:r>
      <w:r w:rsidR="003859EF">
        <w:fldChar w:fldCharType="begin"/>
      </w:r>
      <w:r w:rsidR="00651C03">
        <w:instrText xml:space="preserve"> ADDIN ZOTERO_ITEM CSL_CITATION {"citationID":"MquU4k1z","properties":{"formattedCitation":"[58]","plainCitation":"[58]","noteIndex":0},"citationItems":[{"id":"hgsqtaGM/ZEIDAnK9","uris":["http://zotero.org/users/local/V6BayNrH/items/YU4NKT6E"],"itemData":{"id":174,"type":"chapter","abstract":"Cell culture is a very versatile tool in the investigation of basic scientific and translation research questions. The advantage of using cell lines i…","container-title":"Basic Science Methods for Clinical Researchers","language":"en-US","note":"DOI: 10.1016/B978-0-12-803077-6.00009-6","page":"151-172","publisher":"Academic Press","source":"www.sciencedirect.com","title":"Cell Culture: Growing Cells as Model Systems In Vitro","title-short":"Cell Culture","URL":"https://www.sciencedirect.com:5037/science/chapter/edited-volume/pii/B9780128030776000096","accessed":{"date-parts":[["2025",12,6]]},"issued":{"date-parts":[["2017",1,1]]}}}],"schema":"https://github.com/citation-style-language/schema/raw/master/csl-citation.json"} </w:instrText>
      </w:r>
      <w:r w:rsidR="003859EF">
        <w:fldChar w:fldCharType="separate"/>
      </w:r>
      <w:r w:rsidR="003859EF" w:rsidRPr="003859EF">
        <w:t>[58]</w:t>
      </w:r>
      <w:r w:rsidR="003859EF">
        <w:fldChar w:fldCharType="end"/>
      </w:r>
      <w:r w:rsidR="00A8006C">
        <w:t>. Additionally,</w:t>
      </w:r>
      <w:r>
        <w:t xml:space="preserve"> </w:t>
      </w:r>
      <w:r w:rsidR="00CC34CA">
        <w:t>integrating an automated imaging system for cellular analysis would enable users to comprehensively evaluate cell culture and gain deeper insights into cellular interactions across different</w:t>
      </w:r>
      <w:r>
        <w:t xml:space="preserve"> temporal stages. </w:t>
      </w:r>
      <w:r w:rsidR="00A8006C">
        <w:t>Finally</w:t>
      </w:r>
      <w:r>
        <w:t xml:space="preserve">, </w:t>
      </w:r>
      <w:r w:rsidR="00A8006C">
        <w:t xml:space="preserve">advancing mathematical models into computational simulations would facilitate a more detailed understanding of the fluid dynamics affecting </w:t>
      </w:r>
      <w:r>
        <w:t xml:space="preserve">cells. </w:t>
      </w:r>
    </w:p>
    <w:p w14:paraId="7B795C32" w14:textId="77777777" w:rsidR="00C50DB8" w:rsidRPr="007C7111" w:rsidRDefault="00C50DB8" w:rsidP="00457BCA">
      <w:pPr>
        <w:pStyle w:val="Body"/>
      </w:pPr>
    </w:p>
    <w:p w14:paraId="70DCC520" w14:textId="3517D94F" w:rsidR="00FB521B" w:rsidRPr="007C7111" w:rsidRDefault="00FB521B" w:rsidP="00FB521B">
      <w:pPr>
        <w:pStyle w:val="Caption"/>
      </w:pPr>
      <w:bookmarkStart w:id="93" w:name="_Toc216062963"/>
      <w:r>
        <w:lastRenderedPageBreak/>
        <w:t xml:space="preserve">Table </w:t>
      </w:r>
      <w:fldSimple w:instr=" SEQ Table \* ARABIC ">
        <w:r w:rsidR="00E36C6C">
          <w:rPr>
            <w:noProof/>
          </w:rPr>
          <w:t>2</w:t>
        </w:r>
      </w:fldSimple>
      <w:r>
        <w:t xml:space="preserve">. </w:t>
      </w:r>
      <w:r w:rsidRPr="002F2C81">
        <w:t>Negotiable Needs</w:t>
      </w:r>
      <w:bookmarkEnd w:id="93"/>
    </w:p>
    <w:p w14:paraId="2B0B5A42" w14:textId="77777777" w:rsidR="00F661C8" w:rsidRPr="00F661C8" w:rsidRDefault="00F661C8" w:rsidP="00F661C8"/>
    <w:tbl>
      <w:tblPr>
        <w:tblStyle w:val="TableGrid"/>
        <w:tblW w:w="9805" w:type="dxa"/>
        <w:tblLook w:val="04A0" w:firstRow="1" w:lastRow="0" w:firstColumn="1" w:lastColumn="0" w:noHBand="0" w:noVBand="1"/>
      </w:tblPr>
      <w:tblGrid>
        <w:gridCol w:w="1182"/>
        <w:gridCol w:w="2334"/>
        <w:gridCol w:w="1432"/>
        <w:gridCol w:w="2656"/>
        <w:gridCol w:w="2201"/>
      </w:tblGrid>
      <w:tr w:rsidR="00F661C8" w:rsidRPr="007C7111" w14:paraId="313BE7F5" w14:textId="77777777" w:rsidTr="003B6A14">
        <w:tc>
          <w:tcPr>
            <w:tcW w:w="1182" w:type="dxa"/>
          </w:tcPr>
          <w:p w14:paraId="715C4263" w14:textId="77777777" w:rsidR="00F661C8" w:rsidRPr="005D6406" w:rsidRDefault="00F661C8" w:rsidP="00CD6AF8">
            <w:pPr>
              <w:pStyle w:val="Body"/>
              <w:ind w:firstLine="0"/>
              <w:jc w:val="center"/>
            </w:pPr>
            <w:r w:rsidRPr="005D6406">
              <w:t>Priority</w:t>
            </w:r>
          </w:p>
        </w:tc>
        <w:tc>
          <w:tcPr>
            <w:tcW w:w="2336" w:type="dxa"/>
          </w:tcPr>
          <w:p w14:paraId="7B6BD40F" w14:textId="77777777" w:rsidR="00F661C8" w:rsidRPr="005D6406" w:rsidRDefault="00F661C8" w:rsidP="00CD6AF8">
            <w:pPr>
              <w:pStyle w:val="Body"/>
              <w:ind w:firstLine="0"/>
              <w:jc w:val="center"/>
            </w:pPr>
            <w:r w:rsidRPr="005D6406">
              <w:t>Requirement</w:t>
            </w:r>
          </w:p>
        </w:tc>
        <w:tc>
          <w:tcPr>
            <w:tcW w:w="1422" w:type="dxa"/>
          </w:tcPr>
          <w:p w14:paraId="72B34CA4" w14:textId="77777777" w:rsidR="00F661C8" w:rsidRPr="005D6406" w:rsidRDefault="00F661C8" w:rsidP="00CD6AF8">
            <w:pPr>
              <w:pStyle w:val="Body"/>
              <w:ind w:firstLine="0"/>
              <w:jc w:val="center"/>
            </w:pPr>
            <w:r w:rsidRPr="005D6406">
              <w:t>Metric</w:t>
            </w:r>
          </w:p>
        </w:tc>
        <w:tc>
          <w:tcPr>
            <w:tcW w:w="2661" w:type="dxa"/>
          </w:tcPr>
          <w:p w14:paraId="63901FE5" w14:textId="77777777" w:rsidR="00F661C8" w:rsidRPr="005D6406" w:rsidRDefault="00F661C8" w:rsidP="00CD6AF8">
            <w:pPr>
              <w:pStyle w:val="Body"/>
              <w:ind w:firstLine="0"/>
              <w:jc w:val="center"/>
            </w:pPr>
            <w:r w:rsidRPr="005D6406">
              <w:t>Target Values/ Range or Pass/Fail</w:t>
            </w:r>
          </w:p>
        </w:tc>
        <w:tc>
          <w:tcPr>
            <w:tcW w:w="2204" w:type="dxa"/>
          </w:tcPr>
          <w:p w14:paraId="2B2478D2" w14:textId="77777777" w:rsidR="00F661C8" w:rsidRPr="005D6406" w:rsidRDefault="00F661C8" w:rsidP="00CD6AF8">
            <w:pPr>
              <w:pStyle w:val="Body"/>
              <w:ind w:firstLine="0"/>
              <w:jc w:val="center"/>
            </w:pPr>
            <w:r w:rsidRPr="005D6406">
              <w:t>Justification</w:t>
            </w:r>
          </w:p>
        </w:tc>
      </w:tr>
      <w:tr w:rsidR="00EE2268" w:rsidRPr="007C7111" w14:paraId="773CD87B" w14:textId="77777777" w:rsidTr="003B6A14">
        <w:tc>
          <w:tcPr>
            <w:tcW w:w="1182" w:type="dxa"/>
            <w:vAlign w:val="center"/>
          </w:tcPr>
          <w:p w14:paraId="7570216A" w14:textId="5EAC2CD2" w:rsidR="00EE2268" w:rsidRPr="003B6A14" w:rsidRDefault="00EE2268" w:rsidP="00CD6AF8">
            <w:pPr>
              <w:pStyle w:val="Body"/>
              <w:ind w:firstLine="0"/>
              <w:jc w:val="center"/>
            </w:pPr>
            <w:r>
              <w:t>Negotiable</w:t>
            </w:r>
          </w:p>
        </w:tc>
        <w:tc>
          <w:tcPr>
            <w:tcW w:w="2336" w:type="dxa"/>
            <w:vAlign w:val="center"/>
          </w:tcPr>
          <w:p w14:paraId="69BEC3AF" w14:textId="42B3187E" w:rsidR="00EE2268" w:rsidRPr="007C7111" w:rsidRDefault="00EE2268" w:rsidP="00CD6AF8">
            <w:pPr>
              <w:pStyle w:val="Body"/>
              <w:ind w:firstLine="0"/>
              <w:jc w:val="center"/>
            </w:pPr>
            <w:r>
              <w:t>Cell Viability</w:t>
            </w:r>
          </w:p>
        </w:tc>
        <w:tc>
          <w:tcPr>
            <w:tcW w:w="1422" w:type="dxa"/>
            <w:vAlign w:val="center"/>
          </w:tcPr>
          <w:p w14:paraId="56660B3B" w14:textId="6EDEBAC5" w:rsidR="00EE2268" w:rsidRPr="007C7111" w:rsidRDefault="00EE2268" w:rsidP="00CD6AF8">
            <w:pPr>
              <w:pStyle w:val="Body"/>
              <w:ind w:firstLine="0"/>
              <w:jc w:val="center"/>
            </w:pPr>
            <w:r>
              <w:t>Proper Cell Culture</w:t>
            </w:r>
          </w:p>
        </w:tc>
        <w:tc>
          <w:tcPr>
            <w:tcW w:w="2661" w:type="dxa"/>
            <w:vAlign w:val="center"/>
          </w:tcPr>
          <w:p w14:paraId="23C9BD89" w14:textId="38055803" w:rsidR="00EE2268" w:rsidRPr="00CC34CA" w:rsidRDefault="00CC34CA" w:rsidP="00CD6AF8">
            <w:pPr>
              <w:pStyle w:val="Body"/>
              <w:ind w:firstLine="0"/>
              <w:jc w:val="center"/>
              <w:rPr>
                <w:b/>
                <w:bCs/>
              </w:rPr>
            </w:pPr>
            <w:r>
              <w:t>&gt;80%</w:t>
            </w:r>
          </w:p>
        </w:tc>
        <w:tc>
          <w:tcPr>
            <w:tcW w:w="2204" w:type="dxa"/>
            <w:vAlign w:val="center"/>
          </w:tcPr>
          <w:p w14:paraId="61EFA1E4" w14:textId="77777777" w:rsidR="00CC34CA" w:rsidRDefault="00CC34CA" w:rsidP="00CD6AF8">
            <w:pPr>
              <w:jc w:val="center"/>
              <w:rPr>
                <w:sz w:val="22"/>
                <w:szCs w:val="22"/>
              </w:rPr>
            </w:pPr>
          </w:p>
          <w:p w14:paraId="36658E9B" w14:textId="5169023B" w:rsidR="00CC34CA" w:rsidRPr="006620B9" w:rsidRDefault="00CC34CA" w:rsidP="00CD6AF8">
            <w:pPr>
              <w:jc w:val="center"/>
              <w:rPr>
                <w:sz w:val="22"/>
                <w:szCs w:val="22"/>
              </w:rPr>
            </w:pPr>
            <w:r w:rsidRPr="006620B9">
              <w:rPr>
                <w:sz w:val="22"/>
                <w:szCs w:val="22"/>
              </w:rPr>
              <w:t xml:space="preserve">ASTM F2739-19 </w:t>
            </w:r>
            <w:r w:rsidR="00FA0CE0">
              <w:rPr>
                <w:sz w:val="22"/>
                <w:szCs w:val="22"/>
              </w:rPr>
              <w:fldChar w:fldCharType="begin"/>
            </w:r>
            <w:r w:rsidR="00651C03">
              <w:rPr>
                <w:sz w:val="22"/>
                <w:szCs w:val="22"/>
              </w:rPr>
              <w:instrText xml:space="preserve"> ADDIN ZOTERO_ITEM CSL_CITATION {"citationID":"3jK8bJEJ","properties":{"formattedCitation":"[58]","plainCitation":"[58]","noteIndex":0},"citationItems":[{"id":"hgsqtaGM/ZEIDAnK9","uris":["http://zotero.org/users/local/V6BayNrH/items/YU4NKT6E"],"itemData":{"id":174,"type":"chapter","abstract":"Cell culture is a very versatile tool in the investigation of basic scientific and translation research questions. The advantage of using cell lines i…","container-title":"Basic Science Methods for Clinical Researchers","language":"en-US","note":"DOI: 10.1016/B978-0-12-803077-6.00009-6","page":"151-172","publisher":"Academic Press","source":"www.sciencedirect.com","title":"Cell Culture: Growing Cells as Model Systems In Vitro","title-short":"Cell Culture","URL":"https://www.sciencedirect.com:5037/science/chapter/edited-volume/pii/B9780128030776000096","accessed":{"date-parts":[["2025",12,6]]},"issued":{"date-parts":[["2017",1,1]]}}}],"schema":"https://github.com/citation-style-language/schema/raw/master/csl-citation.json"} </w:instrText>
            </w:r>
            <w:r w:rsidR="00FA0CE0">
              <w:rPr>
                <w:sz w:val="22"/>
                <w:szCs w:val="22"/>
              </w:rPr>
              <w:fldChar w:fldCharType="separate"/>
            </w:r>
            <w:r w:rsidR="003859EF" w:rsidRPr="003859EF">
              <w:rPr>
                <w:sz w:val="22"/>
              </w:rPr>
              <w:t>[58]</w:t>
            </w:r>
            <w:r w:rsidR="00FA0CE0">
              <w:rPr>
                <w:sz w:val="22"/>
                <w:szCs w:val="22"/>
              </w:rPr>
              <w:fldChar w:fldCharType="end"/>
            </w:r>
          </w:p>
          <w:p w14:paraId="0D790837" w14:textId="77777777" w:rsidR="00EE2268" w:rsidRPr="007C7111" w:rsidRDefault="00EE2268" w:rsidP="00CD6AF8">
            <w:pPr>
              <w:pStyle w:val="Body"/>
              <w:jc w:val="center"/>
            </w:pPr>
          </w:p>
        </w:tc>
      </w:tr>
      <w:tr w:rsidR="00F661C8" w:rsidRPr="007C7111" w14:paraId="3CBA96EC" w14:textId="77777777" w:rsidTr="003B6A14">
        <w:tc>
          <w:tcPr>
            <w:tcW w:w="1182" w:type="dxa"/>
            <w:vAlign w:val="center"/>
          </w:tcPr>
          <w:p w14:paraId="623E6969" w14:textId="0B0EE518" w:rsidR="00F661C8" w:rsidRPr="003B6A14" w:rsidRDefault="00F661C8" w:rsidP="00CD6AF8">
            <w:pPr>
              <w:pStyle w:val="Body"/>
              <w:ind w:firstLine="0"/>
              <w:jc w:val="center"/>
            </w:pPr>
            <w:r w:rsidRPr="003B6A14">
              <w:t>Negotiable</w:t>
            </w:r>
          </w:p>
        </w:tc>
        <w:tc>
          <w:tcPr>
            <w:tcW w:w="2336" w:type="dxa"/>
            <w:vAlign w:val="center"/>
          </w:tcPr>
          <w:p w14:paraId="0F5EBEF5" w14:textId="65104D11" w:rsidR="00F661C8" w:rsidRPr="007C7111" w:rsidRDefault="00F661C8" w:rsidP="00CD6AF8">
            <w:pPr>
              <w:pStyle w:val="Body"/>
              <w:ind w:firstLine="0"/>
              <w:jc w:val="center"/>
            </w:pPr>
            <w:r w:rsidRPr="007C7111">
              <w:t>Automated Imaging System</w:t>
            </w:r>
          </w:p>
        </w:tc>
        <w:tc>
          <w:tcPr>
            <w:tcW w:w="1422" w:type="dxa"/>
            <w:vAlign w:val="center"/>
          </w:tcPr>
          <w:p w14:paraId="40D0805D" w14:textId="0FA84008" w:rsidR="00F661C8" w:rsidRPr="007C7111" w:rsidRDefault="00F661C8" w:rsidP="00CD6AF8">
            <w:pPr>
              <w:pStyle w:val="Body"/>
              <w:jc w:val="center"/>
            </w:pPr>
            <w:r w:rsidRPr="007C7111">
              <w:t>Data Tracking</w:t>
            </w:r>
          </w:p>
        </w:tc>
        <w:tc>
          <w:tcPr>
            <w:tcW w:w="2661" w:type="dxa"/>
            <w:vAlign w:val="center"/>
          </w:tcPr>
          <w:p w14:paraId="3CA81501" w14:textId="43415CC8" w:rsidR="00F661C8" w:rsidRPr="007C7111" w:rsidRDefault="00F661C8" w:rsidP="00CD6AF8">
            <w:pPr>
              <w:pStyle w:val="Body"/>
              <w:ind w:firstLine="0"/>
              <w:jc w:val="center"/>
            </w:pPr>
            <w:r w:rsidRPr="007C7111">
              <w:t>&gt; 30 FPS</w:t>
            </w:r>
          </w:p>
        </w:tc>
        <w:tc>
          <w:tcPr>
            <w:tcW w:w="2204" w:type="dxa"/>
            <w:vAlign w:val="center"/>
          </w:tcPr>
          <w:p w14:paraId="173A9032" w14:textId="05F25883" w:rsidR="00F661C8" w:rsidRPr="007C7111" w:rsidRDefault="00F661C8" w:rsidP="00CD6AF8">
            <w:pPr>
              <w:pStyle w:val="Body"/>
              <w:ind w:firstLine="0"/>
              <w:jc w:val="center"/>
            </w:pPr>
            <w:r w:rsidRPr="007C7111">
              <w:t>To record the cell’s activity during culturing</w:t>
            </w:r>
          </w:p>
        </w:tc>
      </w:tr>
      <w:tr w:rsidR="00F661C8" w:rsidRPr="007C7111" w14:paraId="389AFD13" w14:textId="77777777" w:rsidTr="003B6A14">
        <w:tc>
          <w:tcPr>
            <w:tcW w:w="1182" w:type="dxa"/>
            <w:vAlign w:val="center"/>
          </w:tcPr>
          <w:p w14:paraId="5D3C9D85" w14:textId="0393D55B" w:rsidR="00F661C8" w:rsidRPr="003B6A14" w:rsidRDefault="00F661C8" w:rsidP="00CD6AF8">
            <w:pPr>
              <w:pStyle w:val="Body"/>
              <w:ind w:firstLine="0"/>
              <w:jc w:val="center"/>
            </w:pPr>
            <w:r w:rsidRPr="003B6A14">
              <w:t>Negotiable</w:t>
            </w:r>
          </w:p>
        </w:tc>
        <w:tc>
          <w:tcPr>
            <w:tcW w:w="2336" w:type="dxa"/>
            <w:vAlign w:val="center"/>
          </w:tcPr>
          <w:p w14:paraId="7973E396" w14:textId="400E4801" w:rsidR="00F661C8" w:rsidRPr="007C7111" w:rsidRDefault="00F661C8" w:rsidP="00CD6AF8">
            <w:pPr>
              <w:pStyle w:val="Body"/>
              <w:ind w:firstLine="0"/>
              <w:jc w:val="center"/>
            </w:pPr>
            <w:r w:rsidRPr="007C7111">
              <w:t>Computational Models</w:t>
            </w:r>
          </w:p>
        </w:tc>
        <w:tc>
          <w:tcPr>
            <w:tcW w:w="1422" w:type="dxa"/>
            <w:vAlign w:val="center"/>
          </w:tcPr>
          <w:p w14:paraId="6DEEDD63" w14:textId="4EF17A83" w:rsidR="00F661C8" w:rsidRPr="007C7111" w:rsidRDefault="00F661C8" w:rsidP="00CD6AF8">
            <w:pPr>
              <w:pStyle w:val="Body"/>
              <w:jc w:val="center"/>
            </w:pPr>
            <w:r w:rsidRPr="007C7111">
              <w:t>Modeling Accuracy</w:t>
            </w:r>
          </w:p>
        </w:tc>
        <w:tc>
          <w:tcPr>
            <w:tcW w:w="2661" w:type="dxa"/>
            <w:vAlign w:val="center"/>
          </w:tcPr>
          <w:p w14:paraId="7FB00E61" w14:textId="0FDCB1E3" w:rsidR="00F661C8" w:rsidRPr="007C7111" w:rsidRDefault="00F661C8" w:rsidP="00CD6AF8">
            <w:pPr>
              <w:pStyle w:val="Body"/>
              <w:ind w:firstLine="0"/>
              <w:jc w:val="center"/>
            </w:pPr>
            <w:r w:rsidRPr="007C7111">
              <w:t>Pass/ Fail</w:t>
            </w:r>
          </w:p>
        </w:tc>
        <w:tc>
          <w:tcPr>
            <w:tcW w:w="2204" w:type="dxa"/>
            <w:vAlign w:val="center"/>
          </w:tcPr>
          <w:p w14:paraId="2024A357" w14:textId="5E32ED1B" w:rsidR="00F661C8" w:rsidRPr="007C7111" w:rsidRDefault="00F661C8" w:rsidP="00CD6AF8">
            <w:pPr>
              <w:pStyle w:val="Body"/>
              <w:ind w:firstLine="0"/>
              <w:jc w:val="center"/>
            </w:pPr>
            <w:r w:rsidRPr="007C7111">
              <w:t>To have a more sophisticated model for partial gravity</w:t>
            </w:r>
          </w:p>
        </w:tc>
      </w:tr>
    </w:tbl>
    <w:p w14:paraId="101D31B4" w14:textId="0055A7FA" w:rsidR="00465D7F" w:rsidRPr="00AC2BAD" w:rsidRDefault="00FD7D17" w:rsidP="00CB0990">
      <w:pPr>
        <w:pStyle w:val="Body"/>
        <w:ind w:firstLine="0"/>
      </w:pPr>
      <w:r w:rsidRPr="00AC2BAD">
        <w:t>The table</w:t>
      </w:r>
      <w:r w:rsidR="00D30C80" w:rsidRPr="00AC2BAD">
        <w:t xml:space="preserve"> </w:t>
      </w:r>
      <w:r w:rsidR="003730C3">
        <w:t>outlines</w:t>
      </w:r>
      <w:r w:rsidR="00D30C80" w:rsidRPr="00AC2BAD">
        <w:t xml:space="preserve"> the </w:t>
      </w:r>
      <w:r w:rsidR="00FA0CE0">
        <w:t>three</w:t>
      </w:r>
      <w:r w:rsidR="00D30C80" w:rsidRPr="00AC2BAD">
        <w:t xml:space="preserve"> negotiable criteria for </w:t>
      </w:r>
      <w:r w:rsidR="003730C3">
        <w:t>enhancing</w:t>
      </w:r>
      <w:r w:rsidR="00D30C80" w:rsidRPr="00AC2BAD">
        <w:t xml:space="preserve"> the prototype. These criteria encompass</w:t>
      </w:r>
      <w:r w:rsidR="00FA0CE0">
        <w:t xml:space="preserve"> cell viability,</w:t>
      </w:r>
      <w:r w:rsidR="00D30C80" w:rsidRPr="00AC2BAD">
        <w:t xml:space="preserve"> an automated imaging system, </w:t>
      </w:r>
      <w:r w:rsidR="00FA0CE0">
        <w:t xml:space="preserve">and </w:t>
      </w:r>
      <w:r w:rsidR="00D30C80" w:rsidRPr="00AC2BAD">
        <w:t>the development of computational models</w:t>
      </w:r>
      <w:r w:rsidR="00FA0CE0">
        <w:t xml:space="preserve">. </w:t>
      </w:r>
      <w:r w:rsidR="00D30C80" w:rsidRPr="00AC2BAD">
        <w:t xml:space="preserve"> The table supplies the metric, target range, and justification for each criterion. </w:t>
      </w:r>
    </w:p>
    <w:p w14:paraId="5DBB9599" w14:textId="31125E5C" w:rsidR="002D02C7" w:rsidRDefault="002D02C7" w:rsidP="00457BCA">
      <w:pPr>
        <w:pStyle w:val="Body"/>
      </w:pPr>
    </w:p>
    <w:p w14:paraId="013ADD65" w14:textId="57F013DB" w:rsidR="00DA0649" w:rsidRPr="00E107EE" w:rsidRDefault="00DA0649" w:rsidP="00457BCA">
      <w:pPr>
        <w:pStyle w:val="Body"/>
      </w:pPr>
    </w:p>
    <w:p w14:paraId="700FF643" w14:textId="77777777" w:rsidR="00DA0649" w:rsidRPr="00E107EE" w:rsidRDefault="00DA0649" w:rsidP="00457BCA">
      <w:pPr>
        <w:pStyle w:val="Body"/>
      </w:pPr>
    </w:p>
    <w:p w14:paraId="16EB05A7" w14:textId="77777777" w:rsidR="005D27BE" w:rsidRDefault="005D27BE">
      <w:pPr>
        <w:spacing w:after="160" w:line="278" w:lineRule="auto"/>
        <w:rPr>
          <w:rFonts w:asciiTheme="majorBidi" w:hAnsiTheme="majorBidi"/>
          <w:b/>
          <w:bCs/>
          <w:sz w:val="44"/>
          <w:szCs w:val="40"/>
        </w:rPr>
      </w:pPr>
      <w:r>
        <w:br w:type="page"/>
      </w:r>
    </w:p>
    <w:p w14:paraId="325F3433" w14:textId="1180A2CB" w:rsidR="007132FD" w:rsidRDefault="008743D8" w:rsidP="00967AEC">
      <w:pPr>
        <w:pStyle w:val="Heading1"/>
      </w:pPr>
      <w:r>
        <w:lastRenderedPageBreak/>
        <w:t xml:space="preserve"> </w:t>
      </w:r>
      <w:bookmarkStart w:id="94" w:name="_Toc216063878"/>
      <w:r w:rsidR="00726270">
        <w:t>Solutions</w:t>
      </w:r>
      <w:bookmarkEnd w:id="94"/>
    </w:p>
    <w:p w14:paraId="0541F59F" w14:textId="2043460E" w:rsidR="0080546A" w:rsidRPr="00FC599D" w:rsidRDefault="00AC1745" w:rsidP="00457BCA">
      <w:pPr>
        <w:pStyle w:val="Body"/>
      </w:pPr>
      <w:r>
        <w:t xml:space="preserve">The project </w:t>
      </w:r>
      <w:r w:rsidR="00095705">
        <w:t xml:space="preserve">focuses on validating partial gravity by ensuring </w:t>
      </w:r>
      <w:r>
        <w:t xml:space="preserve">the tested specimen </w:t>
      </w:r>
      <w:r w:rsidRPr="00FC599D">
        <w:t xml:space="preserve">experiences the intended </w:t>
      </w:r>
      <w:r w:rsidR="00801362">
        <w:t>gravitational force</w:t>
      </w:r>
      <w:r w:rsidRPr="00FC599D">
        <w:t xml:space="preserve">. Cell culturing methodologies will not be addressed. To eliminate any effects attributable to cell </w:t>
      </w:r>
      <w:r w:rsidR="005D5D29">
        <w:t>culture, the same culture component will be used</w:t>
      </w:r>
      <w:r w:rsidRPr="00FC599D">
        <w:t xml:space="preserve"> across all proposed solutions. </w:t>
      </w:r>
    </w:p>
    <w:p w14:paraId="019397E3" w14:textId="77777777" w:rsidR="0080546A" w:rsidRDefault="0080546A" w:rsidP="00457BCA">
      <w:pPr>
        <w:pStyle w:val="Body"/>
      </w:pPr>
    </w:p>
    <w:p w14:paraId="6F071C69" w14:textId="685BB4A4" w:rsidR="00576FB1" w:rsidRDefault="00576FB1" w:rsidP="00576FB1">
      <w:pPr>
        <w:pStyle w:val="Heading2"/>
        <w:numPr>
          <w:ilvl w:val="1"/>
          <w:numId w:val="40"/>
        </w:numPr>
      </w:pPr>
      <w:bookmarkStart w:id="95" w:name="_Toc216063879"/>
      <w:r>
        <w:t>Bioreactor Solutions</w:t>
      </w:r>
      <w:bookmarkEnd w:id="95"/>
    </w:p>
    <w:p w14:paraId="0DF444FB" w14:textId="77777777" w:rsidR="00576FB1" w:rsidRPr="00FC599D" w:rsidRDefault="00576FB1" w:rsidP="00457BCA">
      <w:pPr>
        <w:pStyle w:val="Body"/>
      </w:pPr>
    </w:p>
    <w:p w14:paraId="513A82A5" w14:textId="44FD4CF9" w:rsidR="00F04A5C" w:rsidRPr="00FC599D" w:rsidRDefault="00834803" w:rsidP="00457BCA">
      <w:pPr>
        <w:pStyle w:val="Body"/>
      </w:pPr>
      <w:r w:rsidRPr="00FC599D">
        <w:t xml:space="preserve">Bioreactors are the predominant method </w:t>
      </w:r>
      <w:r w:rsidR="00357A10">
        <w:t>used</w:t>
      </w:r>
      <w:r w:rsidRPr="00FC599D">
        <w:t xml:space="preserve"> in cell cultivation due to their </w:t>
      </w:r>
      <w:r w:rsidR="00357A10">
        <w:t xml:space="preserve">ability to </w:t>
      </w:r>
      <w:r w:rsidRPr="00FC599D">
        <w:t xml:space="preserve">sustain biologically active environments and regulate parameters such as pH, temperature, oxygen tension, media perfusion rate, as well as their capacity to apply external stimuli </w:t>
      </w:r>
      <w:r w:rsidR="00095705">
        <w:fldChar w:fldCharType="begin"/>
      </w:r>
      <w:r w:rsidR="00095705">
        <w:instrText xml:space="preserve"> ADDIN ZOTERO_ITEM CSL_CITATION {"citationID":"0ysuHXKM","properties":{"formattedCitation":"[59]","plainCitation":"[59]","noteIndex":0},"citationItems":[{"id":178,"uris":["http://zotero.org/users/local/V6BayNrH/items/WUEVXUFN"],"itemData":{"id":178,"type":"chapter","abstract":"This chapter will introduce students to different types of bioreactors that help to culture 3D tissue-engineered constructs, providing cell growth in biocompatible matrices. The desirable properties of these devices include ease of assembly, a possibility for multiple sterilizations, absence of toxic materials, and endurance for cell culture conditions. Depending on the tissue of choice, various forms of bioreactors can be used with the common goal of enabling the flow of nutrients and oxygen through the scaffold and providing an optimal cell growth environment, including pH, temperature, and oxygen tension. For many tissues, external stimuli such as electrical stimulation, mechanical stretch, or compression must be also included in the bioreactor design. Finally, we briefly discuss the importance of monitoring cells’ viability and activity within cultured 3D scaffolds using a variety of live and fixed tissue markers.","container-title":"Tissue Engineering: Principles, Protocols, and Practical Exercises","event-place":"Cham","ISBN":"978-3-030-39698-5","language":"en","note":"DOI: 10.1007/978-3-030-39698-5_11","page":"127-136","publisher":"Springer International Publishing","publisher-place":"Cham","source":"Springer Link","title":"Bioreactors","URL":"https://doi.org/10.1007/978-3-030-39698-5_11","author":[{"family":"Simonyan","given":"Arman"},{"family":"Sarvazyan","given":"Narine"}],"editor":[{"family":"Sarvazyan","given":"Narine"}],"accessed":{"date-parts":[["2025",12,7]]},"issued":{"date-parts":[["2020"]]}}}],"schema":"https://github.com/citation-style-language/schema/raw/master/csl-citation.json"} </w:instrText>
      </w:r>
      <w:r w:rsidR="00095705">
        <w:fldChar w:fldCharType="separate"/>
      </w:r>
      <w:r w:rsidR="00095705" w:rsidRPr="00095705">
        <w:t>[59]</w:t>
      </w:r>
      <w:r w:rsidR="00095705">
        <w:fldChar w:fldCharType="end"/>
      </w:r>
      <w:r w:rsidRPr="00FC599D">
        <w:t>. Various types of bioreactors exist, including wave motion, stirred</w:t>
      </w:r>
      <w:r w:rsidR="00B35DEA">
        <w:t>-</w:t>
      </w:r>
      <w:r w:rsidRPr="00FC599D">
        <w:t>tank, and rotating</w:t>
      </w:r>
      <w:r w:rsidR="00B35DEA">
        <w:t>-</w:t>
      </w:r>
      <w:r w:rsidRPr="00FC599D">
        <w:t>wall vessels (refer to</w:t>
      </w:r>
      <w:r w:rsidR="00FD7D17">
        <w:t xml:space="preserve"> </w:t>
      </w:r>
      <w:r w:rsidR="005D5D29">
        <w:rPr>
          <w:u w:val="single"/>
        </w:rPr>
        <w:t>Supplementary Table S1</w:t>
      </w:r>
      <w:r w:rsidRPr="00FC599D">
        <w:t xml:space="preserve">) </w:t>
      </w:r>
      <w:r w:rsidR="005D5D29">
        <w:fldChar w:fldCharType="begin"/>
      </w:r>
      <w:r w:rsidR="005D5D29">
        <w:instrText xml:space="preserve"> ADDIN ZOTERO_ITEM CSL_CITATION {"citationID":"BdnAw2Yo","properties":{"formattedCitation":"[37]","plainCitation":"[37]","noteIndex":0},"citationItems":[{"id":90,"uris":["http://zotero.org/users/local/V6BayNrH/items/7ABI2PMJ"],"itemData":{"id":90,"type":"article-journal","abstract":"Bioreactors have become indispensable tools in the cell-based therapy industry. Various forms of bioreactors are used to maintain well-controlled microenvironments to regulate cell growth, differentiation, and tissue development. They are essential for providing standardized, reproducible cell-based products for regenerative medicine applications or to establish physiologically relevant\nin vitro models for testing of pharmacologic agents. In this review, we discuss three main classes of bioreactors: cell expansion bioreactors, tissue engineering bioreactors, and lab-on-a-chip systems. We briefly examine the factors driving concerted research endeavors in each of these areas and describe the major advancements that have been reported in the last three years. Emerging issues that impact the commercialization and clinical use of bioreactors include (i) the need to scale up to greater cell quantities and larger graft sizes, (ii) simplification of\nin vivo systems to function without exogenous stem cells or growth factors or both, and (iii) increased control in the manufacture and monitoring of miniaturized systems to better capture complex tissue and organ physiology.","container-title":"F1000Research","DOI":"10.12688/f1000research.12533.1","ISSN":"2046-1402","journalAbbreviation":"F1000Res","note":"PMID: 29770207\nPMCID: PMC5931275","page":"F1000 Faculty Rev-517","source":"PubMed Central","title":"Recent advances in bioreactors for cell-based therapies","volume":"7","author":[{"family":"Stephenson","given":"Makeda"},{"family":"Grayson","given":"Warren"}],"issued":{"date-parts":[["2018",4,30]]}}}],"schema":"https://github.com/citation-style-language/schema/raw/master/csl-citation.json"} </w:instrText>
      </w:r>
      <w:r w:rsidR="005D5D29">
        <w:fldChar w:fldCharType="separate"/>
      </w:r>
      <w:r w:rsidR="005D5D29" w:rsidRPr="005D5D29">
        <w:t>[37]</w:t>
      </w:r>
      <w:r w:rsidR="005D5D29">
        <w:fldChar w:fldCharType="end"/>
      </w:r>
      <w:r w:rsidRPr="00FC599D">
        <w:t xml:space="preserve">. Since cells are susceptible to mechanical stresses such as shear forces and microfluidic flow, which may result in cellular structural failure and reduced viability, the selection of a bioreactor should be based on its ability to exert minimal shear stress on the cells </w:t>
      </w:r>
      <w:r w:rsidR="00475F03">
        <w:fldChar w:fldCharType="begin"/>
      </w:r>
      <w:r w:rsidR="00475F03">
        <w:instrText xml:space="preserve"> ADDIN ZOTERO_ITEM CSL_CITATION {"citationID":"uQGpBX2b","properties":{"formattedCitation":"[60]","plainCitation":"[60]","noteIndex":0},"citationItems":[{"id":179,"uris":["http://zotero.org/users/local/V6BayNrH/items/UHINYB2R"],"itemData":{"id":179,"type":"article-journal","container-title":"Biophysical Journal","DOI":"10.1016/j.bpj.2019.01.034","ISSN":"0006-3495, 1542-0086","issue":"6","journalAbbreviation":"Biophysical Journal","language":"English","note":"publisher: Elsevier\nPMID: 30799072","page":"1127-1135","source":"www.cell.com","title":"Cells Under Stress: An Inertial-Shear Microfluidic Determination of Cell Behavior","title-short":"Cells Under Stress","volume":"116","author":[{"family":"Armistead","given":"Fern J."},{"family":"Pablo","given":"Julia Gala De"},{"family":"Gadêlha","given":"Hermes"},{"family":"Peyman","given":"Sally A."},{"family":"Evans","given":"Stephen D."}],"issued":{"date-parts":[["2019",3,19]]}}}],"schema":"https://github.com/citation-style-language/schema/raw/master/csl-citation.json"} </w:instrText>
      </w:r>
      <w:r w:rsidR="00475F03">
        <w:fldChar w:fldCharType="separate"/>
      </w:r>
      <w:r w:rsidR="00475F03" w:rsidRPr="00475F03">
        <w:t>[60]</w:t>
      </w:r>
      <w:r w:rsidR="00475F03">
        <w:fldChar w:fldCharType="end"/>
      </w:r>
      <w:r w:rsidRPr="00FC599D">
        <w:t xml:space="preserve">. Cells cultured in microgravity and ground-based microgravity analogs </w:t>
      </w:r>
      <w:r w:rsidR="00B35DEA">
        <w:t>are presented with</w:t>
      </w:r>
      <w:r w:rsidRPr="00FC599D">
        <w:t xml:space="preserve"> a low-shear stress environment suitable for cell cultivation </w:t>
      </w:r>
      <w:r w:rsidR="0071632B">
        <w:fldChar w:fldCharType="begin"/>
      </w:r>
      <w:r w:rsidR="0071632B">
        <w:instrText xml:space="preserve"> ADDIN ZOTERO_ITEM CSL_CITATION {"citationID":"NrJWvipc","properties":{"formattedCitation":"[61]","plainCitation":"[61]","noteIndex":0},"citationItems":[{"id":182,"uris":["http://zotero.org/users/local/V6BayNrH/items/MYKLMJ9Z"],"itemData":{"id":182,"type":"article-journal","abstract":"Microbial adaptation to environmental stimuli is essential for survival. While several of these stimuli have been studied in detail, recent studies have demonstrated an important role for a novel environmental parameter in which microgravity and the low fluid shear dynamics associated with microgravity globally regulate microbial gene expression, physiology, and pathogenesis. In addition to analyzing fundamental questions about microbial responses to spaceflight, these studies have demonstrated important applications for microbial responses to a ground-based, low-shear stress environment similar to that encountered during spaceflight. Moreover, the low-shear growth environment sensed by microbes during microgravity of spaceflight and during ground-based microgravity analogue culture is relevant to those encountered during their natural life cycles on Earth. While no mechanism has been clearly defined to explain how the mechanical force of fluid shear transmits intracellular signals to microbial cells at the molecular level, the fact that cross talk exists between microbial signal transduction systems holds intriguing possibilities that future studies might reveal common mechanotransduction themes between these systems and those used to sense and respond to low-shear stress and changes in gravitation forces. The study of microbial mechanotransduction may identify common conserved mechanisms used by cells to perceive changes in mechanical and/or physical forces, and it has the potential to provide valuable insight for understanding mechanosensing mechanisms in higher organisms. This review summarizes recent and future research trends aimed at understanding the dynamic effects of changes in the mechanical forces that occur in microgravity and other low-shear environments on a wide variety of important microbial parameters.","container-title":"Microbiology and Molecular Biology Reviews","DOI":"10.1128/MMBR.68.2.345-361.2004","ISSN":"1092-2172","issue":"2","journalAbbreviation":"Microbiol Mol Biol Rev","note":"PMID: 15187188\nPMCID: PMC419922","page":"345-361","source":"PubMed Central","title":"Microbial Responses to Microgravity and Other Low-Shear Environments","volume":"68","author":[{"family":"Nickerson","given":"Cheryl A."},{"family":"Ott","given":"C. Mark"},{"family":"Wilson","given":"James W."},{"family":"Ramamurthy","given":"Rajee"},{"family":"Pierson","given":"Duane L."}],"issued":{"date-parts":[["2004",6]]}}}],"schema":"https://github.com/citation-style-language/schema/raw/master/csl-citation.json"} </w:instrText>
      </w:r>
      <w:r w:rsidR="0071632B">
        <w:fldChar w:fldCharType="separate"/>
      </w:r>
      <w:r w:rsidR="0071632B" w:rsidRPr="0071632B">
        <w:t>[61]</w:t>
      </w:r>
      <w:r w:rsidR="0071632B">
        <w:fldChar w:fldCharType="end"/>
      </w:r>
      <w:r w:rsidRPr="00FC599D">
        <w:t xml:space="preserve">. </w:t>
      </w:r>
      <w:r w:rsidR="00E54C5A">
        <w:t>RWVs</w:t>
      </w:r>
      <w:r w:rsidRPr="00FC599D">
        <w:t xml:space="preserve"> are effective </w:t>
      </w:r>
      <w:r w:rsidR="00B35DEA">
        <w:t>for</w:t>
      </w:r>
      <w:r w:rsidRPr="00FC599D">
        <w:t xml:space="preserve"> small volumes (&lt;</w:t>
      </w:r>
      <w:r w:rsidR="00B35DEA">
        <w:t xml:space="preserve"> 10 L</w:t>
      </w:r>
      <w:r w:rsidR="005B7A14">
        <w:t>) and can simulate</w:t>
      </w:r>
      <w:r w:rsidRPr="00FC599D">
        <w:t xml:space="preserve"> microgravity with low turbulence and minimal impact </w:t>
      </w:r>
      <w:r w:rsidR="000511B0">
        <w:fldChar w:fldCharType="begin"/>
      </w:r>
      <w:r w:rsidR="000511B0">
        <w:instrText xml:space="preserve"> ADDIN ZOTERO_ITEM CSL_CITATION {"citationID":"pTaKHNN5","properties":{"formattedCitation":"[37]","plainCitation":"[37]","noteIndex":0},"citationItems":[{"id":90,"uris":["http://zotero.org/users/local/V6BayNrH/items/7ABI2PMJ"],"itemData":{"id":90,"type":"article-journal","abstract":"Bioreactors have become indispensable tools in the cell-based therapy industry. Various forms of bioreactors are used to maintain well-controlled microenvironments to regulate cell growth, differentiation, and tissue development. They are essential for providing standardized, reproducible cell-based products for regenerative medicine applications or to establish physiologically relevant\nin vitro models for testing of pharmacologic agents. In this review, we discuss three main classes of bioreactors: cell expansion bioreactors, tissue engineering bioreactors, and lab-on-a-chip systems. We briefly examine the factors driving concerted research endeavors in each of these areas and describe the major advancements that have been reported in the last three years. Emerging issues that impact the commercialization and clinical use of bioreactors include (i) the need to scale up to greater cell quantities and larger graft sizes, (ii) simplification of\nin vivo systems to function without exogenous stem cells or growth factors or both, and (iii) increased control in the manufacture and monitoring of miniaturized systems to better capture complex tissue and organ physiology.","container-title":"F1000Research","DOI":"10.12688/f1000research.12533.1","ISSN":"2046-1402","journalAbbreviation":"F1000Res","note":"PMID: 29770207\nPMCID: PMC5931275","page":"F1000 Faculty Rev-517","source":"PubMed Central","title":"Recent advances in bioreactors for cell-based therapies","volume":"7","author":[{"family":"Stephenson","given":"Makeda"},{"family":"Grayson","given":"Warren"}],"issued":{"date-parts":[["2018",4,30]]}}}],"schema":"https://github.com/citation-style-language/schema/raw/master/csl-citation.json"} </w:instrText>
      </w:r>
      <w:r w:rsidR="000511B0">
        <w:fldChar w:fldCharType="separate"/>
      </w:r>
      <w:r w:rsidR="000511B0" w:rsidRPr="000511B0">
        <w:t>[37]</w:t>
      </w:r>
      <w:r w:rsidR="000511B0">
        <w:fldChar w:fldCharType="end"/>
      </w:r>
      <w:r w:rsidRPr="00FC599D">
        <w:t xml:space="preserve">. </w:t>
      </w:r>
    </w:p>
    <w:p w14:paraId="299C860F" w14:textId="77777777" w:rsidR="00C1316A" w:rsidRDefault="00C1316A" w:rsidP="00457BCA">
      <w:pPr>
        <w:pStyle w:val="Body"/>
      </w:pPr>
    </w:p>
    <w:p w14:paraId="562BF4AE" w14:textId="4BC70318" w:rsidR="00E40607" w:rsidRDefault="00FC599D" w:rsidP="00457BCA">
      <w:pPr>
        <w:pStyle w:val="Body"/>
      </w:pPr>
      <w:r>
        <w:t xml:space="preserve">Given the </w:t>
      </w:r>
      <w:r w:rsidR="005B7A14">
        <w:t>same</w:t>
      </w:r>
      <w:r>
        <w:t xml:space="preserve"> bioreactor </w:t>
      </w:r>
      <w:r w:rsidR="000511B0">
        <w:t>used for cell cultivation, two potential RWV configurations</w:t>
      </w:r>
      <w:r w:rsidR="00E40607">
        <w:t xml:space="preserve"> are examined.</w:t>
      </w:r>
      <w:r w:rsidR="001934E4">
        <w:t xml:space="preserve"> The solutions are based solely on the </w:t>
      </w:r>
      <w:r w:rsidR="00B76D5A">
        <w:t>RWV's</w:t>
      </w:r>
      <w:r w:rsidR="001934E4">
        <w:t xml:space="preserve"> </w:t>
      </w:r>
      <w:r w:rsidR="00B76D5A">
        <w:t>bubble issue.</w:t>
      </w:r>
    </w:p>
    <w:p w14:paraId="1ABE8F2E" w14:textId="77777777" w:rsidR="00B76D5A" w:rsidRDefault="00B76D5A" w:rsidP="00457BCA">
      <w:pPr>
        <w:pStyle w:val="Body"/>
      </w:pPr>
    </w:p>
    <w:p w14:paraId="3EC11F2A" w14:textId="19DE46F9" w:rsidR="007E6B0D" w:rsidRDefault="00D92D2F" w:rsidP="00D92D2F">
      <w:pPr>
        <w:pStyle w:val="Heading3"/>
      </w:pPr>
      <w:bookmarkStart w:id="96" w:name="_Toc216063880"/>
      <w:r>
        <w:t xml:space="preserve">Solution </w:t>
      </w:r>
      <w:r w:rsidR="00050D15">
        <w:t>R.</w:t>
      </w:r>
      <w:r>
        <w:t xml:space="preserve">A: </w:t>
      </w:r>
      <w:r w:rsidR="00DC753C" w:rsidRPr="00516166">
        <w:t>Standard Bioreactor</w:t>
      </w:r>
      <w:bookmarkEnd w:id="96"/>
    </w:p>
    <w:p w14:paraId="6C727A0A" w14:textId="726DE328" w:rsidR="00D92D2F" w:rsidRDefault="00D92D2F" w:rsidP="00D92D2F">
      <w:pPr>
        <w:rPr>
          <w:lang w:val="en-GB"/>
        </w:rPr>
      </w:pPr>
    </w:p>
    <w:p w14:paraId="35E6DB29" w14:textId="75BDA213" w:rsidR="00C3227B" w:rsidRDefault="00431E5E" w:rsidP="00457BCA">
      <w:pPr>
        <w:pStyle w:val="Body"/>
        <w:rPr>
          <w:lang w:val="en-GB"/>
        </w:rPr>
      </w:pPr>
      <w:r>
        <w:rPr>
          <w:lang w:val="en-GB"/>
        </w:rPr>
        <w:t xml:space="preserve">RWVs have </w:t>
      </w:r>
      <w:r w:rsidR="00B47F28">
        <w:rPr>
          <w:lang w:val="en-GB"/>
        </w:rPr>
        <w:t xml:space="preserve">been </w:t>
      </w:r>
      <w:r w:rsidR="0014436C">
        <w:rPr>
          <w:lang w:val="en-GB"/>
        </w:rPr>
        <w:t xml:space="preserve">observed extensively to provide continuous </w:t>
      </w:r>
      <w:r w:rsidR="000511B0">
        <w:rPr>
          <w:lang w:val="en-GB"/>
        </w:rPr>
        <w:t>particle sedimentation</w:t>
      </w:r>
      <w:r w:rsidR="0014436C">
        <w:rPr>
          <w:lang w:val="en-GB"/>
        </w:rPr>
        <w:t xml:space="preserve"> through a culture </w:t>
      </w:r>
      <w:r w:rsidR="0014436C" w:rsidRPr="00272BBF">
        <w:rPr>
          <w:lang w:val="en-GB"/>
        </w:rPr>
        <w:t>medium</w:t>
      </w:r>
      <w:r w:rsidR="008F608F" w:rsidRPr="00272BBF">
        <w:rPr>
          <w:lang w:val="en-GB"/>
        </w:rPr>
        <w:t xml:space="preserve"> </w:t>
      </w:r>
      <w:r w:rsidR="0002624D">
        <w:rPr>
          <w:lang w:val="en-GB"/>
        </w:rPr>
        <w:fldChar w:fldCharType="begin"/>
      </w:r>
      <w:r w:rsidR="0002624D">
        <w:rPr>
          <w:lang w:val="en-GB"/>
        </w:rPr>
        <w:instrText xml:space="preserve"> ADDIN ZOTERO_ITEM CSL_CITATION {"citationID":"SiC2Bl4R","properties":{"formattedCitation":"[62]","plainCitation":"[62]","noteIndex":0},"citationItems":[{"id":185,"uris":["http://zotero.org/users/local/V6BayNrH/items/9EITMJIU"],"itemData":{"id":185,"type":"article-journal","abstract":"Background. All known organisms develop and evolve in the presence of gravitational force, and it is evident that gravity has a significant influence on organism physiology and development. Microgravity is known to affect gene expression, enzyme activity, cytoskeleton organization, mitotic proliferation and intracellular signaling. Objectives. The aim of the present study was to study some aspects of the development in vitro of mouse embryonic testes in simulated microgravity. Material and Methods. Testes from mouse embryos (12.5-16.5 days post coitum, d.p.c.) were cultured in simulated microgravity and standard static culture conditions. The microgravity condition was provided by a Rotary Cell Culture System (RWV) bioreactor, an apparatus designated for 3D tissue and small organ cultures. After 48 h of the culture in the RWV, testis morphology and size was evaluated. Results. The first observation was that the culture in the RWV bioreactor had a beneficial effect on the testis growth and on the survival of germ cells in comparison to static 2D culture methods. Moreover, we found, that RWV culture caused disorganization the gonadal tissues, namely of the testis cords. Conclusions. The results suggest that the maintenance of testis cord could be sensitive to microgravity. We hypothesize that while the effect on testis growth is due to a better nutrient and oxygen supply, the testis cord's disorganization might depend on the microgravity conditions simulated by the bioreactor. Considering the complexity of the processes involved in the formation of the testis cords and their dynamic changes during the embryo fetal period, further studies are needed to identify the causes of such effect","container-title":"Advances in Clinical and Experimental Medicine","DOI":"10.17219/acem/27920","journalAbbreviation":"Advances in Clinical and Experimental Medicine","page":"769-774","source":"ResearchGate","title":"Effect of Culture in Simulated Microgravity on the Development of Mouse Embryonic Testes","volume":"24","author":[{"family":"Nowacki","given":"Dorian"},{"family":"Klinger","given":"Francesca"},{"family":"Mazur","given":"Grzegorz"},{"family":"De Felici","given":"Massimo"}],"issued":{"date-parts":[["2015",9,1]]}}}],"schema":"https://github.com/citation-style-language/schema/raw/master/csl-citation.json"} </w:instrText>
      </w:r>
      <w:r w:rsidR="0002624D">
        <w:rPr>
          <w:lang w:val="en-GB"/>
        </w:rPr>
        <w:fldChar w:fldCharType="separate"/>
      </w:r>
      <w:r w:rsidR="0002624D" w:rsidRPr="0002624D">
        <w:t>[62]</w:t>
      </w:r>
      <w:r w:rsidR="0002624D">
        <w:rPr>
          <w:lang w:val="en-GB"/>
        </w:rPr>
        <w:fldChar w:fldCharType="end"/>
      </w:r>
      <w:r w:rsidR="00BF1D0F" w:rsidRPr="4CDF205F">
        <w:rPr>
          <w:lang w:val="en-GB"/>
        </w:rPr>
        <w:t>.</w:t>
      </w:r>
      <w:r w:rsidR="00BF1D0F" w:rsidRPr="00272BBF">
        <w:rPr>
          <w:lang w:val="en-GB"/>
        </w:rPr>
        <w:t xml:space="preserve"> The </w:t>
      </w:r>
      <w:r w:rsidR="00BF1D0F">
        <w:rPr>
          <w:lang w:val="en-GB"/>
        </w:rPr>
        <w:t xml:space="preserve">rotation provided by the RWV is </w:t>
      </w:r>
      <w:r w:rsidR="008F608F">
        <w:rPr>
          <w:lang w:val="en-GB"/>
        </w:rPr>
        <w:t xml:space="preserve">special since </w:t>
      </w:r>
      <w:r w:rsidR="008F608F" w:rsidRPr="00272BBF">
        <w:rPr>
          <w:lang w:val="en-GB"/>
        </w:rPr>
        <w:t xml:space="preserve">it induces minimal cellular shear and turbulence </w:t>
      </w:r>
      <w:r w:rsidR="00730AA7">
        <w:rPr>
          <w:lang w:val="en-GB"/>
        </w:rPr>
        <w:fldChar w:fldCharType="begin"/>
      </w:r>
      <w:r w:rsidR="00730AA7">
        <w:rPr>
          <w:lang w:val="en-GB"/>
        </w:rPr>
        <w:instrText xml:space="preserve"> ADDIN ZOTERO_ITEM CSL_CITATION {"citationID":"mcn5HVho","properties":{"formattedCitation":"[62]","plainCitation":"[62]","noteIndex":0},"citationItems":[{"id":185,"uris":["http://zotero.org/users/local/V6BayNrH/items/9EITMJIU"],"itemData":{"id":185,"type":"article-journal","abstract":"Background. All known organisms develop and evolve in the presence of gravitational force, and it is evident that gravity has a significant influence on organism physiology and development. Microgravity is known to affect gene expression, enzyme activity, cytoskeleton organization, mitotic proliferation and intracellular signaling. Objectives. The aim of the present study was to study some aspects of the development in vitro of mouse embryonic testes in simulated microgravity. Material and Methods. Testes from mouse embryos (12.5-16.5 days post coitum, d.p.c.) were cultured in simulated microgravity and standard static culture conditions. The microgravity condition was provided by a Rotary Cell Culture System (RWV) bioreactor, an apparatus designated for 3D tissue and small organ cultures. After 48 h of the culture in the RWV, testis morphology and size was evaluated. Results. The first observation was that the culture in the RWV bioreactor had a beneficial effect on the testis growth and on the survival of germ cells in comparison to static 2D culture methods. Moreover, we found, that RWV culture caused disorganization the gonadal tissues, namely of the testis cords. Conclusions. The results suggest that the maintenance of testis cord could be sensitive to microgravity. We hypothesize that while the effect on testis growth is due to a better nutrient and oxygen supply, the testis cord's disorganization might depend on the microgravity conditions simulated by the bioreactor. Considering the complexity of the processes involved in the formation of the testis cords and their dynamic changes during the embryo fetal period, further studies are needed to identify the causes of such effect","container-title":"Advances in Clinical and Experimental Medicine","DOI":"10.17219/acem/27920","journalAbbreviation":"Advances in Clinical and Experimental Medicine","page":"769-774","source":"ResearchGate","title":"Effect of Culture in Simulated Microgravity on the Development of Mouse Embryonic Testes","volume":"24","author":[{"family":"Nowacki","given":"Dorian"},{"family":"Klinger","given":"Francesca"},{"family":"Mazur","given":"Grzegorz"},{"family":"De Felici","given":"Massimo"}],"issued":{"date-parts":[["2015",9,1]]}}}],"schema":"https://github.com/citation-style-language/schema/raw/master/csl-citation.json"} </w:instrText>
      </w:r>
      <w:r w:rsidR="00730AA7">
        <w:rPr>
          <w:lang w:val="en-GB"/>
        </w:rPr>
        <w:fldChar w:fldCharType="separate"/>
      </w:r>
      <w:r w:rsidR="00730AA7" w:rsidRPr="00730AA7">
        <w:t>[62]</w:t>
      </w:r>
      <w:r w:rsidR="00730AA7">
        <w:rPr>
          <w:lang w:val="en-GB"/>
        </w:rPr>
        <w:fldChar w:fldCharType="end"/>
      </w:r>
      <w:r w:rsidR="008F608F" w:rsidRPr="4CDF205F">
        <w:rPr>
          <w:lang w:val="en-GB"/>
        </w:rPr>
        <w:t xml:space="preserve">. </w:t>
      </w:r>
      <w:r w:rsidR="00A14646" w:rsidRPr="4CDF205F">
        <w:rPr>
          <w:u w:val="single"/>
          <w:lang w:val="en-GB"/>
        </w:rPr>
        <w:t>Figure 5</w:t>
      </w:r>
      <w:r w:rsidR="00A14646" w:rsidRPr="4CDF205F">
        <w:rPr>
          <w:lang w:val="en-GB"/>
        </w:rPr>
        <w:t xml:space="preserve"> shows the side view o</w:t>
      </w:r>
      <w:r w:rsidR="00C3227B" w:rsidRPr="4CDF205F">
        <w:rPr>
          <w:lang w:val="en-GB"/>
        </w:rPr>
        <w:t>f a rotating wall vessel</w:t>
      </w:r>
      <w:r w:rsidR="00B70F7C" w:rsidRPr="4CDF205F">
        <w:rPr>
          <w:lang w:val="en-GB"/>
        </w:rPr>
        <w:t xml:space="preserve"> </w:t>
      </w:r>
      <w:r w:rsidR="00730AA7">
        <w:rPr>
          <w:lang w:val="en-GB"/>
        </w:rPr>
        <w:fldChar w:fldCharType="begin"/>
      </w:r>
      <w:r w:rsidR="00730AA7">
        <w:rPr>
          <w:lang w:val="en-GB"/>
        </w:rPr>
        <w:instrText xml:space="preserve"> ADDIN ZOTERO_ITEM CSL_CITATION {"citationID":"SX41zdRV","properties":{"formattedCitation":"[63]","plainCitation":"[63]","noteIndex":0},"citationItems":[{"id":187,"uris":["http://zotero.org/users/local/V6BayNrH/items/MH6WFRJN"],"itemData":{"id":187,"type":"article-journal","abstract":"Umbilical cord blood transplantation is clinically limited by its low progenitor cell content. Ex vivo expansion has become an alternative to increase the cell dose available for transplants. Expansion has been evaluated in several ways such as static cultures combining growth factors or mimicking the natural microenvironment using co-culture systems. However, static cultures have a small volume capacity and therefore large-scale expansion has been addressed using bioreactors. These and other biotechnological approaches for the expansion of hematopoietic progenitors and their utility to study several aspects of hematopoietic stem cell biology are discussed here.","container-title":"Cytotechnology","DOI":"10.1007/s10616-008-9144-1","journalAbbreviation":"Cytotechnology","page":"151-60","source":"ResearchGate","title":"Expansion of human hematopoietic stem cells for transplantation: Trends and perspectives","title-short":"Expansion of human hematopoietic stem cells for transplantation","volume":"56","author":[{"family":"Andrade","given":"Hera"},{"family":"Santos","given":"Leticia"},{"family":"León-Rodríguez","given":"Antonio"}],"issued":{"date-parts":[["2008",4,1]]}}}],"schema":"https://github.com/citation-style-language/schema/raw/master/csl-citation.json"} </w:instrText>
      </w:r>
      <w:r w:rsidR="00730AA7">
        <w:rPr>
          <w:lang w:val="en-GB"/>
        </w:rPr>
        <w:fldChar w:fldCharType="separate"/>
      </w:r>
      <w:r w:rsidR="00730AA7" w:rsidRPr="00730AA7">
        <w:t>[63]</w:t>
      </w:r>
      <w:r w:rsidR="00730AA7">
        <w:rPr>
          <w:lang w:val="en-GB"/>
        </w:rPr>
        <w:fldChar w:fldCharType="end"/>
      </w:r>
      <w:r w:rsidR="00C3227B" w:rsidRPr="4CDF205F">
        <w:rPr>
          <w:lang w:val="en-GB"/>
        </w:rPr>
        <w:t>.</w:t>
      </w:r>
    </w:p>
    <w:p w14:paraId="25071869" w14:textId="77777777" w:rsidR="00554A41" w:rsidRDefault="00554A41" w:rsidP="00457BCA">
      <w:pPr>
        <w:pStyle w:val="Body"/>
        <w:rPr>
          <w:lang w:val="en-GB"/>
        </w:rPr>
      </w:pPr>
    </w:p>
    <w:p w14:paraId="520DB729" w14:textId="4DFFB8C7" w:rsidR="00554A41" w:rsidRDefault="00C2253D" w:rsidP="00CB0990">
      <w:pPr>
        <w:pStyle w:val="Body"/>
        <w:jc w:val="center"/>
      </w:pPr>
      <w:r>
        <w:rPr>
          <w:noProof/>
          <w:lang w:val="en-GB"/>
          <w14:ligatures w14:val="standardContextual"/>
        </w:rPr>
        <mc:AlternateContent>
          <mc:Choice Requires="wps">
            <w:drawing>
              <wp:anchor distT="0" distB="0" distL="114300" distR="114300" simplePos="0" relativeHeight="251654656" behindDoc="0" locked="0" layoutInCell="1" allowOverlap="1" wp14:anchorId="1E49C646" wp14:editId="3D422785">
                <wp:simplePos x="0" y="0"/>
                <wp:positionH relativeFrom="page">
                  <wp:posOffset>2868246</wp:posOffset>
                </wp:positionH>
                <wp:positionV relativeFrom="page">
                  <wp:posOffset>6643077</wp:posOffset>
                </wp:positionV>
                <wp:extent cx="179754" cy="171938"/>
                <wp:effectExtent l="0" t="0" r="10795" b="19050"/>
                <wp:wrapNone/>
                <wp:docPr id="2103859539" name="Text Box 2"/>
                <wp:cNvGraphicFramePr/>
                <a:graphic xmlns:a="http://schemas.openxmlformats.org/drawingml/2006/main">
                  <a:graphicData uri="http://schemas.microsoft.com/office/word/2010/wordprocessingShape">
                    <wps:wsp>
                      <wps:cNvSpPr txBox="1"/>
                      <wps:spPr>
                        <a:xfrm>
                          <a:off x="0" y="0"/>
                          <a:ext cx="179754" cy="171938"/>
                        </a:xfrm>
                        <a:prstGeom prst="rect">
                          <a:avLst/>
                        </a:prstGeom>
                        <a:solidFill>
                          <a:schemeClr val="bg1"/>
                        </a:solidFill>
                        <a:ln w="6350">
                          <a:solidFill>
                            <a:schemeClr val="bg1"/>
                          </a:solidFill>
                        </a:ln>
                      </wps:spPr>
                      <wps:txbx>
                        <w:txbxContent>
                          <w:p w14:paraId="0F4678FF" w14:textId="77777777" w:rsidR="00C2253D" w:rsidRDefault="00C225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E49C646" id="_x0000_t202" coordsize="21600,21600" o:spt="202" path="m,l,21600r21600,l21600,xe">
                <v:stroke joinstyle="miter"/>
                <v:path gradientshapeok="t" o:connecttype="rect"/>
              </v:shapetype>
              <v:shape id="Text Box 2" o:spid="_x0000_s1026" type="#_x0000_t202" style="position:absolute;left:0;text-align:left;margin-left:225.85pt;margin-top:523.1pt;width:14.15pt;height:13.55pt;z-index:25165465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" fillcolor="white [3212]" strokecolor="white [3212]" strokeweight=".5pt">
                <v:textbox>
                  <w:txbxContent>
                    <w:p w14:paraId="0F4678FF" w14:textId="77777777" w:rsidR="00C2253D" w:rsidRDefault="00C2253D"/>
                  </w:txbxContent>
                </v:textbox>
                <w10:wrap anchorx="page" anchory="page"/>
              </v:shape>
            </w:pict>
          </mc:Fallback>
        </mc:AlternateContent>
      </w:r>
      <w:r w:rsidR="005D0329" w:rsidRPr="005D0329">
        <w:rPr>
          <w:noProof/>
          <w:lang w:val="en-GB"/>
        </w:rPr>
        <w:drawing>
          <wp:inline distT="0" distB="0" distL="0" distR="0" wp14:anchorId="66608B9F" wp14:editId="2928E0E2">
            <wp:extent cx="1984583" cy="2073786"/>
            <wp:effectExtent l="0" t="0" r="0" b="3175"/>
            <wp:docPr id="582191308" name="Picture 1" descr="Diagram of a gas exchang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91308" name="Picture 1" descr="Diagram of a gas exchange diagram&#10;&#10;AI-generated content may be incorrect."/>
                    <pic:cNvPicPr/>
                  </pic:nvPicPr>
                  <pic:blipFill rotWithShape="1">
                    <a:blip r:embed="rId19">
                      <a:extLst>
                        <a:ext uri="{28A0092B-C50C-407E-A947-70E740481C1C}">
                          <a14:useLocalDpi xmlns:a14="http://schemas.microsoft.com/office/drawing/2010/main" val="0"/>
                        </a:ext>
                      </a:extLst>
                    </a:blip>
                    <a:srcRect l="6531" t="4206" r="1694" b="5554"/>
                    <a:stretch>
                      <a:fillRect/>
                    </a:stretch>
                  </pic:blipFill>
                  <pic:spPr bwMode="auto">
                    <a:xfrm>
                      <a:off x="0" y="0"/>
                      <a:ext cx="1987691" cy="2077034"/>
                    </a:xfrm>
                    <a:prstGeom prst="rect">
                      <a:avLst/>
                    </a:prstGeom>
                    <a:ln>
                      <a:noFill/>
                    </a:ln>
                    <a:extLst>
                      <a:ext uri="{53640926-AAD7-44D8-BBD7-CCE9431645EC}">
                        <a14:shadowObscured xmlns:a14="http://schemas.microsoft.com/office/drawing/2010/main"/>
                      </a:ext>
                    </a:extLst>
                  </pic:spPr>
                </pic:pic>
              </a:graphicData>
            </a:graphic>
          </wp:inline>
        </w:drawing>
      </w:r>
    </w:p>
    <w:p w14:paraId="48FD3E13" w14:textId="5E44A905" w:rsidR="00306E5F" w:rsidRDefault="00554A41" w:rsidP="00554A41">
      <w:pPr>
        <w:pStyle w:val="Caption"/>
        <w:jc w:val="left"/>
        <w:rPr>
          <w:lang w:val="en-GB"/>
        </w:rPr>
      </w:pPr>
      <w:bookmarkStart w:id="97" w:name="_Toc216063017"/>
      <w:r>
        <w:t xml:space="preserve">Figure </w:t>
      </w:r>
      <w:fldSimple w:instr=" SEQ Figure \* ARABIC ">
        <w:r w:rsidR="00E36C6C">
          <w:rPr>
            <w:noProof/>
          </w:rPr>
          <w:t>5</w:t>
        </w:r>
      </w:fldSimple>
      <w:r>
        <w:t xml:space="preserve">. </w:t>
      </w:r>
      <w:r>
        <w:rPr>
          <w:lang w:val="en-GB"/>
        </w:rPr>
        <w:t>Schematic Side View of Rotating Wall Vessel Bioreactor</w:t>
      </w:r>
      <w:bookmarkEnd w:id="97"/>
    </w:p>
    <w:p w14:paraId="6C0AB2A0" w14:textId="77777777" w:rsidR="00554A41" w:rsidRPr="00554A41" w:rsidRDefault="00554A41" w:rsidP="00554A41">
      <w:pPr>
        <w:rPr>
          <w:lang w:val="en-GB"/>
        </w:rPr>
      </w:pPr>
    </w:p>
    <w:p w14:paraId="5324018E" w14:textId="358E4432" w:rsidR="00BF76C7" w:rsidRPr="00272BBF" w:rsidRDefault="00652620" w:rsidP="005D1C50">
      <w:pPr>
        <w:pStyle w:val="Body"/>
        <w:rPr>
          <w:lang w:val="en-GB"/>
        </w:rPr>
      </w:pPr>
      <w:r>
        <w:rPr>
          <w:lang w:val="en-GB"/>
        </w:rPr>
        <w:lastRenderedPageBreak/>
        <w:t xml:space="preserve">The rotation facilitates the complete immersion of the particle seeded in the medium. Consequently, </w:t>
      </w:r>
      <w:r w:rsidR="00BF6D42">
        <w:rPr>
          <w:lang w:val="en-GB"/>
        </w:rPr>
        <w:t>using</w:t>
      </w:r>
      <w:r>
        <w:rPr>
          <w:lang w:val="en-GB"/>
        </w:rPr>
        <w:t xml:space="preserve"> the standard RWV </w:t>
      </w:r>
      <w:r w:rsidR="00E71DD4">
        <w:rPr>
          <w:lang w:val="en-GB"/>
        </w:rPr>
        <w:t>advances knowledge in cell culture</w:t>
      </w:r>
      <w:r>
        <w:rPr>
          <w:lang w:val="en-GB"/>
        </w:rPr>
        <w:t xml:space="preserve">. RWV systems have demonstrated success in cultivating prostate organoids, liver tissue, colon carcinoma, cartilage, and many other cell types </w:t>
      </w:r>
      <w:r w:rsidR="00730AA7">
        <w:rPr>
          <w:lang w:val="en-GB"/>
        </w:rPr>
        <w:fldChar w:fldCharType="begin"/>
      </w:r>
      <w:r w:rsidR="00730AA7">
        <w:rPr>
          <w:lang w:val="en-GB"/>
        </w:rPr>
        <w:instrText xml:space="preserve"> ADDIN ZOTERO_ITEM CSL_CITATION {"citationID":"DwKd1DC1","properties":{"formattedCitation":"[63]","plainCitation":"[63]","noteIndex":0},"citationItems":[{"id":187,"uris":["http://zotero.org/users/local/V6BayNrH/items/MH6WFRJN"],"itemData":{"id":187,"type":"article-journal","abstract":"Umbilical cord blood transplantation is clinically limited by its low progenitor cell content. Ex vivo expansion has become an alternative to increase the cell dose available for transplants. Expansion has been evaluated in several ways such as static cultures combining growth factors or mimicking the natural microenvironment using co-culture systems. However, static cultures have a small volume capacity and therefore large-scale expansion has been addressed using bioreactors. These and other biotechnological approaches for the expansion of hematopoietic progenitors and their utility to study several aspects of hematopoietic stem cell biology are discussed here.","container-title":"Cytotechnology","DOI":"10.1007/s10616-008-9144-1","journalAbbreviation":"Cytotechnology","page":"151-60","source":"ResearchGate","title":"Expansion of human hematopoietic stem cells for transplantation: Trends and perspectives","title-short":"Expansion of human hematopoietic stem cells for transplantation","volume":"56","author":[{"family":"Andrade","given":"Hera"},{"family":"Santos","given":"Leticia"},{"family":"León-Rodríguez","given":"Antonio"}],"issued":{"date-parts":[["2008",4,1]]}}}],"schema":"https://github.com/citation-style-language/schema/raw/master/csl-citation.json"} </w:instrText>
      </w:r>
      <w:r w:rsidR="00730AA7">
        <w:rPr>
          <w:lang w:val="en-GB"/>
        </w:rPr>
        <w:fldChar w:fldCharType="separate"/>
      </w:r>
      <w:r w:rsidR="00730AA7" w:rsidRPr="00730AA7">
        <w:t>[63]</w:t>
      </w:r>
      <w:r w:rsidR="00730AA7">
        <w:rPr>
          <w:lang w:val="en-GB"/>
        </w:rPr>
        <w:fldChar w:fldCharType="end"/>
      </w:r>
      <w:r>
        <w:rPr>
          <w:lang w:val="en-GB"/>
        </w:rPr>
        <w:t>.</w:t>
      </w:r>
    </w:p>
    <w:p w14:paraId="499912B6" w14:textId="18C0A5CA" w:rsidR="00BF76C7" w:rsidRDefault="00BF76C7" w:rsidP="00457BCA">
      <w:pPr>
        <w:pStyle w:val="Body"/>
      </w:pPr>
    </w:p>
    <w:p w14:paraId="1B611E6D" w14:textId="277D40E8" w:rsidR="00730AA7" w:rsidRDefault="00730AA7" w:rsidP="00730AA7">
      <w:pPr>
        <w:pStyle w:val="Heading3"/>
      </w:pPr>
      <w:bookmarkStart w:id="98" w:name="_Toc216063881"/>
      <w:r>
        <w:t>Solution R.B: Bubble Catcher Bioreactor</w:t>
      </w:r>
      <w:bookmarkEnd w:id="98"/>
      <w:r>
        <w:t xml:space="preserve"> </w:t>
      </w:r>
    </w:p>
    <w:p w14:paraId="42194E98" w14:textId="77777777" w:rsidR="00730AA7" w:rsidRDefault="00730AA7" w:rsidP="00457BCA">
      <w:pPr>
        <w:pStyle w:val="Body"/>
        <w:rPr>
          <w:lang w:val="en-GB"/>
        </w:rPr>
      </w:pPr>
    </w:p>
    <w:p w14:paraId="7C77A057" w14:textId="2022A8EA" w:rsidR="00014CC9" w:rsidRDefault="00014CC9" w:rsidP="00457BCA">
      <w:pPr>
        <w:pStyle w:val="Body"/>
        <w:rPr>
          <w:lang w:val="en-GB"/>
        </w:rPr>
      </w:pPr>
      <w:r>
        <w:rPr>
          <w:lang w:val="en-GB"/>
        </w:rPr>
        <w:t xml:space="preserve">One </w:t>
      </w:r>
      <w:r w:rsidR="00C410B9">
        <w:rPr>
          <w:lang w:val="en-GB"/>
        </w:rPr>
        <w:t>complication</w:t>
      </w:r>
      <w:r>
        <w:rPr>
          <w:lang w:val="en-GB"/>
        </w:rPr>
        <w:t xml:space="preserve"> </w:t>
      </w:r>
      <w:r w:rsidR="00BE27D5">
        <w:rPr>
          <w:lang w:val="en-GB"/>
        </w:rPr>
        <w:t xml:space="preserve">associated with </w:t>
      </w:r>
      <w:r>
        <w:rPr>
          <w:lang w:val="en-GB"/>
        </w:rPr>
        <w:t xml:space="preserve">RWVs is </w:t>
      </w:r>
      <w:r w:rsidR="00213E00">
        <w:rPr>
          <w:lang w:val="en-GB"/>
        </w:rPr>
        <w:t>the</w:t>
      </w:r>
      <w:r>
        <w:rPr>
          <w:lang w:val="en-GB"/>
        </w:rPr>
        <w:t xml:space="preserve"> formation </w:t>
      </w:r>
      <w:r w:rsidR="00BE27D5">
        <w:rPr>
          <w:lang w:val="en-GB"/>
        </w:rPr>
        <w:t>of bubbles</w:t>
      </w:r>
      <w:r>
        <w:rPr>
          <w:lang w:val="en-GB"/>
        </w:rPr>
        <w:t xml:space="preserve"> during operation </w:t>
      </w:r>
      <w:r w:rsidR="00557321">
        <w:rPr>
          <w:lang w:val="en-GB"/>
        </w:rPr>
        <w:fldChar w:fldCharType="begin"/>
      </w:r>
      <w:r w:rsidR="00557321">
        <w:rPr>
          <w:lang w:val="en-GB"/>
        </w:rPr>
        <w:instrText xml:space="preserve"> ADDIN ZOTERO_ITEM CSL_CITATION {"citationID":"mPhhrIv7","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557321">
        <w:rPr>
          <w:lang w:val="en-GB"/>
        </w:rPr>
        <w:fldChar w:fldCharType="separate"/>
      </w:r>
      <w:r w:rsidR="00557321" w:rsidRPr="00557321">
        <w:t>[64]</w:t>
      </w:r>
      <w:r w:rsidR="00557321">
        <w:rPr>
          <w:lang w:val="en-GB"/>
        </w:rPr>
        <w:fldChar w:fldCharType="end"/>
      </w:r>
      <w:r w:rsidRPr="4CDF205F">
        <w:rPr>
          <w:color w:val="000000" w:themeColor="text1"/>
          <w:lang w:val="en-GB"/>
        </w:rPr>
        <w:t>.</w:t>
      </w:r>
      <w:r w:rsidRPr="005012C6">
        <w:rPr>
          <w:color w:val="000000" w:themeColor="text1"/>
          <w:lang w:val="en-GB"/>
        </w:rPr>
        <w:t xml:space="preserve"> The formation of bubbles interferes with the RWV environment, </w:t>
      </w:r>
      <w:r w:rsidR="00BE27D5">
        <w:rPr>
          <w:color w:val="000000" w:themeColor="text1"/>
          <w:lang w:val="en-GB"/>
        </w:rPr>
        <w:t>which includes</w:t>
      </w:r>
      <w:r w:rsidRPr="005012C6">
        <w:rPr>
          <w:color w:val="000000" w:themeColor="text1"/>
          <w:lang w:val="en-GB"/>
        </w:rPr>
        <w:t xml:space="preserve"> zero headspace, low</w:t>
      </w:r>
      <w:r w:rsidR="00BE27D5">
        <w:rPr>
          <w:color w:val="000000" w:themeColor="text1"/>
          <w:lang w:val="en-GB"/>
        </w:rPr>
        <w:t xml:space="preserve"> </w:t>
      </w:r>
      <w:r w:rsidRPr="005012C6">
        <w:rPr>
          <w:color w:val="000000" w:themeColor="text1"/>
          <w:lang w:val="en-GB"/>
        </w:rPr>
        <w:t xml:space="preserve">shear, and simulated microgravity </w:t>
      </w:r>
      <w:r w:rsidR="00557321">
        <w:rPr>
          <w:color w:val="000000" w:themeColor="text1"/>
          <w:lang w:val="en-GB"/>
        </w:rPr>
        <w:fldChar w:fldCharType="begin"/>
      </w:r>
      <w:r w:rsidR="00557321">
        <w:rPr>
          <w:color w:val="000000" w:themeColor="text1"/>
          <w:lang w:val="en-GB"/>
        </w:rPr>
        <w:instrText xml:space="preserve"> ADDIN ZOTERO_ITEM CSL_CITATION {"citationID":"0T2g8BU4","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557321">
        <w:rPr>
          <w:color w:val="000000" w:themeColor="text1"/>
          <w:lang w:val="en-GB"/>
        </w:rPr>
        <w:fldChar w:fldCharType="separate"/>
      </w:r>
      <w:r w:rsidR="00557321" w:rsidRPr="00557321">
        <w:t>[64]</w:t>
      </w:r>
      <w:r w:rsidR="00557321">
        <w:rPr>
          <w:color w:val="000000" w:themeColor="text1"/>
          <w:lang w:val="en-GB"/>
        </w:rPr>
        <w:fldChar w:fldCharType="end"/>
      </w:r>
      <w:r w:rsidRPr="4CDF205F">
        <w:rPr>
          <w:color w:val="000000" w:themeColor="text1"/>
          <w:lang w:val="en-GB"/>
        </w:rPr>
        <w:t>.</w:t>
      </w:r>
      <w:r w:rsidRPr="005012C6">
        <w:rPr>
          <w:color w:val="000000" w:themeColor="text1"/>
          <w:lang w:val="en-GB"/>
        </w:rPr>
        <w:t xml:space="preserve"> </w:t>
      </w:r>
      <w:r w:rsidR="00282ED8" w:rsidRPr="005012C6">
        <w:rPr>
          <w:color w:val="000000" w:themeColor="text1"/>
          <w:lang w:val="en-GB"/>
        </w:rPr>
        <w:t xml:space="preserve">Laminar flow </w:t>
      </w:r>
      <w:r w:rsidR="00B33F9D">
        <w:rPr>
          <w:color w:val="000000" w:themeColor="text1"/>
          <w:lang w:val="en-GB"/>
        </w:rPr>
        <w:t>must be established so that the liquid in</w:t>
      </w:r>
      <w:r w:rsidR="00557321">
        <w:rPr>
          <w:color w:val="000000" w:themeColor="text1"/>
          <w:lang w:val="en-GB"/>
        </w:rPr>
        <w:t xml:space="preserve"> the bioreactor behaves as a rotating body</w:t>
      </w:r>
      <w:r w:rsidR="00BE27D5">
        <w:rPr>
          <w:lang w:val="en-GB"/>
        </w:rPr>
        <w:t>. A</w:t>
      </w:r>
      <w:r w:rsidR="00FA1DC9">
        <w:rPr>
          <w:lang w:val="en-GB"/>
        </w:rPr>
        <w:t xml:space="preserve"> novel </w:t>
      </w:r>
      <w:r w:rsidR="004A2C9D">
        <w:rPr>
          <w:lang w:val="en-GB"/>
        </w:rPr>
        <w:t>bubble-capture HARV design would reduce and potentially eliminate</w:t>
      </w:r>
      <w:r w:rsidR="00D160A0">
        <w:rPr>
          <w:lang w:val="en-GB"/>
        </w:rPr>
        <w:t xml:space="preserve"> </w:t>
      </w:r>
      <w:r w:rsidR="000743F2">
        <w:rPr>
          <w:lang w:val="en-GB"/>
        </w:rPr>
        <w:t>the common issue</w:t>
      </w:r>
      <w:r w:rsidR="0091688F">
        <w:rPr>
          <w:lang w:val="en-GB"/>
        </w:rPr>
        <w:t>s</w:t>
      </w:r>
      <w:r w:rsidR="000743F2">
        <w:rPr>
          <w:lang w:val="en-GB"/>
        </w:rPr>
        <w:t xml:space="preserve"> of bubble formation</w:t>
      </w:r>
      <w:r w:rsidR="0091688F">
        <w:rPr>
          <w:lang w:val="en-GB"/>
        </w:rPr>
        <w:t xml:space="preserve"> </w:t>
      </w:r>
      <w:r w:rsidR="00AF796D">
        <w:rPr>
          <w:lang w:val="en-GB"/>
        </w:rPr>
        <w:t>while also</w:t>
      </w:r>
      <w:r w:rsidR="0091688F">
        <w:rPr>
          <w:lang w:val="en-GB"/>
        </w:rPr>
        <w:t xml:space="preserve"> </w:t>
      </w:r>
      <w:r w:rsidR="00BE27D5">
        <w:rPr>
          <w:lang w:val="en-GB"/>
        </w:rPr>
        <w:t xml:space="preserve">reducing </w:t>
      </w:r>
      <w:r w:rsidR="00D1767C">
        <w:rPr>
          <w:lang w:val="en-GB"/>
        </w:rPr>
        <w:t>operational media</w:t>
      </w:r>
      <w:r w:rsidR="00E418C9">
        <w:rPr>
          <w:lang w:val="en-GB"/>
        </w:rPr>
        <w:t xml:space="preserve"> volume without </w:t>
      </w:r>
      <w:r w:rsidR="00BE27D5">
        <w:rPr>
          <w:lang w:val="en-GB"/>
        </w:rPr>
        <w:t>compromising the</w:t>
      </w:r>
      <w:r w:rsidR="00E418C9">
        <w:rPr>
          <w:lang w:val="en-GB"/>
        </w:rPr>
        <w:t xml:space="preserve"> radius. </w:t>
      </w:r>
    </w:p>
    <w:p w14:paraId="150E615A" w14:textId="77777777" w:rsidR="009B2FBF" w:rsidRDefault="009B2FBF" w:rsidP="00457BCA">
      <w:pPr>
        <w:pStyle w:val="Body"/>
        <w:rPr>
          <w:lang w:val="en-GB"/>
        </w:rPr>
      </w:pPr>
    </w:p>
    <w:p w14:paraId="6760428D" w14:textId="10228091" w:rsidR="00A13E9B" w:rsidRDefault="001F2BA8" w:rsidP="00457BCA">
      <w:pPr>
        <w:pStyle w:val="Body"/>
        <w:rPr>
          <w:lang w:val="en-GB"/>
        </w:rPr>
      </w:pPr>
      <w:r>
        <w:rPr>
          <w:lang w:val="en-GB"/>
        </w:rPr>
        <w:t xml:space="preserve">The bioreactor is designed with a </w:t>
      </w:r>
      <w:r w:rsidR="00A01949">
        <w:rPr>
          <w:lang w:val="en-GB"/>
        </w:rPr>
        <w:t>ho</w:t>
      </w:r>
      <w:r w:rsidR="00B96B70">
        <w:rPr>
          <w:lang w:val="en-GB"/>
        </w:rPr>
        <w:t>llow</w:t>
      </w:r>
      <w:r w:rsidR="001A3FD7">
        <w:rPr>
          <w:lang w:val="en-GB"/>
        </w:rPr>
        <w:t>, microporous plastic tube and an exit channel to capture bubbles (see</w:t>
      </w:r>
      <w:r w:rsidR="00944C2F">
        <w:rPr>
          <w:lang w:val="en-GB"/>
        </w:rPr>
        <w:t xml:space="preserve"> </w:t>
      </w:r>
      <w:r w:rsidR="00944C2F" w:rsidRPr="00944C2F">
        <w:rPr>
          <w:u w:val="single"/>
          <w:lang w:val="en-GB"/>
        </w:rPr>
        <w:t>Figure 6</w:t>
      </w:r>
      <w:r w:rsidR="005022D7">
        <w:rPr>
          <w:lang w:val="en-GB"/>
        </w:rPr>
        <w:t>)</w:t>
      </w:r>
      <w:r w:rsidR="003533E2">
        <w:rPr>
          <w:lang w:val="en-GB"/>
        </w:rPr>
        <w:t xml:space="preserve">. </w:t>
      </w:r>
      <w:r w:rsidR="00B155A6">
        <w:rPr>
          <w:lang w:val="en-GB"/>
        </w:rPr>
        <w:t>The small</w:t>
      </w:r>
      <w:r w:rsidR="00390FCC">
        <w:rPr>
          <w:lang w:val="en-GB"/>
        </w:rPr>
        <w:t>,</w:t>
      </w:r>
      <w:r w:rsidR="00B155A6">
        <w:rPr>
          <w:lang w:val="en-GB"/>
        </w:rPr>
        <w:t xml:space="preserve"> hollow tube</w:t>
      </w:r>
      <w:r w:rsidR="00390FCC">
        <w:rPr>
          <w:lang w:val="en-GB"/>
        </w:rPr>
        <w:t>,</w:t>
      </w:r>
      <w:r w:rsidR="00B155A6">
        <w:rPr>
          <w:lang w:val="en-GB"/>
        </w:rPr>
        <w:t xml:space="preserve"> made of sponge</w:t>
      </w:r>
      <w:r w:rsidR="00390FCC">
        <w:rPr>
          <w:lang w:val="en-GB"/>
        </w:rPr>
        <w:t>-</w:t>
      </w:r>
      <w:r w:rsidR="00B155A6">
        <w:rPr>
          <w:lang w:val="en-GB"/>
        </w:rPr>
        <w:t>like plastic with tiny pores</w:t>
      </w:r>
      <w:r w:rsidR="00390FCC">
        <w:rPr>
          <w:lang w:val="en-GB"/>
        </w:rPr>
        <w:t>,</w:t>
      </w:r>
      <w:r w:rsidR="00B155A6">
        <w:rPr>
          <w:lang w:val="en-GB"/>
        </w:rPr>
        <w:t xml:space="preserve"> has a plug placed partway down its length.</w:t>
      </w:r>
      <w:r w:rsidR="008C7E9F">
        <w:rPr>
          <w:lang w:val="en-GB"/>
        </w:rPr>
        <w:t xml:space="preserve"> When media is pushed down the tube</w:t>
      </w:r>
      <w:r w:rsidR="00117315">
        <w:rPr>
          <w:lang w:val="en-GB"/>
        </w:rPr>
        <w:t>, an</w:t>
      </w:r>
      <w:r w:rsidR="008C7E9F">
        <w:rPr>
          <w:lang w:val="en-GB"/>
        </w:rPr>
        <w:t xml:space="preserve"> exchange of old and new media occurs</w:t>
      </w:r>
      <w:r w:rsidR="00390FCC">
        <w:rPr>
          <w:lang w:val="en-GB"/>
        </w:rPr>
        <w:t>,</w:t>
      </w:r>
      <w:r w:rsidR="008C7E9F">
        <w:rPr>
          <w:lang w:val="en-GB"/>
        </w:rPr>
        <w:t xml:space="preserve"> providing nutrients to the circulating cells. </w:t>
      </w:r>
      <w:r w:rsidR="007C542E">
        <w:rPr>
          <w:lang w:val="en-GB"/>
        </w:rPr>
        <w:t xml:space="preserve">This unique design </w:t>
      </w:r>
      <w:r w:rsidR="00692721">
        <w:rPr>
          <w:lang w:val="en-GB"/>
        </w:rPr>
        <w:t>enables</w:t>
      </w:r>
      <w:r w:rsidR="007C542E">
        <w:rPr>
          <w:lang w:val="en-GB"/>
        </w:rPr>
        <w:t xml:space="preserve"> </w:t>
      </w:r>
      <w:r w:rsidR="00B22B7C">
        <w:rPr>
          <w:lang w:val="en-GB"/>
        </w:rPr>
        <w:t xml:space="preserve">direct filling of the main bioreactor chamber, with the output routed </w:t>
      </w:r>
      <w:r w:rsidR="00B17199">
        <w:rPr>
          <w:lang w:val="en-GB"/>
        </w:rPr>
        <w:t xml:space="preserve">through </w:t>
      </w:r>
      <w:r w:rsidR="00692721">
        <w:rPr>
          <w:lang w:val="en-GB"/>
        </w:rPr>
        <w:t>a</w:t>
      </w:r>
      <w:r w:rsidR="00B17199">
        <w:rPr>
          <w:lang w:val="en-GB"/>
        </w:rPr>
        <w:t xml:space="preserve"> channel that </w:t>
      </w:r>
      <w:r w:rsidR="00692721">
        <w:rPr>
          <w:lang w:val="en-GB"/>
        </w:rPr>
        <w:t>captures</w:t>
      </w:r>
      <w:r w:rsidR="00B17199">
        <w:rPr>
          <w:lang w:val="en-GB"/>
        </w:rPr>
        <w:t xml:space="preserve"> bubbles </w:t>
      </w:r>
      <w:r w:rsidR="001448B8">
        <w:rPr>
          <w:lang w:val="en-GB"/>
        </w:rPr>
        <w:t xml:space="preserve">and </w:t>
      </w:r>
      <w:r w:rsidR="00692721">
        <w:rPr>
          <w:lang w:val="en-GB"/>
        </w:rPr>
        <w:t>facilitates</w:t>
      </w:r>
      <w:r w:rsidR="001448B8">
        <w:rPr>
          <w:lang w:val="en-GB"/>
        </w:rPr>
        <w:t xml:space="preserve"> </w:t>
      </w:r>
      <w:r w:rsidR="00CB737E">
        <w:rPr>
          <w:lang w:val="en-GB"/>
        </w:rPr>
        <w:t xml:space="preserve">the </w:t>
      </w:r>
      <w:r w:rsidR="001448B8">
        <w:rPr>
          <w:lang w:val="en-GB"/>
        </w:rPr>
        <w:t>exchange of used media</w:t>
      </w:r>
      <w:r w:rsidR="00F163B6">
        <w:rPr>
          <w:lang w:val="en-GB"/>
        </w:rPr>
        <w:t xml:space="preserve"> (</w:t>
      </w:r>
      <w:r w:rsidR="00692721">
        <w:rPr>
          <w:lang w:val="en-GB"/>
        </w:rPr>
        <w:t>as shown</w:t>
      </w:r>
      <w:r w:rsidR="00F163B6">
        <w:rPr>
          <w:lang w:val="en-GB"/>
        </w:rPr>
        <w:t xml:space="preserve"> in </w:t>
      </w:r>
      <w:r w:rsidR="00F163B6" w:rsidRPr="00F163B6">
        <w:rPr>
          <w:u w:val="single"/>
          <w:lang w:val="en-GB"/>
        </w:rPr>
        <w:t>Figure 7</w:t>
      </w:r>
      <w:r w:rsidR="00F163B6">
        <w:rPr>
          <w:lang w:val="en-GB"/>
        </w:rPr>
        <w:t xml:space="preserve">) </w:t>
      </w:r>
      <w:r w:rsidR="001E4C9B">
        <w:rPr>
          <w:lang w:val="en-GB"/>
        </w:rPr>
        <w:fldChar w:fldCharType="begin"/>
      </w:r>
      <w:r w:rsidR="001E4C9B">
        <w:rPr>
          <w:lang w:val="en-GB"/>
        </w:rPr>
        <w:instrText xml:space="preserve"> ADDIN ZOTERO_ITEM CSL_CITATION {"citationID":"ovwH9IUN","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1E4C9B">
        <w:rPr>
          <w:lang w:val="en-GB"/>
        </w:rPr>
        <w:fldChar w:fldCharType="separate"/>
      </w:r>
      <w:r w:rsidR="001E4C9B" w:rsidRPr="001E4C9B">
        <w:t>[64]</w:t>
      </w:r>
      <w:r w:rsidR="001E4C9B">
        <w:rPr>
          <w:lang w:val="en-GB"/>
        </w:rPr>
        <w:fldChar w:fldCharType="end"/>
      </w:r>
      <w:r w:rsidR="00F163B6">
        <w:rPr>
          <w:lang w:val="en-GB"/>
        </w:rPr>
        <w:t>.</w:t>
      </w:r>
    </w:p>
    <w:p w14:paraId="2F62EE36" w14:textId="77777777" w:rsidR="00B85C11" w:rsidRDefault="00B85C11" w:rsidP="00457BCA">
      <w:pPr>
        <w:pStyle w:val="Body"/>
        <w:rPr>
          <w:lang w:val="en-GB"/>
        </w:rPr>
      </w:pPr>
    </w:p>
    <w:p w14:paraId="34B805F1" w14:textId="77777777" w:rsidR="00BF239D" w:rsidRDefault="00B85C11" w:rsidP="005D1C50">
      <w:pPr>
        <w:pStyle w:val="Body"/>
        <w:jc w:val="center"/>
      </w:pPr>
      <w:r>
        <w:rPr>
          <w:noProof/>
        </w:rPr>
        <w:drawing>
          <wp:inline distT="0" distB="0" distL="0" distR="0" wp14:anchorId="18793097" wp14:editId="4FE98E23">
            <wp:extent cx="2504581" cy="1884027"/>
            <wp:effectExtent l="0" t="0" r="0" b="2540"/>
            <wp:docPr id="1207105172" name="Picture 1" descr="A diagram of different types of g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105172" name="Picture 1" descr="A diagram of different types of gas&#10;&#10;AI-generated content may be incorrect."/>
                    <pic:cNvPicPr/>
                  </pic:nvPicPr>
                  <pic:blipFill>
                    <a:blip r:embed="rId20"/>
                    <a:stretch>
                      <a:fillRect/>
                    </a:stretch>
                  </pic:blipFill>
                  <pic:spPr>
                    <a:xfrm>
                      <a:off x="0" y="0"/>
                      <a:ext cx="2521479" cy="1896738"/>
                    </a:xfrm>
                    <a:prstGeom prst="rect">
                      <a:avLst/>
                    </a:prstGeom>
                  </pic:spPr>
                </pic:pic>
              </a:graphicData>
            </a:graphic>
          </wp:inline>
        </w:drawing>
      </w:r>
    </w:p>
    <w:p w14:paraId="301763A4" w14:textId="77777777" w:rsidR="003D6BF3" w:rsidRDefault="003D6BF3" w:rsidP="00457BCA">
      <w:pPr>
        <w:pStyle w:val="Body"/>
      </w:pPr>
    </w:p>
    <w:p w14:paraId="5E4F36A7" w14:textId="1E436FE4" w:rsidR="00B85C11" w:rsidRDefault="00BF239D" w:rsidP="006101F1">
      <w:pPr>
        <w:pStyle w:val="Caption"/>
        <w:jc w:val="left"/>
      </w:pPr>
      <w:bookmarkStart w:id="99" w:name="_Toc216063018"/>
      <w:r>
        <w:t xml:space="preserve">Figure </w:t>
      </w:r>
      <w:fldSimple w:instr=" SEQ Figure \* ARABIC ">
        <w:r w:rsidR="00E36C6C">
          <w:rPr>
            <w:noProof/>
          </w:rPr>
          <w:t>6</w:t>
        </w:r>
      </w:fldSimple>
      <w:r>
        <w:t>. Design of Bioreactor</w:t>
      </w:r>
      <w:bookmarkEnd w:id="99"/>
    </w:p>
    <w:p w14:paraId="051E1E5D" w14:textId="77777777" w:rsidR="00BF239D" w:rsidRPr="00BF239D" w:rsidRDefault="00BF239D" w:rsidP="00BF239D"/>
    <w:p w14:paraId="0B571A4A" w14:textId="77777777" w:rsidR="00981979" w:rsidRPr="00BF239D" w:rsidRDefault="00981979" w:rsidP="00BF239D"/>
    <w:p w14:paraId="588E2F4A" w14:textId="77777777" w:rsidR="00BF239D" w:rsidRDefault="00FF1F49" w:rsidP="005D1C50">
      <w:pPr>
        <w:pStyle w:val="Body"/>
        <w:jc w:val="center"/>
      </w:pPr>
      <w:r>
        <w:rPr>
          <w:noProof/>
        </w:rPr>
        <w:lastRenderedPageBreak/>
        <w:drawing>
          <wp:inline distT="0" distB="0" distL="0" distR="0" wp14:anchorId="4611BDF3" wp14:editId="4EC6316C">
            <wp:extent cx="1858600" cy="1988820"/>
            <wp:effectExtent l="0" t="0" r="8890" b="0"/>
            <wp:docPr id="945666674" name="Picture 1" descr="Diagram of a diagram of a running out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66674" name="Picture 1" descr="Diagram of a diagram of a running output&#10;&#10;AI-generated content may be incorrect."/>
                    <pic:cNvPicPr/>
                  </pic:nvPicPr>
                  <pic:blipFill>
                    <a:blip r:embed="rId21"/>
                    <a:stretch>
                      <a:fillRect/>
                    </a:stretch>
                  </pic:blipFill>
                  <pic:spPr>
                    <a:xfrm>
                      <a:off x="0" y="0"/>
                      <a:ext cx="1867829" cy="1998696"/>
                    </a:xfrm>
                    <a:prstGeom prst="rect">
                      <a:avLst/>
                    </a:prstGeom>
                  </pic:spPr>
                </pic:pic>
              </a:graphicData>
            </a:graphic>
          </wp:inline>
        </w:drawing>
      </w:r>
    </w:p>
    <w:p w14:paraId="18A64C32" w14:textId="77777777" w:rsidR="00981979" w:rsidRDefault="00981979" w:rsidP="00457BCA">
      <w:pPr>
        <w:pStyle w:val="Body"/>
      </w:pPr>
    </w:p>
    <w:p w14:paraId="36257420" w14:textId="5A2305CC" w:rsidR="00FF1F49" w:rsidRDefault="00BF239D" w:rsidP="006101F1">
      <w:pPr>
        <w:pStyle w:val="Caption"/>
        <w:jc w:val="left"/>
        <w:rPr>
          <w:lang w:val="en-GB"/>
        </w:rPr>
      </w:pPr>
      <w:bookmarkStart w:id="100" w:name="_Toc216063019"/>
      <w:r>
        <w:t xml:space="preserve">Figure </w:t>
      </w:r>
      <w:fldSimple w:instr=" SEQ Figure \* ARABIC ">
        <w:r w:rsidR="00E36C6C">
          <w:rPr>
            <w:noProof/>
          </w:rPr>
          <w:t>7</w:t>
        </w:r>
      </w:fldSimple>
      <w:r>
        <w:t>. Bubble Trapping Bioreactor Sketch</w:t>
      </w:r>
      <w:bookmarkEnd w:id="100"/>
    </w:p>
    <w:p w14:paraId="46577960" w14:textId="77777777" w:rsidR="001448B8" w:rsidRDefault="001448B8" w:rsidP="00457BCA">
      <w:pPr>
        <w:pStyle w:val="Body"/>
        <w:rPr>
          <w:lang w:val="en-GB"/>
        </w:rPr>
      </w:pPr>
    </w:p>
    <w:p w14:paraId="48FE5556" w14:textId="77777777" w:rsidR="003D5E39" w:rsidRDefault="003D5E39" w:rsidP="00457BCA">
      <w:pPr>
        <w:pStyle w:val="Body"/>
        <w:rPr>
          <w:lang w:val="en-GB"/>
        </w:rPr>
      </w:pPr>
    </w:p>
    <w:p w14:paraId="601C929E" w14:textId="6435DE95" w:rsidR="003D5E39" w:rsidRDefault="003D5E39" w:rsidP="00457BCA">
      <w:pPr>
        <w:pStyle w:val="Body"/>
        <w:rPr>
          <w:lang w:val="en-GB"/>
        </w:rPr>
      </w:pPr>
      <w:r>
        <w:rPr>
          <w:lang w:val="en-GB"/>
        </w:rPr>
        <w:t xml:space="preserve">Although this bioreactor design is more optimal, it can be successful only if the bioreactor is built and proven not to sustain any significant issues during construction within the short time available for this project. Furthermore, bubbles or flow disruptions do not simply represent mechanical inefficiencies; they directly affect cells' ability to remain in suspension, receive nutrients, and obtain oxygen. The presence of bubbles can also increase the shear forces affecting the cells. </w:t>
      </w:r>
    </w:p>
    <w:p w14:paraId="03E51C94" w14:textId="77777777" w:rsidR="00397D41" w:rsidRDefault="00397D41" w:rsidP="00457BCA">
      <w:pPr>
        <w:pStyle w:val="Body"/>
      </w:pPr>
    </w:p>
    <w:p w14:paraId="1C91B0AB" w14:textId="77777777" w:rsidR="003D5E39" w:rsidRDefault="003D5E39" w:rsidP="00457BCA">
      <w:pPr>
        <w:pStyle w:val="Body"/>
      </w:pPr>
    </w:p>
    <w:p w14:paraId="0BD81508" w14:textId="11C80C48" w:rsidR="00D872DC" w:rsidRDefault="00050D15" w:rsidP="00050D15">
      <w:pPr>
        <w:pStyle w:val="Heading2"/>
        <w:numPr>
          <w:ilvl w:val="1"/>
          <w:numId w:val="40"/>
        </w:numPr>
      </w:pPr>
      <w:bookmarkStart w:id="101" w:name="_Toc216063882"/>
      <w:r>
        <w:t>Partial Gravity Solutions</w:t>
      </w:r>
      <w:bookmarkEnd w:id="101"/>
    </w:p>
    <w:p w14:paraId="38C45920" w14:textId="77777777" w:rsidR="00050D15" w:rsidRDefault="00050D15" w:rsidP="00457BCA">
      <w:pPr>
        <w:pStyle w:val="Body"/>
      </w:pPr>
    </w:p>
    <w:p w14:paraId="5E689E3B" w14:textId="01A8F1B8" w:rsidR="00C1316A" w:rsidRDefault="00981979" w:rsidP="00457BCA">
      <w:pPr>
        <w:pStyle w:val="Body"/>
      </w:pPr>
      <w:r>
        <w:t>Regarding</w:t>
      </w:r>
      <w:r w:rsidR="003A595C">
        <w:t xml:space="preserve"> partial gravity, three</w:t>
      </w:r>
      <w:r w:rsidR="00FC599D">
        <w:t xml:space="preserve"> potential solutions are examined. </w:t>
      </w:r>
    </w:p>
    <w:p w14:paraId="5346AB07" w14:textId="77777777" w:rsidR="00E72A93" w:rsidRDefault="00E72A93" w:rsidP="00457BCA">
      <w:pPr>
        <w:pStyle w:val="Body"/>
      </w:pPr>
    </w:p>
    <w:p w14:paraId="06A72EA3" w14:textId="4D5B2F9F" w:rsidR="00A02F99" w:rsidRDefault="00726270" w:rsidP="00050D15">
      <w:pPr>
        <w:pStyle w:val="Heading3"/>
      </w:pPr>
      <w:bookmarkStart w:id="102" w:name="_Toc216063883"/>
      <w:r>
        <w:t xml:space="preserve">Solution </w:t>
      </w:r>
      <w:r w:rsidR="00050D15">
        <w:t>P.</w:t>
      </w:r>
      <w:r w:rsidR="001873E2">
        <w:t>A</w:t>
      </w:r>
      <w:r w:rsidR="00DF2B98">
        <w:t xml:space="preserve">: </w:t>
      </w:r>
      <w:r w:rsidR="00A02F99">
        <w:t>Inclined Plane (</w:t>
      </w:r>
      <w:r w:rsidR="00F42766">
        <w:t>Dual Motor</w:t>
      </w:r>
      <w:r w:rsidR="008F3485">
        <w:t>s</w:t>
      </w:r>
      <w:r w:rsidR="00A02F99">
        <w:t>)</w:t>
      </w:r>
      <w:bookmarkEnd w:id="102"/>
    </w:p>
    <w:p w14:paraId="714FA4F9" w14:textId="77777777" w:rsidR="00A02F99" w:rsidRDefault="00A02F99" w:rsidP="00A02F99"/>
    <w:p w14:paraId="5796BFEA" w14:textId="06B763C2" w:rsidR="00DC6D09" w:rsidRDefault="00AC3017" w:rsidP="00457BCA">
      <w:pPr>
        <w:pStyle w:val="Body"/>
      </w:pPr>
      <w:r>
        <w:t xml:space="preserve">The proposed solution entails </w:t>
      </w:r>
      <w:r w:rsidR="00535669">
        <w:t>enhancing an existing design by developing a</w:t>
      </w:r>
      <w:r w:rsidR="00F75BD3">
        <w:t xml:space="preserve"> partial gravity prototype using </w:t>
      </w:r>
      <w:r w:rsidR="005A3C73">
        <w:t>an</w:t>
      </w:r>
      <w:r>
        <w:t xml:space="preserve"> </w:t>
      </w:r>
      <w:r w:rsidR="005A3C73">
        <w:t>RWV</w:t>
      </w:r>
      <w:r>
        <w:t xml:space="preserve"> </w:t>
      </w:r>
      <w:r w:rsidR="001C1566">
        <w:t xml:space="preserve">on an </w:t>
      </w:r>
      <w:r w:rsidR="00BA21D3">
        <w:t>inclined</w:t>
      </w:r>
      <w:r w:rsidR="001C1566">
        <w:t xml:space="preserve"> plane</w:t>
      </w:r>
      <w:r w:rsidR="0060791D">
        <w:t xml:space="preserve">, </w:t>
      </w:r>
      <w:r>
        <w:t>equipped with a dual-motor system</w:t>
      </w:r>
      <w:r w:rsidR="0002253C">
        <w:t xml:space="preserve"> (refer to</w:t>
      </w:r>
      <w:r w:rsidR="00535669">
        <w:t xml:space="preserve"> </w:t>
      </w:r>
      <w:r w:rsidR="00535669" w:rsidRPr="00535669">
        <w:rPr>
          <w:u w:val="single"/>
        </w:rPr>
        <w:t>Figure 8</w:t>
      </w:r>
      <w:r w:rsidR="0002253C">
        <w:t>)</w:t>
      </w:r>
      <w:r>
        <w:t xml:space="preserve">. </w:t>
      </w:r>
      <w:r w:rsidR="0060791D">
        <w:t xml:space="preserve">The use of the </w:t>
      </w:r>
      <w:r w:rsidR="00F75BD3">
        <w:t>inclined</w:t>
      </w:r>
      <w:r w:rsidR="0060791D">
        <w:t xml:space="preserve"> plane was previously studied and found to be a successful simulation of lunar </w:t>
      </w:r>
      <w:r w:rsidR="0060791D" w:rsidRPr="0043169F">
        <w:t xml:space="preserve">gravity </w:t>
      </w:r>
      <w:r w:rsidR="0005102C">
        <w:fldChar w:fldCharType="begin"/>
      </w:r>
      <w:r w:rsidR="0005102C">
        <w:instrText xml:space="preserve"> ADDIN ZOTERO_ITEM CSL_CITATION {"citationID":"qxChwoRU","properties":{"formattedCitation":"[65]","plainCitation":"[65]","noteIndex":0},"citationItems":[{"id":192,"uris":["http://zotero.org/users/local/V6BayNrH/items/59DYN6TT"],"itemData":{"id":192,"type":"article-journal","abstract":"INTRODUCTION: Humans will eventually return to the Moon and thus there is a need for a ground-based analogue to enable the study of physiological adaptations to lunar gravity. An important unanswered question is whether or not living on the lunar surface will provide adequate loading of the musculoskeletal system to prevent or attenuate the bone loss that is seen in microgravity. Previous simulations have involved tilting subjects to an approximately 9.5 degrees angle to achieve a lunar gravity component parallel to the long-axis of the body. However, subjects in these earlier simulations were not weight-bearing, and thus these protocols did not provide an analogue for load on the musculoskeletal system.\nMETHODS: We present a novel analogue which includes the capability to simulate standing and sitting in a lunar loading environment. A bed oriented at a 9.5 degrees angle was mounted on six linear bearings and was free to travel with one degree of freedom along rails. This allowed approximately 1/6 body weight loading of the feet during standing. \"Lunar\" sitting was also successfully simulated.\nRESULTS: A feasibility study demonstrated that the analogue was tolerated by subjects for 6 d of continuous bed rest and that the reaction forces at the feet during periods of standing were a reasonable simulation of lunar standing. During the 6 d, mean change in the volume of the quadriceps muscles was -1.6% +/- 1.7%.\nDISCUSSION: The proposed analogue would appear to be an acceptable simulation of lunar gravity and deserves further exploration in studies of longer duration.","container-title":"Aviation, Space, and Environmental Medicine","DOI":"10.3357/asem.3472.2013","ISSN":"0095-6562","issue":"11","journalAbbreviation":"Aviat Space Environ Med","language":"eng","note":"PMID: 24279234","page":"1191-1195","source":"PubMed","title":"A novel lunar bed rest analogue","volume":"84","author":[{"family":"Cavanagh","given":"Peter R."},{"family":"Rice","given":"Andrea J."},{"family":"Licata","given":"Angelo A."},{"family":"Kuklis","given":"Matthew M."},{"family":"Novotny","given":"Sara C."},{"family":"Genc","given":"Kerim O."},{"family":"Englehaupt","given":"Ricki K."},{"family":"Hanson","given":"Andrea M."}],"issued":{"date-parts":[["2013",11]]}}}],"schema":"https://github.com/citation-style-language/schema/raw/master/csl-citation.json"} </w:instrText>
      </w:r>
      <w:r w:rsidR="0005102C">
        <w:fldChar w:fldCharType="separate"/>
      </w:r>
      <w:r w:rsidR="0005102C" w:rsidRPr="0005102C">
        <w:t>[65]</w:t>
      </w:r>
      <w:r w:rsidR="0005102C">
        <w:fldChar w:fldCharType="end"/>
      </w:r>
      <w:r w:rsidR="0060791D" w:rsidRPr="0043169F">
        <w:t xml:space="preserve">. </w:t>
      </w:r>
      <w:r w:rsidRPr="0043169F">
        <w:t xml:space="preserve">The </w:t>
      </w:r>
      <w:r>
        <w:t xml:space="preserve">design consists of three components: a foundational structure, a component that securely holds the bioreactor </w:t>
      </w:r>
      <w:r w:rsidR="00730FBA">
        <w:t>and the motor that generates rotational force, and a final system that adjusts</w:t>
      </w:r>
      <w:r>
        <w:t xml:space="preserve"> the angle of the motor and bioreactor to simulate partial gravity. </w:t>
      </w:r>
    </w:p>
    <w:p w14:paraId="2BC137B6" w14:textId="77777777" w:rsidR="00DC6D09" w:rsidRDefault="00DC6D09" w:rsidP="00457BCA">
      <w:pPr>
        <w:pStyle w:val="Body"/>
      </w:pPr>
    </w:p>
    <w:p w14:paraId="7235EE25" w14:textId="77777777" w:rsidR="00DC6D09" w:rsidRDefault="00DC6D09" w:rsidP="00457BCA">
      <w:pPr>
        <w:pStyle w:val="Body"/>
      </w:pPr>
    </w:p>
    <w:p w14:paraId="0C7AAF0A" w14:textId="77777777" w:rsidR="00DC6D09" w:rsidRDefault="00DC6D09" w:rsidP="00DC6D09">
      <w:pPr>
        <w:keepNext/>
        <w:ind w:firstLine="360"/>
        <w:jc w:val="center"/>
      </w:pPr>
      <w:r w:rsidRPr="00DA571A">
        <w:rPr>
          <w:noProof/>
        </w:rPr>
        <w:lastRenderedPageBreak/>
        <w:drawing>
          <wp:inline distT="0" distB="0" distL="0" distR="0" wp14:anchorId="4335DC2A" wp14:editId="044C1DD7">
            <wp:extent cx="2678674" cy="2464380"/>
            <wp:effectExtent l="0" t="0" r="7620" b="0"/>
            <wp:docPr id="1799081052" name="Picture 1" descr="A transparent device with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81052" name="Picture 1" descr="A transparent device with wire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2690756" cy="2475496"/>
                    </a:xfrm>
                    <a:prstGeom prst="rect">
                      <a:avLst/>
                    </a:prstGeom>
                  </pic:spPr>
                </pic:pic>
              </a:graphicData>
            </a:graphic>
          </wp:inline>
        </w:drawing>
      </w:r>
    </w:p>
    <w:p w14:paraId="5999BB9E" w14:textId="2893AF48" w:rsidR="00DC6D09" w:rsidRDefault="00DC6D09" w:rsidP="00DC6D09">
      <w:pPr>
        <w:pStyle w:val="Caption"/>
        <w:jc w:val="left"/>
      </w:pPr>
      <w:bookmarkStart w:id="103" w:name="_Toc216063020"/>
      <w:r>
        <w:t xml:space="preserve">Figure </w:t>
      </w:r>
      <w:fldSimple w:instr=" SEQ Figure \* ARABIC ">
        <w:r w:rsidR="00E36C6C">
          <w:rPr>
            <w:noProof/>
          </w:rPr>
          <w:t>8</w:t>
        </w:r>
      </w:fldSimple>
      <w:r>
        <w:t xml:space="preserve">. </w:t>
      </w:r>
      <w:r w:rsidRPr="004244E1">
        <w:t>Inclined Plane Bioreactor with Dual M</w:t>
      </w:r>
      <w:r>
        <w:t>o</w:t>
      </w:r>
      <w:r w:rsidRPr="004244E1">
        <w:t>tors</w:t>
      </w:r>
      <w:bookmarkEnd w:id="103"/>
    </w:p>
    <w:p w14:paraId="79BF83F2" w14:textId="298208DD" w:rsidR="00DC6D09" w:rsidRDefault="00DC6D09" w:rsidP="005D1C50">
      <w:pPr>
        <w:pStyle w:val="Body"/>
        <w:ind w:firstLine="0"/>
      </w:pPr>
      <w:r w:rsidRPr="00AC2BAD">
        <w:t xml:space="preserve">The figure depicts the </w:t>
      </w:r>
      <w:r w:rsidR="00730FBA">
        <w:t>inclined-plane bioreactor</w:t>
      </w:r>
      <w:r w:rsidRPr="00AC2BAD">
        <w:t xml:space="preserve"> designed by the previous senior design team. Utilizing two motors and an inclined plane, the previous team simulated partial gravity.</w:t>
      </w:r>
    </w:p>
    <w:p w14:paraId="331A350A" w14:textId="77777777" w:rsidR="00730FBA" w:rsidRDefault="00730FBA" w:rsidP="00DC6D09">
      <w:pPr>
        <w:rPr>
          <w:sz w:val="22"/>
          <w:szCs w:val="22"/>
        </w:rPr>
      </w:pPr>
    </w:p>
    <w:p w14:paraId="12D27BC3" w14:textId="77777777" w:rsidR="00730FBA" w:rsidRDefault="00730FBA" w:rsidP="00DC6D09">
      <w:pPr>
        <w:rPr>
          <w:sz w:val="22"/>
          <w:szCs w:val="22"/>
        </w:rPr>
      </w:pPr>
    </w:p>
    <w:p w14:paraId="3139924A" w14:textId="28E473AB" w:rsidR="00730FBA" w:rsidRPr="00AC2BAD" w:rsidRDefault="00730FBA" w:rsidP="00457BCA">
      <w:pPr>
        <w:pStyle w:val="Body"/>
      </w:pPr>
      <w:r>
        <w:t xml:space="preserve">The base will be constructed as a rectangular structure capable of supporting the bioreactor assembly with stability and durability. The main section of the RWV will include a motor attached to the bioreactor to enable rotation, and this assembly will be mounted to the system that adjusts the bioreactor's angle. Next, a camera will be mounted on the same part of the device </w:t>
      </w:r>
      <w:r w:rsidR="006C6328">
        <w:t xml:space="preserve">to accurately simulate the bioreactor's angle and monitor the cells during </w:t>
      </w:r>
      <w:r>
        <w:t>rotation within the RWV. For the final part, a secondary motor capable of adjusting to various angles will be used</w:t>
      </w:r>
      <w:r w:rsidR="006C6328">
        <w:t xml:space="preserve"> and </w:t>
      </w:r>
      <w:r>
        <w:t xml:space="preserve">attached to the bioreactor system. The secondary motor should be able to set angle variations at least at four different positions to mimic the following gravitational conditions: </w:t>
      </w:r>
      <m:oMath>
        <m:r>
          <w:rPr>
            <w:rFonts w:ascii="Cambria Math" w:hAnsi="Cambria Math"/>
            <w:noProof/>
          </w:rPr>
          <m:t>1</m:t>
        </m:r>
        <m:r>
          <w:rPr>
            <w:rFonts w:ascii="Cambria Math" w:hAnsi="Cambria Math"/>
          </w:rPr>
          <m:t>G</m:t>
        </m:r>
      </m:oMath>
      <w:r>
        <w:rPr>
          <w:noProof/>
        </w:rP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Pr>
          <w:noProof/>
        </w:rPr>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Pr>
          <w:noProof/>
        </w:rPr>
        <w:t>,</w:t>
      </w:r>
      <w:r w:rsidRPr="004F7DE7">
        <w:rPr>
          <w:noProof/>
        </w:rPr>
        <w:t xml:space="preserve"> and </w:t>
      </w:r>
      <m:oMath>
        <m:r>
          <m:rPr>
            <m:sty m:val="p"/>
          </m:rPr>
          <w:rPr>
            <w:rFonts w:ascii="Cambria Math" w:hAnsi="Cambria Math"/>
            <w:noProof/>
          </w:rPr>
          <m:t>µ</m:t>
        </m:r>
        <m:r>
          <w:rPr>
            <w:rFonts w:ascii="Cambria Math" w:hAnsi="Cambria Math"/>
          </w:rPr>
          <m:t>G</m:t>
        </m:r>
      </m:oMath>
      <w:r>
        <w:t xml:space="preserve">. The rough sketch of the proposed solution is seen in </w:t>
      </w:r>
      <w:r w:rsidR="00CA1F86">
        <w:rPr>
          <w:u w:val="single"/>
        </w:rPr>
        <w:t>Figure 9</w:t>
      </w:r>
      <w:r>
        <w:t xml:space="preserve">. </w:t>
      </w:r>
    </w:p>
    <w:p w14:paraId="340705EA" w14:textId="77777777" w:rsidR="00DC6D09" w:rsidRDefault="00DC6D09" w:rsidP="00457BCA">
      <w:pPr>
        <w:pStyle w:val="Body"/>
      </w:pPr>
    </w:p>
    <w:p w14:paraId="55A94F8E" w14:textId="77777777" w:rsidR="0006249F" w:rsidRDefault="00041BF2" w:rsidP="0006249F">
      <w:pPr>
        <w:keepNext/>
        <w:jc w:val="center"/>
      </w:pPr>
      <w:r w:rsidRPr="009A54EE">
        <w:rPr>
          <w:b/>
          <w:bCs/>
          <w:noProof/>
          <w:sz w:val="24"/>
          <w:szCs w:val="24"/>
        </w:rPr>
        <w:lastRenderedPageBreak/>
        <w:drawing>
          <wp:inline distT="0" distB="0" distL="0" distR="0" wp14:anchorId="3936382D" wp14:editId="58065448">
            <wp:extent cx="5364974" cy="3054699"/>
            <wp:effectExtent l="0" t="0" r="7620" b="0"/>
            <wp:docPr id="1316517013" name="Picture 4" descr="Diagram of a diagram of a machine&#10;&#10;AI-generated content may be incorrect.">
              <a:extLst xmlns:a="http://schemas.openxmlformats.org/drawingml/2006/main">
                <a:ext uri="{FF2B5EF4-FFF2-40B4-BE49-F238E27FC236}">
                  <a16:creationId xmlns:a16="http://schemas.microsoft.com/office/drawing/2014/main" id="{44598136-1870-21F0-C1F6-882C7FFBCC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17013" name="Picture 4" descr="Diagram of a diagram of a machine&#10;&#10;AI-generated content may be incorrect.">
                      <a:extLst>
                        <a:ext uri="{FF2B5EF4-FFF2-40B4-BE49-F238E27FC236}">
                          <a16:creationId xmlns:a16="http://schemas.microsoft.com/office/drawing/2014/main" id="{44598136-1870-21F0-C1F6-882C7FFBCCE1}"/>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373911" cy="3059788"/>
                    </a:xfrm>
                    <a:prstGeom prst="rect">
                      <a:avLst/>
                    </a:prstGeom>
                  </pic:spPr>
                </pic:pic>
              </a:graphicData>
            </a:graphic>
          </wp:inline>
        </w:drawing>
      </w:r>
    </w:p>
    <w:p w14:paraId="46F161A7" w14:textId="02618508" w:rsidR="00563BA3" w:rsidRDefault="0006249F" w:rsidP="004829B1">
      <w:pPr>
        <w:pStyle w:val="Caption"/>
        <w:jc w:val="left"/>
      </w:pPr>
      <w:bookmarkStart w:id="104" w:name="_Toc216063021"/>
      <w:r>
        <w:t xml:space="preserve">Figure </w:t>
      </w:r>
      <w:fldSimple w:instr=" SEQ Figure \* ARABIC ">
        <w:r w:rsidR="00E36C6C">
          <w:rPr>
            <w:noProof/>
          </w:rPr>
          <w:t>9</w:t>
        </w:r>
      </w:fldSimple>
      <w:r>
        <w:t xml:space="preserve">. </w:t>
      </w:r>
      <w:r w:rsidRPr="00DA74F9">
        <w:t>Rough Sketch of Inclined Plane with Dual Motors</w:t>
      </w:r>
      <w:bookmarkEnd w:id="104"/>
    </w:p>
    <w:p w14:paraId="475F59BA" w14:textId="3D3F07DF" w:rsidR="006E4548" w:rsidRPr="00A51C4A" w:rsidRDefault="006101F1" w:rsidP="005D1C50">
      <w:pPr>
        <w:pStyle w:val="Body"/>
        <w:ind w:firstLine="0"/>
        <w:rPr>
          <w:b/>
          <w:bCs/>
          <w:sz w:val="24"/>
          <w:szCs w:val="24"/>
        </w:rPr>
      </w:pPr>
      <w:r w:rsidRPr="00AC2BAD">
        <w:t xml:space="preserve">The figure illustrates the preliminary sketch of the inclined plane setup with dual motors. The bioreactor is affixed to one motor, while the inclined plane is connected to another motor. The camera is positioned parallel to the bioreactor to ensure </w:t>
      </w:r>
      <w:r w:rsidR="00CA1F86">
        <w:t>the entire bioreactor is captured in view</w:t>
      </w:r>
      <w:r w:rsidRPr="00AC2BAD">
        <w:t xml:space="preserve">. </w:t>
      </w:r>
    </w:p>
    <w:p w14:paraId="6214F801" w14:textId="1171F44A" w:rsidR="006349F3" w:rsidRPr="00AC2BAD" w:rsidRDefault="006349F3" w:rsidP="005D1C50">
      <w:pPr>
        <w:pStyle w:val="Body"/>
      </w:pPr>
    </w:p>
    <w:p w14:paraId="01E1CA1A" w14:textId="7941F27E" w:rsidR="00EF6F66" w:rsidRDefault="007D7167" w:rsidP="005D1C50">
      <w:pPr>
        <w:pStyle w:val="Body"/>
      </w:pPr>
      <w:r>
        <w:t xml:space="preserve">These improvements to the current designs enhance the ability to validate the actual generation of partial gravities. The addition of a camera will enable real-time, accurate observation of cell reactions. Furthermore, this design provides a means for validation through modeling and mathematical analysis to confirm that this configuration produces the desired partial gravity effect for RWV. </w:t>
      </w:r>
    </w:p>
    <w:p w14:paraId="20342EE2" w14:textId="77777777" w:rsidR="00DC6D09" w:rsidRDefault="00DC6D09" w:rsidP="005D1C50">
      <w:pPr>
        <w:pStyle w:val="Body"/>
      </w:pPr>
    </w:p>
    <w:p w14:paraId="09461FF2" w14:textId="77777777" w:rsidR="00DC6D09" w:rsidRPr="00DC6D09" w:rsidRDefault="00DC6D09" w:rsidP="00457BCA">
      <w:pPr>
        <w:pStyle w:val="Body"/>
      </w:pPr>
    </w:p>
    <w:p w14:paraId="748E388E" w14:textId="623851E3" w:rsidR="001873E2" w:rsidRDefault="00A02F99" w:rsidP="00050D15">
      <w:pPr>
        <w:pStyle w:val="Heading3"/>
      </w:pPr>
      <w:bookmarkStart w:id="105" w:name="_Toc216063884"/>
      <w:r>
        <w:t xml:space="preserve">Solution </w:t>
      </w:r>
      <w:r w:rsidR="00050D15">
        <w:t>P.</w:t>
      </w:r>
      <w:r w:rsidR="001873E2">
        <w:t>B</w:t>
      </w:r>
      <w:r>
        <w:t xml:space="preserve">: </w:t>
      </w:r>
      <w:r w:rsidR="004B074B">
        <w:t>Four Centrifugation</w:t>
      </w:r>
      <w:r w:rsidR="005C5AC8">
        <w:t>s</w:t>
      </w:r>
      <w:bookmarkEnd w:id="105"/>
    </w:p>
    <w:p w14:paraId="56D4C972" w14:textId="77777777" w:rsidR="001873E2" w:rsidRDefault="001873E2" w:rsidP="001873E2"/>
    <w:p w14:paraId="5A0DBC67" w14:textId="493DB435" w:rsidR="00181D0B" w:rsidRDefault="00C66130" w:rsidP="00457BCA">
      <w:pPr>
        <w:pStyle w:val="Body"/>
        <w:rPr>
          <w:noProof/>
        </w:rPr>
      </w:pPr>
      <w:r>
        <w:rPr>
          <w:noProof/>
        </w:rPr>
        <w:t xml:space="preserve">The proposed solution concentrates on the centrifugation concept to emulate partial gravity on biological cells. The rationale for employing centrifugation is that </w:t>
      </w:r>
      <w:r w:rsidR="003F5E72">
        <w:rPr>
          <w:noProof/>
        </w:rPr>
        <w:t>centrifugal force generates</w:t>
      </w:r>
      <w:r>
        <w:rPr>
          <w:noProof/>
        </w:rPr>
        <w:t xml:space="preserve"> an apparent gravity during rotational </w:t>
      </w:r>
      <w:r w:rsidRPr="006101F1">
        <w:rPr>
          <w:noProof/>
          <w:color w:val="000000" w:themeColor="text1"/>
        </w:rPr>
        <w:t xml:space="preserve">motion </w:t>
      </w:r>
      <w:r w:rsidR="00694EA2">
        <w:rPr>
          <w:noProof/>
          <w:color w:val="000000" w:themeColor="text1"/>
        </w:rPr>
        <w:fldChar w:fldCharType="begin"/>
      </w:r>
      <w:r w:rsidR="00651C03">
        <w:rPr>
          <w:noProof/>
          <w:color w:val="000000" w:themeColor="text1"/>
        </w:rPr>
        <w:instrText xml:space="preserve"> ADDIN ZOTERO_ITEM CSL_CITATION {"citationID":"0Ela4FXH","properties":{"formattedCitation":"[66]","plainCitation":"[66]","noteIndex":0},"citationItems":[{"id":"hgsqtaGM/TwFP24YF","uris":["http://zotero.org/users/local/V6BayNrH/items/BBSYH9FH"],"itemData":{"id":194,"type":"article-journal","abstract":"In spite of the experience gained in human space flight since Yuri Gagarin's historical flight in 1961, there has yet to be identified a completely effective countermeasure for mitigating the effects of weightlessness on humans. Were astronauts to embark upon a journey to Mars today, the 6-month exposure to weightlessness en route would leave them considerably debilitated, even with the implementation of the suite of piece-meal countermeasures currently employed. Continuous or intermittent exposure to simulated gravitational states on board the spacecraft while traveling to and from Mars, also known as artificial gravity, has the potential for enhancing adaptation to Mars gravity and re-adaptation to Earth gravity. Many physiological functions are adversely affected by the weightless environment of spaceflight because they are calibrated for normal, Earth's gravity. Hence, the concept of artificial gravity is to provide a broad-spectrum replacement for the gravitational forces that naturally occur on the Earth's surface, thereby avoiding the physiological deconditioning that takes place in weightlessness. Because researchers have long been concerned by the adverse sensorimotor effects that occur in weightlessness as well as in rotating environments, additional study of the complex interactions among sensorimotor and other physiological systems in rotating environments must be undertaken both on Earth and in space before artificial gravity can be implemented.","container-title":"Frontiers in systems neuroscience","DOI":"10.3389/fnsys.2015.00092","journalAbbreviation":"Frontiers in systems neuroscience","page":"92","source":"ResearchGate","title":"Artificial gravity as a countermeasure for mitigating physiological deconditioning during long-duration space missions","volume":"9","author":[{"family":"Clément","given":"Gilles"},{"family":"Bukley","given":"Angelia"},{"family":"Paloski","given":"William"}],"issued":{"date-parts":[["2015",6,17]]}}}],"schema":"https://github.com/citation-style-language/schema/raw/master/csl-citation.json"} </w:instrText>
      </w:r>
      <w:r w:rsidR="00694EA2">
        <w:rPr>
          <w:noProof/>
          <w:color w:val="000000" w:themeColor="text1"/>
        </w:rPr>
        <w:fldChar w:fldCharType="separate"/>
      </w:r>
      <w:r w:rsidR="00694EA2" w:rsidRPr="00694EA2">
        <w:t>[66]</w:t>
      </w:r>
      <w:r w:rsidR="00694EA2">
        <w:rPr>
          <w:noProof/>
          <w:color w:val="000000" w:themeColor="text1"/>
        </w:rPr>
        <w:fldChar w:fldCharType="end"/>
      </w:r>
      <w:r w:rsidRPr="006101F1">
        <w:rPr>
          <w:noProof/>
          <w:color w:val="000000" w:themeColor="text1"/>
        </w:rPr>
        <w:t xml:space="preserve">. In fact, a proposed 0.16G acceleration was achieved by connecting two modules via a 300-meter tether and </w:t>
      </w:r>
      <w:r>
        <w:rPr>
          <w:noProof/>
        </w:rPr>
        <w:t xml:space="preserve">rotating them at 1 rpm </w:t>
      </w:r>
      <w:r w:rsidR="00756775">
        <w:rPr>
          <w:noProof/>
        </w:rPr>
        <w:fldChar w:fldCharType="begin"/>
      </w:r>
      <w:r w:rsidR="00756775">
        <w:rPr>
          <w:noProof/>
        </w:rPr>
        <w:instrText xml:space="preserve"> ADDIN ZOTERO_ITEM CSL_CITATION {"citationID":"LtgsUfKm","properties":{"formattedCitation":"[67]","plainCitation":"[67]","noteIndex":0},"citationItems":[{"id":196,"uris":["http://zotero.org/users/local/V6BayNrH/items/ZEYVFEA5"],"itemData":{"id":196,"type":"article-journal","abstract":"In spite of the experience gained in human space flight since Yuri Gagarin's historical flight in 1961, there has yet to be identified a completely effective countermeasure for mitigating the effects of weightlessness on humans. Were astronauts to embark upon a journey to Mars today, the 6-month exposure to weightlessness en route would leave them considerably debilitated, even with the implementation of the suite of piece-meal countermeasures currently employed. Continuous or intermittent exposure to simulated gravitational states on board the spacecraft while traveling to and from Mars, also known as artificial gravity, has the potential for enhancing adaptation to Mars gravity and re-adaptation to Earth gravity. Many physiological functions are adversely affected by the weightless environment of spaceflight because they are calibrated for normal, Earth's gravity. Hence, the concept of artificial gravity is to provide a broad-spectrum replacement for the gravitational forces that naturally occur on the Earth's surface, thereby avoiding the physiological deconditioning that takes place in weightlessness. Because researchers have long been concerned by the adverse sensorimotor effects that occur in weightlessness as well as in rotating environments, additional study of the complex interactions among sensorimotor and other physiological systems in rotating environments must be undertaken both on Earth and in space before artificial gravity can be implemented.","container-title":"Frontiers in systems neuroscience","DOI":"10.3389/fnsys.2015.00092","journalAbbreviation":"Frontiers in systems neuroscience","page":"92","source":"ResearchGate","title":"Artificial gravity as a countermeasure for mitigating physiological deconditioning during long-duration space missions","volume":"9","author":[{"family":"Clément","given":"Gilles"},{"family":"Bukley","given":"Angelia"},{"family":"Paloski","given":"William"}],"issued":{"date-parts":[["2015",6,17]]}}}],"schema":"https://github.com/citation-style-language/schema/raw/master/csl-citation.json"} </w:instrText>
      </w:r>
      <w:r w:rsidR="00756775">
        <w:rPr>
          <w:noProof/>
        </w:rPr>
        <w:fldChar w:fldCharType="separate"/>
      </w:r>
      <w:r w:rsidR="00756775" w:rsidRPr="00756775">
        <w:t>[67]</w:t>
      </w:r>
      <w:r w:rsidR="00756775">
        <w:rPr>
          <w:noProof/>
        </w:rPr>
        <w:fldChar w:fldCharType="end"/>
      </w:r>
      <w:r>
        <w:rPr>
          <w:noProof/>
        </w:rPr>
        <w:t xml:space="preserve">. O’Neill’s 1.8 km radius Stanford torus, spinning at 1 rpm, produced Earth’s gravity in space </w:t>
      </w:r>
      <w:r w:rsidR="004F5FD3">
        <w:rPr>
          <w:noProof/>
        </w:rPr>
        <w:fldChar w:fldCharType="begin"/>
      </w:r>
      <w:r w:rsidR="004F5FD3">
        <w:rPr>
          <w:noProof/>
        </w:rPr>
        <w:instrText xml:space="preserve"> ADDIN ZOTERO_ITEM CSL_CITATION {"citationID":"GD7zTNkm","properties":{"formattedCitation":"[67]","plainCitation":"[67]","noteIndex":0},"citationItems":[{"id":196,"uris":["http://zotero.org/users/local/V6BayNrH/items/ZEYVFEA5"],"itemData":{"id":196,"type":"article-journal","abstract":"In spite of the experience gained in human space flight since Yuri Gagarin's historical flight in 1961, there has yet to be identified a completely effective countermeasure for mitigating the effects of weightlessness on humans. Were astronauts to embark upon a journey to Mars today, the 6-month exposure to weightlessness en route would leave them considerably debilitated, even with the implementation of the suite of piece-meal countermeasures currently employed. Continuous or intermittent exposure to simulated gravitational states on board the spacecraft while traveling to and from Mars, also known as artificial gravity, has the potential for enhancing adaptation to Mars gravity and re-adaptation to Earth gravity. Many physiological functions are adversely affected by the weightless environment of spaceflight because they are calibrated for normal, Earth's gravity. Hence, the concept of artificial gravity is to provide a broad-spectrum replacement for the gravitational forces that naturally occur on the Earth's surface, thereby avoiding the physiological deconditioning that takes place in weightlessness. Because researchers have long been concerned by the adverse sensorimotor effects that occur in weightlessness as well as in rotating environments, additional study of the complex interactions among sensorimotor and other physiological systems in rotating environments must be undertaken both on Earth and in space before artificial gravity can be implemented.","container-title":"Frontiers in systems neuroscience","DOI":"10.3389/fnsys.2015.00092","journalAbbreviation":"Frontiers in systems neuroscience","page":"92","source":"ResearchGate","title":"Artificial gravity as a countermeasure for mitigating physiological deconditioning during long-duration space missions","volume":"9","author":[{"family":"Clément","given":"Gilles"},{"family":"Bukley","given":"Angelia"},{"family":"Paloski","given":"William"}],"issued":{"date-parts":[["2015",6,17]]}}}],"schema":"https://github.com/citation-style-language/schema/raw/master/csl-citation.json"} </w:instrText>
      </w:r>
      <w:r w:rsidR="004F5FD3">
        <w:rPr>
          <w:noProof/>
        </w:rPr>
        <w:fldChar w:fldCharType="separate"/>
      </w:r>
      <w:r w:rsidR="004F5FD3" w:rsidRPr="004F5FD3">
        <w:t>[67]</w:t>
      </w:r>
      <w:r w:rsidR="004F5FD3">
        <w:rPr>
          <w:noProof/>
        </w:rPr>
        <w:fldChar w:fldCharType="end"/>
      </w:r>
      <w:r>
        <w:rPr>
          <w:noProof/>
        </w:rPr>
        <w:t xml:space="preserve">. However, in numerous other examples and proposed solutions, the relationship between rotation and radius </w:t>
      </w:r>
      <w:r w:rsidR="0054604F">
        <w:rPr>
          <w:noProof/>
        </w:rPr>
        <w:t>is closely interdependent</w:t>
      </w:r>
      <w:r>
        <w:rPr>
          <w:noProof/>
        </w:rPr>
        <w:t xml:space="preserve">. The centripetal acceleration is inversely related </w:t>
      </w:r>
      <w:r w:rsidR="009F7F08">
        <w:rPr>
          <w:noProof/>
        </w:rPr>
        <w:t xml:space="preserve">to </w:t>
      </w:r>
      <w:r w:rsidR="00584087">
        <w:rPr>
          <w:noProof/>
        </w:rPr>
        <w:t xml:space="preserve">the tangential velocity when the tangential velocity remains constant, but is directly related when the </w:t>
      </w:r>
      <w:r>
        <w:rPr>
          <w:noProof/>
        </w:rPr>
        <w:t xml:space="preserve">angular velocity remains constant </w:t>
      </w:r>
      <w:r w:rsidR="00F44631">
        <w:rPr>
          <w:noProof/>
        </w:rPr>
        <w:fldChar w:fldCharType="begin"/>
      </w:r>
      <w:r w:rsidR="00F44631">
        <w:rPr>
          <w:noProof/>
        </w:rPr>
        <w:instrText xml:space="preserve"> ADDIN ZOTERO_ITEM CSL_CITATION {"citationID":"mM03Gbnd","properties":{"formattedCitation":"[68]","plainCitation":"[68]","noteIndex":0},"citationItems":[{"id":198,"uris":["http://zotero.org/users/local/V6BayNrH/items/VC8YN6NV"],"itemData":{"id":198,"type":"webpage","title":"Centripetal Acceleration | Physics","URL":"https://courses.lumenlearning.com/suny-physics/chapter/6-2-centripetal-acceleration/","accessed":{"date-parts":[["2025",12,7]]}}}],"schema":"https://github.com/citation-style-language/schema/raw/master/csl-citation.json"} </w:instrText>
      </w:r>
      <w:r w:rsidR="00F44631">
        <w:rPr>
          <w:noProof/>
        </w:rPr>
        <w:fldChar w:fldCharType="separate"/>
      </w:r>
      <w:r w:rsidR="00F44631" w:rsidRPr="00F44631">
        <w:t>[68]</w:t>
      </w:r>
      <w:r w:rsidR="00F44631">
        <w:rPr>
          <w:noProof/>
        </w:rPr>
        <w:fldChar w:fldCharType="end"/>
      </w:r>
      <w:r w:rsidRPr="006101F1">
        <w:rPr>
          <w:noProof/>
          <w:color w:val="000000" w:themeColor="text1"/>
        </w:rPr>
        <w:t xml:space="preserve">. </w:t>
      </w:r>
      <w:r>
        <w:rPr>
          <w:noProof/>
        </w:rPr>
        <w:t xml:space="preserve">Consequently, centrifugation is a valid method </w:t>
      </w:r>
      <w:r w:rsidR="00295BCA">
        <w:rPr>
          <w:noProof/>
        </w:rPr>
        <w:t>for generating</w:t>
      </w:r>
      <w:r>
        <w:rPr>
          <w:noProof/>
        </w:rPr>
        <w:t xml:space="preserve"> partial gravity, which can be as low as 0.</w:t>
      </w:r>
      <w:r w:rsidR="00295BCA">
        <w:rPr>
          <w:noProof/>
        </w:rPr>
        <w:t>001</w:t>
      </w:r>
      <w:r>
        <w:rPr>
          <w:noProof/>
        </w:rPr>
        <w:t>G</w:t>
      </w:r>
      <w:r w:rsidR="00F44631">
        <w:rPr>
          <w:noProof/>
        </w:rPr>
        <w:t xml:space="preserve"> </w:t>
      </w:r>
      <w:r w:rsidR="00A30C4F">
        <w:rPr>
          <w:noProof/>
        </w:rPr>
        <w:fldChar w:fldCharType="begin"/>
      </w:r>
      <w:r w:rsidR="00A30C4F">
        <w:rPr>
          <w:noProof/>
        </w:rPr>
        <w:instrText xml:space="preserve"> ADDIN ZOTERO_ITEM CSL_CITATION {"citationID":"ZBPxme9Z","properties":{"formattedCitation":"[69]","plainCitation":"[69]","noteIndex":0},"citationItems":[{"id":200,"uris":["http://zotero.org/users/local/V6BayNrH/items/D7DWH2ES"],"itemData":{"id":200,"type":"article-journal","abstract":"In this paper, we summarize the current and future research activities that will determine the requirements for implementing artificial gravity (AG) to mitigate the effects of long duration exposure to microgravity on board exploration class space vehicles. NASA and its international partners have developed an AG roadmap that contains a common set of goals, objectives, and milestones. This roadmap includes both ground-based and space-based projects, and involves human subjects as well as animal and cell models. It provides a framework that facilitates opportunities for collaboration using the full range of AG facilities that are available worldwide, and a forum for space physiologists, crew surgeons, astronauts, vehicle designers, and mission planners to review, evaluate, and discuss the issues of incorporating AG technologies into the vehicle design.","container-title":"npj Microgravity","DOI":"10.1038/s41526-017-0034-8","ISSN":"2373-8065","issue":"1","language":"en","license":"2017 The Author(s)","note":"publisher: Nature Publishing Group","page":"29","source":"www.nature.com","title":"International roadmap for artificial gravity research","volume":"3","author":[{"family":"Clément","given":"Gilles"}],"issued":{"date-parts":[["2017",11,24]]}}}],"schema":"https://github.com/citation-style-language/schema/raw/master/csl-citation.json"} </w:instrText>
      </w:r>
      <w:r w:rsidR="00A30C4F">
        <w:rPr>
          <w:noProof/>
        </w:rPr>
        <w:fldChar w:fldCharType="separate"/>
      </w:r>
      <w:r w:rsidR="00A30C4F" w:rsidRPr="00A30C4F">
        <w:t>[69]</w:t>
      </w:r>
      <w:r w:rsidR="00A30C4F">
        <w:rPr>
          <w:noProof/>
        </w:rPr>
        <w:fldChar w:fldCharType="end"/>
      </w:r>
      <w:r>
        <w:rPr>
          <w:noProof/>
        </w:rPr>
        <w:t xml:space="preserve">. </w:t>
      </w:r>
      <w:r w:rsidR="00E86F77">
        <w:rPr>
          <w:noProof/>
        </w:rPr>
        <w:t>However, during centrifugation, it is</w:t>
      </w:r>
      <w:r w:rsidR="00425785">
        <w:rPr>
          <w:noProof/>
        </w:rPr>
        <w:t xml:space="preserve"> </w:t>
      </w:r>
      <w:r w:rsidR="00D63601">
        <w:rPr>
          <w:noProof/>
        </w:rPr>
        <w:t>crucial</w:t>
      </w:r>
      <w:r w:rsidR="00425785">
        <w:rPr>
          <w:noProof/>
        </w:rPr>
        <w:t xml:space="preserve"> to rotate the system around its own axis to </w:t>
      </w:r>
      <w:r w:rsidR="00295BCA">
        <w:rPr>
          <w:noProof/>
        </w:rPr>
        <w:t>prevent</w:t>
      </w:r>
      <w:r w:rsidR="00D63601">
        <w:rPr>
          <w:noProof/>
        </w:rPr>
        <w:t xml:space="preserve"> sedimentation, as </w:t>
      </w:r>
      <w:r w:rsidR="00295BCA">
        <w:rPr>
          <w:noProof/>
        </w:rPr>
        <w:t>shown</w:t>
      </w:r>
      <w:r w:rsidR="00D63601">
        <w:rPr>
          <w:noProof/>
        </w:rPr>
        <w:t xml:space="preserve"> in </w:t>
      </w:r>
      <w:r w:rsidR="006101F1" w:rsidRPr="006101F1">
        <w:rPr>
          <w:noProof/>
          <w:u w:val="single"/>
        </w:rPr>
        <w:t>Figure 10</w:t>
      </w:r>
      <w:r w:rsidR="006A1E44">
        <w:rPr>
          <w:noProof/>
        </w:rPr>
        <w:t xml:space="preserve"> </w:t>
      </w:r>
      <w:r w:rsidR="006D0221">
        <w:rPr>
          <w:noProof/>
        </w:rPr>
        <w:fldChar w:fldCharType="begin"/>
      </w:r>
      <w:r w:rsidR="006D0221">
        <w:rPr>
          <w:noProof/>
        </w:rPr>
        <w:instrText xml:space="preserve"> ADDIN ZOTERO_ITEM CSL_CITATION {"citationID":"OBqJFLxO","properties":{"formattedCitation":"[70]","plainCitation":"[70]","noteIndex":0},"citationItems":[{"id":202,"uris":["http://zotero.org/users/local/V6BayNrH/items/M2TELPXQ"],"itemData":{"id":202,"type":"article-journal","abstract":"This article reviews the most recent literature addressing the analytical methods applied for trihalomethanes (THMs) determination in water samples. This analysis is usually performed with gas chromatography (GC) combined with a preconcentration step. The detectors most widely used in this type of analyses are mass spectrometers (MS) and electron capture detectors (ECD). Here, we review the analytical characteristics, the time required for analysis, and the simplicity of the optimised methods. The main difference between these methods lies in the sample pretreatment step; therefore, special emphasis is placed on this aspect. The techniques covered are direct aqueous injection (DAI), liquid-liquid extraction (LLE), headspace (HS), and membrane-based techniques. We also review the main chromatographic columns employed and consider novel aspects of chromatographic analysis, such as the use of fast gas chromatography (FGC). Concerning the detection step, besides the common techniques, the use of uncommon detectors such as fluorescence detector, pulsed discharge photoionization detector (PDPID), dry electrolytic conductivity detector (DELCD), atomic emission detector (AED) and inductively coupled plasma-mass spectrometry (ICP-MS) for this type of analysis is described.","container-title":"Analytica chimica acta","DOI":"10.1016/j.aca.2008.09.042","journalAbbreviation":"Analytica chimica acta","page":"6-23","source":"ResearchGate","title":"Determination of trihalomethanes in water samples: A review","title-short":"Determination of trihalomethanes in water samples","volume":"629","author":[{"family":"Pérez-Pavón","given":"José-Luis"},{"family":"Herrero-Martín","given":"Sara"},{"family":"Pinto","given":"Carmelo"},{"family":"Cordero","given":"Bernardo"}],"issued":{"date-parts":[["2008",12,1]]}}}],"schema":"https://github.com/citation-style-language/schema/raw/master/csl-citation.json"} </w:instrText>
      </w:r>
      <w:r w:rsidR="006D0221">
        <w:rPr>
          <w:noProof/>
        </w:rPr>
        <w:fldChar w:fldCharType="separate"/>
      </w:r>
      <w:r w:rsidR="006D0221" w:rsidRPr="006D0221">
        <w:t>[70]</w:t>
      </w:r>
      <w:r w:rsidR="006D0221">
        <w:rPr>
          <w:noProof/>
        </w:rPr>
        <w:fldChar w:fldCharType="end"/>
      </w:r>
      <w:r w:rsidR="00D63601">
        <w:rPr>
          <w:noProof/>
        </w:rPr>
        <w:t>.</w:t>
      </w:r>
    </w:p>
    <w:p w14:paraId="219F9A3E" w14:textId="77777777" w:rsidR="009B2E90" w:rsidRDefault="009B2E90" w:rsidP="00457BCA">
      <w:pPr>
        <w:pStyle w:val="Body"/>
        <w:rPr>
          <w:noProof/>
        </w:rPr>
      </w:pPr>
    </w:p>
    <w:p w14:paraId="2158D5C1" w14:textId="77777777" w:rsidR="006101F1" w:rsidRDefault="003A65D8" w:rsidP="005D1C50">
      <w:pPr>
        <w:pStyle w:val="Body"/>
        <w:jc w:val="center"/>
      </w:pPr>
      <w:r w:rsidRPr="003A65D8">
        <w:rPr>
          <w:noProof/>
        </w:rPr>
        <w:lastRenderedPageBreak/>
        <w:drawing>
          <wp:inline distT="0" distB="0" distL="0" distR="0" wp14:anchorId="5C66DD4D" wp14:editId="0BAEAD68">
            <wp:extent cx="3157870" cy="1950390"/>
            <wp:effectExtent l="0" t="0" r="4445" b="0"/>
            <wp:docPr id="171216233" name="Picture 1" descr="A diagram of a test tub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16233" name="Picture 1" descr="A diagram of a test tube&#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3166626" cy="1955798"/>
                    </a:xfrm>
                    <a:prstGeom prst="rect">
                      <a:avLst/>
                    </a:prstGeom>
                  </pic:spPr>
                </pic:pic>
              </a:graphicData>
            </a:graphic>
          </wp:inline>
        </w:drawing>
      </w:r>
    </w:p>
    <w:p w14:paraId="09A2B144" w14:textId="654AA1FF" w:rsidR="00E677B2" w:rsidRDefault="006101F1" w:rsidP="00295BCA">
      <w:pPr>
        <w:pStyle w:val="Caption"/>
        <w:jc w:val="left"/>
        <w:rPr>
          <w:noProof/>
        </w:rPr>
      </w:pPr>
      <w:bookmarkStart w:id="106" w:name="_Toc216063022"/>
      <w:r>
        <w:t xml:space="preserve">Figure </w:t>
      </w:r>
      <w:fldSimple w:instr=" SEQ Figure \* ARABIC ">
        <w:r w:rsidR="00E36C6C">
          <w:rPr>
            <w:noProof/>
          </w:rPr>
          <w:t>10</w:t>
        </w:r>
      </w:fldSimple>
      <w:r>
        <w:t xml:space="preserve">. </w:t>
      </w:r>
      <w:r w:rsidRPr="00DE4F38">
        <w:t>Schematic Diagram of Centrifugation to Settle Particles</w:t>
      </w:r>
      <w:bookmarkEnd w:id="106"/>
    </w:p>
    <w:p w14:paraId="1791E1C3" w14:textId="77777777" w:rsidR="00E677B2" w:rsidRDefault="00E677B2" w:rsidP="00457BCA">
      <w:pPr>
        <w:pStyle w:val="Body"/>
        <w:rPr>
          <w:noProof/>
        </w:rPr>
      </w:pPr>
    </w:p>
    <w:p w14:paraId="1554E52B" w14:textId="3FFEFD1A" w:rsidR="00A2770D" w:rsidRDefault="004F0E70" w:rsidP="00457BCA">
      <w:pPr>
        <w:pStyle w:val="Body"/>
        <w:rPr>
          <w:noProof/>
        </w:rPr>
      </w:pPr>
      <w:r>
        <w:rPr>
          <w:noProof/>
        </w:rPr>
        <w:t xml:space="preserve">The proposed solution emphasizes the </w:t>
      </w:r>
      <w:r w:rsidR="0032125A">
        <w:rPr>
          <w:noProof/>
        </w:rPr>
        <w:t>ability to use a set of rotating bioreactors tailored to</w:t>
      </w:r>
      <w:r>
        <w:rPr>
          <w:noProof/>
        </w:rPr>
        <w:t xml:space="preserve"> specific gravitational forces. As the system encompasses four distinct gravity levels, the solution entails four separate bioreactors, each stabilized </w:t>
      </w:r>
      <w:r w:rsidR="009B4B86">
        <w:rPr>
          <w:noProof/>
        </w:rPr>
        <w:t xml:space="preserve">with </w:t>
      </w:r>
      <w:r w:rsidR="008A63AA">
        <w:rPr>
          <w:noProof/>
        </w:rPr>
        <w:t>its</w:t>
      </w:r>
      <w:r w:rsidR="009B4B86">
        <w:rPr>
          <w:noProof/>
        </w:rPr>
        <w:t xml:space="preserve"> own </w:t>
      </w:r>
      <w:r w:rsidR="008A63AA">
        <w:rPr>
          <w:noProof/>
        </w:rPr>
        <w:t>diameter.</w:t>
      </w:r>
      <w:r>
        <w:rPr>
          <w:noProof/>
        </w:rPr>
        <w:t xml:space="preserve"> These bioreactors would feature varying radii, enabling the simulation of partial gravity without subjecting the cells to undue shear stress from rotational motion and friction within the medium. Additionally, each bioreactor would be equipped with its own motor. Regarding the observational equipment, a camera will be positioned to provide a frontal view of all bioreactor surfaces, extending from the base of the prototype in an L-shaped configuration to encompass all units. </w:t>
      </w:r>
      <w:r w:rsidR="00E677B2" w:rsidRPr="00E677B2">
        <w:rPr>
          <w:noProof/>
          <w:u w:val="single"/>
        </w:rPr>
        <w:t>Figure 11</w:t>
      </w:r>
      <w:r>
        <w:rPr>
          <w:noProof/>
        </w:rPr>
        <w:t xml:space="preserve"> illustrates the overall </w:t>
      </w:r>
      <w:r w:rsidR="00627A41">
        <w:rPr>
          <w:noProof/>
        </w:rPr>
        <w:t>design schematic</w:t>
      </w:r>
      <w:r w:rsidR="00A2770D">
        <w:rPr>
          <w:noProof/>
        </w:rPr>
        <w:t xml:space="preserve">. </w:t>
      </w:r>
    </w:p>
    <w:p w14:paraId="6EC284CB" w14:textId="77777777" w:rsidR="00E677B2" w:rsidRDefault="00E677B2" w:rsidP="00457BCA">
      <w:pPr>
        <w:pStyle w:val="Body"/>
      </w:pPr>
      <w:r w:rsidRPr="00E677B2">
        <w:rPr>
          <w:noProof/>
        </w:rPr>
        <w:drawing>
          <wp:inline distT="0" distB="0" distL="0" distR="0" wp14:anchorId="498DA77F" wp14:editId="4B570DB0">
            <wp:extent cx="5967416" cy="3273153"/>
            <wp:effectExtent l="0" t="0" r="0" b="3810"/>
            <wp:docPr id="1942734733" name="Picture 4" descr="A diagram of a machine&#10;&#10;AI-generated content may be incorrect.">
              <a:extLst xmlns:a="http://schemas.openxmlformats.org/drawingml/2006/main">
                <a:ext uri="{FF2B5EF4-FFF2-40B4-BE49-F238E27FC236}">
                  <a16:creationId xmlns:a16="http://schemas.microsoft.com/office/drawing/2014/main" id="{E7DBA6F9-9137-944F-85A2-D846A6E8A6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734733" name="Picture 4" descr="A diagram of a machine&#10;&#10;AI-generated content may be incorrect.">
                      <a:extLst>
                        <a:ext uri="{FF2B5EF4-FFF2-40B4-BE49-F238E27FC236}">
                          <a16:creationId xmlns:a16="http://schemas.microsoft.com/office/drawing/2014/main" id="{E7DBA6F9-9137-944F-85A2-D846A6E8A631}"/>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968570" cy="3273786"/>
                    </a:xfrm>
                    <a:prstGeom prst="rect">
                      <a:avLst/>
                    </a:prstGeom>
                  </pic:spPr>
                </pic:pic>
              </a:graphicData>
            </a:graphic>
          </wp:inline>
        </w:drawing>
      </w:r>
    </w:p>
    <w:p w14:paraId="27D2CE20" w14:textId="6CAA2E64" w:rsidR="00041BF2" w:rsidRDefault="00E677B2" w:rsidP="00E677B2">
      <w:pPr>
        <w:pStyle w:val="Caption"/>
        <w:rPr>
          <w:noProof/>
        </w:rPr>
      </w:pPr>
      <w:bookmarkStart w:id="107" w:name="_Toc216063023"/>
      <w:r>
        <w:t xml:space="preserve">Figure </w:t>
      </w:r>
      <w:fldSimple w:instr=" SEQ Figure \* ARABIC ">
        <w:r w:rsidR="00E36C6C">
          <w:rPr>
            <w:noProof/>
          </w:rPr>
          <w:t>11</w:t>
        </w:r>
      </w:fldSimple>
      <w:r>
        <w:t xml:space="preserve">. </w:t>
      </w:r>
      <w:r w:rsidRPr="000F3DD5">
        <w:t>Rough Sketch of the Centrifugation Solution</w:t>
      </w:r>
      <w:bookmarkEnd w:id="107"/>
    </w:p>
    <w:p w14:paraId="47D05EB2" w14:textId="2DA1EE4E" w:rsidR="00D763FF" w:rsidRPr="00AC2BAD" w:rsidRDefault="001027AB" w:rsidP="005D1C50">
      <w:pPr>
        <w:pStyle w:val="Body"/>
        <w:ind w:firstLine="0"/>
        <w:rPr>
          <w:noProof/>
        </w:rPr>
      </w:pPr>
      <w:r w:rsidRPr="00AC2BAD">
        <w:rPr>
          <w:noProof/>
        </w:rPr>
        <w:t>There are four different bioreactors with different diameters</w:t>
      </w:r>
      <w:r w:rsidR="006836E7" w:rsidRPr="00AC2BAD">
        <w:rPr>
          <w:noProof/>
        </w:rPr>
        <w:t>, each attached to a motor</w:t>
      </w:r>
      <w:r w:rsidR="0093603D" w:rsidRPr="00AC2BAD">
        <w:rPr>
          <w:noProof/>
        </w:rPr>
        <w:t xml:space="preserve">. All the bioreactors are held in place by a </w:t>
      </w:r>
      <w:r w:rsidR="006B27DF" w:rsidRPr="00AC2BAD">
        <w:rPr>
          <w:noProof/>
        </w:rPr>
        <w:t xml:space="preserve">vertical </w:t>
      </w:r>
      <w:r w:rsidR="00E44B0F" w:rsidRPr="00AC2BAD">
        <w:rPr>
          <w:noProof/>
        </w:rPr>
        <w:t xml:space="preserve">plane. The camera is placed to view the </w:t>
      </w:r>
      <w:r w:rsidR="0087763D" w:rsidRPr="00AC2BAD">
        <w:rPr>
          <w:noProof/>
        </w:rPr>
        <w:t>whole circumference of all the bioreactors</w:t>
      </w:r>
      <w:r w:rsidR="00E677B2" w:rsidRPr="00AC2BAD">
        <w:rPr>
          <w:noProof/>
        </w:rPr>
        <w:t>.</w:t>
      </w:r>
    </w:p>
    <w:p w14:paraId="22472EBB" w14:textId="77777777" w:rsidR="00F452D0" w:rsidRDefault="00F452D0" w:rsidP="00457BCA">
      <w:pPr>
        <w:pStyle w:val="Body"/>
        <w:rPr>
          <w:noProof/>
        </w:rPr>
      </w:pPr>
    </w:p>
    <w:p w14:paraId="07C4F3FF" w14:textId="77777777" w:rsidR="00A8172B" w:rsidRDefault="00A8172B" w:rsidP="00A8172B"/>
    <w:p w14:paraId="68B1D210" w14:textId="0D1940B9" w:rsidR="00A02F99" w:rsidRDefault="001873E2" w:rsidP="00050D15">
      <w:pPr>
        <w:pStyle w:val="Heading3"/>
      </w:pPr>
      <w:bookmarkStart w:id="108" w:name="_Toc216063885"/>
      <w:r>
        <w:t xml:space="preserve">Solution </w:t>
      </w:r>
      <w:r w:rsidR="00050D15">
        <w:t>P.</w:t>
      </w:r>
      <w:r>
        <w:t xml:space="preserve">C: </w:t>
      </w:r>
      <w:r w:rsidR="00A02F99">
        <w:t xml:space="preserve">Inclined Plane </w:t>
      </w:r>
      <w:r w:rsidR="00C74DFF">
        <w:t>(Single Motor)</w:t>
      </w:r>
      <w:bookmarkEnd w:id="108"/>
    </w:p>
    <w:p w14:paraId="067697BB" w14:textId="77777777" w:rsidR="00181292" w:rsidRDefault="00181292" w:rsidP="00457BCA">
      <w:pPr>
        <w:pStyle w:val="Body"/>
      </w:pPr>
    </w:p>
    <w:p w14:paraId="240446E5" w14:textId="0BF6BE2E" w:rsidR="00A02F99" w:rsidRDefault="00001193" w:rsidP="00457BCA">
      <w:pPr>
        <w:pStyle w:val="Body"/>
      </w:pPr>
      <w:r>
        <w:t xml:space="preserve">This proposed solution </w:t>
      </w:r>
      <w:r w:rsidR="00A22D9D">
        <w:t>outlines</w:t>
      </w:r>
      <w:r>
        <w:t xml:space="preserve"> the </w:t>
      </w:r>
      <w:r w:rsidR="00A22D9D">
        <w:t>use</w:t>
      </w:r>
      <w:r>
        <w:t xml:space="preserve"> of an </w:t>
      </w:r>
      <w:r w:rsidR="00403EFF">
        <w:t>inclined-plane single-motor bioreactor equipped with an integrated camera monitoring system</w:t>
      </w:r>
      <w:r>
        <w:t xml:space="preserve"> as an innovative approach </w:t>
      </w:r>
      <w:r w:rsidR="00A22D9D">
        <w:t>to</w:t>
      </w:r>
      <w:r>
        <w:t xml:space="preserve"> enhancing the efficiency of cell culture processes. The system is engineered to optimize mixing, oxygen transfer, and gentle agitation—all vital for the proliferation of cells in suspension under partial gravity conditions. These hydrodynamic parameters can be </w:t>
      </w:r>
      <w:r w:rsidR="00403EFF">
        <w:t xml:space="preserve">quantified using </w:t>
      </w:r>
      <w:r>
        <w:t xml:space="preserve">specific power input (P/V), which correlates motor power with culture volume and serves as an essential metric to ensure proper mixing while preventing excessive shear forces. By maintaining P/V within the ranges established for mammalian and microbial culture systems, the design </w:t>
      </w:r>
      <w:r w:rsidR="008E1C4A">
        <w:t xml:space="preserve">aims to balance nutrient and gas transfer requirements while safeguarding </w:t>
      </w:r>
      <w:r>
        <w:t xml:space="preserve">sensitive cell cultures </w:t>
      </w:r>
      <w:r w:rsidR="00715032">
        <w:fldChar w:fldCharType="begin"/>
      </w:r>
      <w:r w:rsidR="00715032">
        <w:instrText xml:space="preserve"> ADDIN ZOTERO_ITEM CSL_CITATION {"citationID":"fT6imV8g","properties":{"formattedCitation":"[71]","plainCitation":"[71]","noteIndex":0},"citationItems":[{"id":204,"uris":["http://zotero.org/users/local/V6BayNrH/items/6MKR3G5G"],"itemData":{"id":204,"type":"webpage","abstract":"a systems engineering approach to design and develop single-use stirred-tank bioreactors incorporating a cubical biocontainer","container-title":"BioProcess International","language":"en","title":"Design and Performance of Single-Use, Stirred-Tank Bioreactors","URL":"https://www.bioprocessintl.com/single-use/design-and-performance-of-single-use-stirred-tank-bioreactors","accessed":{"date-parts":[["2025",12,7]]}}}],"schema":"https://github.com/citation-style-language/schema/raw/master/csl-citation.json"} </w:instrText>
      </w:r>
      <w:r w:rsidR="00715032">
        <w:fldChar w:fldCharType="separate"/>
      </w:r>
      <w:r w:rsidR="00715032" w:rsidRPr="00715032">
        <w:t>[71]</w:t>
      </w:r>
      <w:r w:rsidR="00715032">
        <w:fldChar w:fldCharType="end"/>
      </w:r>
      <w:r>
        <w:t>.</w:t>
      </w:r>
    </w:p>
    <w:p w14:paraId="296FAA76" w14:textId="77777777" w:rsidR="00ED7A33" w:rsidRDefault="00ED7A33" w:rsidP="00457BCA">
      <w:pPr>
        <w:pStyle w:val="Body"/>
      </w:pPr>
    </w:p>
    <w:p w14:paraId="1CA08284" w14:textId="5A2F3F0E" w:rsidR="7FEA49CD" w:rsidRDefault="00EB2AE0" w:rsidP="00457BCA">
      <w:pPr>
        <w:pStyle w:val="Body"/>
      </w:pPr>
      <w:r>
        <w:t xml:space="preserve">For real-time visualization, the system will incorporate a </w:t>
      </w:r>
      <w:r w:rsidR="00A22D9D">
        <w:t>camera</w:t>
      </w:r>
      <w:r>
        <w:t xml:space="preserve"> with adjustable focus and LED illumination to ensure uniform brightfield imaging. To maintain consistent image quality during bioreactor operation, the </w:t>
      </w:r>
      <w:r w:rsidR="00A22D9D">
        <w:t>camera</w:t>
      </w:r>
      <w:r>
        <w:t xml:space="preserve"> shall be mounted directly </w:t>
      </w:r>
      <w:r w:rsidR="004C6320">
        <w:t>to the rotating vessel assembly, thereby following the vessel’s motion and orientation changes</w:t>
      </w:r>
      <w:r>
        <w:t xml:space="preserve">. This methodology </w:t>
      </w:r>
      <w:r w:rsidR="00C03AC4">
        <w:t>ensures the camera maintains</w:t>
      </w:r>
      <w:r>
        <w:t xml:space="preserve"> a constant field of view relative to the culture. The camera is affixed using a gimbal-like </w:t>
      </w:r>
      <w:r w:rsidR="004C6320">
        <w:t xml:space="preserve">(think of a movable selfie stick) </w:t>
      </w:r>
      <w:r>
        <w:t xml:space="preserve">system, which </w:t>
      </w:r>
      <w:r w:rsidR="00C03AC4">
        <w:t xml:space="preserve">keeps the lens </w:t>
      </w:r>
      <w:r>
        <w:t xml:space="preserve">aligned with the observation window throughout the entire range of vessel motion. </w:t>
      </w:r>
    </w:p>
    <w:p w14:paraId="7BD201DF" w14:textId="232CC481" w:rsidR="002631DF" w:rsidRDefault="002631DF" w:rsidP="00457BCA">
      <w:pPr>
        <w:pStyle w:val="Body"/>
      </w:pPr>
    </w:p>
    <w:p w14:paraId="4092FC2D" w14:textId="5B507DCF" w:rsidR="7FEA49CD" w:rsidRDefault="00CA0134" w:rsidP="00457BCA">
      <w:pPr>
        <w:pStyle w:val="Body"/>
      </w:pPr>
      <w:r>
        <w:t xml:space="preserve">The </w:t>
      </w:r>
      <w:r w:rsidR="00C03AC4">
        <w:t xml:space="preserve">bioreactor's control is handled by a microcontroller platform, such as an </w:t>
      </w:r>
      <w:r>
        <w:t xml:space="preserve">Arduino, which regulates motor speed, acquires sensor data, and operates the camera. Data logging facilitates the export of sensor readings and image sequences for subsequent analysis. Safety features </w:t>
      </w:r>
      <w:r w:rsidR="00EE4419">
        <w:t>include overcurrent</w:t>
      </w:r>
      <w:r>
        <w:t xml:space="preserve"> protection, temperature cutoffs, and emergency stop mechanisms to ensure the safety of both the vessel and </w:t>
      </w:r>
      <w:r w:rsidR="00EE4419">
        <w:t>its</w:t>
      </w:r>
      <w:r>
        <w:t xml:space="preserve"> cultural contents. </w:t>
      </w:r>
    </w:p>
    <w:p w14:paraId="2F83BF20" w14:textId="77777777" w:rsidR="00ED7A33" w:rsidRDefault="00ED7A33" w:rsidP="00457BCA">
      <w:pPr>
        <w:pStyle w:val="Body"/>
      </w:pPr>
    </w:p>
    <w:p w14:paraId="16E8EA25" w14:textId="4F531DFD" w:rsidR="761A79A4" w:rsidRPr="005C3E1B" w:rsidRDefault="008F3485" w:rsidP="00457BCA">
      <w:pPr>
        <w:pStyle w:val="Body"/>
      </w:pPr>
      <w:r>
        <w:t xml:space="preserve">The </w:t>
      </w:r>
      <w:r w:rsidR="009D534F">
        <w:t>rotation and tilt operation using a single motor effectively facilitates controlled vessel rotation; however, it offers</w:t>
      </w:r>
      <w:r>
        <w:t xml:space="preserve"> limited flexibility in adjusting the vessel's angle. In the simplest configuration, the motor drives the vessel at a fixed RPM</w:t>
      </w:r>
      <w:r w:rsidR="009A14A9">
        <w:t>,</w:t>
      </w:r>
      <w:r>
        <w:t xml:space="preserve"> while the axis of rotation remains stationary</w:t>
      </w:r>
      <w:r w:rsidR="009A14A9">
        <w:t>;</w:t>
      </w:r>
      <w:r>
        <w:t xml:space="preserve"> the angle relative to gravity </w:t>
      </w:r>
      <w:r w:rsidR="009A14A9">
        <w:t xml:space="preserve">is </w:t>
      </w:r>
      <w:r>
        <w:t xml:space="preserve">mechanically </w:t>
      </w:r>
      <w:r w:rsidR="009A14A9">
        <w:t>preset</w:t>
      </w:r>
      <w:r>
        <w:t xml:space="preserve"> on the mounting frame. This configuration indicates that the speed and angle cannot be adjusted simultaneously, as the motor can execute only one function at a time. More sophisticated systems, such as differential gears, could be implemented; </w:t>
      </w:r>
      <w:r w:rsidR="007219D0">
        <w:t>however, they</w:t>
      </w:r>
      <w:r>
        <w:t xml:space="preserve"> introduce additional mechanical complexity, thereby reducing overall efficiency</w:t>
      </w:r>
      <w:r w:rsidR="006E1226">
        <w:t xml:space="preserve"> </w:t>
      </w:r>
      <w:r w:rsidR="006E1226">
        <w:fldChar w:fldCharType="begin"/>
      </w:r>
      <w:r w:rsidR="006E1226">
        <w:instrText xml:space="preserve"> ADDIN ZOTERO_ITEM CSL_CITATION {"citationID":"yXE14XHy","properties":{"formattedCitation":"[71]","plainCitation":"[71]","noteIndex":0},"citationItems":[{"id":204,"uris":["http://zotero.org/users/local/V6BayNrH/items/6MKR3G5G"],"itemData":{"id":204,"type":"webpage","abstract":"a systems engineering approach to design and develop single-use stirred-tank bioreactors incorporating a cubical biocontainer","container-title":"BioProcess International","language":"en","title":"Design and Performance of Single-Use, Stirred-Tank Bioreactors","URL":"https://www.bioprocessintl.com/single-use/design-and-performance-of-single-use-stirred-tank-bioreactors","accessed":{"date-parts":[["2025",12,7]]}}}],"schema":"https://github.com/citation-style-language/schema/raw/master/csl-citation.json"} </w:instrText>
      </w:r>
      <w:r w:rsidR="006E1226">
        <w:fldChar w:fldCharType="separate"/>
      </w:r>
      <w:r w:rsidR="006E1226" w:rsidRPr="006E1226">
        <w:t>[71]</w:t>
      </w:r>
      <w:r w:rsidR="006E1226">
        <w:fldChar w:fldCharType="end"/>
      </w:r>
      <w:r>
        <w:t>.</w:t>
      </w:r>
      <w:r w:rsidR="00D33742">
        <w:t xml:space="preserve"> A rough sketch of the </w:t>
      </w:r>
      <w:r w:rsidR="005C3E1B">
        <w:t>solution is seen in</w:t>
      </w:r>
      <w:r w:rsidR="006E1226">
        <w:t xml:space="preserve"> </w:t>
      </w:r>
      <w:r w:rsidR="006E1226" w:rsidRPr="006E1226">
        <w:rPr>
          <w:u w:val="single"/>
        </w:rPr>
        <w:t>Figure 12</w:t>
      </w:r>
      <w:r w:rsidR="005C3E1B" w:rsidRPr="005C3E1B">
        <w:t>.</w:t>
      </w:r>
    </w:p>
    <w:p w14:paraId="5FC48F9C" w14:textId="77777777" w:rsidR="00F3404D" w:rsidRDefault="00F3404D" w:rsidP="00457BCA">
      <w:pPr>
        <w:pStyle w:val="Body"/>
      </w:pPr>
    </w:p>
    <w:p w14:paraId="133785E3" w14:textId="50CE3683" w:rsidR="00670730" w:rsidRDefault="00F2390F" w:rsidP="00F2390F">
      <w:pPr>
        <w:keepNext/>
        <w:jc w:val="center"/>
      </w:pPr>
      <w:r w:rsidRPr="00F2390F">
        <w:rPr>
          <w:noProof/>
        </w:rPr>
        <w:lastRenderedPageBreak/>
        <w:drawing>
          <wp:inline distT="0" distB="0" distL="0" distR="0" wp14:anchorId="120E10F7" wp14:editId="20330175">
            <wp:extent cx="5280992" cy="3139559"/>
            <wp:effectExtent l="0" t="0" r="0" b="3810"/>
            <wp:docPr id="13" name="Picture 12" descr="Diagram of a machine with arrows&#10;&#10;AI-generated content may be incorrect.">
              <a:extLst xmlns:a="http://schemas.openxmlformats.org/drawingml/2006/main">
                <a:ext uri="{FF2B5EF4-FFF2-40B4-BE49-F238E27FC236}">
                  <a16:creationId xmlns:a16="http://schemas.microsoft.com/office/drawing/2014/main" id="{79DB6ACC-EFBD-5000-BC57-9E93D4BBB8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Diagram of a machine with arrows&#10;&#10;AI-generated content may be incorrect.">
                      <a:extLst>
                        <a:ext uri="{FF2B5EF4-FFF2-40B4-BE49-F238E27FC236}">
                          <a16:creationId xmlns:a16="http://schemas.microsoft.com/office/drawing/2014/main" id="{79DB6ACC-EFBD-5000-BC57-9E93D4BBB88B}"/>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282642" cy="3140540"/>
                    </a:xfrm>
                    <a:prstGeom prst="rect">
                      <a:avLst/>
                    </a:prstGeom>
                  </pic:spPr>
                </pic:pic>
              </a:graphicData>
            </a:graphic>
          </wp:inline>
        </w:drawing>
      </w:r>
    </w:p>
    <w:p w14:paraId="4F8CF2CB" w14:textId="6568D1E9" w:rsidR="001964EA" w:rsidRPr="001964EA" w:rsidRDefault="00670730" w:rsidP="00670730">
      <w:pPr>
        <w:pStyle w:val="Caption"/>
        <w:jc w:val="left"/>
      </w:pPr>
      <w:bookmarkStart w:id="109" w:name="_Toc216063024"/>
      <w:r>
        <w:t xml:space="preserve">Figure </w:t>
      </w:r>
      <w:fldSimple w:instr=" SEQ Figure \* ARABIC ">
        <w:r w:rsidR="00E36C6C">
          <w:rPr>
            <w:noProof/>
          </w:rPr>
          <w:t>12</w:t>
        </w:r>
      </w:fldSimple>
      <w:r>
        <w:t xml:space="preserve">. </w:t>
      </w:r>
      <w:r w:rsidRPr="003A3899">
        <w:t>Rough Sketch of Inclined Plane with Single Motor</w:t>
      </w:r>
      <w:bookmarkEnd w:id="109"/>
    </w:p>
    <w:p w14:paraId="4628E454" w14:textId="678B7889" w:rsidR="00EF6F66" w:rsidRDefault="00885EE1" w:rsidP="005D1C50">
      <w:pPr>
        <w:pStyle w:val="Body"/>
        <w:ind w:firstLine="0"/>
      </w:pPr>
      <w:r w:rsidRPr="00AC2BAD">
        <w:t>The figure</w:t>
      </w:r>
      <w:r w:rsidR="009C5F5E" w:rsidRPr="00AC2BAD">
        <w:t xml:space="preserve"> illustrates the preliminary sketch for the single-motor inclined plane. The bioreactor is connected to the motor via a tube, </w:t>
      </w:r>
      <w:r w:rsidR="004B13EF" w:rsidRPr="00AC2BAD">
        <w:t>and the incline plane is adjusted manually</w:t>
      </w:r>
      <w:r w:rsidR="00AC2BAD" w:rsidRPr="00AC2BAD">
        <w:t>.</w:t>
      </w:r>
    </w:p>
    <w:p w14:paraId="21793E31" w14:textId="77777777" w:rsidR="00A22D9D" w:rsidRDefault="00A22D9D" w:rsidP="005D1C50">
      <w:pPr>
        <w:pStyle w:val="Body"/>
      </w:pPr>
    </w:p>
    <w:p w14:paraId="2541FFFF" w14:textId="77777777" w:rsidR="00A22D9D" w:rsidRPr="004640FE" w:rsidRDefault="00A22D9D" w:rsidP="004640FE">
      <w:pPr>
        <w:spacing w:after="160" w:line="278" w:lineRule="auto"/>
        <w:rPr>
          <w:b/>
          <w:bCs/>
          <w:sz w:val="32"/>
          <w:szCs w:val="32"/>
        </w:rPr>
      </w:pPr>
    </w:p>
    <w:p w14:paraId="7ED11B14" w14:textId="77777777" w:rsidR="004640FE" w:rsidRDefault="004640FE">
      <w:pPr>
        <w:spacing w:after="160" w:line="278" w:lineRule="auto"/>
        <w:rPr>
          <w:b/>
          <w:bCs/>
          <w:sz w:val="32"/>
          <w:szCs w:val="32"/>
        </w:rPr>
      </w:pPr>
      <w:r>
        <w:br w:type="page"/>
      </w:r>
    </w:p>
    <w:p w14:paraId="09F2E981" w14:textId="56A7D3AD" w:rsidR="00DE626A" w:rsidRDefault="00DE626A" w:rsidP="00D84EF6">
      <w:pPr>
        <w:pStyle w:val="Heading2"/>
        <w:numPr>
          <w:ilvl w:val="1"/>
          <w:numId w:val="13"/>
        </w:numPr>
        <w:ind w:left="1080"/>
      </w:pPr>
      <w:bookmarkStart w:id="110" w:name="_Toc216063886"/>
      <w:r>
        <w:lastRenderedPageBreak/>
        <w:t>Decision Matrix</w:t>
      </w:r>
      <w:bookmarkEnd w:id="110"/>
      <w:r>
        <w:t xml:space="preserve"> </w:t>
      </w:r>
    </w:p>
    <w:p w14:paraId="387749ED" w14:textId="60AB9BA1" w:rsidR="00FA7505" w:rsidRPr="00457BCA" w:rsidRDefault="00782A28" w:rsidP="00457BCA">
      <w:pPr>
        <w:pStyle w:val="Body"/>
      </w:pPr>
      <w:r w:rsidRPr="00457BCA">
        <w:t xml:space="preserve">Selecting the appropriate approach for the bioreactor necessitates evaluating multiple factors, including availability, research utilization, and bubble formation. For the partial gravity scenario, the factors considered are </w:t>
      </w:r>
      <w:r w:rsidR="00923379" w:rsidRPr="00457BCA">
        <w:t>gravitational</w:t>
      </w:r>
      <w:r w:rsidR="00EC1EE9" w:rsidRPr="00457BCA">
        <w:t xml:space="preserve"> type, overall device size, and design time. </w:t>
      </w:r>
      <w:r w:rsidRPr="00457BCA">
        <w:t xml:space="preserve">Given that each option </w:t>
      </w:r>
      <w:r w:rsidR="00EC1EE9" w:rsidRPr="00457BCA">
        <w:t>has</w:t>
      </w:r>
      <w:r w:rsidRPr="00457BCA">
        <w:t xml:space="preserve"> its own advantages and disadvantages, a weighted comparison is essential to identify the optimal solution. A prioritization (weighted decision) matrix is employed to evaluate the options based on predetermined criteria </w:t>
      </w:r>
      <w:r w:rsidR="00171EEF" w:rsidRPr="00457BCA">
        <w:fldChar w:fldCharType="begin"/>
      </w:r>
      <w:r w:rsidR="00171EEF" w:rsidRPr="00457BCA">
        <w:instrText xml:space="preserve"> ADDIN ZOTERO_ITEM CSL_CITATION {"citationID":"4YUGnsuf","properties":{"formattedCitation":"[72]","plainCitation":"[72]","noteIndex":0},"citationItems":[{"id":206,"uris":["http://zotero.org/users/local/V6BayNrH/items/L4DV6PZG"],"itemData":{"id":206,"type":"webpage","abstract":"The weighted decision matrix is a powerful technique to prioritize what you should focus on when you have many options. Build your own or use a template.","container-title":"airfocus","language":"en","title":"Weighted decision matrix: A tool for pro-level prioritization","title-short":"Weighted decision matrix","URL":"https://airfocus.com/blog/weighted-decision-matrix-prioritization/","accessed":{"date-parts":[["2025",12,7]]}}}],"schema":"https://github.com/citation-style-language/schema/raw/master/csl-citation.json"} </w:instrText>
      </w:r>
      <w:r w:rsidR="00171EEF" w:rsidRPr="00457BCA">
        <w:fldChar w:fldCharType="separate"/>
      </w:r>
      <w:r w:rsidR="00171EEF" w:rsidRPr="00457BCA">
        <w:t>[72]</w:t>
      </w:r>
      <w:r w:rsidR="00171EEF" w:rsidRPr="00457BCA">
        <w:fldChar w:fldCharType="end"/>
      </w:r>
      <w:r w:rsidR="00171EEF" w:rsidRPr="00457BCA">
        <w:t xml:space="preserve">. </w:t>
      </w:r>
      <w:r w:rsidRPr="00457BCA">
        <w:t xml:space="preserve"> </w:t>
      </w:r>
    </w:p>
    <w:p w14:paraId="32A24AFF" w14:textId="6FC35988" w:rsidR="002A23C9" w:rsidRDefault="002A23C9" w:rsidP="00457BCA">
      <w:pPr>
        <w:pStyle w:val="Body"/>
      </w:pPr>
    </w:p>
    <w:p w14:paraId="632AD8C5" w14:textId="6FEE0210" w:rsidR="009D37E5" w:rsidRPr="00457BCA" w:rsidRDefault="000D07C9" w:rsidP="00457BCA">
      <w:pPr>
        <w:pStyle w:val="Body"/>
      </w:pPr>
      <w:r w:rsidRPr="00457BCA">
        <w:t xml:space="preserve">Regarding the bioreactor, the primary criterion to consider is availability. Since this prototype comprises two components, with </w:t>
      </w:r>
      <w:r w:rsidR="009A14A9" w:rsidRPr="00457BCA">
        <w:t xml:space="preserve">a </w:t>
      </w:r>
      <w:r w:rsidRPr="00457BCA">
        <w:t xml:space="preserve">particular emphasis on the partial gravity section, the RWV </w:t>
      </w:r>
      <w:r w:rsidR="009A14A9" w:rsidRPr="00457BCA">
        <w:t>is expected to have a minimal</w:t>
      </w:r>
      <w:r w:rsidRPr="00457BCA">
        <w:t xml:space="preserve"> impact </w:t>
      </w:r>
      <w:r w:rsidR="009A14A9" w:rsidRPr="00457BCA">
        <w:t xml:space="preserve">on </w:t>
      </w:r>
      <w:r w:rsidRPr="00457BCA">
        <w:t>the project timeline. Consequently, this criterion is assigned a score of 5 points. A score of 1 indicates that the component is either not accessible or requires design development</w:t>
      </w:r>
      <w:r w:rsidR="00EF6F66" w:rsidRPr="00457BCA">
        <w:t>. In contrast, a</w:t>
      </w:r>
      <w:r w:rsidRPr="00457BCA">
        <w:t xml:space="preserve"> score of 2 </w:t>
      </w:r>
      <w:r w:rsidR="0066274B">
        <w:t>means that it is accessible and requires no</w:t>
      </w:r>
      <w:r w:rsidR="00457BCA" w:rsidRPr="00457BCA">
        <w:t xml:space="preserve"> additional design effort</w:t>
      </w:r>
      <w:r w:rsidRPr="00457BCA">
        <w:t xml:space="preserve">. </w:t>
      </w:r>
    </w:p>
    <w:p w14:paraId="6D9BF593" w14:textId="77777777" w:rsidR="009D37E5" w:rsidRDefault="009D37E5" w:rsidP="00457BCA">
      <w:pPr>
        <w:pStyle w:val="Body"/>
      </w:pPr>
    </w:p>
    <w:p w14:paraId="54DF4A6D" w14:textId="4CCFCC0E" w:rsidR="008C62B0" w:rsidRDefault="000D07C9" w:rsidP="00457BCA">
      <w:pPr>
        <w:pStyle w:val="Body"/>
      </w:pPr>
      <w:r>
        <w:t>The second criterion</w:t>
      </w:r>
      <w:r w:rsidR="008C62B0">
        <w:t xml:space="preserve"> pertains to the formation of bubbles. Bubble formation represents one of the most limiting factors in data extraction and is therefore assigned a weight of </w:t>
      </w:r>
      <w:r w:rsidR="00E116D5">
        <w:t>four</w:t>
      </w:r>
      <w:r w:rsidR="008C62B0">
        <w:t xml:space="preserve"> points. A rank of one indicates that bubble formation is present or disrupts fluid motion, whereas a rank of two signifies that bubble formation does not interfere with the flow of the medium. </w:t>
      </w:r>
    </w:p>
    <w:p w14:paraId="7EE3AD7E" w14:textId="77777777" w:rsidR="008C62B0" w:rsidRDefault="008C62B0" w:rsidP="00457BCA">
      <w:pPr>
        <w:pStyle w:val="Body"/>
      </w:pPr>
    </w:p>
    <w:p w14:paraId="373A2DE8" w14:textId="70EFA0CB" w:rsidR="008C62B0" w:rsidRDefault="008C62B0" w:rsidP="001A6A0C">
      <w:pPr>
        <w:pStyle w:val="Body"/>
      </w:pPr>
      <w:r>
        <w:t>Finally, the third criterion</w:t>
      </w:r>
      <w:r w:rsidR="000D07C9">
        <w:t xml:space="preserve"> pertains to research utilization: the number of literature papers that have employed the bioreactor. If research articles have utilized the bioreactor and data extraction occurred without issues, this suggests that the bioreactor is appropriate for use, or that its disadvantages do not outweigh its advantages. Given that the primary objective is to employ the bioreactor for research purposes, this criterion is assigned a weight of </w:t>
      </w:r>
      <w:r w:rsidR="001A6A0C">
        <w:t>two</w:t>
      </w:r>
      <w:r w:rsidR="000D07C9">
        <w:t xml:space="preserve"> points. A ranking of </w:t>
      </w:r>
      <w:r w:rsidR="001A6A0C">
        <w:t xml:space="preserve">1 indicates minimal use in </w:t>
      </w:r>
      <w:r w:rsidR="00AE13BE">
        <w:t>literature</w:t>
      </w:r>
      <w:r w:rsidR="001A6A0C">
        <w:t>, whereas a ranking of 2</w:t>
      </w:r>
      <w:r w:rsidR="000D07C9">
        <w:t xml:space="preserve"> signifies more widespread application. </w:t>
      </w:r>
      <w:r>
        <w:t xml:space="preserve">With these criteria established, the decision matrix is accordingly defined. </w:t>
      </w:r>
    </w:p>
    <w:p w14:paraId="740F3B5E" w14:textId="77777777" w:rsidR="009B7A82" w:rsidRDefault="009B7A82" w:rsidP="001A6A0C">
      <w:pPr>
        <w:pStyle w:val="Body"/>
        <w:ind w:firstLine="0"/>
      </w:pPr>
    </w:p>
    <w:p w14:paraId="020813BF" w14:textId="0E4920FD" w:rsidR="000C6627" w:rsidRDefault="008C2359" w:rsidP="00AA0BBB">
      <w:pPr>
        <w:pStyle w:val="Body"/>
      </w:pPr>
      <w:r>
        <w:t xml:space="preserve">Regarding partial gravity, the </w:t>
      </w:r>
      <w:r w:rsidR="005721D7">
        <w:t xml:space="preserve">criteria </w:t>
      </w:r>
      <w:r w:rsidR="008F79BB">
        <w:t>are</w:t>
      </w:r>
      <w:r>
        <w:t xml:space="preserve"> </w:t>
      </w:r>
      <w:r w:rsidR="005721D7">
        <w:t xml:space="preserve">gravitational type, </w:t>
      </w:r>
      <w:r w:rsidR="004F5B2C">
        <w:t>overall device size</w:t>
      </w:r>
      <w:r w:rsidR="005721D7">
        <w:t xml:space="preserve">, and design time. </w:t>
      </w:r>
      <w:r>
        <w:t xml:space="preserve">The primary criterion </w:t>
      </w:r>
      <w:r w:rsidR="0076452B">
        <w:t>concerns the gravitational type (see</w:t>
      </w:r>
      <w:r>
        <w:t xml:space="preserve"> </w:t>
      </w:r>
      <w:r w:rsidRPr="008C2359">
        <w:rPr>
          <w:u w:val="single"/>
        </w:rPr>
        <w:t>Table 1</w:t>
      </w:r>
      <w:r>
        <w:t xml:space="preserve">). Since the main objective is to attain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t xml:space="preserve">, </w:t>
      </w:r>
      <m:oMath>
        <m:r>
          <w:rPr>
            <w:rFonts w:ascii="Cambria Math" w:hAnsi="Cambria Math"/>
            <w:noProof/>
          </w:rPr>
          <m:t>1</m:t>
        </m:r>
        <m:r>
          <w:rPr>
            <w:rFonts w:ascii="Cambria Math" w:hAnsi="Cambria Math"/>
          </w:rPr>
          <m:t>G</m:t>
        </m:r>
      </m:oMath>
      <w:r>
        <w:t xml:space="preserve">, and </w:t>
      </w:r>
      <m:oMath>
        <m:r>
          <w:rPr>
            <w:rFonts w:ascii="Cambria Math" w:hAnsi="Cambria Math"/>
            <w:noProof/>
          </w:rPr>
          <m:t>μ</m:t>
        </m:r>
        <m:r>
          <w:rPr>
            <w:rFonts w:ascii="Cambria Math" w:hAnsi="Cambria Math"/>
          </w:rPr>
          <m:t>G</m:t>
        </m:r>
      </m:oMath>
      <w:r>
        <w:t xml:space="preserve"> to verify the locations' gravitational properties that NASA is reluctant to explore, the gravitational type criterion is assigned a weight of 5 points </w:t>
      </w:r>
      <w:r w:rsidR="0076452B">
        <w:fldChar w:fldCharType="begin"/>
      </w:r>
      <w:r w:rsidR="00AA0BBB">
        <w:instrText xml:space="preserve"> ADDIN ZOTERO_ITEM CSL_CITATION {"citationID":"KZWj6Qc6","properties":{"formattedCitation":"[51], [73]","plainCitation":"[51], [73]","noteIndex":0},"citationItems":[{"id":208,"uris":["http://zotero.org/users/local/V6BayNrH/items/69G8JZBA"],"itemData":{"id":208,"type":"webpage","abstract":"Microgravity, a measure of the degree to which an object in space is subjected to acceleration. In general parlance the term is used synonymously with zero gravity and weightlessness, but the prefix micro indicates accelerations equivalent to one-millionth (10−6) of the force of gravity at Earth’s","language":"en","title":"Microgravity | Space Exploration, Astronauts &amp; Zero-Gravity | Britannica","URL":"https://www.britannica.com/science/microgravity","accessed":{"date-parts":[["2025",12,7]]}}},{"id":126,"uris":["http://zotero.org/users/local/V6BayNrH/items/NBGWXKKV"],"itemData":{"id":126,"type":"article-journal","abstract":"Introduction: Once more, plans are underway to send humans to the Moon or possibly even to Mars. It is therefore, important to know potential physiological effects of a prolonged stay in space and to minimize possible health risks to astronauts. It has been shown that spinal motor control strategies change during microgravity induced by parabolic flight. The way in which spinal motor control strategies change during partial microgravity, such as that encountered on the Moon and on Mars, is not known., \nMethods: Spinal motor control measurements were performed during Earth, lunar, Mars, and micro-gravity conditions and two hypergravity conditions of a parabola. Three proxy measures of spinal motor control were recorded: spinal stiffness of lumbar L3 vertebra using the impulse response, muscle activity of lumbar flexors and extensors using surface electromyography, and lumbar curvature using two curvature distance sensors placed at the upper and lower lumbar spine. The participants were six females and six males, with a mean age of 33 years (standard deviation: 7 years)., \nResults: Gravity condition had a statistically significant (Friedmann tests) effect spinal stiffness (p &lt; 0.001); on EMG measures (multifidus (p = 0.047), transversus abdominis (p &lt; 0.001), and psoas (p &lt; 0.001) muscles) and on upper lumbar curvature sensor (p &lt; 0.001). No effect was found on the erector spinae muscle (p = 0.063) or lower curvature sensor (p = 0.170). Post hoc tests revealed a significant increase in stiffness under micro-, lunar-, and Martian gravity conditions (all p’s &lt; 0.034). Spinal stiffness decreased under both hypergravity conditions (all p’s ≤ 0.012) and decreased during the second hypergravity compared to the first hypergravity condition (p = 0.012)., \nDiscussion: Micro-, lunar-, and Martian gravity conditions resulted in similar increases in spinal stiffness, a decrease in transversus abdominis muscle activity, with no change in psoas muscle activity and thus modulation of spinal motor stabilization strategy compared to those observed under Earth’s gravity. These findings suggest that the spine is highly sensitive to gravity transitions but that Lunar and Martian gravity are below that required for normal modulation of spinal motor stabilization strategy and thus may be associated with LBP and/or IVD risk without the definition of countermeasures.","container-title":"Frontiers in Physiology","DOI":"10.3389/fphys.2023.1196929","ISSN":"1664-042X","journalAbbreviation":"Front Physiol","note":"PMID: 37565140\nPMCID: PMC10411353","page":"1196929","source":"PubMed Central","title":"Lunar and mars gravity induce similar changes in spinal motor control as microgravity","volume":"14","author":[{"family":"Swanenburg","given":"Jaap"},{"family":"Easthope","given":"Christopher A."},{"family":"Meinke","given":"Anita"},{"family":"Langenfeld","given":"Anke"},{"family":"Green","given":"David A."},{"family":"Schweinhardt","given":"Petra"}],"issued":{"date-parts":[["2023",7,26]]}}}],"schema":"https://github.com/citation-style-language/schema/raw/master/csl-citation.json"} </w:instrText>
      </w:r>
      <w:r w:rsidR="0076452B">
        <w:fldChar w:fldCharType="separate"/>
      </w:r>
      <w:r w:rsidR="00AA0BBB" w:rsidRPr="00AA0BBB">
        <w:t>[51], [73]</w:t>
      </w:r>
      <w:r w:rsidR="0076452B">
        <w:fldChar w:fldCharType="end"/>
      </w:r>
      <w:r w:rsidR="008F79BB">
        <w:t>.</w:t>
      </w:r>
      <w:r>
        <w:t xml:space="preserve"> </w:t>
      </w:r>
      <w:r w:rsidR="008F79BB">
        <w:t>The</w:t>
      </w:r>
      <w:r>
        <w:t xml:space="preserve"> ranking </w:t>
      </w:r>
      <w:r w:rsidR="008F79BB">
        <w:t xml:space="preserve">of this </w:t>
      </w:r>
      <w:r w:rsidR="00BA25D6">
        <w:t>criterion is based on where such</w:t>
      </w:r>
      <w:r w:rsidR="008F79BB">
        <w:t xml:space="preserve"> gravitational values can be achieved</w:t>
      </w:r>
      <w:r>
        <w:t xml:space="preserve">. A rank of 1 indicates </w:t>
      </w:r>
      <w:r w:rsidR="00BA25D6">
        <w:t>that only those four gravity values are achieved</w:t>
      </w:r>
      <w:r>
        <w:t xml:space="preserve">, whereas a rank of 3 signifies </w:t>
      </w:r>
      <w:r w:rsidR="00BA25D6">
        <w:t>that more gravitational values can be achieved.</w:t>
      </w:r>
    </w:p>
    <w:p w14:paraId="14FDA93B" w14:textId="77777777" w:rsidR="00400392" w:rsidRDefault="00400392" w:rsidP="00457BCA">
      <w:pPr>
        <w:pStyle w:val="Body"/>
      </w:pPr>
    </w:p>
    <w:p w14:paraId="7F3ABF0C" w14:textId="54A02DDE" w:rsidR="00400392" w:rsidRDefault="0091439D" w:rsidP="00457BCA">
      <w:pPr>
        <w:pStyle w:val="Body"/>
      </w:pPr>
      <w:r>
        <w:t xml:space="preserve">The </w:t>
      </w:r>
      <w:r w:rsidR="004F5B2C">
        <w:t>second</w:t>
      </w:r>
      <w:r>
        <w:t xml:space="preserve"> criterion </w:t>
      </w:r>
      <w:r w:rsidR="00BF42B7">
        <w:t>concerns the overall device size (see</w:t>
      </w:r>
      <w:r>
        <w:t xml:space="preserve"> </w:t>
      </w:r>
      <w:r w:rsidRPr="0091439D">
        <w:rPr>
          <w:u w:val="single"/>
        </w:rPr>
        <w:t>Table 1</w:t>
      </w:r>
      <w:r>
        <w:t xml:space="preserve">). When the device is situated within the incubator, its size is limited by the dimensions of </w:t>
      </w:r>
      <m:oMath>
        <m:r>
          <w:rPr>
            <w:rFonts w:ascii="Cambria Math" w:hAnsi="Cambria Math"/>
          </w:rPr>
          <m:t>23 × 17 × 14 in</m:t>
        </m:r>
      </m:oMath>
      <w:r>
        <w:rPr>
          <w:rFonts w:ascii="Cambria Math" w:hAnsi="Cambria Math"/>
          <w:i/>
        </w:rPr>
        <w:t>.</w:t>
      </w:r>
      <w:r>
        <w:t xml:space="preserve"> Nonetheless, due to the design's substantial dependence on the type of bioreactor used and </w:t>
      </w:r>
      <w:r w:rsidR="009B12A6">
        <w:t>the restrictions on dimension ranking, a score of 2</w:t>
      </w:r>
      <w:r>
        <w:t xml:space="preserve"> points is assigned. Consequently, this criterion is assessed based on the likelihood of space utilization, with a ranking of </w:t>
      </w:r>
      <w:r w:rsidR="009B12A6">
        <w:t>1 indicating considerable spatial occupation and 3</w:t>
      </w:r>
      <w:r>
        <w:t xml:space="preserve"> indicating minimal space consumption. </w:t>
      </w:r>
    </w:p>
    <w:p w14:paraId="1A7D84DE" w14:textId="315BAA0A" w:rsidR="002F1CE3" w:rsidRDefault="002F1CE3" w:rsidP="00457BCA">
      <w:pPr>
        <w:pStyle w:val="Body"/>
      </w:pPr>
    </w:p>
    <w:p w14:paraId="1BAABBD6" w14:textId="27BCE15F" w:rsidR="00DF54FD" w:rsidRDefault="002F6091" w:rsidP="00457BCA">
      <w:pPr>
        <w:pStyle w:val="Body"/>
      </w:pPr>
      <w:r>
        <w:t xml:space="preserve">The final criterion relates to the </w:t>
      </w:r>
      <w:r w:rsidR="00B51438">
        <w:t>design</w:t>
      </w:r>
      <w:r>
        <w:t xml:space="preserve"> timeline. Considering that the project must be completed within three months, the proposed solution </w:t>
      </w:r>
      <w:r w:rsidR="006D2AEF">
        <w:t>must</w:t>
      </w:r>
      <w:r>
        <w:t xml:space="preserve"> adhere to this schedule. However, due to the </w:t>
      </w:r>
      <w:r w:rsidR="00B51438">
        <w:t>materials used in the device's procurement schedules and supply arrival</w:t>
      </w:r>
      <w:r>
        <w:t xml:space="preserve">, this criterion shall be assigned a weight of 2 points. The </w:t>
      </w:r>
      <w:r>
        <w:lastRenderedPageBreak/>
        <w:t xml:space="preserve">ranking for this criterion is based on the ease of project replication, with </w:t>
      </w:r>
      <w:r w:rsidR="005D1C50">
        <w:t xml:space="preserve">1 indicating a prolonged or unprecedented process and </w:t>
      </w:r>
      <w:r w:rsidR="00B51438">
        <w:t>3 indicating</w:t>
      </w:r>
      <w:r>
        <w:t xml:space="preserve"> swift completion. Once the criteria are established, the decision matrix is accordingly identified</w:t>
      </w:r>
      <w:r w:rsidR="005E7179">
        <w:t>.</w:t>
      </w:r>
      <w:r w:rsidR="007911DF" w:rsidRPr="00EA6C67">
        <w:t xml:space="preserve"> </w:t>
      </w:r>
    </w:p>
    <w:p w14:paraId="5B1EB6A4" w14:textId="77777777" w:rsidR="0082513B" w:rsidRDefault="0082513B" w:rsidP="00457BCA">
      <w:pPr>
        <w:pStyle w:val="Body"/>
      </w:pPr>
    </w:p>
    <w:p w14:paraId="0A805577" w14:textId="299FF20A" w:rsidR="0082513B" w:rsidRDefault="00B82C8E" w:rsidP="00457BCA">
      <w:pPr>
        <w:pStyle w:val="Body"/>
      </w:pPr>
      <w:r>
        <w:t>After evaluating the criteria for the bioreactor</w:t>
      </w:r>
      <w:r w:rsidR="00E116D5">
        <w:t xml:space="preserve"> presented in </w:t>
      </w:r>
      <w:r w:rsidR="00E116D5" w:rsidRPr="00E116D5">
        <w:rPr>
          <w:u w:val="single"/>
        </w:rPr>
        <w:t>Table 3</w:t>
      </w:r>
      <w:r w:rsidR="00E116D5">
        <w:t xml:space="preserve">, the </w:t>
      </w:r>
      <w:r w:rsidR="00B260AB">
        <w:t>novel RWV</w:t>
      </w:r>
      <w:r w:rsidR="00E116D5">
        <w:t xml:space="preserve"> bioreactor received</w:t>
      </w:r>
      <w:r>
        <w:t xml:space="preserve"> the highest score of </w:t>
      </w:r>
      <w:r w:rsidR="00B260AB">
        <w:t>20</w:t>
      </w:r>
      <w:r>
        <w:t xml:space="preserve"> points. Consequently, the selected bioreactor is the </w:t>
      </w:r>
      <w:r w:rsidR="00B260AB">
        <w:t>novel</w:t>
      </w:r>
      <w:r>
        <w:t xml:space="preserve"> model. Upon assessing the criteria for partial gravity, as shown in </w:t>
      </w:r>
      <w:r w:rsidRPr="005D6EAA">
        <w:rPr>
          <w:u w:val="single"/>
        </w:rPr>
        <w:t>Table 4</w:t>
      </w:r>
      <w:r>
        <w:t xml:space="preserve">, the inclined plane with dual motors achieved the highest score of </w:t>
      </w:r>
      <w:r w:rsidR="00CD106F">
        <w:t>23</w:t>
      </w:r>
      <w:r>
        <w:t xml:space="preserve"> points. Therefore, the preferred solution is the </w:t>
      </w:r>
      <w:r w:rsidR="007D227D">
        <w:t>novel</w:t>
      </w:r>
      <w:r>
        <w:t xml:space="preserve"> RWV on an inclined plane with dual motors. </w:t>
      </w:r>
    </w:p>
    <w:p w14:paraId="67812A60" w14:textId="77777777" w:rsidR="00B82C8E" w:rsidRDefault="00B82C8E" w:rsidP="007D227D">
      <w:pPr>
        <w:pStyle w:val="Body"/>
        <w:ind w:firstLine="0"/>
      </w:pPr>
    </w:p>
    <w:p w14:paraId="04609F50" w14:textId="5B5A7262" w:rsidR="00FB521B" w:rsidRDefault="00FB521B" w:rsidP="00FB521B">
      <w:pPr>
        <w:pStyle w:val="Caption"/>
      </w:pPr>
      <w:bookmarkStart w:id="111" w:name="_Toc216062964"/>
      <w:r>
        <w:t xml:space="preserve">Table </w:t>
      </w:r>
      <w:fldSimple w:instr=" SEQ Table \* ARABIC ">
        <w:r w:rsidR="00E36C6C">
          <w:rPr>
            <w:noProof/>
          </w:rPr>
          <w:t>3</w:t>
        </w:r>
      </w:fldSimple>
      <w:r>
        <w:t>. Design Matrix for RWV Solutions</w:t>
      </w:r>
      <w:bookmarkEnd w:id="111"/>
    </w:p>
    <w:tbl>
      <w:tblPr>
        <w:tblStyle w:val="TableGrid"/>
        <w:tblW w:w="0" w:type="auto"/>
        <w:jc w:val="center"/>
        <w:tblLook w:val="04A0" w:firstRow="1" w:lastRow="0" w:firstColumn="1" w:lastColumn="0" w:noHBand="0" w:noVBand="1"/>
      </w:tblPr>
      <w:tblGrid>
        <w:gridCol w:w="1791"/>
        <w:gridCol w:w="1138"/>
        <w:gridCol w:w="1219"/>
        <w:gridCol w:w="1121"/>
        <w:gridCol w:w="1102"/>
        <w:gridCol w:w="1121"/>
      </w:tblGrid>
      <w:tr w:rsidR="00B82C8E" w:rsidRPr="00EA6C67" w14:paraId="6A073379" w14:textId="77777777" w:rsidTr="00B260AB">
        <w:trPr>
          <w:trHeight w:val="506"/>
          <w:jc w:val="center"/>
        </w:trPr>
        <w:tc>
          <w:tcPr>
            <w:tcW w:w="1791" w:type="dxa"/>
            <w:vMerge w:val="restart"/>
            <w:vAlign w:val="center"/>
          </w:tcPr>
          <w:p w14:paraId="501C72E5" w14:textId="77777777" w:rsidR="00B82C8E" w:rsidRPr="00EA6C67" w:rsidRDefault="00B82C8E">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Criteria</w:t>
            </w:r>
          </w:p>
        </w:tc>
        <w:tc>
          <w:tcPr>
            <w:tcW w:w="1138" w:type="dxa"/>
            <w:vMerge w:val="restart"/>
            <w:vAlign w:val="center"/>
          </w:tcPr>
          <w:p w14:paraId="6E709B06" w14:textId="77777777" w:rsidR="00B82C8E" w:rsidRPr="00EA6C67" w:rsidRDefault="00B82C8E">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Weight</w:t>
            </w:r>
          </w:p>
        </w:tc>
        <w:tc>
          <w:tcPr>
            <w:tcW w:w="2340" w:type="dxa"/>
            <w:gridSpan w:val="2"/>
            <w:shd w:val="clear" w:color="auto" w:fill="F1A983" w:themeFill="accent2" w:themeFillTint="99"/>
          </w:tcPr>
          <w:p w14:paraId="70F81B3B" w14:textId="76E1E121" w:rsidR="00B82C8E" w:rsidRPr="00EA6C67" w:rsidRDefault="00FB521B">
            <w:pPr>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Standard RWV</w:t>
            </w:r>
          </w:p>
        </w:tc>
        <w:tc>
          <w:tcPr>
            <w:tcW w:w="2223" w:type="dxa"/>
            <w:gridSpan w:val="2"/>
            <w:shd w:val="clear" w:color="auto" w:fill="8DD873" w:themeFill="accent6" w:themeFillTint="99"/>
          </w:tcPr>
          <w:p w14:paraId="79398F8E" w14:textId="7FF91948" w:rsidR="00B82C8E" w:rsidRPr="00EA6C67" w:rsidRDefault="00FB521B">
            <w:pPr>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Novel RWV</w:t>
            </w:r>
          </w:p>
        </w:tc>
      </w:tr>
      <w:tr w:rsidR="00B82C8E" w:rsidRPr="009059D6" w14:paraId="68E611D6" w14:textId="77777777" w:rsidTr="00B260AB">
        <w:trPr>
          <w:trHeight w:val="506"/>
          <w:jc w:val="center"/>
        </w:trPr>
        <w:tc>
          <w:tcPr>
            <w:tcW w:w="1791" w:type="dxa"/>
            <w:vMerge/>
            <w:vAlign w:val="center"/>
          </w:tcPr>
          <w:p w14:paraId="314EA018" w14:textId="77777777" w:rsidR="00B82C8E" w:rsidRPr="00DF54FD" w:rsidRDefault="00B82C8E">
            <w:pPr>
              <w:jc w:val="center"/>
              <w:rPr>
                <w:rFonts w:asciiTheme="majorBidi" w:hAnsiTheme="majorBidi" w:cstheme="majorBidi"/>
                <w:color w:val="000000"/>
                <w:sz w:val="22"/>
                <w:szCs w:val="22"/>
              </w:rPr>
            </w:pPr>
          </w:p>
        </w:tc>
        <w:tc>
          <w:tcPr>
            <w:tcW w:w="1138" w:type="dxa"/>
            <w:vMerge/>
            <w:vAlign w:val="center"/>
          </w:tcPr>
          <w:p w14:paraId="30608B37" w14:textId="77777777" w:rsidR="00B82C8E" w:rsidRPr="00DF54FD" w:rsidRDefault="00B82C8E">
            <w:pPr>
              <w:jc w:val="center"/>
              <w:rPr>
                <w:rFonts w:asciiTheme="majorBidi" w:hAnsiTheme="majorBidi" w:cstheme="majorBidi"/>
                <w:color w:val="000000"/>
                <w:sz w:val="22"/>
                <w:szCs w:val="22"/>
              </w:rPr>
            </w:pPr>
          </w:p>
        </w:tc>
        <w:tc>
          <w:tcPr>
            <w:tcW w:w="1219" w:type="dxa"/>
            <w:shd w:val="clear" w:color="auto" w:fill="F1A983" w:themeFill="accent2" w:themeFillTint="99"/>
            <w:vAlign w:val="center"/>
          </w:tcPr>
          <w:p w14:paraId="02C9964D" w14:textId="77777777" w:rsidR="00B82C8E" w:rsidRPr="009059D6" w:rsidRDefault="00B82C8E">
            <w:pPr>
              <w:jc w:val="center"/>
              <w:rPr>
                <w:rFonts w:asciiTheme="majorBidi" w:hAnsiTheme="majorBidi" w:cstheme="majorBidi"/>
              </w:rPr>
            </w:pPr>
            <w:r w:rsidRPr="00DF54FD">
              <w:rPr>
                <w:b/>
                <w:bCs/>
                <w:color w:val="000000"/>
                <w:sz w:val="22"/>
                <w:szCs w:val="22"/>
              </w:rPr>
              <w:t>Rating</w:t>
            </w:r>
          </w:p>
        </w:tc>
        <w:tc>
          <w:tcPr>
            <w:tcW w:w="1121" w:type="dxa"/>
            <w:shd w:val="clear" w:color="auto" w:fill="F1A983" w:themeFill="accent2" w:themeFillTint="99"/>
            <w:vAlign w:val="center"/>
          </w:tcPr>
          <w:p w14:paraId="0A97A8DF" w14:textId="77777777" w:rsidR="00B82C8E" w:rsidRPr="00DF54FD" w:rsidRDefault="00B82C8E">
            <w:pPr>
              <w:jc w:val="center"/>
              <w:rPr>
                <w:rFonts w:asciiTheme="majorBidi" w:hAnsiTheme="majorBidi" w:cstheme="majorBidi"/>
                <w:color w:val="000000"/>
                <w:sz w:val="22"/>
                <w:szCs w:val="22"/>
              </w:rPr>
            </w:pPr>
            <w:r w:rsidRPr="00DF54FD">
              <w:rPr>
                <w:b/>
                <w:bCs/>
                <w:color w:val="000000"/>
                <w:sz w:val="22"/>
                <w:szCs w:val="22"/>
              </w:rPr>
              <w:t>Weighted Score</w:t>
            </w:r>
          </w:p>
        </w:tc>
        <w:tc>
          <w:tcPr>
            <w:tcW w:w="1102" w:type="dxa"/>
            <w:shd w:val="clear" w:color="auto" w:fill="8DD873" w:themeFill="accent6" w:themeFillTint="99"/>
            <w:vAlign w:val="center"/>
          </w:tcPr>
          <w:p w14:paraId="77361C85" w14:textId="77777777" w:rsidR="00B82C8E" w:rsidRPr="009059D6" w:rsidRDefault="00B82C8E">
            <w:pPr>
              <w:jc w:val="center"/>
              <w:rPr>
                <w:rFonts w:asciiTheme="majorBidi" w:hAnsiTheme="majorBidi" w:cstheme="majorBidi"/>
              </w:rPr>
            </w:pPr>
            <w:r w:rsidRPr="00DF54FD">
              <w:rPr>
                <w:b/>
                <w:bCs/>
                <w:color w:val="000000"/>
                <w:sz w:val="22"/>
                <w:szCs w:val="22"/>
              </w:rPr>
              <w:t>Rating</w:t>
            </w:r>
          </w:p>
        </w:tc>
        <w:tc>
          <w:tcPr>
            <w:tcW w:w="1121" w:type="dxa"/>
            <w:shd w:val="clear" w:color="auto" w:fill="8DD873" w:themeFill="accent6" w:themeFillTint="99"/>
            <w:vAlign w:val="center"/>
          </w:tcPr>
          <w:p w14:paraId="71F12346" w14:textId="77777777" w:rsidR="00B82C8E" w:rsidRPr="00DF54FD" w:rsidRDefault="00B82C8E">
            <w:pPr>
              <w:jc w:val="center"/>
              <w:rPr>
                <w:rFonts w:asciiTheme="majorBidi" w:hAnsiTheme="majorBidi" w:cstheme="majorBidi"/>
                <w:color w:val="000000"/>
                <w:sz w:val="22"/>
                <w:szCs w:val="22"/>
              </w:rPr>
            </w:pPr>
            <w:r w:rsidRPr="00DF54FD">
              <w:rPr>
                <w:b/>
                <w:bCs/>
                <w:color w:val="000000"/>
                <w:sz w:val="22"/>
                <w:szCs w:val="22"/>
              </w:rPr>
              <w:t>Weighted Score</w:t>
            </w:r>
          </w:p>
        </w:tc>
      </w:tr>
      <w:tr w:rsidR="00B82C8E" w:rsidRPr="009059D6" w14:paraId="250BF62C" w14:textId="77777777" w:rsidTr="00B260AB">
        <w:trPr>
          <w:trHeight w:val="506"/>
          <w:jc w:val="center"/>
        </w:trPr>
        <w:tc>
          <w:tcPr>
            <w:tcW w:w="1791" w:type="dxa"/>
            <w:vAlign w:val="center"/>
          </w:tcPr>
          <w:p w14:paraId="5D4737C0" w14:textId="4DD7822E" w:rsidR="00B82C8E" w:rsidRPr="009059D6" w:rsidRDefault="009C5032">
            <w:pPr>
              <w:jc w:val="center"/>
              <w:rPr>
                <w:rFonts w:asciiTheme="majorBidi" w:hAnsiTheme="majorBidi" w:cstheme="majorBidi"/>
                <w:b/>
                <w:bCs/>
                <w:color w:val="000000"/>
                <w:sz w:val="22"/>
                <w:szCs w:val="22"/>
              </w:rPr>
            </w:pPr>
            <w:r>
              <w:rPr>
                <w:rFonts w:asciiTheme="majorBidi" w:hAnsiTheme="majorBidi" w:cstheme="majorBidi"/>
                <w:color w:val="000000"/>
                <w:sz w:val="22"/>
                <w:szCs w:val="22"/>
              </w:rPr>
              <w:t>Availability</w:t>
            </w:r>
          </w:p>
        </w:tc>
        <w:tc>
          <w:tcPr>
            <w:tcW w:w="1138" w:type="dxa"/>
            <w:vAlign w:val="center"/>
          </w:tcPr>
          <w:p w14:paraId="1032A801" w14:textId="77777777" w:rsidR="00B82C8E" w:rsidRPr="00E116D5" w:rsidRDefault="00B82C8E">
            <w:pPr>
              <w:jc w:val="center"/>
              <w:rPr>
                <w:rFonts w:asciiTheme="majorBidi" w:hAnsiTheme="majorBidi" w:cstheme="majorBidi"/>
                <w:color w:val="000000"/>
                <w:sz w:val="22"/>
                <w:szCs w:val="22"/>
              </w:rPr>
            </w:pPr>
            <w:r w:rsidRPr="00E116D5">
              <w:rPr>
                <w:rFonts w:asciiTheme="majorBidi" w:hAnsiTheme="majorBidi" w:cstheme="majorBidi"/>
                <w:color w:val="000000"/>
                <w:sz w:val="22"/>
                <w:szCs w:val="22"/>
              </w:rPr>
              <w:t>5</w:t>
            </w:r>
          </w:p>
        </w:tc>
        <w:tc>
          <w:tcPr>
            <w:tcW w:w="1219" w:type="dxa"/>
            <w:shd w:val="clear" w:color="auto" w:fill="F6C5AC" w:themeFill="accent2" w:themeFillTint="66"/>
            <w:vAlign w:val="center"/>
          </w:tcPr>
          <w:p w14:paraId="0263ED62" w14:textId="77777777" w:rsidR="00B82C8E" w:rsidRPr="009059D6" w:rsidRDefault="00B82C8E">
            <w:pPr>
              <w:jc w:val="center"/>
              <w:rPr>
                <w:rFonts w:asciiTheme="majorBidi" w:hAnsiTheme="majorBidi" w:cstheme="majorBidi"/>
              </w:rPr>
            </w:pPr>
            <w:r>
              <w:rPr>
                <w:rFonts w:asciiTheme="majorBidi" w:hAnsiTheme="majorBidi" w:cstheme="majorBidi"/>
              </w:rPr>
              <w:t>2</w:t>
            </w:r>
          </w:p>
        </w:tc>
        <w:tc>
          <w:tcPr>
            <w:tcW w:w="1121" w:type="dxa"/>
            <w:shd w:val="clear" w:color="auto" w:fill="F6C5AC" w:themeFill="accent2" w:themeFillTint="66"/>
            <w:vAlign w:val="center"/>
          </w:tcPr>
          <w:p w14:paraId="4E9672DC" w14:textId="77777777" w:rsidR="00B82C8E" w:rsidRPr="009059D6" w:rsidRDefault="00B82C8E">
            <w:pPr>
              <w:jc w:val="center"/>
              <w:rPr>
                <w:rFonts w:asciiTheme="majorBidi" w:hAnsiTheme="majorBidi" w:cstheme="majorBidi"/>
              </w:rPr>
            </w:pPr>
            <w:r>
              <w:rPr>
                <w:rFonts w:asciiTheme="majorBidi" w:hAnsiTheme="majorBidi" w:cstheme="majorBidi"/>
              </w:rPr>
              <w:t>10</w:t>
            </w:r>
          </w:p>
        </w:tc>
        <w:tc>
          <w:tcPr>
            <w:tcW w:w="1102" w:type="dxa"/>
            <w:shd w:val="clear" w:color="auto" w:fill="B3E5A1" w:themeFill="accent6" w:themeFillTint="66"/>
            <w:vAlign w:val="center"/>
          </w:tcPr>
          <w:p w14:paraId="7CC14CD8" w14:textId="2225D7A5" w:rsidR="00B82C8E" w:rsidRPr="009059D6" w:rsidRDefault="00FE3CB3">
            <w:pPr>
              <w:jc w:val="center"/>
              <w:rPr>
                <w:rFonts w:asciiTheme="majorBidi" w:hAnsiTheme="majorBidi" w:cstheme="majorBidi"/>
              </w:rPr>
            </w:pPr>
            <w:r>
              <w:rPr>
                <w:rFonts w:asciiTheme="majorBidi" w:hAnsiTheme="majorBidi" w:cstheme="majorBidi"/>
              </w:rPr>
              <w:t>2</w:t>
            </w:r>
          </w:p>
        </w:tc>
        <w:tc>
          <w:tcPr>
            <w:tcW w:w="1121" w:type="dxa"/>
            <w:shd w:val="clear" w:color="auto" w:fill="B3E5A1" w:themeFill="accent6" w:themeFillTint="66"/>
            <w:vAlign w:val="center"/>
          </w:tcPr>
          <w:p w14:paraId="1EADF308" w14:textId="35A0C5B4" w:rsidR="00B82C8E" w:rsidRPr="009059D6" w:rsidRDefault="00FE3CB3">
            <w:pPr>
              <w:jc w:val="center"/>
              <w:rPr>
                <w:rFonts w:asciiTheme="majorBidi" w:hAnsiTheme="majorBidi" w:cstheme="majorBidi"/>
              </w:rPr>
            </w:pPr>
            <w:r>
              <w:rPr>
                <w:rFonts w:asciiTheme="majorBidi" w:hAnsiTheme="majorBidi" w:cstheme="majorBidi"/>
              </w:rPr>
              <w:t>10</w:t>
            </w:r>
          </w:p>
        </w:tc>
      </w:tr>
      <w:tr w:rsidR="006B0DB5" w:rsidRPr="009059D6" w14:paraId="34DFDE2B" w14:textId="77777777" w:rsidTr="00B260AB">
        <w:trPr>
          <w:trHeight w:val="506"/>
          <w:jc w:val="center"/>
        </w:trPr>
        <w:tc>
          <w:tcPr>
            <w:tcW w:w="1791" w:type="dxa"/>
            <w:vAlign w:val="center"/>
          </w:tcPr>
          <w:p w14:paraId="6B239BBD" w14:textId="0B922808" w:rsidR="006B0DB5" w:rsidRDefault="006B0DB5" w:rsidP="006B0DB5">
            <w:pPr>
              <w:jc w:val="center"/>
              <w:rPr>
                <w:rFonts w:asciiTheme="majorBidi" w:hAnsiTheme="majorBidi" w:cstheme="majorBidi"/>
                <w:color w:val="000000"/>
                <w:sz w:val="22"/>
                <w:szCs w:val="22"/>
              </w:rPr>
            </w:pPr>
            <w:r w:rsidRPr="00F97D4E">
              <w:rPr>
                <w:rFonts w:asciiTheme="majorBidi" w:hAnsiTheme="majorBidi" w:cstheme="majorBidi"/>
                <w:color w:val="000000"/>
                <w:sz w:val="22"/>
                <w:szCs w:val="22"/>
              </w:rPr>
              <w:t xml:space="preserve">Bubble Formation </w:t>
            </w:r>
            <w:r>
              <w:rPr>
                <w:rFonts w:asciiTheme="majorBidi" w:hAnsiTheme="majorBidi" w:cstheme="majorBidi"/>
                <w:color w:val="000000"/>
                <w:sz w:val="22"/>
                <w:szCs w:val="22"/>
              </w:rPr>
              <w:t>Disrupts</w:t>
            </w:r>
            <w:r w:rsidRPr="00F97D4E">
              <w:rPr>
                <w:rFonts w:asciiTheme="majorBidi" w:hAnsiTheme="majorBidi" w:cstheme="majorBidi"/>
                <w:color w:val="000000"/>
                <w:sz w:val="22"/>
                <w:szCs w:val="22"/>
              </w:rPr>
              <w:t xml:space="preserve"> </w:t>
            </w:r>
            <w:r>
              <w:rPr>
                <w:rFonts w:asciiTheme="majorBidi" w:hAnsiTheme="majorBidi" w:cstheme="majorBidi"/>
                <w:color w:val="000000"/>
                <w:sz w:val="22"/>
                <w:szCs w:val="22"/>
              </w:rPr>
              <w:t>Flow</w:t>
            </w:r>
          </w:p>
        </w:tc>
        <w:tc>
          <w:tcPr>
            <w:tcW w:w="1138" w:type="dxa"/>
            <w:vAlign w:val="center"/>
          </w:tcPr>
          <w:p w14:paraId="501A8E61" w14:textId="559CB19C" w:rsidR="006B0DB5" w:rsidRPr="00E116D5" w:rsidRDefault="006B0DB5" w:rsidP="006B0DB5">
            <w:pPr>
              <w:jc w:val="center"/>
              <w:rPr>
                <w:rFonts w:asciiTheme="majorBidi" w:hAnsiTheme="majorBidi" w:cstheme="majorBidi"/>
                <w:color w:val="000000"/>
                <w:sz w:val="22"/>
                <w:szCs w:val="22"/>
              </w:rPr>
            </w:pPr>
            <w:r>
              <w:rPr>
                <w:rFonts w:asciiTheme="majorBidi" w:hAnsiTheme="majorBidi" w:cstheme="majorBidi"/>
                <w:color w:val="000000"/>
                <w:sz w:val="22"/>
                <w:szCs w:val="22"/>
              </w:rPr>
              <w:t>4</w:t>
            </w:r>
          </w:p>
        </w:tc>
        <w:tc>
          <w:tcPr>
            <w:tcW w:w="1219" w:type="dxa"/>
            <w:shd w:val="clear" w:color="auto" w:fill="F6C5AC" w:themeFill="accent2" w:themeFillTint="66"/>
            <w:vAlign w:val="center"/>
          </w:tcPr>
          <w:p w14:paraId="25D50EA9" w14:textId="53FFFDFF" w:rsidR="006B0DB5" w:rsidRDefault="006B0DB5" w:rsidP="006B0DB5">
            <w:pPr>
              <w:jc w:val="center"/>
              <w:rPr>
                <w:rFonts w:asciiTheme="majorBidi" w:hAnsiTheme="majorBidi" w:cstheme="majorBidi"/>
              </w:rPr>
            </w:pPr>
            <w:r>
              <w:rPr>
                <w:rFonts w:asciiTheme="majorBidi" w:hAnsiTheme="majorBidi" w:cstheme="majorBidi"/>
              </w:rPr>
              <w:t>1</w:t>
            </w:r>
          </w:p>
        </w:tc>
        <w:tc>
          <w:tcPr>
            <w:tcW w:w="1121" w:type="dxa"/>
            <w:shd w:val="clear" w:color="auto" w:fill="F6C5AC" w:themeFill="accent2" w:themeFillTint="66"/>
            <w:vAlign w:val="center"/>
          </w:tcPr>
          <w:p w14:paraId="79A020B0" w14:textId="679B053F" w:rsidR="006B0DB5" w:rsidRDefault="006B0DB5" w:rsidP="006B0DB5">
            <w:pPr>
              <w:jc w:val="center"/>
              <w:rPr>
                <w:rFonts w:asciiTheme="majorBidi" w:hAnsiTheme="majorBidi" w:cstheme="majorBidi"/>
              </w:rPr>
            </w:pPr>
            <w:r>
              <w:rPr>
                <w:rFonts w:asciiTheme="majorBidi" w:hAnsiTheme="majorBidi" w:cstheme="majorBidi"/>
              </w:rPr>
              <w:t>4</w:t>
            </w:r>
          </w:p>
        </w:tc>
        <w:tc>
          <w:tcPr>
            <w:tcW w:w="1102" w:type="dxa"/>
            <w:shd w:val="clear" w:color="auto" w:fill="B3E5A1" w:themeFill="accent6" w:themeFillTint="66"/>
            <w:vAlign w:val="center"/>
          </w:tcPr>
          <w:p w14:paraId="0F130217" w14:textId="491FB46F" w:rsidR="006B0DB5" w:rsidRDefault="006B0DB5" w:rsidP="006B0DB5">
            <w:pPr>
              <w:jc w:val="center"/>
              <w:rPr>
                <w:rFonts w:asciiTheme="majorBidi" w:hAnsiTheme="majorBidi" w:cstheme="majorBidi"/>
              </w:rPr>
            </w:pPr>
            <w:r>
              <w:rPr>
                <w:rFonts w:asciiTheme="majorBidi" w:hAnsiTheme="majorBidi" w:cstheme="majorBidi"/>
              </w:rPr>
              <w:t>2</w:t>
            </w:r>
          </w:p>
        </w:tc>
        <w:tc>
          <w:tcPr>
            <w:tcW w:w="1121" w:type="dxa"/>
            <w:shd w:val="clear" w:color="auto" w:fill="B3E5A1" w:themeFill="accent6" w:themeFillTint="66"/>
            <w:vAlign w:val="center"/>
          </w:tcPr>
          <w:p w14:paraId="6743F376" w14:textId="11081E25" w:rsidR="006B0DB5" w:rsidRDefault="006B0DB5" w:rsidP="006B0DB5">
            <w:pPr>
              <w:jc w:val="center"/>
              <w:rPr>
                <w:rFonts w:asciiTheme="majorBidi" w:hAnsiTheme="majorBidi" w:cstheme="majorBidi"/>
              </w:rPr>
            </w:pPr>
            <w:r>
              <w:rPr>
                <w:rFonts w:asciiTheme="majorBidi" w:hAnsiTheme="majorBidi" w:cstheme="majorBidi"/>
              </w:rPr>
              <w:t>8</w:t>
            </w:r>
          </w:p>
        </w:tc>
      </w:tr>
      <w:tr w:rsidR="00B82C8E" w:rsidRPr="009059D6" w14:paraId="4EDC9907" w14:textId="77777777" w:rsidTr="00B260AB">
        <w:trPr>
          <w:trHeight w:val="506"/>
          <w:jc w:val="center"/>
        </w:trPr>
        <w:tc>
          <w:tcPr>
            <w:tcW w:w="1791" w:type="dxa"/>
            <w:vAlign w:val="center"/>
          </w:tcPr>
          <w:p w14:paraId="56EFA9AF" w14:textId="5B0555EA" w:rsidR="00B82C8E" w:rsidRPr="009059D6" w:rsidRDefault="009C5032">
            <w:pPr>
              <w:jc w:val="center"/>
              <w:rPr>
                <w:rFonts w:asciiTheme="majorBidi" w:hAnsiTheme="majorBidi" w:cstheme="majorBidi"/>
                <w:b/>
                <w:bCs/>
                <w:color w:val="000000"/>
                <w:sz w:val="22"/>
                <w:szCs w:val="22"/>
              </w:rPr>
            </w:pPr>
            <w:r>
              <w:rPr>
                <w:rFonts w:asciiTheme="majorBidi" w:hAnsiTheme="majorBidi" w:cstheme="majorBidi"/>
                <w:color w:val="000000"/>
                <w:sz w:val="22"/>
                <w:szCs w:val="22"/>
              </w:rPr>
              <w:t>Research Usage</w:t>
            </w:r>
          </w:p>
        </w:tc>
        <w:tc>
          <w:tcPr>
            <w:tcW w:w="1138" w:type="dxa"/>
            <w:vAlign w:val="center"/>
          </w:tcPr>
          <w:p w14:paraId="434D8527" w14:textId="349D8E92" w:rsidR="00B82C8E" w:rsidRPr="00E116D5" w:rsidRDefault="00FE3CB3">
            <w:pPr>
              <w:jc w:val="center"/>
              <w:rPr>
                <w:rFonts w:asciiTheme="majorBidi" w:hAnsiTheme="majorBidi" w:cstheme="majorBidi"/>
                <w:color w:val="000000"/>
                <w:sz w:val="22"/>
                <w:szCs w:val="22"/>
              </w:rPr>
            </w:pPr>
            <w:r>
              <w:rPr>
                <w:rFonts w:asciiTheme="majorBidi" w:hAnsiTheme="majorBidi" w:cstheme="majorBidi"/>
                <w:color w:val="000000"/>
                <w:sz w:val="22"/>
                <w:szCs w:val="22"/>
              </w:rPr>
              <w:t>2</w:t>
            </w:r>
          </w:p>
        </w:tc>
        <w:tc>
          <w:tcPr>
            <w:tcW w:w="1219" w:type="dxa"/>
            <w:shd w:val="clear" w:color="auto" w:fill="F6C5AC" w:themeFill="accent2" w:themeFillTint="66"/>
            <w:vAlign w:val="center"/>
          </w:tcPr>
          <w:p w14:paraId="0FF9F633" w14:textId="77777777" w:rsidR="00B82C8E" w:rsidRPr="009059D6" w:rsidRDefault="00B82C8E">
            <w:pPr>
              <w:jc w:val="center"/>
              <w:rPr>
                <w:rFonts w:asciiTheme="majorBidi" w:hAnsiTheme="majorBidi" w:cstheme="majorBidi"/>
              </w:rPr>
            </w:pPr>
            <w:r>
              <w:rPr>
                <w:rFonts w:asciiTheme="majorBidi" w:hAnsiTheme="majorBidi" w:cstheme="majorBidi"/>
              </w:rPr>
              <w:t>2</w:t>
            </w:r>
          </w:p>
        </w:tc>
        <w:tc>
          <w:tcPr>
            <w:tcW w:w="1121" w:type="dxa"/>
            <w:shd w:val="clear" w:color="auto" w:fill="F6C5AC" w:themeFill="accent2" w:themeFillTint="66"/>
            <w:vAlign w:val="center"/>
          </w:tcPr>
          <w:p w14:paraId="0366AB84" w14:textId="2FBF32C2" w:rsidR="00B82C8E" w:rsidRPr="009059D6" w:rsidRDefault="00FE3CB3">
            <w:pPr>
              <w:jc w:val="center"/>
              <w:rPr>
                <w:rFonts w:asciiTheme="majorBidi" w:hAnsiTheme="majorBidi" w:cstheme="majorBidi"/>
              </w:rPr>
            </w:pPr>
            <w:r>
              <w:rPr>
                <w:rFonts w:asciiTheme="majorBidi" w:hAnsiTheme="majorBidi" w:cstheme="majorBidi"/>
              </w:rPr>
              <w:t>4</w:t>
            </w:r>
          </w:p>
        </w:tc>
        <w:tc>
          <w:tcPr>
            <w:tcW w:w="1102" w:type="dxa"/>
            <w:shd w:val="clear" w:color="auto" w:fill="B3E5A1" w:themeFill="accent6" w:themeFillTint="66"/>
            <w:vAlign w:val="center"/>
          </w:tcPr>
          <w:p w14:paraId="14CEA825" w14:textId="77777777" w:rsidR="00B82C8E" w:rsidRPr="009059D6" w:rsidRDefault="00B82C8E">
            <w:pPr>
              <w:jc w:val="center"/>
              <w:rPr>
                <w:rFonts w:asciiTheme="majorBidi" w:hAnsiTheme="majorBidi" w:cstheme="majorBidi"/>
              </w:rPr>
            </w:pPr>
            <w:r>
              <w:rPr>
                <w:rFonts w:asciiTheme="majorBidi" w:hAnsiTheme="majorBidi" w:cstheme="majorBidi"/>
              </w:rPr>
              <w:t>1</w:t>
            </w:r>
          </w:p>
        </w:tc>
        <w:tc>
          <w:tcPr>
            <w:tcW w:w="1121" w:type="dxa"/>
            <w:shd w:val="clear" w:color="auto" w:fill="B3E5A1" w:themeFill="accent6" w:themeFillTint="66"/>
            <w:vAlign w:val="center"/>
          </w:tcPr>
          <w:p w14:paraId="571547F7" w14:textId="25A33041" w:rsidR="00B82C8E" w:rsidRPr="009059D6" w:rsidRDefault="00FE3CB3">
            <w:pPr>
              <w:jc w:val="center"/>
              <w:rPr>
                <w:rFonts w:asciiTheme="majorBidi" w:hAnsiTheme="majorBidi" w:cstheme="majorBidi"/>
              </w:rPr>
            </w:pPr>
            <w:r>
              <w:rPr>
                <w:rFonts w:asciiTheme="majorBidi" w:hAnsiTheme="majorBidi" w:cstheme="majorBidi"/>
              </w:rPr>
              <w:t>2</w:t>
            </w:r>
          </w:p>
        </w:tc>
      </w:tr>
      <w:tr w:rsidR="00B82C8E" w:rsidRPr="009059D6" w14:paraId="58BA4D3F" w14:textId="77777777" w:rsidTr="00B260AB">
        <w:trPr>
          <w:trHeight w:val="506"/>
          <w:jc w:val="center"/>
        </w:trPr>
        <w:tc>
          <w:tcPr>
            <w:tcW w:w="1791" w:type="dxa"/>
            <w:vAlign w:val="center"/>
          </w:tcPr>
          <w:p w14:paraId="41337754" w14:textId="77777777" w:rsidR="00B82C8E" w:rsidRPr="009059D6" w:rsidRDefault="00B82C8E">
            <w:pPr>
              <w:jc w:val="center"/>
              <w:rPr>
                <w:rFonts w:asciiTheme="majorBidi" w:hAnsiTheme="majorBidi" w:cstheme="majorBidi"/>
                <w:color w:val="000000"/>
                <w:sz w:val="22"/>
                <w:szCs w:val="22"/>
              </w:rPr>
            </w:pPr>
            <w:r w:rsidRPr="003F1EB2">
              <w:rPr>
                <w:rFonts w:asciiTheme="majorBidi" w:hAnsiTheme="majorBidi" w:cstheme="majorBidi"/>
                <w:b/>
                <w:bCs/>
                <w:sz w:val="22"/>
                <w:szCs w:val="22"/>
              </w:rPr>
              <w:t>Total Score</w:t>
            </w:r>
          </w:p>
        </w:tc>
        <w:tc>
          <w:tcPr>
            <w:tcW w:w="2357" w:type="dxa"/>
            <w:gridSpan w:val="2"/>
            <w:vAlign w:val="center"/>
          </w:tcPr>
          <w:p w14:paraId="6E75A0DD" w14:textId="77777777" w:rsidR="00B82C8E" w:rsidRPr="009059D6" w:rsidRDefault="00B82C8E">
            <w:pPr>
              <w:jc w:val="center"/>
              <w:rPr>
                <w:rFonts w:asciiTheme="majorBidi" w:hAnsiTheme="majorBidi" w:cstheme="majorBidi"/>
                <w:color w:val="000000"/>
                <w:sz w:val="22"/>
                <w:szCs w:val="22"/>
              </w:rPr>
            </w:pPr>
          </w:p>
        </w:tc>
        <w:tc>
          <w:tcPr>
            <w:tcW w:w="1121" w:type="dxa"/>
            <w:shd w:val="clear" w:color="auto" w:fill="F1A983" w:themeFill="accent2" w:themeFillTint="99"/>
            <w:vAlign w:val="center"/>
          </w:tcPr>
          <w:p w14:paraId="31A925D6" w14:textId="79AD4703" w:rsidR="00B82C8E" w:rsidRPr="009059D6" w:rsidRDefault="009C5032">
            <w:pPr>
              <w:jc w:val="center"/>
              <w:rPr>
                <w:rFonts w:asciiTheme="majorBidi" w:hAnsiTheme="majorBidi" w:cstheme="majorBidi"/>
                <w:color w:val="000000"/>
                <w:sz w:val="22"/>
                <w:szCs w:val="22"/>
              </w:rPr>
            </w:pPr>
            <w:r>
              <w:rPr>
                <w:rFonts w:asciiTheme="majorBidi" w:hAnsiTheme="majorBidi" w:cstheme="majorBidi"/>
                <w:color w:val="000000"/>
                <w:sz w:val="22"/>
                <w:szCs w:val="22"/>
              </w:rPr>
              <w:t>1</w:t>
            </w:r>
            <w:r w:rsidR="00B260AB">
              <w:rPr>
                <w:rFonts w:asciiTheme="majorBidi" w:hAnsiTheme="majorBidi" w:cstheme="majorBidi"/>
                <w:color w:val="000000"/>
                <w:sz w:val="22"/>
                <w:szCs w:val="22"/>
              </w:rPr>
              <w:t>8</w:t>
            </w:r>
          </w:p>
        </w:tc>
        <w:tc>
          <w:tcPr>
            <w:tcW w:w="1102" w:type="dxa"/>
            <w:vAlign w:val="center"/>
          </w:tcPr>
          <w:p w14:paraId="411D5DC8" w14:textId="77777777" w:rsidR="00B82C8E" w:rsidRPr="009059D6" w:rsidRDefault="00B82C8E">
            <w:pPr>
              <w:jc w:val="center"/>
              <w:rPr>
                <w:rFonts w:asciiTheme="majorBidi" w:hAnsiTheme="majorBidi" w:cstheme="majorBidi"/>
                <w:color w:val="000000"/>
                <w:sz w:val="22"/>
                <w:szCs w:val="22"/>
              </w:rPr>
            </w:pPr>
          </w:p>
        </w:tc>
        <w:tc>
          <w:tcPr>
            <w:tcW w:w="1121" w:type="dxa"/>
            <w:shd w:val="clear" w:color="auto" w:fill="8DD873" w:themeFill="accent6" w:themeFillTint="99"/>
            <w:vAlign w:val="center"/>
          </w:tcPr>
          <w:p w14:paraId="1EA38FBC" w14:textId="3A564DD0" w:rsidR="00B82C8E" w:rsidRPr="009059D6" w:rsidRDefault="00B260AB">
            <w:pPr>
              <w:jc w:val="center"/>
              <w:rPr>
                <w:rFonts w:asciiTheme="majorBidi" w:hAnsiTheme="majorBidi" w:cstheme="majorBidi"/>
                <w:color w:val="000000"/>
                <w:sz w:val="22"/>
                <w:szCs w:val="22"/>
              </w:rPr>
            </w:pPr>
            <w:r>
              <w:rPr>
                <w:rFonts w:asciiTheme="majorBidi" w:hAnsiTheme="majorBidi" w:cstheme="majorBidi"/>
                <w:color w:val="000000"/>
                <w:sz w:val="22"/>
                <w:szCs w:val="22"/>
              </w:rPr>
              <w:t>20</w:t>
            </w:r>
          </w:p>
        </w:tc>
      </w:tr>
    </w:tbl>
    <w:p w14:paraId="7AADC71B" w14:textId="39C0EE10" w:rsidR="00B82C8E" w:rsidRPr="00AC2BAD" w:rsidRDefault="00FB521B" w:rsidP="005D1C50">
      <w:pPr>
        <w:pStyle w:val="Body"/>
        <w:ind w:firstLine="0"/>
      </w:pPr>
      <w:r w:rsidRPr="00AC2BAD">
        <w:t xml:space="preserve">The table </w:t>
      </w:r>
      <w:r w:rsidR="00FE6FCC">
        <w:t>displays</w:t>
      </w:r>
      <w:r w:rsidRPr="00AC2BAD">
        <w:t xml:space="preserve"> the criteria and </w:t>
      </w:r>
      <w:r w:rsidR="00FE6FCC">
        <w:t>their corresponding weights,</w:t>
      </w:r>
      <w:r w:rsidRPr="00AC2BAD">
        <w:t xml:space="preserve"> which </w:t>
      </w:r>
      <w:r w:rsidR="00FE6FCC">
        <w:t xml:space="preserve">determine the favorable </w:t>
      </w:r>
      <w:r w:rsidRPr="00AC2BAD">
        <w:t xml:space="preserve">RWV solution. The rating and weighted score for each solution </w:t>
      </w:r>
      <w:r w:rsidR="005D6EAA" w:rsidRPr="00AC2BAD">
        <w:t>are</w:t>
      </w:r>
      <w:r w:rsidRPr="00AC2BAD">
        <w:t xml:space="preserve"> </w:t>
      </w:r>
      <w:r w:rsidR="00FE6FCC">
        <w:t>shown</w:t>
      </w:r>
      <w:r w:rsidRPr="00AC2BAD">
        <w:t xml:space="preserve">. The </w:t>
      </w:r>
      <w:r w:rsidR="00483334">
        <w:t>novel</w:t>
      </w:r>
      <w:r w:rsidRPr="00AC2BAD">
        <w:t xml:space="preserve"> RWV scored the highest.</w:t>
      </w:r>
    </w:p>
    <w:p w14:paraId="43FD7BCF" w14:textId="77777777" w:rsidR="001840B8" w:rsidRPr="00EA6C67" w:rsidRDefault="004B4B90" w:rsidP="00457BCA">
      <w:pPr>
        <w:pStyle w:val="Body"/>
      </w:pPr>
      <w:r w:rsidRPr="00EA6C67">
        <w:t xml:space="preserve"> </w:t>
      </w:r>
      <w:bookmarkStart w:id="112" w:name="_Toc208139218"/>
      <w:bookmarkStart w:id="113" w:name="_Toc208139643"/>
      <w:bookmarkStart w:id="114" w:name="_Toc208174989"/>
    </w:p>
    <w:p w14:paraId="682FA3E1" w14:textId="4AA02823" w:rsidR="00FB521B" w:rsidRDefault="00FB521B" w:rsidP="00FB521B">
      <w:pPr>
        <w:pStyle w:val="Caption"/>
      </w:pPr>
      <w:bookmarkStart w:id="115" w:name="_Toc216062965"/>
      <w:r>
        <w:t xml:space="preserve">Table </w:t>
      </w:r>
      <w:fldSimple w:instr=" SEQ Table \* ARABIC ">
        <w:r w:rsidR="00E36C6C">
          <w:rPr>
            <w:noProof/>
          </w:rPr>
          <w:t>4</w:t>
        </w:r>
      </w:fldSimple>
      <w:r>
        <w:t>. Design Matrix for Partial Gravity Solutions</w:t>
      </w:r>
      <w:bookmarkEnd w:id="115"/>
    </w:p>
    <w:tbl>
      <w:tblPr>
        <w:tblStyle w:val="TableGrid"/>
        <w:tblW w:w="0" w:type="auto"/>
        <w:jc w:val="center"/>
        <w:tblLook w:val="04A0" w:firstRow="1" w:lastRow="0" w:firstColumn="1" w:lastColumn="0" w:noHBand="0" w:noVBand="1"/>
      </w:tblPr>
      <w:tblGrid>
        <w:gridCol w:w="1426"/>
        <w:gridCol w:w="1138"/>
        <w:gridCol w:w="1219"/>
        <w:gridCol w:w="1121"/>
        <w:gridCol w:w="1102"/>
        <w:gridCol w:w="1121"/>
        <w:gridCol w:w="1102"/>
        <w:gridCol w:w="1121"/>
      </w:tblGrid>
      <w:tr w:rsidR="008448C9" w:rsidRPr="00EA6C67" w14:paraId="1D58D2FF" w14:textId="77777777">
        <w:trPr>
          <w:trHeight w:val="506"/>
          <w:jc w:val="center"/>
        </w:trPr>
        <w:tc>
          <w:tcPr>
            <w:tcW w:w="1426" w:type="dxa"/>
            <w:vMerge w:val="restart"/>
            <w:vAlign w:val="center"/>
          </w:tcPr>
          <w:p w14:paraId="63588A68" w14:textId="77777777" w:rsidR="008448C9" w:rsidRPr="00EA6C67" w:rsidRDefault="008448C9">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Criteria</w:t>
            </w:r>
          </w:p>
        </w:tc>
        <w:tc>
          <w:tcPr>
            <w:tcW w:w="1138" w:type="dxa"/>
            <w:vMerge w:val="restart"/>
            <w:vAlign w:val="center"/>
          </w:tcPr>
          <w:p w14:paraId="56C2B5A9" w14:textId="77777777" w:rsidR="008448C9" w:rsidRPr="00EA6C67" w:rsidRDefault="008448C9">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Weight</w:t>
            </w:r>
          </w:p>
        </w:tc>
        <w:tc>
          <w:tcPr>
            <w:tcW w:w="2340" w:type="dxa"/>
            <w:gridSpan w:val="2"/>
            <w:shd w:val="clear" w:color="auto" w:fill="8DD873" w:themeFill="accent6" w:themeFillTint="99"/>
          </w:tcPr>
          <w:p w14:paraId="06BFF43B" w14:textId="77777777" w:rsidR="008448C9" w:rsidRPr="00EA6C67" w:rsidRDefault="008448C9">
            <w:pPr>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Inclined Plane with Dual Motor</w:t>
            </w:r>
          </w:p>
        </w:tc>
        <w:tc>
          <w:tcPr>
            <w:tcW w:w="2223" w:type="dxa"/>
            <w:gridSpan w:val="2"/>
            <w:shd w:val="clear" w:color="auto" w:fill="F1A983" w:themeFill="accent2" w:themeFillTint="99"/>
          </w:tcPr>
          <w:p w14:paraId="0D093B20" w14:textId="0470775A" w:rsidR="008448C9" w:rsidRPr="00EA6C67" w:rsidRDefault="008448C9">
            <w:pPr>
              <w:jc w:val="center"/>
              <w:rPr>
                <w:rFonts w:asciiTheme="majorBidi" w:hAnsiTheme="majorBidi" w:cstheme="majorBidi"/>
                <w:b/>
                <w:bCs/>
                <w:color w:val="000000"/>
                <w:sz w:val="22"/>
                <w:szCs w:val="22"/>
              </w:rPr>
            </w:pPr>
            <w:r w:rsidRPr="00EA6C67">
              <w:rPr>
                <w:rFonts w:asciiTheme="majorBidi" w:hAnsiTheme="majorBidi" w:cstheme="majorBidi"/>
                <w:b/>
                <w:bCs/>
                <w:color w:val="000000"/>
                <w:sz w:val="22"/>
                <w:szCs w:val="22"/>
              </w:rPr>
              <w:t xml:space="preserve">Four </w:t>
            </w:r>
            <w:r w:rsidR="00EA6C67" w:rsidRPr="00EA6C67">
              <w:rPr>
                <w:rFonts w:asciiTheme="majorBidi" w:hAnsiTheme="majorBidi" w:cstheme="majorBidi"/>
                <w:b/>
                <w:bCs/>
                <w:color w:val="000000"/>
                <w:sz w:val="22"/>
                <w:szCs w:val="22"/>
              </w:rPr>
              <w:t>Centrifugations</w:t>
            </w:r>
          </w:p>
        </w:tc>
        <w:tc>
          <w:tcPr>
            <w:tcW w:w="2223" w:type="dxa"/>
            <w:gridSpan w:val="2"/>
            <w:shd w:val="clear" w:color="auto" w:fill="45B0E1" w:themeFill="accent1" w:themeFillTint="99"/>
          </w:tcPr>
          <w:p w14:paraId="362DFD3D" w14:textId="77777777" w:rsidR="008448C9" w:rsidRPr="00EA6C67" w:rsidRDefault="008448C9">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 xml:space="preserve">Inclined Plane with </w:t>
            </w:r>
            <w:r>
              <w:rPr>
                <w:rFonts w:asciiTheme="majorBidi" w:hAnsiTheme="majorBidi" w:cstheme="majorBidi"/>
                <w:b/>
                <w:bCs/>
                <w:color w:val="000000"/>
                <w:sz w:val="22"/>
                <w:szCs w:val="22"/>
              </w:rPr>
              <w:t>One Motor</w:t>
            </w:r>
          </w:p>
        </w:tc>
      </w:tr>
      <w:tr w:rsidR="008448C9" w:rsidRPr="009059D6" w14:paraId="1270DCBF" w14:textId="77777777">
        <w:trPr>
          <w:trHeight w:val="506"/>
          <w:jc w:val="center"/>
        </w:trPr>
        <w:tc>
          <w:tcPr>
            <w:tcW w:w="1426" w:type="dxa"/>
            <w:vMerge/>
            <w:vAlign w:val="center"/>
          </w:tcPr>
          <w:p w14:paraId="73A33F33" w14:textId="77777777" w:rsidR="008448C9" w:rsidRPr="00DF54FD" w:rsidRDefault="008448C9">
            <w:pPr>
              <w:jc w:val="center"/>
              <w:rPr>
                <w:rFonts w:asciiTheme="majorBidi" w:hAnsiTheme="majorBidi" w:cstheme="majorBidi"/>
                <w:color w:val="000000"/>
                <w:sz w:val="22"/>
                <w:szCs w:val="22"/>
              </w:rPr>
            </w:pPr>
          </w:p>
        </w:tc>
        <w:tc>
          <w:tcPr>
            <w:tcW w:w="1138" w:type="dxa"/>
            <w:vMerge/>
            <w:vAlign w:val="center"/>
          </w:tcPr>
          <w:p w14:paraId="58BC7B11" w14:textId="77777777" w:rsidR="008448C9" w:rsidRPr="00DF54FD" w:rsidRDefault="008448C9">
            <w:pPr>
              <w:jc w:val="center"/>
              <w:rPr>
                <w:rFonts w:asciiTheme="majorBidi" w:hAnsiTheme="majorBidi" w:cstheme="majorBidi"/>
                <w:color w:val="000000"/>
                <w:sz w:val="22"/>
                <w:szCs w:val="22"/>
              </w:rPr>
            </w:pPr>
          </w:p>
        </w:tc>
        <w:tc>
          <w:tcPr>
            <w:tcW w:w="1219" w:type="dxa"/>
            <w:shd w:val="clear" w:color="auto" w:fill="8DD873" w:themeFill="accent6" w:themeFillTint="99"/>
            <w:vAlign w:val="center"/>
          </w:tcPr>
          <w:p w14:paraId="51CA1876" w14:textId="77777777" w:rsidR="008448C9" w:rsidRPr="009059D6" w:rsidRDefault="008448C9">
            <w:pPr>
              <w:jc w:val="center"/>
              <w:rPr>
                <w:rFonts w:asciiTheme="majorBidi" w:hAnsiTheme="majorBidi" w:cstheme="majorBidi"/>
              </w:rPr>
            </w:pPr>
            <w:r w:rsidRPr="00DF54FD">
              <w:rPr>
                <w:b/>
                <w:bCs/>
                <w:color w:val="000000"/>
                <w:sz w:val="22"/>
                <w:szCs w:val="22"/>
              </w:rPr>
              <w:t>Rating</w:t>
            </w:r>
          </w:p>
        </w:tc>
        <w:tc>
          <w:tcPr>
            <w:tcW w:w="1121" w:type="dxa"/>
            <w:shd w:val="clear" w:color="auto" w:fill="8DD873" w:themeFill="accent6" w:themeFillTint="99"/>
            <w:vAlign w:val="center"/>
          </w:tcPr>
          <w:p w14:paraId="5119462D" w14:textId="77777777" w:rsidR="008448C9" w:rsidRPr="00DF54FD" w:rsidRDefault="008448C9">
            <w:pPr>
              <w:jc w:val="center"/>
              <w:rPr>
                <w:rFonts w:asciiTheme="majorBidi" w:hAnsiTheme="majorBidi" w:cstheme="majorBidi"/>
                <w:color w:val="000000"/>
                <w:sz w:val="22"/>
                <w:szCs w:val="22"/>
              </w:rPr>
            </w:pPr>
            <w:r w:rsidRPr="00DF54FD">
              <w:rPr>
                <w:b/>
                <w:bCs/>
                <w:color w:val="000000"/>
                <w:sz w:val="22"/>
                <w:szCs w:val="22"/>
              </w:rPr>
              <w:t>Weighted Score</w:t>
            </w:r>
          </w:p>
        </w:tc>
        <w:tc>
          <w:tcPr>
            <w:tcW w:w="1102" w:type="dxa"/>
            <w:shd w:val="clear" w:color="auto" w:fill="F1A983" w:themeFill="accent2" w:themeFillTint="99"/>
            <w:vAlign w:val="center"/>
          </w:tcPr>
          <w:p w14:paraId="51A607FC" w14:textId="77777777" w:rsidR="008448C9" w:rsidRPr="009059D6" w:rsidRDefault="008448C9">
            <w:pPr>
              <w:jc w:val="center"/>
              <w:rPr>
                <w:rFonts w:asciiTheme="majorBidi" w:hAnsiTheme="majorBidi" w:cstheme="majorBidi"/>
              </w:rPr>
            </w:pPr>
            <w:r w:rsidRPr="00DF54FD">
              <w:rPr>
                <w:b/>
                <w:bCs/>
                <w:color w:val="000000"/>
                <w:sz w:val="22"/>
                <w:szCs w:val="22"/>
              </w:rPr>
              <w:t>Rating</w:t>
            </w:r>
          </w:p>
        </w:tc>
        <w:tc>
          <w:tcPr>
            <w:tcW w:w="1121" w:type="dxa"/>
            <w:shd w:val="clear" w:color="auto" w:fill="F1A983" w:themeFill="accent2" w:themeFillTint="99"/>
            <w:vAlign w:val="center"/>
          </w:tcPr>
          <w:p w14:paraId="698D2E01" w14:textId="77777777" w:rsidR="008448C9" w:rsidRPr="00DF54FD" w:rsidRDefault="008448C9">
            <w:pPr>
              <w:jc w:val="center"/>
              <w:rPr>
                <w:rFonts w:asciiTheme="majorBidi" w:hAnsiTheme="majorBidi" w:cstheme="majorBidi"/>
                <w:color w:val="000000"/>
                <w:sz w:val="22"/>
                <w:szCs w:val="22"/>
              </w:rPr>
            </w:pPr>
            <w:r w:rsidRPr="00DF54FD">
              <w:rPr>
                <w:b/>
                <w:bCs/>
                <w:color w:val="000000"/>
                <w:sz w:val="22"/>
                <w:szCs w:val="22"/>
              </w:rPr>
              <w:t>Weighted Score</w:t>
            </w:r>
          </w:p>
        </w:tc>
        <w:tc>
          <w:tcPr>
            <w:tcW w:w="1102" w:type="dxa"/>
            <w:shd w:val="clear" w:color="auto" w:fill="45B0E1" w:themeFill="accent1" w:themeFillTint="99"/>
            <w:vAlign w:val="center"/>
          </w:tcPr>
          <w:p w14:paraId="682AC5EF" w14:textId="77777777" w:rsidR="008448C9" w:rsidRPr="00C65AD6" w:rsidRDefault="008448C9">
            <w:pPr>
              <w:jc w:val="center"/>
              <w:rPr>
                <w:color w:val="000000"/>
                <w:sz w:val="22"/>
                <w:szCs w:val="22"/>
              </w:rPr>
            </w:pPr>
            <w:r w:rsidRPr="00DF54FD">
              <w:rPr>
                <w:b/>
                <w:bCs/>
                <w:color w:val="000000"/>
                <w:sz w:val="22"/>
                <w:szCs w:val="22"/>
              </w:rPr>
              <w:t>Rating</w:t>
            </w:r>
          </w:p>
        </w:tc>
        <w:tc>
          <w:tcPr>
            <w:tcW w:w="1121" w:type="dxa"/>
            <w:shd w:val="clear" w:color="auto" w:fill="45B0E1" w:themeFill="accent1" w:themeFillTint="99"/>
            <w:vAlign w:val="center"/>
          </w:tcPr>
          <w:p w14:paraId="4BF85F67" w14:textId="77777777" w:rsidR="008448C9" w:rsidRPr="00DF54FD" w:rsidRDefault="008448C9">
            <w:pPr>
              <w:jc w:val="center"/>
              <w:rPr>
                <w:color w:val="000000"/>
                <w:sz w:val="22"/>
                <w:szCs w:val="22"/>
              </w:rPr>
            </w:pPr>
            <w:r w:rsidRPr="00DF54FD">
              <w:rPr>
                <w:b/>
                <w:bCs/>
                <w:color w:val="000000"/>
                <w:sz w:val="22"/>
                <w:szCs w:val="22"/>
              </w:rPr>
              <w:t>Weighted Score</w:t>
            </w:r>
          </w:p>
        </w:tc>
      </w:tr>
      <w:tr w:rsidR="008448C9" w:rsidRPr="009059D6" w14:paraId="34DDF91F" w14:textId="77777777">
        <w:trPr>
          <w:trHeight w:val="506"/>
          <w:jc w:val="center"/>
        </w:trPr>
        <w:tc>
          <w:tcPr>
            <w:tcW w:w="1426" w:type="dxa"/>
            <w:vAlign w:val="center"/>
          </w:tcPr>
          <w:p w14:paraId="026BF6A3" w14:textId="5E6EA5F8" w:rsidR="008448C9" w:rsidRPr="009059D6" w:rsidRDefault="008448C9">
            <w:pPr>
              <w:jc w:val="center"/>
              <w:rPr>
                <w:rFonts w:asciiTheme="majorBidi" w:hAnsiTheme="majorBidi" w:cstheme="majorBidi"/>
                <w:b/>
                <w:bCs/>
                <w:color w:val="000000"/>
                <w:sz w:val="22"/>
                <w:szCs w:val="22"/>
              </w:rPr>
            </w:pPr>
            <w:r w:rsidRPr="00DF54FD">
              <w:rPr>
                <w:rFonts w:asciiTheme="majorBidi" w:hAnsiTheme="majorBidi" w:cstheme="majorBidi"/>
                <w:color w:val="000000"/>
                <w:sz w:val="22"/>
                <w:szCs w:val="22"/>
              </w:rPr>
              <w:t>Gravit</w:t>
            </w:r>
            <w:r w:rsidR="007D091B">
              <w:rPr>
                <w:rFonts w:asciiTheme="majorBidi" w:hAnsiTheme="majorBidi" w:cstheme="majorBidi"/>
                <w:color w:val="000000"/>
                <w:sz w:val="22"/>
                <w:szCs w:val="22"/>
              </w:rPr>
              <w:t>ational Type</w:t>
            </w:r>
          </w:p>
        </w:tc>
        <w:tc>
          <w:tcPr>
            <w:tcW w:w="1138" w:type="dxa"/>
            <w:vAlign w:val="center"/>
          </w:tcPr>
          <w:p w14:paraId="02E17268" w14:textId="77777777" w:rsidR="008448C9" w:rsidRPr="00506009" w:rsidRDefault="008448C9">
            <w:pPr>
              <w:jc w:val="center"/>
              <w:rPr>
                <w:rFonts w:asciiTheme="majorBidi" w:hAnsiTheme="majorBidi" w:cstheme="majorBidi"/>
                <w:color w:val="000000"/>
                <w:sz w:val="22"/>
                <w:szCs w:val="22"/>
              </w:rPr>
            </w:pPr>
            <w:r w:rsidRPr="00506009">
              <w:rPr>
                <w:rFonts w:asciiTheme="majorBidi" w:hAnsiTheme="majorBidi" w:cstheme="majorBidi"/>
                <w:color w:val="000000"/>
                <w:sz w:val="22"/>
                <w:szCs w:val="22"/>
              </w:rPr>
              <w:t>5</w:t>
            </w:r>
          </w:p>
        </w:tc>
        <w:tc>
          <w:tcPr>
            <w:tcW w:w="1219" w:type="dxa"/>
            <w:shd w:val="clear" w:color="auto" w:fill="B3E5A1" w:themeFill="accent6" w:themeFillTint="66"/>
            <w:vAlign w:val="center"/>
          </w:tcPr>
          <w:p w14:paraId="1DEEB330" w14:textId="72481C01" w:rsidR="008448C9" w:rsidRPr="009059D6" w:rsidRDefault="00506009">
            <w:pPr>
              <w:jc w:val="center"/>
              <w:rPr>
                <w:rFonts w:asciiTheme="majorBidi" w:hAnsiTheme="majorBidi" w:cstheme="majorBidi"/>
              </w:rPr>
            </w:pPr>
            <w:r>
              <w:rPr>
                <w:rFonts w:asciiTheme="majorBidi" w:hAnsiTheme="majorBidi" w:cstheme="majorBidi"/>
              </w:rPr>
              <w:t>3</w:t>
            </w:r>
          </w:p>
        </w:tc>
        <w:tc>
          <w:tcPr>
            <w:tcW w:w="1121" w:type="dxa"/>
            <w:shd w:val="clear" w:color="auto" w:fill="B3E5A1" w:themeFill="accent6" w:themeFillTint="66"/>
            <w:vAlign w:val="center"/>
          </w:tcPr>
          <w:p w14:paraId="695CF3C6" w14:textId="3BE32CED" w:rsidR="008448C9" w:rsidRPr="009059D6" w:rsidRDefault="000B5479">
            <w:pPr>
              <w:jc w:val="center"/>
              <w:rPr>
                <w:rFonts w:asciiTheme="majorBidi" w:hAnsiTheme="majorBidi" w:cstheme="majorBidi"/>
              </w:rPr>
            </w:pPr>
            <w:r>
              <w:rPr>
                <w:rFonts w:asciiTheme="majorBidi" w:hAnsiTheme="majorBidi" w:cstheme="majorBidi"/>
              </w:rPr>
              <w:t>1</w:t>
            </w:r>
            <w:r w:rsidR="00506009">
              <w:rPr>
                <w:rFonts w:asciiTheme="majorBidi" w:hAnsiTheme="majorBidi" w:cstheme="majorBidi"/>
              </w:rPr>
              <w:t>5</w:t>
            </w:r>
          </w:p>
        </w:tc>
        <w:tc>
          <w:tcPr>
            <w:tcW w:w="1102" w:type="dxa"/>
            <w:shd w:val="clear" w:color="auto" w:fill="F6C5AC" w:themeFill="accent2" w:themeFillTint="66"/>
            <w:vAlign w:val="center"/>
          </w:tcPr>
          <w:p w14:paraId="2E00E619" w14:textId="0DEF656E" w:rsidR="008448C9" w:rsidRPr="009059D6" w:rsidRDefault="00506009">
            <w:pPr>
              <w:jc w:val="center"/>
              <w:rPr>
                <w:rFonts w:asciiTheme="majorBidi" w:hAnsiTheme="majorBidi" w:cstheme="majorBidi"/>
              </w:rPr>
            </w:pPr>
            <w:r>
              <w:rPr>
                <w:rFonts w:asciiTheme="majorBidi" w:hAnsiTheme="majorBidi" w:cstheme="majorBidi"/>
              </w:rPr>
              <w:t>1</w:t>
            </w:r>
          </w:p>
        </w:tc>
        <w:tc>
          <w:tcPr>
            <w:tcW w:w="1121" w:type="dxa"/>
            <w:shd w:val="clear" w:color="auto" w:fill="F6C5AC" w:themeFill="accent2" w:themeFillTint="66"/>
            <w:vAlign w:val="center"/>
          </w:tcPr>
          <w:p w14:paraId="73880786" w14:textId="22A27F4C" w:rsidR="008448C9" w:rsidRPr="009059D6" w:rsidRDefault="00506009">
            <w:pPr>
              <w:jc w:val="center"/>
              <w:rPr>
                <w:rFonts w:asciiTheme="majorBidi" w:hAnsiTheme="majorBidi" w:cstheme="majorBidi"/>
              </w:rPr>
            </w:pPr>
            <w:r>
              <w:rPr>
                <w:rFonts w:asciiTheme="majorBidi" w:hAnsiTheme="majorBidi" w:cstheme="majorBidi"/>
              </w:rPr>
              <w:t>5</w:t>
            </w:r>
          </w:p>
        </w:tc>
        <w:tc>
          <w:tcPr>
            <w:tcW w:w="1102" w:type="dxa"/>
            <w:shd w:val="clear" w:color="auto" w:fill="95DCF7" w:themeFill="accent4" w:themeFillTint="66"/>
            <w:vAlign w:val="center"/>
          </w:tcPr>
          <w:p w14:paraId="44959398" w14:textId="5AC1E51B" w:rsidR="008448C9" w:rsidRPr="00C65AD6" w:rsidRDefault="007B2CAB">
            <w:pPr>
              <w:jc w:val="center"/>
              <w:rPr>
                <w:color w:val="000000"/>
                <w:sz w:val="22"/>
                <w:szCs w:val="22"/>
              </w:rPr>
            </w:pPr>
            <w:r>
              <w:rPr>
                <w:color w:val="000000"/>
                <w:sz w:val="22"/>
                <w:szCs w:val="22"/>
              </w:rPr>
              <w:t>2</w:t>
            </w:r>
          </w:p>
        </w:tc>
        <w:tc>
          <w:tcPr>
            <w:tcW w:w="1121" w:type="dxa"/>
            <w:shd w:val="clear" w:color="auto" w:fill="95DCF7" w:themeFill="accent4" w:themeFillTint="66"/>
            <w:vAlign w:val="center"/>
          </w:tcPr>
          <w:p w14:paraId="394C080F" w14:textId="2F6AD7BF" w:rsidR="008448C9" w:rsidRPr="00C65AD6" w:rsidRDefault="00D1541C">
            <w:pPr>
              <w:jc w:val="center"/>
              <w:rPr>
                <w:color w:val="000000"/>
                <w:sz w:val="22"/>
                <w:szCs w:val="22"/>
              </w:rPr>
            </w:pPr>
            <w:r>
              <w:rPr>
                <w:color w:val="000000"/>
                <w:sz w:val="22"/>
                <w:szCs w:val="22"/>
              </w:rPr>
              <w:t>10</w:t>
            </w:r>
          </w:p>
        </w:tc>
      </w:tr>
      <w:tr w:rsidR="008448C9" w:rsidRPr="009059D6" w14:paraId="6B1760CA" w14:textId="77777777">
        <w:trPr>
          <w:trHeight w:val="506"/>
          <w:jc w:val="center"/>
        </w:trPr>
        <w:tc>
          <w:tcPr>
            <w:tcW w:w="1426" w:type="dxa"/>
            <w:vAlign w:val="center"/>
          </w:tcPr>
          <w:p w14:paraId="5D425859" w14:textId="77777777" w:rsidR="008448C9" w:rsidRPr="009059D6" w:rsidRDefault="008448C9">
            <w:pPr>
              <w:jc w:val="center"/>
              <w:rPr>
                <w:rFonts w:asciiTheme="majorBidi" w:hAnsiTheme="majorBidi" w:cstheme="majorBidi"/>
                <w:b/>
                <w:bCs/>
                <w:color w:val="000000"/>
                <w:sz w:val="22"/>
                <w:szCs w:val="22"/>
              </w:rPr>
            </w:pPr>
            <w:r w:rsidRPr="00DF54FD">
              <w:rPr>
                <w:rFonts w:asciiTheme="majorBidi" w:hAnsiTheme="majorBidi" w:cstheme="majorBidi"/>
                <w:color w:val="000000"/>
                <w:sz w:val="22"/>
                <w:szCs w:val="22"/>
              </w:rPr>
              <w:t>Dimensions</w:t>
            </w:r>
          </w:p>
        </w:tc>
        <w:tc>
          <w:tcPr>
            <w:tcW w:w="1138" w:type="dxa"/>
            <w:vAlign w:val="center"/>
          </w:tcPr>
          <w:p w14:paraId="55443BF3" w14:textId="73A5736D" w:rsidR="008448C9" w:rsidRPr="00506009" w:rsidRDefault="00506009">
            <w:pPr>
              <w:jc w:val="center"/>
              <w:rPr>
                <w:rFonts w:asciiTheme="majorBidi" w:hAnsiTheme="majorBidi" w:cstheme="majorBidi"/>
                <w:color w:val="000000"/>
                <w:sz w:val="22"/>
                <w:szCs w:val="22"/>
              </w:rPr>
            </w:pPr>
            <w:r w:rsidRPr="00506009">
              <w:rPr>
                <w:rFonts w:asciiTheme="majorBidi" w:hAnsiTheme="majorBidi" w:cstheme="majorBidi"/>
                <w:color w:val="000000"/>
                <w:sz w:val="22"/>
                <w:szCs w:val="22"/>
              </w:rPr>
              <w:t>2</w:t>
            </w:r>
          </w:p>
        </w:tc>
        <w:tc>
          <w:tcPr>
            <w:tcW w:w="1219" w:type="dxa"/>
            <w:shd w:val="clear" w:color="auto" w:fill="B3E5A1" w:themeFill="accent6" w:themeFillTint="66"/>
            <w:vAlign w:val="center"/>
          </w:tcPr>
          <w:p w14:paraId="35BCCF84" w14:textId="3E5CBB8B" w:rsidR="008448C9" w:rsidRPr="009059D6" w:rsidRDefault="004C59FA">
            <w:pPr>
              <w:jc w:val="center"/>
              <w:rPr>
                <w:rFonts w:asciiTheme="majorBidi" w:hAnsiTheme="majorBidi" w:cstheme="majorBidi"/>
              </w:rPr>
            </w:pPr>
            <w:r>
              <w:rPr>
                <w:rFonts w:asciiTheme="majorBidi" w:hAnsiTheme="majorBidi" w:cstheme="majorBidi"/>
              </w:rPr>
              <w:t>1</w:t>
            </w:r>
          </w:p>
        </w:tc>
        <w:tc>
          <w:tcPr>
            <w:tcW w:w="1121" w:type="dxa"/>
            <w:shd w:val="clear" w:color="auto" w:fill="B3E5A1" w:themeFill="accent6" w:themeFillTint="66"/>
            <w:vAlign w:val="center"/>
          </w:tcPr>
          <w:p w14:paraId="2771C68F" w14:textId="513B1C32" w:rsidR="008448C9" w:rsidRPr="009059D6" w:rsidRDefault="004C59FA">
            <w:pPr>
              <w:jc w:val="center"/>
              <w:rPr>
                <w:rFonts w:asciiTheme="majorBidi" w:hAnsiTheme="majorBidi" w:cstheme="majorBidi"/>
              </w:rPr>
            </w:pPr>
            <w:r>
              <w:rPr>
                <w:rFonts w:asciiTheme="majorBidi" w:hAnsiTheme="majorBidi" w:cstheme="majorBidi"/>
              </w:rPr>
              <w:t>2</w:t>
            </w:r>
          </w:p>
        </w:tc>
        <w:tc>
          <w:tcPr>
            <w:tcW w:w="1102" w:type="dxa"/>
            <w:shd w:val="clear" w:color="auto" w:fill="F6C5AC" w:themeFill="accent2" w:themeFillTint="66"/>
            <w:vAlign w:val="center"/>
          </w:tcPr>
          <w:p w14:paraId="52DB19FD" w14:textId="69BCCB2F" w:rsidR="008448C9" w:rsidRPr="009059D6" w:rsidRDefault="00E51F7B">
            <w:pPr>
              <w:jc w:val="center"/>
              <w:rPr>
                <w:rFonts w:asciiTheme="majorBidi" w:hAnsiTheme="majorBidi" w:cstheme="majorBidi"/>
              </w:rPr>
            </w:pPr>
            <w:r>
              <w:rPr>
                <w:rFonts w:asciiTheme="majorBidi" w:hAnsiTheme="majorBidi" w:cstheme="majorBidi"/>
              </w:rPr>
              <w:t>3</w:t>
            </w:r>
          </w:p>
        </w:tc>
        <w:tc>
          <w:tcPr>
            <w:tcW w:w="1121" w:type="dxa"/>
            <w:shd w:val="clear" w:color="auto" w:fill="F6C5AC" w:themeFill="accent2" w:themeFillTint="66"/>
            <w:vAlign w:val="center"/>
          </w:tcPr>
          <w:p w14:paraId="3A80E809" w14:textId="475937BB" w:rsidR="008448C9" w:rsidRPr="009059D6" w:rsidRDefault="004C59FA">
            <w:pPr>
              <w:jc w:val="center"/>
              <w:rPr>
                <w:rFonts w:asciiTheme="majorBidi" w:hAnsiTheme="majorBidi" w:cstheme="majorBidi"/>
              </w:rPr>
            </w:pPr>
            <w:r>
              <w:rPr>
                <w:rFonts w:asciiTheme="majorBidi" w:hAnsiTheme="majorBidi" w:cstheme="majorBidi"/>
              </w:rPr>
              <w:t>6</w:t>
            </w:r>
          </w:p>
        </w:tc>
        <w:tc>
          <w:tcPr>
            <w:tcW w:w="1102" w:type="dxa"/>
            <w:shd w:val="clear" w:color="auto" w:fill="95DCF7" w:themeFill="accent4" w:themeFillTint="66"/>
            <w:vAlign w:val="center"/>
          </w:tcPr>
          <w:p w14:paraId="7E527509" w14:textId="01C43B2D" w:rsidR="008448C9" w:rsidRPr="00C65AD6" w:rsidRDefault="00E51F7B">
            <w:pPr>
              <w:jc w:val="center"/>
              <w:rPr>
                <w:color w:val="000000"/>
                <w:sz w:val="22"/>
                <w:szCs w:val="22"/>
              </w:rPr>
            </w:pPr>
            <w:r>
              <w:rPr>
                <w:color w:val="000000"/>
                <w:sz w:val="22"/>
                <w:szCs w:val="22"/>
              </w:rPr>
              <w:t>2</w:t>
            </w:r>
          </w:p>
        </w:tc>
        <w:tc>
          <w:tcPr>
            <w:tcW w:w="1121" w:type="dxa"/>
            <w:shd w:val="clear" w:color="auto" w:fill="95DCF7" w:themeFill="accent4" w:themeFillTint="66"/>
            <w:vAlign w:val="center"/>
          </w:tcPr>
          <w:p w14:paraId="3C60DD52" w14:textId="7679C773" w:rsidR="008448C9" w:rsidRPr="00C65AD6" w:rsidRDefault="004C59FA">
            <w:pPr>
              <w:jc w:val="center"/>
              <w:rPr>
                <w:color w:val="000000"/>
                <w:sz w:val="22"/>
                <w:szCs w:val="22"/>
              </w:rPr>
            </w:pPr>
            <w:r>
              <w:rPr>
                <w:color w:val="000000"/>
                <w:sz w:val="22"/>
                <w:szCs w:val="22"/>
              </w:rPr>
              <w:t>4</w:t>
            </w:r>
          </w:p>
        </w:tc>
      </w:tr>
      <w:tr w:rsidR="008448C9" w:rsidRPr="009059D6" w14:paraId="37286433" w14:textId="77777777">
        <w:trPr>
          <w:trHeight w:val="506"/>
          <w:jc w:val="center"/>
        </w:trPr>
        <w:tc>
          <w:tcPr>
            <w:tcW w:w="1426" w:type="dxa"/>
            <w:vAlign w:val="center"/>
          </w:tcPr>
          <w:p w14:paraId="7AE90297" w14:textId="77777777" w:rsidR="008448C9" w:rsidRPr="009059D6" w:rsidRDefault="008448C9">
            <w:pPr>
              <w:jc w:val="center"/>
              <w:rPr>
                <w:rFonts w:asciiTheme="majorBidi" w:hAnsiTheme="majorBidi" w:cstheme="majorBidi"/>
                <w:b/>
                <w:bCs/>
                <w:color w:val="000000"/>
                <w:sz w:val="22"/>
                <w:szCs w:val="22"/>
              </w:rPr>
            </w:pPr>
            <w:r w:rsidRPr="00DF54FD">
              <w:rPr>
                <w:rFonts w:asciiTheme="majorBidi" w:hAnsiTheme="majorBidi" w:cstheme="majorBidi"/>
                <w:color w:val="000000"/>
                <w:sz w:val="22"/>
                <w:szCs w:val="22"/>
              </w:rPr>
              <w:t>Design Time</w:t>
            </w:r>
          </w:p>
        </w:tc>
        <w:tc>
          <w:tcPr>
            <w:tcW w:w="1138" w:type="dxa"/>
            <w:vAlign w:val="center"/>
          </w:tcPr>
          <w:p w14:paraId="5815598F" w14:textId="77777777" w:rsidR="008448C9" w:rsidRPr="00506009" w:rsidRDefault="008448C9">
            <w:pPr>
              <w:jc w:val="center"/>
              <w:rPr>
                <w:rFonts w:asciiTheme="majorBidi" w:hAnsiTheme="majorBidi" w:cstheme="majorBidi"/>
                <w:color w:val="000000"/>
                <w:sz w:val="22"/>
                <w:szCs w:val="22"/>
              </w:rPr>
            </w:pPr>
            <w:r w:rsidRPr="00506009">
              <w:rPr>
                <w:rFonts w:asciiTheme="majorBidi" w:hAnsiTheme="majorBidi" w:cstheme="majorBidi"/>
                <w:color w:val="000000"/>
                <w:sz w:val="22"/>
                <w:szCs w:val="22"/>
              </w:rPr>
              <w:t>2</w:t>
            </w:r>
          </w:p>
        </w:tc>
        <w:tc>
          <w:tcPr>
            <w:tcW w:w="1219" w:type="dxa"/>
            <w:shd w:val="clear" w:color="auto" w:fill="B3E5A1" w:themeFill="accent6" w:themeFillTint="66"/>
            <w:vAlign w:val="center"/>
          </w:tcPr>
          <w:p w14:paraId="4619A2C8" w14:textId="5F466396" w:rsidR="008448C9" w:rsidRPr="009059D6" w:rsidRDefault="00721679">
            <w:pPr>
              <w:jc w:val="center"/>
              <w:rPr>
                <w:rFonts w:asciiTheme="majorBidi" w:hAnsiTheme="majorBidi" w:cstheme="majorBidi"/>
              </w:rPr>
            </w:pPr>
            <w:r>
              <w:rPr>
                <w:rFonts w:asciiTheme="majorBidi" w:hAnsiTheme="majorBidi" w:cstheme="majorBidi"/>
              </w:rPr>
              <w:t>3</w:t>
            </w:r>
          </w:p>
        </w:tc>
        <w:tc>
          <w:tcPr>
            <w:tcW w:w="1121" w:type="dxa"/>
            <w:shd w:val="clear" w:color="auto" w:fill="B3E5A1" w:themeFill="accent6" w:themeFillTint="66"/>
            <w:vAlign w:val="center"/>
          </w:tcPr>
          <w:p w14:paraId="6086B8B5" w14:textId="4CB71E53" w:rsidR="008448C9" w:rsidRPr="009059D6" w:rsidRDefault="004C59FA">
            <w:pPr>
              <w:jc w:val="center"/>
              <w:rPr>
                <w:rFonts w:asciiTheme="majorBidi" w:hAnsiTheme="majorBidi" w:cstheme="majorBidi"/>
              </w:rPr>
            </w:pPr>
            <w:r>
              <w:rPr>
                <w:rFonts w:asciiTheme="majorBidi" w:hAnsiTheme="majorBidi" w:cstheme="majorBidi"/>
              </w:rPr>
              <w:t>6</w:t>
            </w:r>
          </w:p>
        </w:tc>
        <w:tc>
          <w:tcPr>
            <w:tcW w:w="1102" w:type="dxa"/>
            <w:shd w:val="clear" w:color="auto" w:fill="F6C5AC" w:themeFill="accent2" w:themeFillTint="66"/>
            <w:vAlign w:val="center"/>
          </w:tcPr>
          <w:p w14:paraId="2B68E0BB" w14:textId="7E6486F4" w:rsidR="008448C9" w:rsidRPr="009059D6" w:rsidRDefault="004C59FA">
            <w:pPr>
              <w:jc w:val="center"/>
              <w:rPr>
                <w:rFonts w:asciiTheme="majorBidi" w:hAnsiTheme="majorBidi" w:cstheme="majorBidi"/>
              </w:rPr>
            </w:pPr>
            <w:r>
              <w:rPr>
                <w:rFonts w:asciiTheme="majorBidi" w:hAnsiTheme="majorBidi" w:cstheme="majorBidi"/>
              </w:rPr>
              <w:t>2</w:t>
            </w:r>
          </w:p>
        </w:tc>
        <w:tc>
          <w:tcPr>
            <w:tcW w:w="1121" w:type="dxa"/>
            <w:shd w:val="clear" w:color="auto" w:fill="F6C5AC" w:themeFill="accent2" w:themeFillTint="66"/>
            <w:vAlign w:val="center"/>
          </w:tcPr>
          <w:p w14:paraId="71822BC4" w14:textId="06890DE5" w:rsidR="008448C9" w:rsidRPr="009059D6" w:rsidRDefault="004C59FA">
            <w:pPr>
              <w:jc w:val="center"/>
              <w:rPr>
                <w:rFonts w:asciiTheme="majorBidi" w:hAnsiTheme="majorBidi" w:cstheme="majorBidi"/>
              </w:rPr>
            </w:pPr>
            <w:r>
              <w:rPr>
                <w:rFonts w:asciiTheme="majorBidi" w:hAnsiTheme="majorBidi" w:cstheme="majorBidi"/>
              </w:rPr>
              <w:t>4</w:t>
            </w:r>
          </w:p>
        </w:tc>
        <w:tc>
          <w:tcPr>
            <w:tcW w:w="1102" w:type="dxa"/>
            <w:shd w:val="clear" w:color="auto" w:fill="95DCF7" w:themeFill="accent4" w:themeFillTint="66"/>
            <w:vAlign w:val="center"/>
          </w:tcPr>
          <w:p w14:paraId="29D5E322" w14:textId="43924B6D" w:rsidR="008448C9" w:rsidRPr="00C65AD6" w:rsidRDefault="004C59FA">
            <w:pPr>
              <w:jc w:val="center"/>
              <w:rPr>
                <w:color w:val="000000"/>
                <w:sz w:val="22"/>
                <w:szCs w:val="22"/>
              </w:rPr>
            </w:pPr>
            <w:r>
              <w:rPr>
                <w:color w:val="000000"/>
                <w:sz w:val="22"/>
                <w:szCs w:val="22"/>
              </w:rPr>
              <w:t>1</w:t>
            </w:r>
          </w:p>
        </w:tc>
        <w:tc>
          <w:tcPr>
            <w:tcW w:w="1121" w:type="dxa"/>
            <w:shd w:val="clear" w:color="auto" w:fill="95DCF7" w:themeFill="accent4" w:themeFillTint="66"/>
            <w:vAlign w:val="center"/>
          </w:tcPr>
          <w:p w14:paraId="0D775C9B" w14:textId="766C38CB" w:rsidR="008448C9" w:rsidRPr="00C65AD6" w:rsidRDefault="004C59FA">
            <w:pPr>
              <w:jc w:val="center"/>
              <w:rPr>
                <w:color w:val="000000"/>
                <w:sz w:val="22"/>
                <w:szCs w:val="22"/>
              </w:rPr>
            </w:pPr>
            <w:r>
              <w:rPr>
                <w:color w:val="000000"/>
                <w:sz w:val="22"/>
                <w:szCs w:val="22"/>
              </w:rPr>
              <w:t>2</w:t>
            </w:r>
          </w:p>
        </w:tc>
      </w:tr>
      <w:tr w:rsidR="008448C9" w:rsidRPr="009059D6" w14:paraId="60C7E391" w14:textId="77777777">
        <w:trPr>
          <w:trHeight w:val="506"/>
          <w:jc w:val="center"/>
        </w:trPr>
        <w:tc>
          <w:tcPr>
            <w:tcW w:w="1426" w:type="dxa"/>
            <w:vAlign w:val="center"/>
          </w:tcPr>
          <w:p w14:paraId="2398D3B8" w14:textId="77777777" w:rsidR="008448C9" w:rsidRPr="009059D6" w:rsidRDefault="008448C9">
            <w:pPr>
              <w:jc w:val="center"/>
              <w:rPr>
                <w:rFonts w:asciiTheme="majorBidi" w:hAnsiTheme="majorBidi" w:cstheme="majorBidi"/>
                <w:color w:val="000000"/>
                <w:sz w:val="22"/>
                <w:szCs w:val="22"/>
              </w:rPr>
            </w:pPr>
            <w:r w:rsidRPr="003F1EB2">
              <w:rPr>
                <w:rFonts w:asciiTheme="majorBidi" w:hAnsiTheme="majorBidi" w:cstheme="majorBidi"/>
                <w:b/>
                <w:bCs/>
                <w:sz w:val="22"/>
                <w:szCs w:val="22"/>
              </w:rPr>
              <w:t>Total Score</w:t>
            </w:r>
          </w:p>
        </w:tc>
        <w:tc>
          <w:tcPr>
            <w:tcW w:w="2357" w:type="dxa"/>
            <w:gridSpan w:val="2"/>
            <w:vAlign w:val="center"/>
          </w:tcPr>
          <w:p w14:paraId="38FEEF7E" w14:textId="77777777" w:rsidR="008448C9" w:rsidRPr="009059D6" w:rsidRDefault="008448C9">
            <w:pPr>
              <w:jc w:val="center"/>
              <w:rPr>
                <w:rFonts w:asciiTheme="majorBidi" w:hAnsiTheme="majorBidi" w:cstheme="majorBidi"/>
                <w:color w:val="000000"/>
                <w:sz w:val="22"/>
                <w:szCs w:val="22"/>
              </w:rPr>
            </w:pPr>
          </w:p>
        </w:tc>
        <w:tc>
          <w:tcPr>
            <w:tcW w:w="1121" w:type="dxa"/>
            <w:shd w:val="clear" w:color="auto" w:fill="8DD873" w:themeFill="accent6" w:themeFillTint="99"/>
            <w:vAlign w:val="center"/>
          </w:tcPr>
          <w:p w14:paraId="273690B6" w14:textId="2B41B067" w:rsidR="008448C9" w:rsidRPr="009059D6" w:rsidRDefault="00CD106F">
            <w:pPr>
              <w:jc w:val="center"/>
              <w:rPr>
                <w:rFonts w:asciiTheme="majorBidi" w:hAnsiTheme="majorBidi" w:cstheme="majorBidi"/>
                <w:color w:val="000000"/>
                <w:sz w:val="22"/>
                <w:szCs w:val="22"/>
              </w:rPr>
            </w:pPr>
            <w:r>
              <w:rPr>
                <w:rFonts w:asciiTheme="majorBidi" w:hAnsiTheme="majorBidi" w:cstheme="majorBidi"/>
                <w:color w:val="000000"/>
                <w:sz w:val="22"/>
                <w:szCs w:val="22"/>
              </w:rPr>
              <w:t>23</w:t>
            </w:r>
          </w:p>
        </w:tc>
        <w:tc>
          <w:tcPr>
            <w:tcW w:w="1102" w:type="dxa"/>
            <w:vAlign w:val="center"/>
          </w:tcPr>
          <w:p w14:paraId="735A6B15" w14:textId="77777777" w:rsidR="008448C9" w:rsidRPr="009059D6" w:rsidRDefault="008448C9">
            <w:pPr>
              <w:jc w:val="center"/>
              <w:rPr>
                <w:rFonts w:asciiTheme="majorBidi" w:hAnsiTheme="majorBidi" w:cstheme="majorBidi"/>
                <w:color w:val="000000"/>
                <w:sz w:val="22"/>
                <w:szCs w:val="22"/>
              </w:rPr>
            </w:pPr>
          </w:p>
        </w:tc>
        <w:tc>
          <w:tcPr>
            <w:tcW w:w="1121" w:type="dxa"/>
            <w:shd w:val="clear" w:color="auto" w:fill="F1A983" w:themeFill="accent2" w:themeFillTint="99"/>
            <w:vAlign w:val="center"/>
          </w:tcPr>
          <w:p w14:paraId="6ECB0414" w14:textId="1EE2EB09" w:rsidR="008448C9" w:rsidRPr="009059D6" w:rsidRDefault="004C59FA">
            <w:pPr>
              <w:jc w:val="center"/>
              <w:rPr>
                <w:rFonts w:asciiTheme="majorBidi" w:hAnsiTheme="majorBidi" w:cstheme="majorBidi"/>
                <w:color w:val="000000"/>
                <w:sz w:val="22"/>
                <w:szCs w:val="22"/>
              </w:rPr>
            </w:pPr>
            <w:r>
              <w:rPr>
                <w:rFonts w:asciiTheme="majorBidi" w:hAnsiTheme="majorBidi" w:cstheme="majorBidi"/>
                <w:color w:val="000000"/>
                <w:sz w:val="22"/>
                <w:szCs w:val="22"/>
              </w:rPr>
              <w:t>15</w:t>
            </w:r>
          </w:p>
        </w:tc>
        <w:tc>
          <w:tcPr>
            <w:tcW w:w="1102" w:type="dxa"/>
            <w:vAlign w:val="center"/>
          </w:tcPr>
          <w:p w14:paraId="7D68726A" w14:textId="77777777" w:rsidR="008448C9" w:rsidRPr="009059D6" w:rsidRDefault="008448C9">
            <w:pPr>
              <w:jc w:val="center"/>
              <w:rPr>
                <w:rFonts w:asciiTheme="majorBidi" w:hAnsiTheme="majorBidi" w:cstheme="majorBidi"/>
                <w:color w:val="000000"/>
                <w:sz w:val="22"/>
                <w:szCs w:val="22"/>
              </w:rPr>
            </w:pPr>
          </w:p>
        </w:tc>
        <w:tc>
          <w:tcPr>
            <w:tcW w:w="1121" w:type="dxa"/>
            <w:shd w:val="clear" w:color="auto" w:fill="45B0E1" w:themeFill="accent1" w:themeFillTint="99"/>
            <w:vAlign w:val="center"/>
          </w:tcPr>
          <w:p w14:paraId="2AFA5627" w14:textId="3716E7E9" w:rsidR="008448C9" w:rsidRPr="009059D6" w:rsidRDefault="004C59FA">
            <w:pPr>
              <w:jc w:val="center"/>
              <w:rPr>
                <w:rFonts w:asciiTheme="majorBidi" w:hAnsiTheme="majorBidi" w:cstheme="majorBidi"/>
                <w:color w:val="000000"/>
                <w:sz w:val="22"/>
                <w:szCs w:val="22"/>
              </w:rPr>
            </w:pPr>
            <w:r>
              <w:rPr>
                <w:rFonts w:asciiTheme="majorBidi" w:hAnsiTheme="majorBidi" w:cstheme="majorBidi"/>
                <w:color w:val="000000"/>
                <w:sz w:val="22"/>
                <w:szCs w:val="22"/>
              </w:rPr>
              <w:t>16</w:t>
            </w:r>
          </w:p>
        </w:tc>
      </w:tr>
    </w:tbl>
    <w:p w14:paraId="7AC38837" w14:textId="05EDDF1E" w:rsidR="005D6EAA" w:rsidRPr="00AC2BAD" w:rsidRDefault="005D6EAA" w:rsidP="005D1C50">
      <w:pPr>
        <w:pStyle w:val="Body"/>
        <w:ind w:firstLine="0"/>
      </w:pPr>
      <w:r w:rsidRPr="00AC2BAD">
        <w:t xml:space="preserve">The table shows the criteria and </w:t>
      </w:r>
      <w:r w:rsidR="00FE6FCC">
        <w:t>their weights,</w:t>
      </w:r>
      <w:r w:rsidRPr="00AC2BAD">
        <w:t xml:space="preserve"> which </w:t>
      </w:r>
      <w:r w:rsidR="00FE6FCC">
        <w:t xml:space="preserve">determine the favorable </w:t>
      </w:r>
      <w:r w:rsidRPr="00AC2BAD">
        <w:t>partial gravity solution. The rating and weighted score for each solution are displayed. The inclined plane with dual motors scored the highest.</w:t>
      </w:r>
    </w:p>
    <w:p w14:paraId="26452F00" w14:textId="77777777" w:rsidR="00EF6F66" w:rsidRDefault="00EF6F66">
      <w:pPr>
        <w:spacing w:after="160" w:line="278" w:lineRule="auto"/>
        <w:rPr>
          <w:rFonts w:asciiTheme="majorBidi" w:hAnsiTheme="majorBidi"/>
          <w:b/>
          <w:bCs/>
          <w:sz w:val="44"/>
          <w:szCs w:val="40"/>
        </w:rPr>
      </w:pPr>
      <w:r>
        <w:br w:type="page"/>
      </w:r>
    </w:p>
    <w:p w14:paraId="79763B9E" w14:textId="65C9F319" w:rsidR="00464413" w:rsidRDefault="001840B8" w:rsidP="00EF6F66">
      <w:pPr>
        <w:pStyle w:val="Heading1"/>
      </w:pPr>
      <w:bookmarkStart w:id="116" w:name="_Toc216063887"/>
      <w:r>
        <w:lastRenderedPageBreak/>
        <w:t>Engineering Design</w:t>
      </w:r>
      <w:bookmarkEnd w:id="116"/>
    </w:p>
    <w:p w14:paraId="006D444B" w14:textId="6F053F09" w:rsidR="00A736D0" w:rsidRDefault="00464413" w:rsidP="00457BCA">
      <w:pPr>
        <w:pStyle w:val="Body"/>
      </w:pPr>
      <w:r>
        <w:t>The engineering design of</w:t>
      </w:r>
      <w:r w:rsidR="003740A7">
        <w:t xml:space="preserve"> </w:t>
      </w:r>
      <w:r w:rsidR="003E0DE2">
        <w:t>the solution</w:t>
      </w:r>
      <w:r w:rsidR="003740A7">
        <w:t xml:space="preserve"> is </w:t>
      </w:r>
      <w:r w:rsidR="00AA14E5">
        <w:t xml:space="preserve">founded </w:t>
      </w:r>
      <w:r w:rsidR="0031647C">
        <w:t>on detailed methodologies, calculations, and components to facilitate the successful execution of the partial gravity applied to</w:t>
      </w:r>
      <w:r w:rsidR="00CC3434">
        <w:t xml:space="preserve"> </w:t>
      </w:r>
      <w:r w:rsidR="003E0DE2">
        <w:t>the cells</w:t>
      </w:r>
      <w:r w:rsidR="00CC3434">
        <w:t xml:space="preserve">. This section </w:t>
      </w:r>
      <w:r w:rsidR="00871D2E">
        <w:t xml:space="preserve">outlines the </w:t>
      </w:r>
      <w:r w:rsidR="00104E57">
        <w:t xml:space="preserve">theory, </w:t>
      </w:r>
      <w:r w:rsidR="00871D2E">
        <w:t xml:space="preserve">calculations, </w:t>
      </w:r>
      <w:r w:rsidR="00A736D0">
        <w:t xml:space="preserve">and </w:t>
      </w:r>
      <w:r w:rsidR="00871D2E">
        <w:t>mechanical design</w:t>
      </w:r>
    </w:p>
    <w:p w14:paraId="5E3A3CBC" w14:textId="399ABDB9" w:rsidR="004648CC" w:rsidRDefault="00871D2E" w:rsidP="00457BCA">
      <w:pPr>
        <w:pStyle w:val="Body"/>
      </w:pPr>
      <w:r>
        <w:t>materials, electronics, and validation strategies used to confirm that the selected options meet</w:t>
      </w:r>
      <w:r w:rsidR="003E0DE2">
        <w:t xml:space="preserve"> the system requirements. </w:t>
      </w:r>
    </w:p>
    <w:p w14:paraId="7B639303" w14:textId="77777777" w:rsidR="003E2786" w:rsidRDefault="003E2786" w:rsidP="00457BCA">
      <w:pPr>
        <w:pStyle w:val="Body"/>
      </w:pPr>
    </w:p>
    <w:p w14:paraId="7E6390C4" w14:textId="2E6204DA" w:rsidR="003E2786" w:rsidRDefault="004C1621" w:rsidP="004C1621">
      <w:pPr>
        <w:pStyle w:val="Heading2"/>
        <w:numPr>
          <w:ilvl w:val="1"/>
          <w:numId w:val="13"/>
        </w:numPr>
      </w:pPr>
      <w:bookmarkStart w:id="117" w:name="_Toc216063888"/>
      <w:r>
        <w:t>Design Rationale</w:t>
      </w:r>
      <w:bookmarkEnd w:id="117"/>
    </w:p>
    <w:p w14:paraId="18AA5500" w14:textId="77777777" w:rsidR="004C1621" w:rsidRDefault="004C1621" w:rsidP="00457BCA">
      <w:pPr>
        <w:pStyle w:val="Body"/>
      </w:pPr>
    </w:p>
    <w:p w14:paraId="0946D3D5" w14:textId="2EAE956A" w:rsidR="00AD436E" w:rsidRDefault="0075677F" w:rsidP="00062F0C">
      <w:pPr>
        <w:pStyle w:val="Body"/>
      </w:pPr>
      <w:r w:rsidRPr="001A087F">
        <w:t xml:space="preserve">According to the most essential non-negotiable criteria, the prototype should have the ability to </w:t>
      </w:r>
      <w:r w:rsidR="007B43B6" w:rsidRPr="001A087F">
        <w:t xml:space="preserve">induce at </w:t>
      </w:r>
      <w:r w:rsidR="001A087F" w:rsidRPr="001A087F">
        <w:t>least</w:t>
      </w:r>
      <w:r w:rsidR="007B43B6" w:rsidRPr="001A087F">
        <w:t xml:space="preserve"> four different gravitational types:</w:t>
      </w:r>
      <w:r w:rsidR="006B3CEF" w:rsidRPr="006B3CEF">
        <w:rPr>
          <w:rFonts w:ascii="Cambria Math" w:hAnsi="Cambria Math"/>
          <w:i/>
          <w:noProof/>
        </w:rPr>
        <w:t xml:space="preserve"> </w:t>
      </w:r>
      <m:oMath>
        <m:r>
          <w:rPr>
            <w:rFonts w:ascii="Cambria Math" w:hAnsi="Cambria Math"/>
            <w:noProof/>
          </w:rPr>
          <m:t>1</m:t>
        </m:r>
        <m:r>
          <w:rPr>
            <w:rFonts w:ascii="Cambria Math" w:hAnsi="Cambria Math"/>
          </w:rPr>
          <m:t>G</m:t>
        </m:r>
      </m:oMath>
      <w:r w:rsidR="006B3CEF" w:rsidRPr="00BA58C6">
        <w:rPr>
          <w:noProof/>
        </w:rP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006B3CEF" w:rsidRPr="00BA58C6">
        <w:rPr>
          <w:noProof/>
        </w:rPr>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sidR="006B3CEF" w:rsidRPr="00BA58C6">
        <w:rPr>
          <w:noProof/>
        </w:rPr>
        <w:t xml:space="preserve">, and </w:t>
      </w:r>
      <m:oMath>
        <m:r>
          <m:rPr>
            <m:sty m:val="p"/>
          </m:rPr>
          <w:rPr>
            <w:rFonts w:ascii="Cambria Math" w:hAnsi="Cambria Math"/>
            <w:noProof/>
          </w:rPr>
          <m:t>µ</m:t>
        </m:r>
        <m:r>
          <w:rPr>
            <w:rFonts w:ascii="Cambria Math" w:hAnsi="Cambria Math"/>
          </w:rPr>
          <m:t>G</m:t>
        </m:r>
      </m:oMath>
      <w:r w:rsidR="00D5079C">
        <w:t xml:space="preserve">. </w:t>
      </w:r>
      <w:r w:rsidR="00C6581D">
        <w:t xml:space="preserve">To </w:t>
      </w:r>
      <w:r w:rsidR="005F75F5">
        <w:t>simulate</w:t>
      </w:r>
      <w:r w:rsidR="00C6581D">
        <w:t xml:space="preserve"> partial gravity on Earth, various methods</w:t>
      </w:r>
      <w:r w:rsidR="001169E3">
        <w:t xml:space="preserve">, such as </w:t>
      </w:r>
      <w:r w:rsidR="00C6581D">
        <w:t xml:space="preserve">parabolic flight, </w:t>
      </w:r>
      <w:r w:rsidR="00B576F9">
        <w:t xml:space="preserve">centrifugation, </w:t>
      </w:r>
      <w:r w:rsidR="00C6581D">
        <w:t>or modified rotation devices</w:t>
      </w:r>
      <w:r w:rsidR="00150674">
        <w:t xml:space="preserve">, could be used </w:t>
      </w:r>
      <w:r w:rsidR="00062F0C">
        <w:fldChar w:fldCharType="begin"/>
      </w:r>
      <w:r w:rsidR="00651C03">
        <w:instrText xml:space="preserve"> ADDIN ZOTERO_ITEM CSL_CITATION {"citationID":"TysZsfU0","properties":{"formattedCitation":"[74]","plainCitation":"[74]","noteIndex":0},"citationItems":[{"id":"hgsqtaGM/m3AcE2Zs","uris":["http://zotero.org/users/local/V6BayNrH/items/VQH9CAPC"],"itemData":{"id":210,"type":"webpage","title":"Novel, Moon and Mars, partial gravity simulation paradigms and their effects on the balance between cell growth and cell proliferation during early plant development | npj Microgravity","URL":"https://www.nature.com/articles/s41526-018-0041-4","accessed":{"date-parts":[["2025",12,7]]}}}],"schema":"https://github.com/citation-style-language/schema/raw/master/csl-citation.json"} </w:instrText>
      </w:r>
      <w:r w:rsidR="00062F0C">
        <w:fldChar w:fldCharType="separate"/>
      </w:r>
      <w:r w:rsidR="00062F0C" w:rsidRPr="00062F0C">
        <w:t>[74]</w:t>
      </w:r>
      <w:r w:rsidR="00062F0C">
        <w:fldChar w:fldCharType="end"/>
      </w:r>
      <w:r w:rsidR="00C6581D" w:rsidRPr="004F7DE7">
        <w:t>.</w:t>
      </w:r>
      <w:r w:rsidR="00150674">
        <w:t xml:space="preserve"> </w:t>
      </w:r>
    </w:p>
    <w:p w14:paraId="3C2F2961" w14:textId="77777777" w:rsidR="00665180" w:rsidRDefault="00665180" w:rsidP="00457BCA">
      <w:pPr>
        <w:pStyle w:val="Body"/>
      </w:pPr>
    </w:p>
    <w:p w14:paraId="2DA4FD14" w14:textId="7C5C28D2" w:rsidR="00665180" w:rsidRDefault="00665180" w:rsidP="00DB1A79">
      <w:pPr>
        <w:pStyle w:val="Body"/>
      </w:pPr>
      <w:r>
        <w:t>The</w:t>
      </w:r>
      <w:r w:rsidR="00EE4A1F">
        <w:t xml:space="preserve"> parabolic flight </w:t>
      </w:r>
      <w:r w:rsidR="00C832A6">
        <w:t>methodology</w:t>
      </w:r>
      <w:r w:rsidR="00EE4A1F">
        <w:t xml:space="preserve"> </w:t>
      </w:r>
      <w:r w:rsidR="00871D2E">
        <w:t>enables researchers to conduct experiments in microgravity and partial gravity, thereby simulating lunar or Martian environments in line</w:t>
      </w:r>
      <w:r w:rsidR="00793788">
        <w:t xml:space="preserve"> with </w:t>
      </w:r>
      <w:r w:rsidR="00BE48F8">
        <w:t>NASA’s</w:t>
      </w:r>
      <w:r w:rsidR="003F4BEA">
        <w:t xml:space="preserve"> mission </w:t>
      </w:r>
      <w:r w:rsidR="00C832A6">
        <w:t>objective to facilitate</w:t>
      </w:r>
      <w:r w:rsidR="003F4BEA">
        <w:t xml:space="preserve"> human space exploration </w:t>
      </w:r>
      <w:r w:rsidR="00DB1A79">
        <w:fldChar w:fldCharType="begin"/>
      </w:r>
      <w:r w:rsidR="00DB1A79">
        <w:instrText xml:space="preserve"> ADDIN ZOTERO_ITEM CSL_CITATION {"citationID":"AOn54PkE","properties":{"formattedCitation":"[75]","plainCitation":"[75]","noteIndex":0},"citationItems":[{"id":212,"uris":["http://zotero.org/users/local/V6BayNrH/items/THHSWQ7Y"],"itemData":{"id":212,"type":"post-weblog","abstract":"Purpose: Parabolic flight research allows scientists to conduct Earth-based studies that could lead to enhanced astronaut safety and performance. The research","language":"en-US","note":"section: Analog Field Testing","title":"Parabolic Flight - NASA","URL":"https://www.nasa.gov/mission/parabolic-flight/","accessed":{"date-parts":[["2025",12,7]]}}}],"schema":"https://github.com/citation-style-language/schema/raw/master/csl-citation.json"} </w:instrText>
      </w:r>
      <w:r w:rsidR="00DB1A79">
        <w:fldChar w:fldCharType="separate"/>
      </w:r>
      <w:r w:rsidR="00DB1A79" w:rsidRPr="00DB1A79">
        <w:t>[75]</w:t>
      </w:r>
      <w:r w:rsidR="00DB1A79">
        <w:fldChar w:fldCharType="end"/>
      </w:r>
      <w:r w:rsidR="003F4BEA">
        <w:t xml:space="preserve">. </w:t>
      </w:r>
      <w:r w:rsidR="00BE48F8">
        <w:t xml:space="preserve">The </w:t>
      </w:r>
      <w:r w:rsidR="00C832A6">
        <w:t>technique utilized</w:t>
      </w:r>
      <w:r w:rsidR="00BE48F8">
        <w:t xml:space="preserve"> to recreate </w:t>
      </w:r>
      <w:r w:rsidR="00C832A6">
        <w:t>these</w:t>
      </w:r>
      <w:r w:rsidR="00BE48F8">
        <w:t xml:space="preserve"> conditions </w:t>
      </w:r>
      <w:r w:rsidR="00C832A6">
        <w:t xml:space="preserve">involves </w:t>
      </w:r>
      <w:r w:rsidR="00BE48F8">
        <w:t xml:space="preserve">controlled </w:t>
      </w:r>
      <w:r w:rsidR="00C832A6">
        <w:t>maneuvers</w:t>
      </w:r>
      <w:r w:rsidR="00BE48F8">
        <w:t xml:space="preserve"> that temporarily</w:t>
      </w:r>
      <w:r w:rsidR="006E34FB">
        <w:t xml:space="preserve"> </w:t>
      </w:r>
      <w:r w:rsidR="00C832A6">
        <w:t xml:space="preserve">induce </w:t>
      </w:r>
      <w:r w:rsidR="006E34FB">
        <w:t xml:space="preserve">free fall </w:t>
      </w:r>
      <w:r w:rsidR="00C832A6">
        <w:t xml:space="preserve">through </w:t>
      </w:r>
      <w:r w:rsidR="006E34FB">
        <w:t xml:space="preserve">the following </w:t>
      </w:r>
      <w:r w:rsidR="00C832A6">
        <w:t>procedures</w:t>
      </w:r>
      <w:r w:rsidR="006E34FB">
        <w:t xml:space="preserve">: pull-up, </w:t>
      </w:r>
      <w:r w:rsidR="00C832A6">
        <w:t xml:space="preserve">wherein the </w:t>
      </w:r>
      <w:r w:rsidR="006E34FB">
        <w:t xml:space="preserve">aircraft </w:t>
      </w:r>
      <w:r w:rsidR="00C832A6">
        <w:t>ascends</w:t>
      </w:r>
      <w:r w:rsidR="006E34FB">
        <w:t xml:space="preserve"> at a steep </w:t>
      </w:r>
      <w:r w:rsidR="00013B2D">
        <w:t>angle</w:t>
      </w:r>
      <w:r w:rsidR="00C832A6">
        <w:t xml:space="preserve"> (45º) enabling </w:t>
      </w:r>
      <w:r w:rsidR="00013B2D">
        <w:t xml:space="preserve">passengers to experience 1.8G; </w:t>
      </w:r>
      <w:r w:rsidR="00C832A6">
        <w:t>push-</w:t>
      </w:r>
      <w:r w:rsidR="00013B2D">
        <w:t xml:space="preserve">over, </w:t>
      </w:r>
      <w:r w:rsidR="00C832A6">
        <w:t xml:space="preserve">whereby, upon reaching </w:t>
      </w:r>
      <w:r w:rsidR="002157CF">
        <w:t xml:space="preserve">the </w:t>
      </w:r>
      <w:r w:rsidR="00C832A6">
        <w:t>apex</w:t>
      </w:r>
      <w:r w:rsidR="00CC68D9">
        <w:t xml:space="preserve"> </w:t>
      </w:r>
      <w:r w:rsidR="002157CF">
        <w:t xml:space="preserve">of the parabolic arc, the </w:t>
      </w:r>
      <w:r w:rsidR="00CC68D9">
        <w:t>pilot</w:t>
      </w:r>
      <w:r w:rsidR="002157CF">
        <w:t xml:space="preserve"> </w:t>
      </w:r>
      <w:r w:rsidR="0074661D">
        <w:t xml:space="preserve">reduces engine thrust, </w:t>
      </w:r>
      <w:r w:rsidR="00C832A6">
        <w:t>causing all objects</w:t>
      </w:r>
      <w:r w:rsidR="0074661D">
        <w:t xml:space="preserve"> inside the aircraft </w:t>
      </w:r>
      <w:r w:rsidR="00CC68D9">
        <w:t xml:space="preserve">to </w:t>
      </w:r>
      <w:r w:rsidR="00C832A6">
        <w:t>descend</w:t>
      </w:r>
      <w:r w:rsidR="00CC68D9">
        <w:t xml:space="preserve"> together; reduced gravity, which </w:t>
      </w:r>
      <w:r w:rsidR="00C832A6">
        <w:t xml:space="preserve">occurs during the descent when </w:t>
      </w:r>
      <w:r w:rsidR="00615797">
        <w:t xml:space="preserve">no force </w:t>
      </w:r>
      <w:r w:rsidR="00C832A6">
        <w:t>acts upon the occupants,</w:t>
      </w:r>
      <w:r w:rsidR="00615797">
        <w:t xml:space="preserve"> creating weightless conditions </w:t>
      </w:r>
      <w:r w:rsidR="00C832A6">
        <w:t>similar to those</w:t>
      </w:r>
      <w:r w:rsidR="00615797">
        <w:t xml:space="preserve"> in space</w:t>
      </w:r>
      <w:r w:rsidR="008406AD">
        <w:t xml:space="preserve">; and pull-out, </w:t>
      </w:r>
      <w:r w:rsidR="00C832A6">
        <w:t>where</w:t>
      </w:r>
      <w:r w:rsidR="00083A32">
        <w:t xml:space="preserve"> increased engine </w:t>
      </w:r>
      <w:r w:rsidR="00C832A6">
        <w:t>thrust</w:t>
      </w:r>
      <w:r w:rsidR="00083A32">
        <w:t xml:space="preserve"> and leveling out return </w:t>
      </w:r>
      <w:r w:rsidR="00C832A6">
        <w:t xml:space="preserve">the aircraft to </w:t>
      </w:r>
      <w:r w:rsidR="00083A32">
        <w:t xml:space="preserve">Earth’s gravity </w:t>
      </w:r>
      <w:r w:rsidR="006F2D6E">
        <w:fldChar w:fldCharType="begin"/>
      </w:r>
      <w:r w:rsidR="00D11C1F">
        <w:instrText xml:space="preserve"> ADDIN ZOTERO_ITEM CSL_CITATION {"citationID":"EYPd9xn7","properties":{"formattedCitation":"[75]","plainCitation":"[75]","noteIndex":0},"citationItems":[{"id":212,"uris":["http://zotero.org/users/local/V6BayNrH/items/THHSWQ7Y"],"itemData":{"id":212,"type":"post-weblog","abstract":"Purpose: Parabolic flight research allows scientists to conduct Earth-based studies that could lead to enhanced astronaut safety and performance. The research","language":"en-US","note":"section: Analog Field Testing","title":"Parabolic Flight - NASA","URL":"https://www.nasa.gov/mission/parabolic-flight/","accessed":{"date-parts":[["2025",12,7]]}}}],"schema":"https://github.com/citation-style-language/schema/raw/master/csl-citation.json"} </w:instrText>
      </w:r>
      <w:r w:rsidR="006F2D6E">
        <w:fldChar w:fldCharType="separate"/>
      </w:r>
      <w:r w:rsidR="006F2D6E" w:rsidRPr="00DB1A79">
        <w:t>[75]</w:t>
      </w:r>
      <w:r w:rsidR="006F2D6E">
        <w:fldChar w:fldCharType="end"/>
      </w:r>
      <w:r w:rsidR="00083A32">
        <w:t xml:space="preserve">. </w:t>
      </w:r>
      <w:r w:rsidR="00C832A6">
        <w:t>However, this</w:t>
      </w:r>
      <w:r w:rsidR="00852D49">
        <w:t xml:space="preserve"> approach has </w:t>
      </w:r>
      <w:r w:rsidR="00C832A6">
        <w:t>several</w:t>
      </w:r>
      <w:r w:rsidR="00852D49">
        <w:t xml:space="preserve"> limitations</w:t>
      </w:r>
      <w:r w:rsidR="00C832A6">
        <w:t>,</w:t>
      </w:r>
      <w:r w:rsidR="00852D49">
        <w:t xml:space="preserve"> including </w:t>
      </w:r>
      <w:r w:rsidR="00CE34E0">
        <w:t xml:space="preserve">the </w:t>
      </w:r>
      <w:r w:rsidR="00C832A6">
        <w:t xml:space="preserve">short duration of </w:t>
      </w:r>
      <w:r w:rsidR="00EF5164">
        <w:t>reduced</w:t>
      </w:r>
      <w:r w:rsidR="00C832A6">
        <w:t xml:space="preserve"> </w:t>
      </w:r>
      <w:r w:rsidR="00EF5164">
        <w:t>gravity</w:t>
      </w:r>
      <w:r w:rsidR="00C832A6">
        <w:t>, approximately</w:t>
      </w:r>
      <w:r w:rsidR="00D4407E">
        <w:t xml:space="preserve"> 20 seconds </w:t>
      </w:r>
      <w:r w:rsidR="00C832A6">
        <w:t xml:space="preserve">per parabola, </w:t>
      </w:r>
      <w:r w:rsidR="00D4407E">
        <w:t xml:space="preserve">with typical </w:t>
      </w:r>
      <w:r w:rsidR="00C832A6">
        <w:t>flights comprising between</w:t>
      </w:r>
      <w:r w:rsidR="00D4407E">
        <w:t xml:space="preserve"> 15</w:t>
      </w:r>
      <w:r w:rsidR="00C832A6">
        <w:t xml:space="preserve"> </w:t>
      </w:r>
      <w:r w:rsidR="00A67037">
        <w:t>and</w:t>
      </w:r>
      <w:r w:rsidR="00C832A6">
        <w:t xml:space="preserve"> </w:t>
      </w:r>
      <w:r w:rsidR="00D4407E">
        <w:t xml:space="preserve">30 parabolas </w:t>
      </w:r>
      <w:r w:rsidR="003D63E9">
        <w:fldChar w:fldCharType="begin"/>
      </w:r>
      <w:r w:rsidR="00D11C1F">
        <w:instrText xml:space="preserve"> ADDIN ZOTERO_ITEM CSL_CITATION {"citationID":"Q5WnyTIP","properties":{"formattedCitation":"[75]","plainCitation":"[75]","noteIndex":0},"citationItems":[{"id":212,"uris":["http://zotero.org/users/local/V6BayNrH/items/THHSWQ7Y"],"itemData":{"id":212,"type":"post-weblog","abstract":"Purpose: Parabolic flight research allows scientists to conduct Earth-based studies that could lead to enhanced astronaut safety and performance. The research","language":"en-US","note":"section: Analog Field Testing","title":"Parabolic Flight - NASA","URL":"https://www.nasa.gov/mission/parabolic-flight/","accessed":{"date-parts":[["2025",12,7]]}}}],"schema":"https://github.com/citation-style-language/schema/raw/master/csl-citation.json"} </w:instrText>
      </w:r>
      <w:r w:rsidR="003D63E9">
        <w:fldChar w:fldCharType="separate"/>
      </w:r>
      <w:r w:rsidR="003D63E9" w:rsidRPr="00DB1A79">
        <w:t>[75]</w:t>
      </w:r>
      <w:r w:rsidR="003D63E9">
        <w:fldChar w:fldCharType="end"/>
      </w:r>
      <w:r w:rsidR="00D4407E">
        <w:t xml:space="preserve">. </w:t>
      </w:r>
    </w:p>
    <w:p w14:paraId="601C5B68" w14:textId="3267AFF0" w:rsidR="00A43BDB" w:rsidRDefault="00A43BDB" w:rsidP="00457BCA">
      <w:pPr>
        <w:pStyle w:val="Body"/>
      </w:pPr>
    </w:p>
    <w:p w14:paraId="77068FB3" w14:textId="0DF51591" w:rsidR="00A43BDB" w:rsidRDefault="006733E0" w:rsidP="00AA0BBB">
      <w:pPr>
        <w:pStyle w:val="Body"/>
      </w:pPr>
      <w:r>
        <w:t xml:space="preserve"> Centrifugation is employed to modify the magnitude of Earth’s gravitational force in accordance with Einstein’s Equivalence Principle, demonstrating </w:t>
      </w:r>
      <w:r w:rsidRPr="00CF1675">
        <w:rPr>
          <w:color w:val="000000" w:themeColor="text1"/>
        </w:rPr>
        <w:t>that there exists no physical distinction between acceleration due to mass and linear acceleration</w:t>
      </w:r>
      <w:r w:rsidR="00D11C1F">
        <w:rPr>
          <w:color w:val="000000" w:themeColor="text1"/>
        </w:rPr>
        <w:t xml:space="preserve"> </w:t>
      </w:r>
      <w:r w:rsidR="00D11C1F">
        <w:rPr>
          <w:color w:val="000000" w:themeColor="text1"/>
        </w:rPr>
        <w:fldChar w:fldCharType="begin"/>
      </w:r>
      <w:r w:rsidR="00AA0BBB">
        <w:rPr>
          <w:color w:val="000000" w:themeColor="text1"/>
        </w:rPr>
        <w:instrText xml:space="preserve"> ADDIN ZOTERO_ITEM CSL_CITATION {"citationID":"03lfuix4","properties":{"formattedCitation":"[76], [77]","plainCitation":"[76], [77]","noteIndex":0},"citationItems":[{"id":216,"uris":["http://zotero.org/users/local/V6BayNrH/items/5LYZNP8Z"],"itemData":{"id":216,"type":"webpage","abstract":"Equivalence principle, fundamental law of physics that states that gravitational and inertial forces are of a similar nature and often indistinguishable. In the Newtonian form it asserts, in effect, that, within a windowless laboratory freely falling in a uniform gravitational field, experimenters","language":"en","title":"Equivalence principle | Gravitational, Acceleration &amp; Time Dilation | Britannica","URL":"https://www.britannica.com/science/equivalence-principle","accessed":{"date-parts":[["2025",12,7]]}}},{"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D11C1F">
        <w:rPr>
          <w:color w:val="000000" w:themeColor="text1"/>
        </w:rPr>
        <w:fldChar w:fldCharType="separate"/>
      </w:r>
      <w:r w:rsidR="00AA0BBB" w:rsidRPr="00AA0BBB">
        <w:t>[76], [77]</w:t>
      </w:r>
      <w:r w:rsidR="00D11C1F">
        <w:rPr>
          <w:color w:val="000000" w:themeColor="text1"/>
        </w:rPr>
        <w:fldChar w:fldCharType="end"/>
      </w:r>
      <w:r w:rsidR="00034E95">
        <w:rPr>
          <w:color w:val="000000" w:themeColor="text1"/>
        </w:rPr>
        <w:t>.</w:t>
      </w:r>
      <w:r w:rsidRPr="00CF1675">
        <w:rPr>
          <w:color w:val="000000" w:themeColor="text1"/>
        </w:rPr>
        <w:t xml:space="preserve"> Operating a centrifuge at a constant velocity </w:t>
      </w:r>
      <w:r w:rsidR="00034E95">
        <w:rPr>
          <w:color w:val="000000" w:themeColor="text1"/>
        </w:rPr>
        <w:t xml:space="preserve">allows the sample </w:t>
      </w:r>
      <w:r w:rsidR="00055970">
        <w:rPr>
          <w:color w:val="000000" w:themeColor="text1"/>
        </w:rPr>
        <w:t>to change direction and remain centered during rotation continually</w:t>
      </w:r>
      <w:r w:rsidRPr="00CF1675">
        <w:rPr>
          <w:color w:val="000000" w:themeColor="text1"/>
        </w:rPr>
        <w:t xml:space="preserve"> </w:t>
      </w:r>
      <w:r w:rsidR="00FB2D87">
        <w:rPr>
          <w:color w:val="000000" w:themeColor="text1"/>
        </w:rPr>
        <w:fldChar w:fldCharType="begin"/>
      </w:r>
      <w:r w:rsidR="00AA0BBB">
        <w:rPr>
          <w:color w:val="000000" w:themeColor="text1"/>
        </w:rPr>
        <w:instrText xml:space="preserve"> ADDIN ZOTERO_ITEM CSL_CITATION {"citationID":"GPQrltyG","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FB2D87">
        <w:rPr>
          <w:color w:val="000000" w:themeColor="text1"/>
        </w:rPr>
        <w:fldChar w:fldCharType="separate"/>
      </w:r>
      <w:r w:rsidR="00AA0BBB" w:rsidRPr="00AA0BBB">
        <w:t>[77]</w:t>
      </w:r>
      <w:r w:rsidR="00FB2D87">
        <w:rPr>
          <w:color w:val="000000" w:themeColor="text1"/>
        </w:rPr>
        <w:fldChar w:fldCharType="end"/>
      </w:r>
      <w:r w:rsidRPr="00CF1675">
        <w:rPr>
          <w:color w:val="000000" w:themeColor="text1"/>
        </w:rPr>
        <w:t xml:space="preserve">. Recognizing that the inertia of the sample and the rotation </w:t>
      </w:r>
      <w:r>
        <w:t xml:space="preserve">of the centrifuge collectively generate gravitational effects, the magnitude of this simulated gravity is dependent on the radius of the centrifuge and its angular velocity </w:t>
      </w:r>
      <w:r w:rsidR="00FB2D87">
        <w:rPr>
          <w:color w:val="000000" w:themeColor="text1"/>
        </w:rPr>
        <w:fldChar w:fldCharType="begin"/>
      </w:r>
      <w:r w:rsidR="00AA0BBB">
        <w:rPr>
          <w:color w:val="000000" w:themeColor="text1"/>
        </w:rPr>
        <w:instrText xml:space="preserve"> ADDIN ZOTERO_ITEM CSL_CITATION {"citationID":"aN2kc8Sm","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FB2D87">
        <w:rPr>
          <w:color w:val="000000" w:themeColor="text1"/>
        </w:rPr>
        <w:fldChar w:fldCharType="separate"/>
      </w:r>
      <w:r w:rsidR="00AA0BBB" w:rsidRPr="00AA0BBB">
        <w:t>[77]</w:t>
      </w:r>
      <w:r w:rsidR="00FB2D87">
        <w:rPr>
          <w:color w:val="000000" w:themeColor="text1"/>
        </w:rPr>
        <w:fldChar w:fldCharType="end"/>
      </w:r>
      <w:r>
        <w:t xml:space="preserve">. Centrifuges are </w:t>
      </w:r>
      <w:r w:rsidR="00055970">
        <w:t>used to mimic microgravity conditions through the Reduced Gravity Paradigm (RGP), which emphasizes responses to</w:t>
      </w:r>
      <w:r>
        <w:t xml:space="preserve"> the difference between two levels of acceleration</w:t>
      </w:r>
      <w:r w:rsidR="006B0051">
        <w:t xml:space="preserve"> </w:t>
      </w:r>
      <w:r w:rsidR="006B0051">
        <w:fldChar w:fldCharType="begin"/>
      </w:r>
      <w:r w:rsidR="00AA0BBB">
        <w:instrText xml:space="preserve"> ADDIN ZOTERO_ITEM CSL_CITATION {"citationID":"gGXMK2YO","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6B0051">
        <w:fldChar w:fldCharType="separate"/>
      </w:r>
      <w:r w:rsidR="00AA0BBB" w:rsidRPr="00AA0BBB">
        <w:t>[77]</w:t>
      </w:r>
      <w:r w:rsidR="006B0051">
        <w:fldChar w:fldCharType="end"/>
      </w:r>
      <w:r>
        <w:t xml:space="preserve">. RGP is most effective when applied to a stable and steady system operating at a high gravitational level </w:t>
      </w:r>
      <w:r w:rsidR="008D3B10">
        <w:t>before</w:t>
      </w:r>
      <w:r>
        <w:t xml:space="preserve"> reducing the acceleration</w:t>
      </w:r>
      <w:r w:rsidR="007928AF">
        <w:t xml:space="preserve"> </w:t>
      </w:r>
      <w:r w:rsidR="007928AF">
        <w:fldChar w:fldCharType="begin"/>
      </w:r>
      <w:r w:rsidR="00AA0BBB">
        <w:instrText xml:space="preserve"> ADDIN ZOTERO_ITEM CSL_CITATION {"citationID":"bulgxw7b","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7928AF">
        <w:fldChar w:fldCharType="separate"/>
      </w:r>
      <w:r w:rsidR="00AA0BBB" w:rsidRPr="00AA0BBB">
        <w:t>[77]</w:t>
      </w:r>
      <w:r w:rsidR="007928AF">
        <w:fldChar w:fldCharType="end"/>
      </w:r>
      <w:r w:rsidR="00A001DF">
        <w:t>. Optimal</w:t>
      </w:r>
      <w:r>
        <w:t xml:space="preserve"> results </w:t>
      </w:r>
      <w:r w:rsidR="00A001DF">
        <w:t xml:space="preserve">are </w:t>
      </w:r>
      <w:r>
        <w:t>observed in systems that respond rapidly</w:t>
      </w:r>
      <w:r w:rsidR="00A001DF">
        <w:t>;</w:t>
      </w:r>
      <w:r>
        <w:t xml:space="preserve"> intermediate</w:t>
      </w:r>
      <w:r w:rsidR="007928AF">
        <w:t>- and slow-responding systems require more time</w:t>
      </w:r>
      <w:r>
        <w:t xml:space="preserve"> than the available time interval to achieve the desired gravity level</w:t>
      </w:r>
      <w:r w:rsidR="007928AF">
        <w:t xml:space="preserve"> </w:t>
      </w:r>
      <w:r w:rsidR="007928AF">
        <w:fldChar w:fldCharType="begin"/>
      </w:r>
      <w:r w:rsidR="00AA0BBB">
        <w:instrText xml:space="preserve"> ADDIN ZOTERO_ITEM CSL_CITATION {"citationID":"wPpx08PW","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7928AF">
        <w:fldChar w:fldCharType="separate"/>
      </w:r>
      <w:r w:rsidR="00AA0BBB" w:rsidRPr="00AA0BBB">
        <w:t>[77]</w:t>
      </w:r>
      <w:r w:rsidR="007928AF">
        <w:fldChar w:fldCharType="end"/>
      </w:r>
      <w:r w:rsidR="005D437A">
        <w:t>.</w:t>
      </w:r>
    </w:p>
    <w:p w14:paraId="12865F65" w14:textId="67E06943" w:rsidR="00CB620B" w:rsidRDefault="00CB620B" w:rsidP="00457BCA">
      <w:pPr>
        <w:pStyle w:val="Body"/>
      </w:pPr>
    </w:p>
    <w:p w14:paraId="1D04A0A2" w14:textId="536C0123" w:rsidR="002D5603" w:rsidRDefault="003A71EF" w:rsidP="00DD1A11">
      <w:pPr>
        <w:pStyle w:val="Body"/>
        <w:rPr>
          <w:color w:val="000000" w:themeColor="text1"/>
        </w:rPr>
      </w:pPr>
      <w:r>
        <w:t xml:space="preserve">Given the </w:t>
      </w:r>
      <w:r w:rsidR="00714C93">
        <w:t>importance of stability in centrifugation, modified rotational devices, including bioreactors, are evaluated for their efficacy in partial-gravity</w:t>
      </w:r>
      <w:r>
        <w:t xml:space="preserve"> simulation. Bioreactors are biomechanically active systems engineered to replicate biological conditions by utilizing mechanical means to influence cellular processes </w:t>
      </w:r>
      <w:r>
        <w:lastRenderedPageBreak/>
        <w:t xml:space="preserve">through the meticulous regulation of biochemical and physical </w:t>
      </w:r>
      <w:r w:rsidRPr="00CF1675">
        <w:rPr>
          <w:color w:val="000000" w:themeColor="text1"/>
        </w:rPr>
        <w:t xml:space="preserve">signals </w:t>
      </w:r>
      <w:r w:rsidR="00D44B27">
        <w:rPr>
          <w:color w:val="000000" w:themeColor="text1"/>
        </w:rPr>
        <w:fldChar w:fldCharType="begin"/>
      </w:r>
      <w:r w:rsidR="00D44B27">
        <w:rPr>
          <w:color w:val="000000" w:themeColor="text1"/>
        </w:rPr>
        <w:instrText xml:space="preserve"> ADDIN ZOTERO_ITEM CSL_CITATION {"citationID":"WzGvAi0E","properties":{"formattedCitation":"[78]","plainCitation":"[78]","noteIndex":0},"citationItems":[{"id":218,"uris":["http://zotero.org/users/local/V6BayNrH/items/AD5JJKDU"],"itemData":{"id":218,"type":"article-journal","abstract":"Introduction\n The severe need for constructing replacement tissues in organ transplanta-tion has necessitated the development of tissue engineering approaches and bioreactors that can bring these approaches to reality. The inherent limitations of conventional bioreactors in generating realistic tissue constructs led to the devise of the microgravity tissue engineering that uses Rotating Wall Vessel (RWV) bioreactors initially developed by NASA. \n\nMethods\n In this review article, we intend to highlight some major advances and accomplishments in the rapidly-growing field of tissue engineering that could not be achieved without using microgravity. \n\nResults\n Research is now focused on assembly of 3 dimensional (3D) tissue fragments from various cell types in human body such as chon-drocytes, osteoblasts, embryonic and mesenchymal stem cells, hepatocytes and pancreas islet cells. Hepatocytes cultured under microgravity are now being used in extracorporeal bioartificial liver devices. Tissue constructs can be used not only in organ replacement therapy, but also in pharmaco-toxicology and food safety assessment. 3D models of vari-ous cancers may be used in studying cancer development and biology or in high-throughput screening of anticancer drug candidates. Finally, 3D heterogeneous assemblies from cancer/immune cells provide models for immunotherapy of cancer. \n\nConclusion\n Tissue engineering in (simulated) microgravity has been one of the stunning impacts of space research on biomedical sciences and their applications on earth.","container-title":"BioImpacts : BI","DOI":"10.5681/bi.2012.003","ISSN":"2228-5652","issue":"1","journalAbbreviation":"Bioimpacts","note":"PMID: 23678438\nPMCID: PMC3648913","page":"23-32","source":"PubMed Central","title":"An Update to Space Biomedical Research: Tissue Engineering in Microgravity Bioreactors","title-short":"An Update to Space Biomedical Research","volume":"2","author":[{"family":"Barzegari","given":"Abolfazl"},{"family":"Saei","given":"Amir Ata"}],"issued":{"date-parts":[["2012"]]}}}],"schema":"https://github.com/citation-style-language/schema/raw/master/csl-citation.json"} </w:instrText>
      </w:r>
      <w:r w:rsidR="00D44B27">
        <w:rPr>
          <w:color w:val="000000" w:themeColor="text1"/>
        </w:rPr>
        <w:fldChar w:fldCharType="separate"/>
      </w:r>
      <w:r w:rsidR="00D44B27" w:rsidRPr="00D44B27">
        <w:t>[78]</w:t>
      </w:r>
      <w:r w:rsidR="00D44B27">
        <w:rPr>
          <w:color w:val="000000" w:themeColor="text1"/>
        </w:rPr>
        <w:fldChar w:fldCharType="end"/>
      </w:r>
      <w:r w:rsidRPr="00CF1675">
        <w:rPr>
          <w:color w:val="000000" w:themeColor="text1"/>
        </w:rPr>
        <w:t xml:space="preserve">. </w:t>
      </w:r>
      <w:r w:rsidR="00AF1E2E" w:rsidRPr="00CF1675">
        <w:rPr>
          <w:color w:val="000000" w:themeColor="text1"/>
        </w:rPr>
        <w:t>RWV,</w:t>
      </w:r>
      <w:r w:rsidRPr="00CF1675">
        <w:rPr>
          <w:color w:val="000000" w:themeColor="text1"/>
        </w:rPr>
        <w:t xml:space="preserve"> which </w:t>
      </w:r>
      <w:r w:rsidR="00123EC3">
        <w:rPr>
          <w:color w:val="000000" w:themeColor="text1"/>
        </w:rPr>
        <w:t>employs</w:t>
      </w:r>
      <w:r w:rsidRPr="00CF1675">
        <w:rPr>
          <w:color w:val="000000" w:themeColor="text1"/>
        </w:rPr>
        <w:t xml:space="preserve"> vessel rotation to generate low-shear mixing and simulated microgravity within the chamber</w:t>
      </w:r>
      <w:r>
        <w:t xml:space="preserve">, </w:t>
      </w:r>
      <w:r w:rsidR="00DF2A65">
        <w:t>is</w:t>
      </w:r>
      <w:r>
        <w:t xml:space="preserve"> available in two variants: </w:t>
      </w:r>
      <w:r w:rsidRPr="00CF1675">
        <w:rPr>
          <w:color w:val="000000" w:themeColor="text1"/>
        </w:rPr>
        <w:t xml:space="preserve">the slow-turning lateral vessel (STLV) and the </w:t>
      </w:r>
      <w:r w:rsidR="00074194">
        <w:rPr>
          <w:color w:val="000000" w:themeColor="text1"/>
        </w:rPr>
        <w:t>high-aspect-ratio</w:t>
      </w:r>
      <w:r w:rsidRPr="00CF1675">
        <w:rPr>
          <w:color w:val="000000" w:themeColor="text1"/>
        </w:rPr>
        <w:t xml:space="preserve"> vessel (HARV), as illustrated in </w:t>
      </w:r>
      <w:r w:rsidRPr="00123EC3">
        <w:rPr>
          <w:color w:val="000000" w:themeColor="text1"/>
          <w:u w:val="single"/>
        </w:rPr>
        <w:t xml:space="preserve">Figure </w:t>
      </w:r>
      <w:r w:rsidR="00895311" w:rsidRPr="00123EC3">
        <w:rPr>
          <w:color w:val="000000" w:themeColor="text1"/>
          <w:u w:val="single"/>
        </w:rPr>
        <w:t>1</w:t>
      </w:r>
      <w:r w:rsidR="00123EC3" w:rsidRPr="00123EC3">
        <w:rPr>
          <w:color w:val="000000" w:themeColor="text1"/>
          <w:u w:val="single"/>
        </w:rPr>
        <w:t>3</w:t>
      </w:r>
      <w:r w:rsidR="00123EC3" w:rsidRPr="00123EC3">
        <w:rPr>
          <w:color w:val="000000" w:themeColor="text1"/>
        </w:rPr>
        <w:t xml:space="preserve"> </w:t>
      </w:r>
      <w:r w:rsidR="00074194">
        <w:rPr>
          <w:color w:val="000000" w:themeColor="text1"/>
        </w:rPr>
        <w:fldChar w:fldCharType="begin"/>
      </w:r>
      <w:r w:rsidR="00074194">
        <w:rPr>
          <w:color w:val="000000" w:themeColor="text1"/>
        </w:rPr>
        <w:instrText xml:space="preserve"> ADDIN ZOTERO_ITEM CSL_CITATION {"citationID":"1Bbi8aGy","properties":{"formattedCitation":"[79]","plainCitation":"[79]","noteIndex":0},"citationItems":[{"id":221,"uris":["http://zotero.org/users/local/V6BayNrH/items/KCWWNSRN"],"itemData":{"id":221,"type":"article-journal","abstract":"Cells and tissues in the body experience environmental conditions that influence their architecture, intercellular communications, and overall functions. For in vitro cell culture models to accurately mimic the tissue of interest, the growth environment of the culture is a critical aspect to consider. Commonly used conventional cell culture systems propagate epithelial cells on flat two-dimensional (2-D) impermeable surfaces. Although much has been learned from conventional cell culture systems, many findings are not reproducible in human clinical trials or tissue explants, potentially as a result of the lack of a physiologically relevant microenvironment., Here, we describe a culture system that overcomes many of the culture condition boundaries of 2-D cell cultures, by using the innovative rotating wall vessel (RWV) bioreactor technology. We and others have shown that organotypic RWV-derived models can recapitulate structure, function, and authentic human responses to external stimuli similarly to human explant tissues 1-6. The RWV bioreactor is a suspension culture system that allows for the growth of epithelial cells under low physiological fluid shear conditions. The bioreactors come in two different formats, a high-aspect rotating vessel (HARV) or a slow-turning lateral vessel (STLV), in which they differ by their aeration source. Epithelial cells are added to the bioreactor of choice in combination with porous, collagen-coated microcarrier beads (Figure 1A). The cells utilize the beads as a growth scaffold during the constant free fall in the bioreactor (Figure 1B). The microenvironment provided by the bioreactor allows the cells to form three-dimensional (3-D) aggregates displaying in vivo-like characteristics often not observed under standard 2-D culture conditions (Figure 1D). These characteristics include tight junctions, mucus production, apical/basal orientation, in vivo protein localization, and additional epithelial cell-type specific properties., The progression from a monolayer of epithelial cells to a fully differentiated 3-D aggregate varies based on cell type1, 7-13. Periodic sampling from the bioreactor allows for monitoring of epithelial aggregate formation, cellular differentiation markers and viability (Figure 1D). Once cellular differentiation and aggregate formation is established, the cells are harvested from the bioreactor, and similar assays performed on 2-D cells can be applied to the 3-D aggregates with a few considerations (Figure 1E-G). In this work, we describe detailed steps of how to culture 3-D epithelial cell aggregates in the RWV bioreactor system and a variety of potential assays and analyses that can be executed with the 3-D aggregates. These analyses include, but are not limited to, structural/morphological analysis (confocal, scanning and transmission electron microscopy), cytokine/chemokine secretion and cell signaling (cytometric bead array and Western blot analysis), gene expression analysis (real-time PCR), toxicological/drug analysis and host-pathogen interactions. The utilization of these assays set the foundation for more in-depth and expansive studies such as metabolomics, transcriptomics, proteomics and other array-based applications. Our goal is to present a non-conventional means of culturing human epithelial cells to produce organotypic 3-D models that recapitulate the human in vivo tissue, in a facile and robust system to be used by researchers with diverse scientific interests.","container-title":"Journal of Visualized Experiments : JoVE","DOI":"10.3791/3868","ISSN":"1940-087X","issue":"62","journalAbbreviation":"J Vis Exp","note":"PMID: 22491366\nPMCID: PMC3567125","page":"3868","source":"PubMed Central","title":"Culturing and Applications of Rotating Wall Vessel Bioreactor Derived 3D Epithelial Cell Models","author":[{"family":"Radtke","given":"Andrea L."},{"family":"Herbst-Kralovetz","given":"Melissa M."}],"issued":{"date-parts":[["2012",4,3]]}}}],"schema":"https://github.com/citation-style-language/schema/raw/master/csl-citation.json"} </w:instrText>
      </w:r>
      <w:r w:rsidR="00074194">
        <w:rPr>
          <w:color w:val="000000" w:themeColor="text1"/>
        </w:rPr>
        <w:fldChar w:fldCharType="separate"/>
      </w:r>
      <w:r w:rsidR="00074194" w:rsidRPr="00074194">
        <w:t>[79]</w:t>
      </w:r>
      <w:r w:rsidR="00074194">
        <w:rPr>
          <w:color w:val="000000" w:themeColor="text1"/>
        </w:rPr>
        <w:fldChar w:fldCharType="end"/>
      </w:r>
      <w:r w:rsidRPr="00CF1675">
        <w:rPr>
          <w:color w:val="000000" w:themeColor="text1"/>
        </w:rPr>
        <w:t xml:space="preserve">. The differences between these two types include the fact that STLVs incorporate a central cylinder oxygenator and </w:t>
      </w:r>
      <w:r w:rsidR="00895311" w:rsidRPr="00CF1675">
        <w:rPr>
          <w:color w:val="000000" w:themeColor="text1"/>
        </w:rPr>
        <w:t>can accommodate</w:t>
      </w:r>
      <w:r w:rsidRPr="00CF1675">
        <w:rPr>
          <w:color w:val="000000" w:themeColor="text1"/>
        </w:rPr>
        <w:t xml:space="preserve"> larger volumes</w:t>
      </w:r>
      <w:r w:rsidR="00895311" w:rsidRPr="00CF1675">
        <w:rPr>
          <w:color w:val="000000" w:themeColor="text1"/>
        </w:rPr>
        <w:t xml:space="preserve">. In </w:t>
      </w:r>
      <w:r w:rsidR="00895311" w:rsidRPr="00123EC3">
        <w:rPr>
          <w:color w:val="000000" w:themeColor="text1"/>
        </w:rPr>
        <w:t>contrast, HARVs</w:t>
      </w:r>
      <w:r w:rsidRPr="00123EC3">
        <w:rPr>
          <w:color w:val="000000" w:themeColor="text1"/>
        </w:rPr>
        <w:t xml:space="preserve"> are equipped with a gas-permeable member on one of their walls to enhance oxygenation</w:t>
      </w:r>
      <w:r w:rsidR="000769C9">
        <w:rPr>
          <w:color w:val="000000" w:themeColor="text1"/>
        </w:rPr>
        <w:t xml:space="preserve"> </w:t>
      </w:r>
      <w:r w:rsidR="00DD1A11">
        <w:rPr>
          <w:color w:val="000000" w:themeColor="text1"/>
        </w:rPr>
        <w:fldChar w:fldCharType="begin"/>
      </w:r>
      <w:r w:rsidR="00DD1A11">
        <w:rPr>
          <w:color w:val="000000" w:themeColor="text1"/>
        </w:rPr>
        <w:instrText xml:space="preserve"> ADDIN ZOTERO_ITEM CSL_CITATION {"citationID":"UfHKOAXx","properties":{"formattedCitation":"[79]","plainCitation":"[79]","noteIndex":0},"citationItems":[{"id":221,"uris":["http://zotero.org/users/local/V6BayNrH/items/KCWWNSRN"],"itemData":{"id":221,"type":"article-journal","abstract":"Cells and tissues in the body experience environmental conditions that influence their architecture, intercellular communications, and overall functions. For in vitro cell culture models to accurately mimic the tissue of interest, the growth environment of the culture is a critical aspect to consider. Commonly used conventional cell culture systems propagate epithelial cells on flat two-dimensional (2-D) impermeable surfaces. Although much has been learned from conventional cell culture systems, many findings are not reproducible in human clinical trials or tissue explants, potentially as a result of the lack of a physiologically relevant microenvironment., Here, we describe a culture system that overcomes many of the culture condition boundaries of 2-D cell cultures, by using the innovative rotating wall vessel (RWV) bioreactor technology. We and others have shown that organotypic RWV-derived models can recapitulate structure, function, and authentic human responses to external stimuli similarly to human explant tissues 1-6. The RWV bioreactor is a suspension culture system that allows for the growth of epithelial cells under low physiological fluid shear conditions. The bioreactors come in two different formats, a high-aspect rotating vessel (HARV) or a slow-turning lateral vessel (STLV), in which they differ by their aeration source. Epithelial cells are added to the bioreactor of choice in combination with porous, collagen-coated microcarrier beads (Figure 1A). The cells utilize the beads as a growth scaffold during the constant free fall in the bioreactor (Figure 1B). The microenvironment provided by the bioreactor allows the cells to form three-dimensional (3-D) aggregates displaying in vivo-like characteristics often not observed under standard 2-D culture conditions (Figure 1D). These characteristics include tight junctions, mucus production, apical/basal orientation, in vivo protein localization, and additional epithelial cell-type specific properties., The progression from a monolayer of epithelial cells to a fully differentiated 3-D aggregate varies based on cell type1, 7-13. Periodic sampling from the bioreactor allows for monitoring of epithelial aggregate formation, cellular differentiation markers and viability (Figure 1D). Once cellular differentiation and aggregate formation is established, the cells are harvested from the bioreactor, and similar assays performed on 2-D cells can be applied to the 3-D aggregates with a few considerations (Figure 1E-G). In this work, we describe detailed steps of how to culture 3-D epithelial cell aggregates in the RWV bioreactor system and a variety of potential assays and analyses that can be executed with the 3-D aggregates. These analyses include, but are not limited to, structural/morphological analysis (confocal, scanning and transmission electron microscopy), cytokine/chemokine secretion and cell signaling (cytometric bead array and Western blot analysis), gene expression analysis (real-time PCR), toxicological/drug analysis and host-pathogen interactions. The utilization of these assays set the foundation for more in-depth and expansive studies such as metabolomics, transcriptomics, proteomics and other array-based applications. Our goal is to present a non-conventional means of culturing human epithelial cells to produce organotypic 3-D models that recapitulate the human in vivo tissue, in a facile and robust system to be used by researchers with diverse scientific interests.","container-title":"Journal of Visualized Experiments : JoVE","DOI":"10.3791/3868","ISSN":"1940-087X","issue":"62","journalAbbreviation":"J Vis Exp","note":"PMID: 22491366\nPMCID: PMC3567125","page":"3868","source":"PubMed Central","title":"Culturing and Applications of Rotating Wall Vessel Bioreactor Derived 3D Epithelial Cell Models","author":[{"family":"Radtke","given":"Andrea L."},{"family":"Herbst-Kralovetz","given":"Melissa M."}],"issued":{"date-parts":[["2012",4,3]]}}}],"schema":"https://github.com/citation-style-language/schema/raw/master/csl-citation.json"} </w:instrText>
      </w:r>
      <w:r w:rsidR="00DD1A11">
        <w:rPr>
          <w:color w:val="000000" w:themeColor="text1"/>
        </w:rPr>
        <w:fldChar w:fldCharType="separate"/>
      </w:r>
      <w:r w:rsidR="00DD1A11" w:rsidRPr="00DD1A11">
        <w:t>[79]</w:t>
      </w:r>
      <w:r w:rsidR="00DD1A11">
        <w:rPr>
          <w:color w:val="000000" w:themeColor="text1"/>
        </w:rPr>
        <w:fldChar w:fldCharType="end"/>
      </w:r>
      <w:r w:rsidR="00DD1A11">
        <w:rPr>
          <w:color w:val="000000" w:themeColor="text1"/>
        </w:rPr>
        <w:t xml:space="preserve">. </w:t>
      </w:r>
    </w:p>
    <w:p w14:paraId="5D6ABCBE" w14:textId="77777777" w:rsidR="00123EC3" w:rsidRDefault="00123EC3" w:rsidP="00457BCA">
      <w:pPr>
        <w:pStyle w:val="Body"/>
      </w:pPr>
    </w:p>
    <w:p w14:paraId="6FFECCD3" w14:textId="77777777" w:rsidR="002D5603" w:rsidRDefault="002D5603" w:rsidP="00457BCA">
      <w:pPr>
        <w:pStyle w:val="Body"/>
      </w:pPr>
    </w:p>
    <w:p w14:paraId="4DD44B19" w14:textId="77777777" w:rsidR="00452BE4" w:rsidRDefault="009E0AA0" w:rsidP="005D1C50">
      <w:pPr>
        <w:pStyle w:val="Body"/>
        <w:jc w:val="center"/>
      </w:pPr>
      <w:r w:rsidRPr="009E0AA0">
        <w:rPr>
          <w:noProof/>
        </w:rPr>
        <w:drawing>
          <wp:inline distT="0" distB="0" distL="0" distR="0" wp14:anchorId="0DA48F03" wp14:editId="032E2FA2">
            <wp:extent cx="4120467" cy="1987449"/>
            <wp:effectExtent l="0" t="0" r="0" b="0"/>
            <wp:docPr id="843960091" name="Picture 1" descr="A diagram of a sample port and a sample 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960091" name="Picture 1" descr="A diagram of a sample port and a sample port&#10;&#10;AI-generated content may be incorrect."/>
                    <pic:cNvPicPr/>
                  </pic:nvPicPr>
                  <pic:blipFill rotWithShape="1">
                    <a:blip r:embed="rId27">
                      <a:extLst>
                        <a:ext uri="{28A0092B-C50C-407E-A947-70E740481C1C}">
                          <a14:useLocalDpi xmlns:a14="http://schemas.microsoft.com/office/drawing/2010/main" val="0"/>
                        </a:ext>
                      </a:extLst>
                    </a:blip>
                    <a:srcRect t="8494"/>
                    <a:stretch>
                      <a:fillRect/>
                    </a:stretch>
                  </pic:blipFill>
                  <pic:spPr bwMode="auto">
                    <a:xfrm>
                      <a:off x="0" y="0"/>
                      <a:ext cx="4123247" cy="1988790"/>
                    </a:xfrm>
                    <a:prstGeom prst="rect">
                      <a:avLst/>
                    </a:prstGeom>
                    <a:ln>
                      <a:noFill/>
                    </a:ln>
                    <a:extLst>
                      <a:ext uri="{53640926-AAD7-44D8-BBD7-CCE9431645EC}">
                        <a14:shadowObscured xmlns:a14="http://schemas.microsoft.com/office/drawing/2010/main"/>
                      </a:ext>
                    </a:extLst>
                  </pic:spPr>
                </pic:pic>
              </a:graphicData>
            </a:graphic>
          </wp:inline>
        </w:drawing>
      </w:r>
    </w:p>
    <w:p w14:paraId="2726B373" w14:textId="7C192A2B" w:rsidR="00D4407E" w:rsidRDefault="00452BE4" w:rsidP="00123EC3">
      <w:pPr>
        <w:pStyle w:val="Caption"/>
        <w:jc w:val="left"/>
      </w:pPr>
      <w:bookmarkStart w:id="118" w:name="_Toc216063025"/>
      <w:r>
        <w:t xml:space="preserve">Figure </w:t>
      </w:r>
      <w:fldSimple w:instr=" SEQ Figure \* ARABIC ">
        <w:r w:rsidR="00E36C6C">
          <w:rPr>
            <w:noProof/>
          </w:rPr>
          <w:t>13</w:t>
        </w:r>
      </w:fldSimple>
      <w:r>
        <w:t xml:space="preserve">. </w:t>
      </w:r>
      <w:r w:rsidRPr="00BD168F">
        <w:t>STLV vs HARV</w:t>
      </w:r>
      <w:bookmarkEnd w:id="118"/>
    </w:p>
    <w:p w14:paraId="05DE3F59" w14:textId="40E1B6D1" w:rsidR="00895311" w:rsidRDefault="00B75B3C" w:rsidP="005D1C50">
      <w:pPr>
        <w:pStyle w:val="Body"/>
        <w:ind w:firstLine="0"/>
      </w:pPr>
      <w:r>
        <w:t>The figure on the left depicts the STLV bioreactor, with its ports labeled. To the right, the HARV is displayed, also with labeled ports. A cylindrical shape characterizes the STLV, whereas the HARV has a disc-shaped configuration</w:t>
      </w:r>
      <w:r w:rsidR="00DD1A11">
        <w:t xml:space="preserve"> </w:t>
      </w:r>
      <w:r w:rsidR="00DD1A11">
        <w:rPr>
          <w:color w:val="000000" w:themeColor="text1"/>
        </w:rPr>
        <w:fldChar w:fldCharType="begin"/>
      </w:r>
      <w:r w:rsidR="000E4D1B">
        <w:rPr>
          <w:color w:val="000000" w:themeColor="text1"/>
        </w:rPr>
        <w:instrText xml:space="preserve"> ADDIN ZOTERO_ITEM CSL_CITATION {"citationID":"vkY0x2lc","properties":{"formattedCitation":"[79]","plainCitation":"[79]","noteIndex":0},"citationItems":[{"id":221,"uris":["http://zotero.org/users/local/V6BayNrH/items/KCWWNSRN"],"itemData":{"id":221,"type":"article-journal","abstract":"Cells and tissues in the body experience environmental conditions that influence their architecture, intercellular communications, and overall functions. For in vitro cell culture models to accurately mimic the tissue of interest, the growth environment of the culture is a critical aspect to consider. Commonly used conventional cell culture systems propagate epithelial cells on flat two-dimensional (2-D) impermeable surfaces. Although much has been learned from conventional cell culture systems, many findings are not reproducible in human clinical trials or tissue explants, potentially as a result of the lack of a physiologically relevant microenvironment., Here, we describe a culture system that overcomes many of the culture condition boundaries of 2-D cell cultures, by using the innovative rotating wall vessel (RWV) bioreactor technology. We and others have shown that organotypic RWV-derived models can recapitulate structure, function, and authentic human responses to external stimuli similarly to human explant tissues 1-6. The RWV bioreactor is a suspension culture system that allows for the growth of epithelial cells under low physiological fluid shear conditions. The bioreactors come in two different formats, a high-aspect rotating vessel (HARV) or a slow-turning lateral vessel (STLV), in which they differ by their aeration source. Epithelial cells are added to the bioreactor of choice in combination with porous, collagen-coated microcarrier beads (Figure 1A). The cells utilize the beads as a growth scaffold during the constant free fall in the bioreactor (Figure 1B). The microenvironment provided by the bioreactor allows the cells to form three-dimensional (3-D) aggregates displaying in vivo-like characteristics often not observed under standard 2-D culture conditions (Figure 1D). These characteristics include tight junctions, mucus production, apical/basal orientation, in vivo protein localization, and additional epithelial cell-type specific properties., The progression from a monolayer of epithelial cells to a fully differentiated 3-D aggregate varies based on cell type1, 7-13. Periodic sampling from the bioreactor allows for monitoring of epithelial aggregate formation, cellular differentiation markers and viability (Figure 1D). Once cellular differentiation and aggregate formation is established, the cells are harvested from the bioreactor, and similar assays performed on 2-D cells can be applied to the 3-D aggregates with a few considerations (Figure 1E-G). In this work, we describe detailed steps of how to culture 3-D epithelial cell aggregates in the RWV bioreactor system and a variety of potential assays and analyses that can be executed with the 3-D aggregates. These analyses include, but are not limited to, structural/morphological analysis (confocal, scanning and transmission electron microscopy), cytokine/chemokine secretion and cell signaling (cytometric bead array and Western blot analysis), gene expression analysis (real-time PCR), toxicological/drug analysis and host-pathogen interactions. The utilization of these assays set the foundation for more in-depth and expansive studies such as metabolomics, transcriptomics, proteomics and other array-based applications. Our goal is to present a non-conventional means of culturing human epithelial cells to produce organotypic 3-D models that recapitulate the human in vivo tissue, in a facile and robust system to be used by researchers with diverse scientific interests.","container-title":"Journal of Visualized Experiments : JoVE","DOI":"10.3791/3868","ISSN":"1940-087X","issue":"62","journalAbbreviation":"J Vis Exp","note":"PMID: 22491366\nPMCID: PMC3567125","page":"3868","source":"PubMed Central","title":"Culturing and Applications of Rotating Wall Vessel Bioreactor Derived 3D Epithelial Cell Models","author":[{"family":"Radtke","given":"Andrea L."},{"family":"Herbst-Kralovetz","given":"Melissa M."}],"issued":{"date-parts":[["2012",4,3]]}}}],"schema":"https://github.com/citation-style-language/schema/raw/master/csl-citation.json"} </w:instrText>
      </w:r>
      <w:r w:rsidR="00DD1A11">
        <w:rPr>
          <w:color w:val="000000" w:themeColor="text1"/>
        </w:rPr>
        <w:fldChar w:fldCharType="separate"/>
      </w:r>
      <w:r w:rsidR="00DD1A11" w:rsidRPr="00DD1A11">
        <w:t>[79]</w:t>
      </w:r>
      <w:r w:rsidR="00DD1A11">
        <w:rPr>
          <w:color w:val="000000" w:themeColor="text1"/>
        </w:rPr>
        <w:fldChar w:fldCharType="end"/>
      </w:r>
      <w:r>
        <w:t>.</w:t>
      </w:r>
    </w:p>
    <w:p w14:paraId="673C153A" w14:textId="77777777" w:rsidR="005D1C50" w:rsidRDefault="005D1C50" w:rsidP="005D1C50">
      <w:pPr>
        <w:pStyle w:val="Body"/>
        <w:ind w:firstLine="0"/>
      </w:pPr>
    </w:p>
    <w:p w14:paraId="0615C907" w14:textId="77777777" w:rsidR="00123EC3" w:rsidRDefault="00123EC3" w:rsidP="00457BCA">
      <w:pPr>
        <w:pStyle w:val="Body"/>
      </w:pPr>
    </w:p>
    <w:p w14:paraId="172B3DFC" w14:textId="29A676FD" w:rsidR="009E0AA0" w:rsidRPr="001629C7" w:rsidRDefault="002A1E25" w:rsidP="000E4D1B">
      <w:pPr>
        <w:pStyle w:val="Body"/>
        <w:rPr>
          <w:color w:val="000000" w:themeColor="text1"/>
        </w:rPr>
      </w:pPr>
      <w:r>
        <w:t xml:space="preserve">Despite the limitations associated with the RWV, which include the requirement for high user competency, bubble formation, and the difficulty in determining the appropriate rotational speed to balance solid-body rotation with continuous freefall, the device enhances cellular performance through its capacity </w:t>
      </w:r>
      <w:r w:rsidR="00A33AFA">
        <w:t>to improve mixing in low-shear environments substantially</w:t>
      </w:r>
      <w:r>
        <w:t>, facilitate high-density cell cultures and self-aggregation, promote cellular differentiation, and, notably, simulate microgravity</w:t>
      </w:r>
      <w:r w:rsidR="00C42989">
        <w:t xml:space="preserve"> </w:t>
      </w:r>
      <w:r w:rsidR="00BF2C17">
        <w:fldChar w:fldCharType="begin"/>
      </w:r>
      <w:r w:rsidR="000E4D1B">
        <w:instrText xml:space="preserve"> ADDIN ZOTERO_ITEM CSL_CITATION {"citationID":"946YPNl0","properties":{"formattedCitation":"[80], [81]","plainCitation":"[80], [81]","noteIndex":0},"citationItems":[{"id":236,"uris":["http://zotero.org/users/local/V6BayNrH/items/BHE5XVI5"],"itemData":{"id":236,"type":"article-journal","abstract":"Mesenchymal stem (stromal) cells (MSCs) are present in a variety of tissues during prenatal and postnatal human development. In adult organism, they are prevalent in bone marrow and supposed to be involved in space-flight induced osteopenia. We studied expression of various genes in human bone marrow MSCs after different terms of simulated microgravity (SMG) provided by Random Positioning Machine. Simulated microgravity induced transient changes in expression level of genes associated with actin cytoskeleton, especially after 48h of SMG. However, after 120h exposure in SMG partial restoration of gene expression levels (relative to the control) was found. Similar results were obtained with bmMSCs subjected to 24h readaptation in static state after 24h in SMG. Analysis of 84 genes related to identification, growth and differentiation of stem cells revealed that expression of nine genes was changed slightly after 48h in SMG. More pronounced changes in gene expression of “stem cells markers” were observed after 120h of simulated microgravity. Among 84 investigated genes, 30 were up-regulated and 24 were down-regulated. Finally, MSCs osteogenesis induced by long-term (10–20 days) simulation of microgravity was accompanied by down-regulation of gene expression of the main osteogenic differentiation markers (ALPL, OMD) and master transcription osteogenic factor of MSCs (Runx2). Thus, our study demonstrated that changes in expression level of some genes associated with actin cytoskeleton and stem cell markers are supposed to be one of the mechanisms, which contribute to precursor's cellular adaptation to the microgravity conditions. These results can clarify genomic mechanisms through which SMG reduces osteogenic differentiation of bmMSCs.","container-title":"Acta Astronautica","DOI":"10.1016/j.actaastro.2011.07.028","ISSN":"0094-5765","journalAbbreviation":"Acta Astronautica","page":"36-42","source":"ScienceDirect","title":"Cytoskeletal proteins and stem cell markers gene expression in human bone marrow mesenchymal stromal cells after different periods of simulated microgravity","volume":"70","author":[{"family":"Gershovich","given":"P. M."},{"family":"Gershovich","given":"J. G."},{"family":"Zhambalova","given":"A. P."},{"family":"Romanov","given":"Yu. A."},{"family":"Buravkova","given":"L. B."}],"issued":{"date-parts":[["2012",1,1]]}}},{"id":234,"uris":["http://zotero.org/users/local/V6BayNrH/items/454EYRVP"],"itemData":{"id":234,"type":"article-journal","abstract":"The practice of cell culture has been virtually unchanged for 100 years. Until recently, life scientists have had to content themselves with two-dimensional cell culture technology. Clearly, living creatures are not constructed in two dimensions and thus it has become widely recognized that in vitro culture systems must become three dimensional to correctly model in vivo biology. Attempts to modify conventional 2-D culture technology to accommodate 3-D cell growth such as embedding cells in extracellular matrix have demonstrated the superiority of concept. Nevertheless, there are serious drawbacks to this approach including limited mass transport and lack of scalability. Recently, a new cell culture technology developed at NASA to study the effects of microgravity on cells has emerged to solve many of the problems of 3-D cell culture. The technology, the Rotating Wall Vessel (RWV) is a single axis clinostat consisting of a fluid-filled, cylindrical, horizontally rotating culture vessel. Cells placed in this environment are suspended by the resolution of the gravitational, centrifugal and Coriolis forces with extremely low mechanical shear. These conditions, which have been called \"low shear modeled microgravity\", enable cells to assemble into tissue-like aggregates with high mass transport of nutrients, oxygen and wastes. Examples of the use of the RWV for basic cell biology research and tissue engineering applications are discussed.","container-title":"Biotechnology Annual Review","DOI":"10.1016/S1387-2656(08)00011-2","ISSN":"1387-2656","journalAbbreviation":"Biotechnol Annu Rev","language":"eng","note":"PMID: 18606368","page":"275-296","source":"PubMed","title":"The application of low shear modeled microgravity to 3-D cell biology and tissue engineering","volume":"14","author":[{"family":"Navran","given":"Stephen"}],"issued":{"date-parts":[["2008"]]}}}],"schema":"https://github.com/citation-style-language/schema/raw/master/csl-citation.json"} </w:instrText>
      </w:r>
      <w:r w:rsidR="00BF2C17">
        <w:fldChar w:fldCharType="separate"/>
      </w:r>
      <w:r w:rsidR="000E4D1B" w:rsidRPr="000E4D1B">
        <w:t>[80], [81]</w:t>
      </w:r>
      <w:r w:rsidR="00BF2C17">
        <w:fldChar w:fldCharType="end"/>
      </w:r>
      <w:r w:rsidR="00BF2C17">
        <w:t>.</w:t>
      </w:r>
      <w:r>
        <w:t xml:space="preserve"> The effects of this simulation are well documented, encompas</w:t>
      </w:r>
      <w:r w:rsidRPr="001629C7">
        <w:rPr>
          <w:color w:val="000000" w:themeColor="text1"/>
        </w:rPr>
        <w:t xml:space="preserve">sing alterations in calcium handling within cardiac cells and interference with cellular differentiation pathways </w:t>
      </w:r>
      <w:r w:rsidR="00555DA1">
        <w:rPr>
          <w:color w:val="000000" w:themeColor="text1"/>
        </w:rPr>
        <w:fldChar w:fldCharType="begin"/>
      </w:r>
      <w:r w:rsidR="000E4D1B">
        <w:rPr>
          <w:color w:val="000000" w:themeColor="text1"/>
        </w:rPr>
        <w:instrText xml:space="preserve"> ADDIN ZOTERO_ITEM CSL_CITATION {"citationID":"n3Khuj3t","properties":{"formattedCitation":"[82]","plainCitation":"[82]","noteIndex":0},"citationItems":[{"id":238,"uris":["http://zotero.org/users/local/V6BayNrH/items/IPUHGTFR"],"itemData":{"id":238,"type":"article-journal","abstract":"With extended stays aboard the International Space Station (ISS) becoming commonplace, there is a need to better understand the effects of microgravity on cardiac function. We utilized human induced pluripotent stem cell-derived cardiomyocytes (hiPSC-CMs) to study the effects of microgravity on cell-level cardiac function and gene expression. The hiPSC-CMs were cultured aboard the ISS for 5.5 weeks and their gene expression, structure, and functions were compared with ground control hiPSC-CMs. Exposure to microgravity on the ISS caused alterations in hiPSC-CM calcium handling. RNA-sequencing analysis demonstrated that 2,635 genes were differentially expressed among flight, post-flight, and ground control samples, including genes involved in mitochondrial metabolism. This study represents the first use of hiPSC technology to model the effects of spaceflight on human cardiomyocyte structure and function.","container-title":"Stem Cell Reports","DOI":"10.1016/j.stemcr.2019.10.006","ISSN":"2213-6711","issue":"6","journalAbbreviation":"Stem Cell Reports","language":"eng","note":"PMID: 31708475\nPMCID: PMC6915842","page":"960-969","source":"PubMed","title":"Effects of Spaceflight on Human Induced Pluripotent Stem Cell-Derived Cardiomyocyte Structure and Function","volume":"13","author":[{"family":"Wnorowski","given":"Alexa"},{"family":"Sharma","given":"Arun"},{"family":"Chen","given":"Haodong"},{"family":"Wu","given":"Haodi"},{"family":"Shao","given":"Ning-Yi"},{"family":"Sayed","given":"Nazish"},{"family":"Liu","given":"Chun"},{"family":"Countryman","given":"Stefanie"},{"family":"Stodieck","given":"Louis S."},{"family":"Rubins","given":"Kathleen H."},{"family":"Wu","given":"Sean M."},{"family":"Lee","given":"Peter H. U."},{"family":"Wu","given":"Joseph C."}],"issued":{"date-parts":[["2019",12,10]]}}}],"schema":"https://github.com/citation-style-language/schema/raw/master/csl-citation.json"} </w:instrText>
      </w:r>
      <w:r w:rsidR="00555DA1">
        <w:rPr>
          <w:color w:val="000000" w:themeColor="text1"/>
        </w:rPr>
        <w:fldChar w:fldCharType="separate"/>
      </w:r>
      <w:r w:rsidR="000E4D1B" w:rsidRPr="000E4D1B">
        <w:t>[82]</w:t>
      </w:r>
      <w:r w:rsidR="00555DA1">
        <w:rPr>
          <w:color w:val="000000" w:themeColor="text1"/>
        </w:rPr>
        <w:fldChar w:fldCharType="end"/>
      </w:r>
      <w:r w:rsidRPr="001629C7">
        <w:rPr>
          <w:color w:val="000000" w:themeColor="text1"/>
        </w:rPr>
        <w:t>.</w:t>
      </w:r>
    </w:p>
    <w:p w14:paraId="17CB2B7B" w14:textId="77777777" w:rsidR="00AA2129" w:rsidRPr="001629C7" w:rsidRDefault="00AA2129" w:rsidP="00457BCA">
      <w:pPr>
        <w:pStyle w:val="Body"/>
      </w:pPr>
    </w:p>
    <w:p w14:paraId="2AC27F32" w14:textId="41F925D0" w:rsidR="00A175C3" w:rsidRPr="001629C7" w:rsidRDefault="00E85875" w:rsidP="00D8079A">
      <w:pPr>
        <w:pStyle w:val="Body"/>
      </w:pPr>
      <w:r w:rsidRPr="001629C7">
        <w:t xml:space="preserve">The proposed solution emphasizes </w:t>
      </w:r>
      <w:r w:rsidR="001510FE">
        <w:t>integrating the benefits of different types of partial gravity simulation while minimizing</w:t>
      </w:r>
      <w:r w:rsidRPr="001629C7">
        <w:t xml:space="preserve"> adverse effects. To optimize cell growth, it is essential to cultivate cells in a manner that simulates </w:t>
      </w:r>
      <w:r w:rsidR="00AB0A46" w:rsidRPr="001629C7">
        <w:t>free-fall</w:t>
      </w:r>
      <w:r w:rsidRPr="001629C7">
        <w:t xml:space="preserve">. Consequently, maintaining a constant and steady rotation of the cells is necessary to ensure continuous </w:t>
      </w:r>
      <w:r w:rsidR="00C102D0" w:rsidRPr="001629C7">
        <w:t>exposure</w:t>
      </w:r>
      <w:r w:rsidRPr="001629C7">
        <w:t xml:space="preserve"> to </w:t>
      </w:r>
      <w:r w:rsidR="009A3294" w:rsidRPr="001629C7">
        <w:t>free-fall</w:t>
      </w:r>
      <w:r w:rsidRPr="001629C7">
        <w:t xml:space="preserve"> conditions. This objective can be achieved by modifying </w:t>
      </w:r>
      <w:r w:rsidR="00C102D0" w:rsidRPr="001629C7">
        <w:t>RWV</w:t>
      </w:r>
      <w:r w:rsidR="001510FE">
        <w:t xml:space="preserve"> rotation </w:t>
      </w:r>
      <w:r w:rsidRPr="001629C7">
        <w:t xml:space="preserve">through the integration of centrifugation methods. As depicted in </w:t>
      </w:r>
      <w:r w:rsidR="001629C7" w:rsidRPr="001629C7">
        <w:rPr>
          <w:u w:val="single"/>
        </w:rPr>
        <w:t>Figure 14</w:t>
      </w:r>
      <w:r w:rsidRPr="001629C7">
        <w:t xml:space="preserve">, the device's orbit will be controlled to </w:t>
      </w:r>
      <w:r w:rsidR="003D3F06">
        <w:t xml:space="preserve">maintain a low-shear environment, with </w:t>
      </w:r>
      <w:r w:rsidRPr="001629C7">
        <w:t>balanced solid-body rotation and continuous free-fall conditions</w:t>
      </w:r>
      <w:r w:rsidR="006E1578" w:rsidRPr="001629C7">
        <w:t xml:space="preserve"> </w:t>
      </w:r>
      <w:r w:rsidR="00D8079A">
        <w:fldChar w:fldCharType="begin"/>
      </w:r>
      <w:r w:rsidR="00D8079A">
        <w:instrText xml:space="preserve"> ADDIN ZOTERO_ITEM CSL_CITATION {"citationID":"4ORAyaN9","properties":{"formattedCitation":"[83]","plainCitation":"[83]","noteIndex":0},"citationItems":[{"id":241,"uris":["http://zotero.org/users/local/V6BayNrH/items/9662BR6X"],"itemData":{"id":241,"type":"article-journal","abstract":"PDF | Previous space research conducted during short-term flight experiments and long-term environmental monitoring on board orbiting space stations... | Find, read and cite all the research you need on ResearchGate","container-title":"ResearchGate","DOI":"10.1264/jsme2.ME14031","language":"en","source":"www.researchgate.net","title":"(PDF) Microbial Monitoring of Crewed Habitats in Space—Current Status and Future Perspectives","URL":"https://www.researchgate.net/publication/264867408_Microbial_Monitoring_of_Crewed_Habitats_in_Space-Current_Status_and_Future_Perspectives","accessed":{"date-parts":[["2025",12,7]]},"issued":{"date-parts":[["2025",8,10]]}}}],"schema":"https://github.com/citation-style-language/schema/raw/master/csl-citation.json"} </w:instrText>
      </w:r>
      <w:r w:rsidR="00D8079A">
        <w:fldChar w:fldCharType="separate"/>
      </w:r>
      <w:r w:rsidR="00D8079A" w:rsidRPr="00D8079A">
        <w:t>[83]</w:t>
      </w:r>
      <w:r w:rsidR="00D8079A">
        <w:fldChar w:fldCharType="end"/>
      </w:r>
      <w:r w:rsidR="006E1578" w:rsidRPr="001629C7">
        <w:t>.</w:t>
      </w:r>
      <w:r w:rsidRPr="001629C7">
        <w:t xml:space="preserve"> </w:t>
      </w:r>
    </w:p>
    <w:p w14:paraId="60E89352" w14:textId="77777777" w:rsidR="00A175C3" w:rsidRDefault="00A175C3" w:rsidP="00457BCA">
      <w:pPr>
        <w:pStyle w:val="Body"/>
      </w:pPr>
    </w:p>
    <w:p w14:paraId="6B9A8B2A" w14:textId="65154A8D" w:rsidR="00F70E3D" w:rsidRDefault="00A175C3" w:rsidP="005D1C50">
      <w:pPr>
        <w:pStyle w:val="Body"/>
        <w:jc w:val="center"/>
      </w:pPr>
      <w:r w:rsidRPr="00C00407">
        <w:rPr>
          <w:noProof/>
        </w:rPr>
        <w:lastRenderedPageBreak/>
        <w:drawing>
          <wp:inline distT="0" distB="0" distL="0" distR="0" wp14:anchorId="41F1905C" wp14:editId="52CA77D3">
            <wp:extent cx="1480498" cy="1384300"/>
            <wp:effectExtent l="0" t="0" r="5715" b="6350"/>
            <wp:docPr id="1436731142" name="Picture 1" descr="Diagram of a cell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31142" name="Picture 1" descr="Diagram of a cell cycle&#10;&#10;AI-generated content may be incorrect."/>
                    <pic:cNvPicPr/>
                  </pic:nvPicPr>
                  <pic:blipFill rotWithShape="1">
                    <a:blip r:embed="rId28" cstate="print">
                      <a:extLst>
                        <a:ext uri="{28A0092B-C50C-407E-A947-70E740481C1C}">
                          <a14:useLocalDpi xmlns:a14="http://schemas.microsoft.com/office/drawing/2010/main" val="0"/>
                        </a:ext>
                      </a:extLst>
                    </a:blip>
                    <a:srcRect l="15600"/>
                    <a:stretch>
                      <a:fillRect/>
                    </a:stretch>
                  </pic:blipFill>
                  <pic:spPr bwMode="auto">
                    <a:xfrm>
                      <a:off x="0" y="0"/>
                      <a:ext cx="1481905" cy="1385616"/>
                    </a:xfrm>
                    <a:prstGeom prst="rect">
                      <a:avLst/>
                    </a:prstGeom>
                    <a:ln>
                      <a:noFill/>
                    </a:ln>
                    <a:extLst>
                      <a:ext uri="{53640926-AAD7-44D8-BBD7-CCE9431645EC}">
                        <a14:shadowObscured xmlns:a14="http://schemas.microsoft.com/office/drawing/2010/main"/>
                      </a:ext>
                    </a:extLst>
                  </pic:spPr>
                </pic:pic>
              </a:graphicData>
            </a:graphic>
          </wp:inline>
        </w:drawing>
      </w:r>
    </w:p>
    <w:p w14:paraId="27B7BE5D" w14:textId="5BB178BD" w:rsidR="00A175C3" w:rsidRDefault="00123EC3" w:rsidP="00894B54">
      <w:pPr>
        <w:pStyle w:val="Caption"/>
        <w:jc w:val="left"/>
      </w:pPr>
      <w:bookmarkStart w:id="119" w:name="_Toc216063026"/>
      <w:r>
        <w:t xml:space="preserve">Figure </w:t>
      </w:r>
      <w:fldSimple w:instr=" SEQ Figure \* ARABIC ">
        <w:r w:rsidR="00E36C6C">
          <w:rPr>
            <w:noProof/>
          </w:rPr>
          <w:t>14</w:t>
        </w:r>
      </w:fldSimple>
      <w:r>
        <w:t>. Orbit Trajectory of the Cell Within a Rotating Bioreactor</w:t>
      </w:r>
      <w:bookmarkEnd w:id="119"/>
    </w:p>
    <w:p w14:paraId="5790B100" w14:textId="754C88A1" w:rsidR="00A175C3" w:rsidRDefault="00F75F2C" w:rsidP="005D1C50">
      <w:pPr>
        <w:pStyle w:val="Body"/>
        <w:ind w:firstLine="0"/>
      </w:pPr>
      <w:r w:rsidRPr="00577460">
        <w:t xml:space="preserve">The orbital </w:t>
      </w:r>
      <w:r w:rsidR="006907B8" w:rsidRPr="00577460">
        <w:t>trajectory</w:t>
      </w:r>
      <w:r w:rsidRPr="00577460">
        <w:t xml:space="preserve"> of the cell </w:t>
      </w:r>
      <w:r w:rsidR="006907B8" w:rsidRPr="00577460">
        <w:t>within</w:t>
      </w:r>
      <w:r w:rsidRPr="00577460">
        <w:t xml:space="preserve"> a rotating bioreactor.</w:t>
      </w:r>
      <w:r w:rsidR="005E0576">
        <w:t xml:space="preserve"> </w:t>
      </w:r>
      <w:r w:rsidR="00B06AE9" w:rsidRPr="00577460">
        <w:t xml:space="preserve">The </w:t>
      </w:r>
      <w:r w:rsidR="006907B8" w:rsidRPr="00577460">
        <w:t>sustained</w:t>
      </w:r>
      <w:r w:rsidR="00B06AE9" w:rsidRPr="00577460">
        <w:t xml:space="preserve"> rotation and sedimentation </w:t>
      </w:r>
      <w:r w:rsidR="006907B8" w:rsidRPr="00577460">
        <w:t>effects prevent</w:t>
      </w:r>
      <w:r w:rsidR="00E96FC8" w:rsidRPr="00577460">
        <w:t xml:space="preserve"> the cells </w:t>
      </w:r>
      <w:r w:rsidR="006907B8" w:rsidRPr="00577460">
        <w:t>from settling at</w:t>
      </w:r>
      <w:r w:rsidR="005749D1" w:rsidRPr="00577460">
        <w:t xml:space="preserve"> the </w:t>
      </w:r>
      <w:r w:rsidR="006907B8" w:rsidRPr="00577460">
        <w:t>base</w:t>
      </w:r>
      <w:r w:rsidR="005749D1" w:rsidRPr="00577460">
        <w:t xml:space="preserve"> of the vessel</w:t>
      </w:r>
      <w:r w:rsidR="006907B8" w:rsidRPr="00577460">
        <w:t>. Additionally,</w:t>
      </w:r>
      <w:r w:rsidR="00AE6372" w:rsidRPr="00577460">
        <w:t xml:space="preserve"> the clockwise rotation of th</w:t>
      </w:r>
      <w:r w:rsidR="00D3636D" w:rsidRPr="00577460">
        <w:t xml:space="preserve">e </w:t>
      </w:r>
      <w:r w:rsidR="006907B8" w:rsidRPr="00577460">
        <w:t>medium facilitates</w:t>
      </w:r>
      <w:r w:rsidR="00D3636D" w:rsidRPr="00577460">
        <w:t xml:space="preserve"> the </w:t>
      </w:r>
      <w:r w:rsidR="00B761F2" w:rsidRPr="00577460">
        <w:t xml:space="preserve">continuous suspension </w:t>
      </w:r>
      <w:r w:rsidR="006907B8" w:rsidRPr="00577460">
        <w:t xml:space="preserve">of cells </w:t>
      </w:r>
      <w:r w:rsidR="00B761F2" w:rsidRPr="00577460">
        <w:t xml:space="preserve">in the orbit </w:t>
      </w:r>
      <w:r w:rsidR="00C102D0">
        <w:fldChar w:fldCharType="begin"/>
      </w:r>
      <w:r w:rsidR="00701759">
        <w:instrText xml:space="preserve"> ADDIN ZOTERO_ITEM CSL_CITATION {"citationID":"7LLbHirq","properties":{"formattedCitation":"[83]","plainCitation":"[83]","noteIndex":0},"citationItems":[{"id":241,"uris":["http://zotero.org/users/local/V6BayNrH/items/9662BR6X"],"itemData":{"id":241,"type":"article-journal","abstract":"PDF | Previous space research conducted during short-term flight experiments and long-term environmental monitoring on board orbiting space stations... | Find, read and cite all the research you need on ResearchGate","container-title":"ResearchGate","DOI":"10.1264/jsme2.ME14031","language":"en","source":"www.researchgate.net","title":"(PDF) Microbial Monitoring of Crewed Habitats in Space—Current Status and Future Perspectives","URL":"https://www.researchgate.net/publication/264867408_Microbial_Monitoring_of_Crewed_Habitats_in_Space-Current_Status_and_Future_Perspectives","accessed":{"date-parts":[["2025",12,7]]},"issued":{"date-parts":[["2025",8,10]]}}}],"schema":"https://github.com/citation-style-language/schema/raw/master/csl-citation.json"} </w:instrText>
      </w:r>
      <w:r w:rsidR="00C102D0">
        <w:fldChar w:fldCharType="separate"/>
      </w:r>
      <w:r w:rsidR="00C102D0" w:rsidRPr="00D8079A">
        <w:t>[83]</w:t>
      </w:r>
      <w:r w:rsidR="00C102D0">
        <w:fldChar w:fldCharType="end"/>
      </w:r>
      <w:r w:rsidR="00B761F2" w:rsidRPr="00577460">
        <w:t>.</w:t>
      </w:r>
      <w:r w:rsidR="00B761F2">
        <w:rPr>
          <w:u w:val="single"/>
        </w:rPr>
        <w:t xml:space="preserve"> </w:t>
      </w:r>
    </w:p>
    <w:p w14:paraId="192ECFDA" w14:textId="77777777" w:rsidR="006A0C49" w:rsidRDefault="006A0C49" w:rsidP="00457BCA">
      <w:pPr>
        <w:pStyle w:val="Body"/>
      </w:pPr>
    </w:p>
    <w:p w14:paraId="63FAC2F8" w14:textId="77777777" w:rsidR="006A0C49" w:rsidRDefault="006A0C49" w:rsidP="00457BCA">
      <w:pPr>
        <w:pStyle w:val="Body"/>
      </w:pPr>
    </w:p>
    <w:p w14:paraId="1F87362E" w14:textId="7259288B" w:rsidR="005F11C8" w:rsidRDefault="009C06CD" w:rsidP="00701759">
      <w:pPr>
        <w:pStyle w:val="Body"/>
      </w:pPr>
      <w:r>
        <w:tab/>
        <w:t xml:space="preserve">However, the centrifugation </w:t>
      </w:r>
      <w:r w:rsidR="005E6D71">
        <w:t xml:space="preserve">process </w:t>
      </w:r>
      <w:r>
        <w:t xml:space="preserve">would not </w:t>
      </w:r>
      <w:r w:rsidR="005E6D71">
        <w:t xml:space="preserve">accurately </w:t>
      </w:r>
      <w:r>
        <w:t xml:space="preserve">simulate </w:t>
      </w:r>
      <w:r w:rsidR="005E6D71">
        <w:t xml:space="preserve">the </w:t>
      </w:r>
      <w:r>
        <w:t xml:space="preserve">partial gravity of </w:t>
      </w:r>
      <w:r>
        <w:rPr>
          <w:rFonts w:ascii="Cambria Math" w:hAnsi="Cambria Math"/>
          <w:i/>
          <w:noProof/>
        </w:rPr>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xml:space="preserve"> </w:t>
      </w:r>
      <w:r w:rsidRPr="00125987">
        <w:t>and</w:t>
      </w:r>
      <w: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00EB6710">
        <w:t>, without affecting cell viability.</w:t>
      </w:r>
      <w:r>
        <w:t xml:space="preserve"> With the inclination in </w:t>
      </w:r>
      <w:r w:rsidR="00EB6710">
        <w:t>parabolic flight enabling a 1.8G simulation, the inclined plane in the solution would serve as the primary mechanism for achieving</w:t>
      </w:r>
      <w:r>
        <w:t xml:space="preserve"> partial gravity</w:t>
      </w:r>
      <w:r w:rsidR="005E6D71">
        <w:t xml:space="preserve"> conditions.</w:t>
      </w:r>
      <w:r>
        <w:t xml:space="preserve"> In fact, NASA is </w:t>
      </w:r>
      <w:r w:rsidR="005E6D71">
        <w:t>presently constructing</w:t>
      </w:r>
      <w:r>
        <w:t xml:space="preserve"> a </w:t>
      </w:r>
      <w:r w:rsidR="000177B2">
        <w:t xml:space="preserve">Mars </w:t>
      </w:r>
      <w:r w:rsidR="00480D35">
        <w:t>Artificial</w:t>
      </w:r>
      <w:r w:rsidR="000177B2">
        <w:t xml:space="preserve"> Gravity </w:t>
      </w:r>
      <w:r w:rsidR="000177B2" w:rsidRPr="001629C7">
        <w:rPr>
          <w:color w:val="000000" w:themeColor="text1"/>
        </w:rPr>
        <w:t xml:space="preserve">Habitat with </w:t>
      </w:r>
      <w:r w:rsidR="00480D35" w:rsidRPr="001629C7">
        <w:rPr>
          <w:color w:val="000000" w:themeColor="text1"/>
        </w:rPr>
        <w:t>Centrifugation (MAGICIAN) module</w:t>
      </w:r>
      <w:r w:rsidRPr="001629C7">
        <w:rPr>
          <w:color w:val="000000" w:themeColor="text1"/>
        </w:rPr>
        <w:t xml:space="preserve"> to </w:t>
      </w:r>
      <w:r w:rsidR="005E6D71" w:rsidRPr="001629C7">
        <w:rPr>
          <w:color w:val="000000" w:themeColor="text1"/>
        </w:rPr>
        <w:t>emulate</w:t>
      </w:r>
      <w:r w:rsidRPr="001629C7">
        <w:rPr>
          <w:color w:val="000000" w:themeColor="text1"/>
        </w:rPr>
        <w:t xml:space="preserve"> Earth’s gravity on Mars, as </w:t>
      </w:r>
      <w:r w:rsidR="005E6D71" w:rsidRPr="001629C7">
        <w:rPr>
          <w:color w:val="000000" w:themeColor="text1"/>
        </w:rPr>
        <w:t>illustrated</w:t>
      </w:r>
      <w:r w:rsidRPr="001629C7">
        <w:rPr>
          <w:color w:val="000000" w:themeColor="text1"/>
        </w:rPr>
        <w:t xml:space="preserve"> in </w:t>
      </w:r>
      <w:r w:rsidR="001629C7" w:rsidRPr="001629C7">
        <w:rPr>
          <w:color w:val="000000" w:themeColor="text1"/>
          <w:u w:val="single"/>
        </w:rPr>
        <w:t>Figure 15</w:t>
      </w:r>
      <w:r w:rsidR="001629C7" w:rsidRPr="001629C7">
        <w:rPr>
          <w:color w:val="000000" w:themeColor="text1"/>
        </w:rPr>
        <w:t xml:space="preserve"> </w:t>
      </w:r>
      <w:r w:rsidR="00701759">
        <w:rPr>
          <w:color w:val="000000" w:themeColor="text1"/>
        </w:rPr>
        <w:fldChar w:fldCharType="begin"/>
      </w:r>
      <w:r w:rsidR="00701759">
        <w:rPr>
          <w:color w:val="000000" w:themeColor="text1"/>
        </w:rPr>
        <w:instrText xml:space="preserve"> ADDIN ZOTERO_ITEM CSL_CITATION {"citationID":"rW1nIdtq","properties":{"formattedCitation":"[84]","plainCitation":"[84]","noteIndex":0},"citationItems":[{"id":244,"uris":["http://zotero.org/users/local/V6BayNrH/items/5AJNF4XW"],"itemData":{"id":244,"type":"paper-conference","abstract":"PDF | Abstract—Extended exposure to microgravity has detrimental effects on human health. Long-duration missions to the Moon, Mars, and beyond will... | Find, read and cite all the research you need on ResearchGate","container-title":"ResearchGate","DOI":"10.1109/AERO58975.2024.10521126","language":"en","source":"www.researchgate.net","title":"(PDF) Mars Artificial Gravity Habitat with Centrifugation (MAGICIAN)","URL":"https://www.researchgate.net/publication/380558478_Mars_Artificial_Gravity_Habitat_with_Centrifugation_MAGICIAN","accessed":{"date-parts":[["2025",12,7]]}}}],"schema":"https://github.com/citation-style-language/schema/raw/master/csl-citation.json"} </w:instrText>
      </w:r>
      <w:r w:rsidR="00701759">
        <w:rPr>
          <w:color w:val="000000" w:themeColor="text1"/>
        </w:rPr>
        <w:fldChar w:fldCharType="separate"/>
      </w:r>
      <w:r w:rsidR="00701759" w:rsidRPr="00701759">
        <w:t>[84]</w:t>
      </w:r>
      <w:r w:rsidR="00701759">
        <w:rPr>
          <w:color w:val="000000" w:themeColor="text1"/>
        </w:rPr>
        <w:fldChar w:fldCharType="end"/>
      </w:r>
      <w:r w:rsidRPr="001629C7">
        <w:rPr>
          <w:color w:val="000000" w:themeColor="text1"/>
        </w:rPr>
        <w:t xml:space="preserve">.  </w:t>
      </w:r>
    </w:p>
    <w:p w14:paraId="38C26670" w14:textId="77777777" w:rsidR="005E6D71" w:rsidRDefault="005E6D71" w:rsidP="00457BCA">
      <w:pPr>
        <w:pStyle w:val="Body"/>
      </w:pPr>
    </w:p>
    <w:p w14:paraId="66E7CCEF" w14:textId="77777777" w:rsidR="006A0C49" w:rsidRDefault="006A0C49" w:rsidP="00457BCA">
      <w:pPr>
        <w:pStyle w:val="Body"/>
      </w:pPr>
    </w:p>
    <w:p w14:paraId="3D4B583C" w14:textId="77777777" w:rsidR="00894B54" w:rsidRDefault="0045749B" w:rsidP="005D1C50">
      <w:pPr>
        <w:pStyle w:val="Body"/>
        <w:jc w:val="center"/>
      </w:pPr>
      <w:r w:rsidRPr="0045749B">
        <w:rPr>
          <w:noProof/>
        </w:rPr>
        <w:drawing>
          <wp:inline distT="0" distB="0" distL="0" distR="0" wp14:anchorId="63EF1C18" wp14:editId="2AE48BAD">
            <wp:extent cx="3372321" cy="1714739"/>
            <wp:effectExtent l="0" t="0" r="0" b="0"/>
            <wp:docPr id="678539609" name="Picture 1" descr="A diagram of a sola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539609" name="Picture 1" descr="A diagram of a solar system&#10;&#10;AI-generated content may be incorrect."/>
                    <pic:cNvPicPr/>
                  </pic:nvPicPr>
                  <pic:blipFill>
                    <a:blip r:embed="rId29"/>
                    <a:stretch>
                      <a:fillRect/>
                    </a:stretch>
                  </pic:blipFill>
                  <pic:spPr>
                    <a:xfrm>
                      <a:off x="0" y="0"/>
                      <a:ext cx="3372321" cy="1714739"/>
                    </a:xfrm>
                    <a:prstGeom prst="rect">
                      <a:avLst/>
                    </a:prstGeom>
                  </pic:spPr>
                </pic:pic>
              </a:graphicData>
            </a:graphic>
          </wp:inline>
        </w:drawing>
      </w:r>
    </w:p>
    <w:p w14:paraId="1C5D9156" w14:textId="73E6A8D8" w:rsidR="0045749B" w:rsidRDefault="00894B54" w:rsidP="001629C7">
      <w:pPr>
        <w:pStyle w:val="Caption"/>
        <w:jc w:val="left"/>
      </w:pPr>
      <w:bookmarkStart w:id="120" w:name="_Toc216063027"/>
      <w:r>
        <w:t xml:space="preserve">Figure </w:t>
      </w:r>
      <w:fldSimple w:instr=" SEQ Figure \* ARABIC ">
        <w:r w:rsidR="00E36C6C">
          <w:rPr>
            <w:noProof/>
          </w:rPr>
          <w:t>15</w:t>
        </w:r>
      </w:fldSimple>
      <w:r>
        <w:t xml:space="preserve">. </w:t>
      </w:r>
      <w:r w:rsidRPr="003C64D9">
        <w:t xml:space="preserve">MAGAICIAN </w:t>
      </w:r>
      <w:r>
        <w:t>S</w:t>
      </w:r>
      <w:r w:rsidRPr="003C64D9">
        <w:t>chematic</w:t>
      </w:r>
      <w:bookmarkEnd w:id="120"/>
    </w:p>
    <w:p w14:paraId="39E48BA9" w14:textId="554036CB" w:rsidR="00FB6737" w:rsidRDefault="00B13CAD" w:rsidP="005D1C50">
      <w:pPr>
        <w:pStyle w:val="Body"/>
        <w:ind w:firstLine="0"/>
      </w:pPr>
      <w:r w:rsidRPr="006C3E04">
        <w:t>A two-dimensional</w:t>
      </w:r>
      <w:r w:rsidR="003A304D" w:rsidRPr="006C3E04">
        <w:t xml:space="preserve"> cross-section of the MAGIGAN </w:t>
      </w:r>
      <w:r w:rsidRPr="006C3E04">
        <w:t>modules displayed at</w:t>
      </w:r>
      <w:r w:rsidR="003A304D" w:rsidRPr="006C3E04">
        <w:t xml:space="preserve"> an angle of 67.7°</w:t>
      </w:r>
      <w:r w:rsidR="00090989" w:rsidRPr="006C3E04">
        <w:t xml:space="preserve"> </w:t>
      </w:r>
      <w:r w:rsidR="00B4464A" w:rsidRPr="006C3E04">
        <w:t xml:space="preserve">to </w:t>
      </w:r>
      <w:r w:rsidRPr="006C3E04">
        <w:t>achieve</w:t>
      </w:r>
      <w:r w:rsidR="00B4464A" w:rsidRPr="006C3E04">
        <w:t xml:space="preserve"> a resultant force </w:t>
      </w:r>
      <w:r w:rsidRPr="006C3E04">
        <w:t>equivalent</w:t>
      </w:r>
      <w:r w:rsidR="00B4464A" w:rsidRPr="006C3E04">
        <w:t xml:space="preserve"> to </w:t>
      </w:r>
      <w:r w:rsidR="00781BA3" w:rsidRPr="006C3E04">
        <w:t>Earth’s gravity</w:t>
      </w:r>
      <w:r w:rsidR="00090989" w:rsidRPr="006C3E04">
        <w:t xml:space="preserve"> </w:t>
      </w:r>
      <w:r w:rsidR="00D23CDA">
        <w:rPr>
          <w:color w:val="000000" w:themeColor="text1"/>
        </w:rPr>
        <w:fldChar w:fldCharType="begin"/>
      </w:r>
      <w:r w:rsidR="00A63E3A">
        <w:rPr>
          <w:color w:val="000000" w:themeColor="text1"/>
        </w:rPr>
        <w:instrText xml:space="preserve"> ADDIN ZOTERO_ITEM CSL_CITATION {"citationID":"dgWO0Oir","properties":{"formattedCitation":"[84]","plainCitation":"[84]","noteIndex":0},"citationItems":[{"id":244,"uris":["http://zotero.org/users/local/V6BayNrH/items/5AJNF4XW"],"itemData":{"id":244,"type":"paper-conference","abstract":"PDF | Abstract—Extended exposure to microgravity has detrimental effects on human health. Long-duration missions to the Moon, Mars, and beyond will... | Find, read and cite all the research you need on ResearchGate","container-title":"ResearchGate","DOI":"10.1109/AERO58975.2024.10521126","language":"en","source":"www.researchgate.net","title":"(PDF) Mars Artificial Gravity Habitat with Centrifugation (MAGICIAN)","URL":"https://www.researchgate.net/publication/380558478_Mars_Artificial_Gravity_Habitat_with_Centrifugation_MAGICIAN","accessed":{"date-parts":[["2025",12,7]]}}}],"schema":"https://github.com/citation-style-language/schema/raw/master/csl-citation.json"} </w:instrText>
      </w:r>
      <w:r w:rsidR="00D23CDA">
        <w:rPr>
          <w:color w:val="000000" w:themeColor="text1"/>
        </w:rPr>
        <w:fldChar w:fldCharType="separate"/>
      </w:r>
      <w:r w:rsidR="00D23CDA" w:rsidRPr="00701759">
        <w:t>[84]</w:t>
      </w:r>
      <w:r w:rsidR="00D23CDA">
        <w:rPr>
          <w:color w:val="000000" w:themeColor="text1"/>
        </w:rPr>
        <w:fldChar w:fldCharType="end"/>
      </w:r>
      <w:r w:rsidR="001629C7">
        <w:t>.</w:t>
      </w:r>
    </w:p>
    <w:p w14:paraId="0E3496E3" w14:textId="77777777" w:rsidR="001629C7" w:rsidRDefault="001629C7" w:rsidP="00457BCA">
      <w:pPr>
        <w:pStyle w:val="Body"/>
      </w:pPr>
    </w:p>
    <w:p w14:paraId="4900DEF4" w14:textId="77777777" w:rsidR="006A0C49" w:rsidRPr="009C06CD" w:rsidRDefault="006A0C49" w:rsidP="00457BCA">
      <w:pPr>
        <w:pStyle w:val="Body"/>
      </w:pPr>
    </w:p>
    <w:p w14:paraId="45834F23" w14:textId="0F8D6E1B" w:rsidR="002210C5" w:rsidRDefault="00B57D9B" w:rsidP="00457BCA">
      <w:pPr>
        <w:pStyle w:val="Body"/>
      </w:pPr>
      <w:r>
        <w:t xml:space="preserve">Using a bioreactor would provide a controlled environment for cell growth, </w:t>
      </w:r>
      <w:r w:rsidR="00987E53">
        <w:t xml:space="preserve">thereby </w:t>
      </w:r>
      <w:r>
        <w:t xml:space="preserve">reducing the </w:t>
      </w:r>
      <w:r w:rsidR="00987E53">
        <w:t>likelihood</w:t>
      </w:r>
      <w:r>
        <w:t xml:space="preserve"> of inaccurate data </w:t>
      </w:r>
      <w:r w:rsidR="00987E53">
        <w:t>resulting from</w:t>
      </w:r>
      <w:r>
        <w:t xml:space="preserve"> cell culture. </w:t>
      </w:r>
      <w:r w:rsidR="00584E4F">
        <w:t>Given that</w:t>
      </w:r>
      <w:r w:rsidR="002210C5">
        <w:t xml:space="preserve"> the </w:t>
      </w:r>
      <w:r w:rsidR="00584E4F">
        <w:t xml:space="preserve">bioreactor's </w:t>
      </w:r>
      <w:r w:rsidR="002210C5">
        <w:t xml:space="preserve">rotation </w:t>
      </w:r>
      <w:r>
        <w:t xml:space="preserve">is </w:t>
      </w:r>
      <w:r w:rsidR="00584E4F">
        <w:t xml:space="preserve">maintained at a </w:t>
      </w:r>
      <w:r>
        <w:t xml:space="preserve">constant </w:t>
      </w:r>
      <w:r w:rsidR="00584E4F">
        <w:t xml:space="preserve">rate </w:t>
      </w:r>
      <w:r>
        <w:t xml:space="preserve">and the inclined </w:t>
      </w:r>
      <w:r w:rsidR="00584E4F">
        <w:t>plane's movement</w:t>
      </w:r>
      <w:r>
        <w:t xml:space="preserve"> is </w:t>
      </w:r>
      <w:r w:rsidR="00584E4F">
        <w:t xml:space="preserve">solely a result of </w:t>
      </w:r>
      <w:r>
        <w:t xml:space="preserve">gravitational simulation, two motors </w:t>
      </w:r>
      <w:r w:rsidR="00584E4F">
        <w:t>will</w:t>
      </w:r>
      <w:r>
        <w:t xml:space="preserve"> be </w:t>
      </w:r>
      <w:r w:rsidR="00584E4F">
        <w:t xml:space="preserve">employed. </w:t>
      </w:r>
    </w:p>
    <w:p w14:paraId="607978FD" w14:textId="77777777" w:rsidR="00FE756B" w:rsidRDefault="00FE756B" w:rsidP="00457BCA">
      <w:pPr>
        <w:pStyle w:val="Body"/>
      </w:pPr>
    </w:p>
    <w:p w14:paraId="613B5001" w14:textId="77777777" w:rsidR="00B27225" w:rsidRDefault="00B27225" w:rsidP="00457BCA">
      <w:pPr>
        <w:pStyle w:val="Body"/>
      </w:pPr>
    </w:p>
    <w:p w14:paraId="18476005" w14:textId="006F99F2" w:rsidR="007C79D5" w:rsidRDefault="007C79D5" w:rsidP="00457BCA">
      <w:pPr>
        <w:pStyle w:val="Body"/>
      </w:pPr>
    </w:p>
    <w:p w14:paraId="2D0FE552" w14:textId="77777777" w:rsidR="00734E47" w:rsidRDefault="00734E47" w:rsidP="00457BCA">
      <w:pPr>
        <w:pStyle w:val="Body"/>
      </w:pPr>
    </w:p>
    <w:p w14:paraId="6DBAE18E" w14:textId="7A75677A" w:rsidR="00734E47" w:rsidRDefault="00734E47" w:rsidP="00380E8D">
      <w:pPr>
        <w:pStyle w:val="Heading2"/>
        <w:numPr>
          <w:ilvl w:val="1"/>
          <w:numId w:val="13"/>
        </w:numPr>
      </w:pPr>
      <w:bookmarkStart w:id="121" w:name="_Toc216063889"/>
      <w:r>
        <w:lastRenderedPageBreak/>
        <w:t>Calculations</w:t>
      </w:r>
      <w:bookmarkEnd w:id="121"/>
    </w:p>
    <w:p w14:paraId="28949D73" w14:textId="342675DE" w:rsidR="00CA2C99" w:rsidRDefault="001A54C5" w:rsidP="00457BCA">
      <w:pPr>
        <w:pStyle w:val="Body"/>
      </w:pPr>
      <w:r>
        <w:t xml:space="preserve">To construct the prototype, specific calculations must be performed. These calculations will be utilized for simulation purposes to validate the prototype. To generalize the calculation, the specimen will be referred to as a particle; however, </w:t>
      </w:r>
      <w:r w:rsidR="00987E53">
        <w:t>this term also applies</w:t>
      </w:r>
      <w:r>
        <w:t xml:space="preserve"> to cells and the samples used during validation. </w:t>
      </w:r>
    </w:p>
    <w:p w14:paraId="2C788D34" w14:textId="77777777" w:rsidR="00B27225" w:rsidRDefault="00B27225" w:rsidP="00457BCA">
      <w:pPr>
        <w:pStyle w:val="Body"/>
      </w:pPr>
    </w:p>
    <w:p w14:paraId="2DEDEB70" w14:textId="0A36418B" w:rsidR="004A1F66" w:rsidRDefault="004A1F66" w:rsidP="002A72B6">
      <w:pPr>
        <w:pStyle w:val="Heading3"/>
      </w:pPr>
      <w:bookmarkStart w:id="122" w:name="_Toc216063890"/>
      <w:r>
        <w:t>Incline Plane</w:t>
      </w:r>
      <w:bookmarkEnd w:id="122"/>
    </w:p>
    <w:p w14:paraId="27C8016F" w14:textId="77777777" w:rsidR="002A72B6" w:rsidRDefault="002A72B6" w:rsidP="00457BCA">
      <w:pPr>
        <w:pStyle w:val="Body"/>
      </w:pPr>
    </w:p>
    <w:p w14:paraId="25B0F847" w14:textId="6B041485" w:rsidR="008E01E1" w:rsidRDefault="00A92393" w:rsidP="00A63E3A">
      <w:pPr>
        <w:pStyle w:val="Body"/>
        <w:rPr>
          <w:color w:val="000000" w:themeColor="text1"/>
        </w:rPr>
      </w:pPr>
      <w:r>
        <w:t xml:space="preserve">The inclined plane facilitates the reduction of the gravitational force exerted on a particle by decomposing it into components. </w:t>
      </w:r>
      <w:r w:rsidR="00455BF7">
        <w:t xml:space="preserve">Referring to </w:t>
      </w:r>
      <w:r w:rsidR="00904052">
        <w:rPr>
          <w:u w:val="single"/>
        </w:rPr>
        <w:t>Figure 16</w:t>
      </w:r>
      <w:r w:rsidR="00455BF7">
        <w:t xml:space="preserve">, the gravitational force is </w:t>
      </w:r>
      <w:r w:rsidR="00A3665D">
        <w:t>entirely</w:t>
      </w:r>
      <w:r w:rsidR="00455BF7">
        <w:t xml:space="preserve"> </w:t>
      </w:r>
      <w:r w:rsidR="003561BB">
        <w:t>on one axis</w:t>
      </w:r>
      <w:r w:rsidR="00E459B9">
        <w:t xml:space="preserve"> </w:t>
      </w:r>
      <w:r w:rsidR="00777600">
        <w:t>(</w:t>
      </w:r>
      <w:r w:rsidR="00E459B9">
        <w:t xml:space="preserve">when </w:t>
      </w:r>
      <m:oMath>
        <m:r>
          <w:rPr>
            <w:rFonts w:ascii="Cambria Math" w:hAnsi="Cambria Math"/>
          </w:rPr>
          <m:t>θ°=0° or 90°</m:t>
        </m:r>
      </m:oMath>
      <w:r w:rsidR="00777600">
        <w:t>)</w:t>
      </w:r>
      <w:r w:rsidR="004E0C4A">
        <w:t xml:space="preserve"> </w:t>
      </w:r>
      <w:r w:rsidR="003561BB">
        <w:t>or d</w:t>
      </w:r>
      <w:r w:rsidR="0012412F">
        <w:t xml:space="preserve">ecomposed into </w:t>
      </w:r>
      <w:r w:rsidR="001D7BE7">
        <w:t>components.</w:t>
      </w:r>
      <w:r>
        <w:t xml:space="preserve"> Utilizing trigonometry, Eq</w:t>
      </w:r>
      <w:r w:rsidR="006B32BE">
        <w:t>.</w:t>
      </w:r>
      <w:r>
        <w:t xml:space="preserve"> 2 and </w:t>
      </w:r>
      <w:r w:rsidR="006B32BE">
        <w:t>Eq.</w:t>
      </w:r>
      <w:r>
        <w:t xml:space="preserve"> 3 illustrate the values for the parallel and perpendicular components of gravity relative to the </w:t>
      </w:r>
      <w:r w:rsidR="00FA267C">
        <w:rPr>
          <w:color w:val="000000" w:themeColor="text1"/>
        </w:rPr>
        <w:t>plane</w:t>
      </w:r>
      <w:r w:rsidR="005A74A0" w:rsidRPr="003B1795">
        <w:rPr>
          <w:color w:val="000000" w:themeColor="text1"/>
        </w:rPr>
        <w:t xml:space="preserve"> </w:t>
      </w:r>
      <w:r w:rsidR="00A63E3A">
        <w:rPr>
          <w:color w:val="000000" w:themeColor="text1"/>
        </w:rPr>
        <w:fldChar w:fldCharType="begin"/>
      </w:r>
      <w:r w:rsidR="00A63E3A">
        <w:rPr>
          <w:color w:val="000000" w:themeColor="text1"/>
        </w:rPr>
        <w:instrText xml:space="preserve"> ADDIN ZOTERO_ITEM CSL_CITATION {"citationID":"A9rhfFaM","properties":{"formattedCitation":"[85]","plainCitation":"[85]","noteIndex":0},"citationItems":[{"id":246,"uris":["http://zotero.org/users/local/V6BayNrH/items/V9TQVAHZ"],"itemData":{"id":246,"type":"webpage","title":"Trigonometry | Definition, Formulas, Ratios, &amp; Identities | Britannica","URL":"https://www.britannica.com/science/trigonometry","accessed":{"date-parts":[["2025",12,7]]}}}],"schema":"https://github.com/citation-style-language/schema/raw/master/csl-citation.json"} </w:instrText>
      </w:r>
      <w:r w:rsidR="00A63E3A">
        <w:rPr>
          <w:color w:val="000000" w:themeColor="text1"/>
        </w:rPr>
        <w:fldChar w:fldCharType="separate"/>
      </w:r>
      <w:r w:rsidR="00A63E3A" w:rsidRPr="00A63E3A">
        <w:t>[85]</w:t>
      </w:r>
      <w:r w:rsidR="00A63E3A">
        <w:rPr>
          <w:color w:val="000000" w:themeColor="text1"/>
        </w:rPr>
        <w:fldChar w:fldCharType="end"/>
      </w:r>
      <w:r w:rsidRPr="003B1795">
        <w:rPr>
          <w:color w:val="000000" w:themeColor="text1"/>
        </w:rPr>
        <w:t xml:space="preserve">. </w:t>
      </w:r>
    </w:p>
    <w:p w14:paraId="04F65DD0" w14:textId="77777777" w:rsidR="006400E0" w:rsidRDefault="006400E0" w:rsidP="00457BCA">
      <w:pPr>
        <w:pStyle w:val="Body"/>
      </w:pPr>
    </w:p>
    <w:p w14:paraId="2C15DF63" w14:textId="067BCD84" w:rsidR="006400E0" w:rsidRDefault="00A63E3A" w:rsidP="00457BCA">
      <w:pPr>
        <w:pStyle w:val="Body"/>
      </w:pPr>
      <w:r>
        <w:rPr>
          <w:noProof/>
          <w14:ligatures w14:val="standardContextual"/>
        </w:rPr>
        <mc:AlternateContent>
          <mc:Choice Requires="wps">
            <w:drawing>
              <wp:anchor distT="0" distB="0" distL="114300" distR="114300" simplePos="0" relativeHeight="251655680" behindDoc="0" locked="0" layoutInCell="1" allowOverlap="1" wp14:anchorId="5687E465" wp14:editId="2DF2F674">
                <wp:simplePos x="0" y="0"/>
                <wp:positionH relativeFrom="page">
                  <wp:posOffset>1154349</wp:posOffset>
                </wp:positionH>
                <wp:positionV relativeFrom="page">
                  <wp:posOffset>3411166</wp:posOffset>
                </wp:positionV>
                <wp:extent cx="330740" cy="291830"/>
                <wp:effectExtent l="0" t="0" r="12700" b="13335"/>
                <wp:wrapNone/>
                <wp:docPr id="1824184637" name="Rectangle 4"/>
                <wp:cNvGraphicFramePr/>
                <a:graphic xmlns:a="http://schemas.openxmlformats.org/drawingml/2006/main">
                  <a:graphicData uri="http://schemas.microsoft.com/office/word/2010/wordprocessingShape">
                    <wps:wsp>
                      <wps:cNvSpPr/>
                      <wps:spPr>
                        <a:xfrm>
                          <a:off x="0" y="0"/>
                          <a:ext cx="330740" cy="29183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055A97" id="Rectangle 4" o:spid="_x0000_s1026" style="position:absolute;margin-left:90.9pt;margin-top:268.6pt;width:26.05pt;height:23pt;z-index:25165568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" fillcolor="white [3212]" strokecolor="white [3212]" strokeweight="1pt">
                <w10:wrap anchorx="page" anchory="page"/>
              </v:rect>
            </w:pict>
          </mc:Fallback>
        </mc:AlternateContent>
      </w:r>
      <w:r w:rsidR="000C30A1" w:rsidRPr="000C30A1">
        <w:rPr>
          <w:noProof/>
        </w:rPr>
        <w:drawing>
          <wp:inline distT="0" distB="0" distL="0" distR="0" wp14:anchorId="126E3E1E" wp14:editId="6DC8D43E">
            <wp:extent cx="4037245" cy="4173546"/>
            <wp:effectExtent l="0" t="0" r="1905" b="0"/>
            <wp:docPr id="1097747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74713" name="Picture 1" descr="A screenshot of a computer&#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4042330" cy="4178802"/>
                    </a:xfrm>
                    <a:prstGeom prst="rect">
                      <a:avLst/>
                    </a:prstGeom>
                  </pic:spPr>
                </pic:pic>
              </a:graphicData>
            </a:graphic>
          </wp:inline>
        </w:drawing>
      </w:r>
    </w:p>
    <w:p w14:paraId="33911F6C" w14:textId="41BA76E8" w:rsidR="00904052" w:rsidRPr="003B1795" w:rsidRDefault="00C95A34" w:rsidP="00457667">
      <w:pPr>
        <w:pStyle w:val="Caption"/>
        <w:jc w:val="left"/>
        <w:rPr>
          <w:color w:val="000000" w:themeColor="text1"/>
        </w:rPr>
      </w:pPr>
      <w:bookmarkStart w:id="123" w:name="_Toc216063028"/>
      <w:r>
        <w:t xml:space="preserve">Figure </w:t>
      </w:r>
      <w:fldSimple w:instr=" SEQ Figure \* ARABIC ">
        <w:r w:rsidR="00E36C6C">
          <w:rPr>
            <w:noProof/>
          </w:rPr>
          <w:t>16</w:t>
        </w:r>
      </w:fldSimple>
      <w:r>
        <w:t xml:space="preserve">. </w:t>
      </w:r>
      <w:r w:rsidR="006400E0">
        <w:t xml:space="preserve">Free Body Diagram </w:t>
      </w:r>
      <w:r w:rsidRPr="00463E43">
        <w:t xml:space="preserve">of a </w:t>
      </w:r>
      <w:r>
        <w:t>B</w:t>
      </w:r>
      <w:r w:rsidRPr="00463E43">
        <w:t xml:space="preserve">ioreactor on an </w:t>
      </w:r>
      <w:r>
        <w:t>I</w:t>
      </w:r>
      <w:r w:rsidRPr="00463E43">
        <w:t xml:space="preserve">nclined </w:t>
      </w:r>
      <w:r>
        <w:t>P</w:t>
      </w:r>
      <w:r w:rsidRPr="00463E43">
        <w:t>lane</w:t>
      </w:r>
      <w:bookmarkEnd w:id="123"/>
    </w:p>
    <w:p w14:paraId="72998991" w14:textId="4BB10A9A" w:rsidR="00642C3B" w:rsidRDefault="00C9195E" w:rsidP="00A12644">
      <w:pPr>
        <w:pStyle w:val="Body"/>
        <w:ind w:firstLine="0"/>
      </w:pPr>
      <w:r w:rsidRPr="004B13EF">
        <w:t xml:space="preserve">When the plane is parallel to the base, the gravitational force acts in the </w:t>
      </w:r>
      <w:r w:rsidR="005C67B9">
        <w:t>z</w:t>
      </w:r>
      <w:r w:rsidRPr="004B13EF">
        <w:t xml:space="preserve">-direction. When the plane is inclined at an angle θ from the base, the gravitational force is resolved into components. When the plane is perpendicular to the base, the gravitational force acts in the y-direction. </w:t>
      </w:r>
      <w:r w:rsidR="00BC592D" w:rsidRPr="004B13EF">
        <w:t>The blue arrows represent the components of the gravity present in each scenario.</w:t>
      </w:r>
      <w:r w:rsidR="00553791">
        <w:t xml:space="preserve"> </w:t>
      </w:r>
    </w:p>
    <w:p w14:paraId="3EAB02FD" w14:textId="77777777" w:rsidR="00553791" w:rsidRPr="0074632A" w:rsidRDefault="00553791" w:rsidP="00457BCA">
      <w:pPr>
        <w:pStyle w:val="Body"/>
      </w:pPr>
    </w:p>
    <w:p w14:paraId="1721864D" w14:textId="436D5B55" w:rsidR="00DE55F5" w:rsidRDefault="00642C3B" w:rsidP="00A12644">
      <w:pPr>
        <w:pStyle w:val="Body"/>
        <w:ind w:left="3600" w:firstLine="720"/>
      </w:pPr>
      <w:r w:rsidRPr="00967629">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g</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w:r w:rsidR="00DE55F5">
        <w:t xml:space="preserve">                                            </w:t>
      </w:r>
      <w:r w:rsidR="008151B0">
        <w:t xml:space="preserve">  </w:t>
      </w:r>
      <w:r w:rsidR="00562B36">
        <w:tab/>
      </w:r>
      <w:r w:rsidR="008151B0">
        <w:t xml:space="preserve">  </w:t>
      </w:r>
      <w:r w:rsidR="00DE55F5">
        <w:t xml:space="preserve"> </w:t>
      </w:r>
      <w:r w:rsidR="00795A81">
        <w:t xml:space="preserve"> </w:t>
      </w:r>
      <w:r w:rsidR="00DE55F5">
        <w:t xml:space="preserve">  </w:t>
      </w:r>
      <w:r w:rsidR="00DE55F5" w:rsidRPr="0074632A">
        <w:t>(2)</w:t>
      </w:r>
    </w:p>
    <w:p w14:paraId="7C29F7E2" w14:textId="45640093" w:rsidR="00DE55F5" w:rsidRPr="00DE55F5" w:rsidRDefault="00DE55F5" w:rsidP="00DE55F5">
      <w:pPr>
        <w:pStyle w:val="Caption"/>
      </w:pPr>
      <w:r w:rsidRPr="00DE55F5">
        <w:lastRenderedPageBreak/>
        <w:t xml:space="preserve">Equation </w:t>
      </w:r>
      <w:fldSimple w:instr=" SEQ Equation \* ARABIC ">
        <w:r w:rsidR="00E36C6C">
          <w:rPr>
            <w:noProof/>
          </w:rPr>
          <w:t>2</w:t>
        </w:r>
      </w:fldSimple>
      <w:r w:rsidR="00E2022E">
        <w:t>.</w:t>
      </w:r>
      <w:r w:rsidRPr="00DE55F5">
        <w:t xml:space="preserve"> Parallel Gravitational Component</w:t>
      </w:r>
      <w:r w:rsidR="006B6270">
        <w:t xml:space="preserve"> </w:t>
      </w:r>
    </w:p>
    <w:p w14:paraId="1C1F65FA" w14:textId="12DA3A15" w:rsidR="00232561" w:rsidRPr="0074632A" w:rsidRDefault="00642C3B" w:rsidP="00457BCA">
      <w:pPr>
        <w:pStyle w:val="Body"/>
      </w:pPr>
      <w:r w:rsidRPr="0074632A">
        <w:t xml:space="preserve">                                            </w:t>
      </w:r>
    </w:p>
    <w:p w14:paraId="2BA8F643" w14:textId="32423F2B" w:rsidR="00F91606" w:rsidRPr="0074632A" w:rsidRDefault="00171C20" w:rsidP="00457BCA">
      <w:pPr>
        <w:pStyle w:val="Body"/>
      </w:pPr>
      <w:r>
        <w:t xml:space="preserve">Where: </w:t>
      </w:r>
    </w:p>
    <w:p w14:paraId="7C82541C" w14:textId="00677D29" w:rsidR="00171C20"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171C20">
        <w:t>=</w:t>
      </w:r>
      <w:r w:rsidR="00F91606">
        <w:t xml:space="preserve"> gravitational </w:t>
      </w:r>
      <w:r w:rsidR="00A24745">
        <w:t xml:space="preserve">component </w:t>
      </w:r>
      <w:r w:rsidR="00104033">
        <w:t>parallel</w:t>
      </w:r>
      <w:r w:rsidR="00A24745">
        <w:t xml:space="preserve"> to </w:t>
      </w:r>
      <w:r w:rsidR="00AA6C36">
        <w:t xml:space="preserve">the </w:t>
      </w:r>
      <w:r w:rsidR="007E2522">
        <w:t>plane</w:t>
      </w:r>
      <w:r w:rsidR="00FE7579">
        <w:t xml:space="preserve"> </w:t>
      </w:r>
    </w:p>
    <w:p w14:paraId="77566CFF" w14:textId="4B1CD636" w:rsidR="00171C20" w:rsidRDefault="0000346E" w:rsidP="00457BCA">
      <w:pPr>
        <w:pStyle w:val="Body"/>
      </w:pPr>
      <m:oMath>
        <m:r>
          <w:rPr>
            <w:rFonts w:ascii="Cambria Math" w:hAnsi="Cambria Math"/>
          </w:rPr>
          <m:t>g</m:t>
        </m:r>
      </m:oMath>
      <w:r w:rsidR="00393D8F">
        <w:t xml:space="preserve">   = </w:t>
      </w:r>
      <w:r w:rsidR="00890847">
        <w:t>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890847">
        <w:t>)</w:t>
      </w:r>
    </w:p>
    <w:p w14:paraId="7806F32E" w14:textId="082445F6" w:rsidR="00393D8F" w:rsidRDefault="00172363" w:rsidP="00457BCA">
      <w:pPr>
        <w:pStyle w:val="Body"/>
      </w:pPr>
      <m:oMath>
        <m:r>
          <w:rPr>
            <w:rFonts w:ascii="Cambria Math" w:hAnsi="Cambria Math"/>
          </w:rPr>
          <m:t>ϴ°</m:t>
        </m:r>
      </m:oMath>
      <w:r w:rsidR="00393D8F">
        <w:t xml:space="preserve"> = angle between the inclined plane and the base</w:t>
      </w:r>
    </w:p>
    <w:p w14:paraId="2DF73479" w14:textId="77777777" w:rsidR="00171C20" w:rsidRDefault="00171C20" w:rsidP="00457BCA">
      <w:pPr>
        <w:pStyle w:val="Body"/>
      </w:pPr>
    </w:p>
    <w:p w14:paraId="6D28CE07" w14:textId="77777777" w:rsidR="00A12644" w:rsidRPr="0074632A" w:rsidRDefault="00A12644" w:rsidP="00457BCA">
      <w:pPr>
        <w:pStyle w:val="Body"/>
      </w:pPr>
    </w:p>
    <w:p w14:paraId="72613B72" w14:textId="77777777" w:rsidR="009E0A86" w:rsidRDefault="009E0A86" w:rsidP="00457BCA">
      <w:pPr>
        <w:pStyle w:val="Body"/>
      </w:pPr>
    </w:p>
    <w:p w14:paraId="35EBDA24" w14:textId="54AB1C66" w:rsidR="00DE55F5" w:rsidRDefault="00642C3B" w:rsidP="00A12644">
      <w:pPr>
        <w:pStyle w:val="Body"/>
        <w:ind w:left="3600" w:firstLine="720"/>
      </w:pPr>
      <w:r>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r>
          <w:rPr>
            <w:rFonts w:ascii="Cambria Math" w:hAnsi="Cambria Math"/>
          </w:rPr>
          <m:t>=g</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t xml:space="preserve">                                          </w:t>
      </w:r>
      <w:r w:rsidR="00D20AD9">
        <w:t xml:space="preserve">    </w:t>
      </w:r>
      <w:r w:rsidR="00562B36">
        <w:tab/>
      </w:r>
      <w:r w:rsidR="00D20AD9">
        <w:t xml:space="preserve">  </w:t>
      </w:r>
      <w:r>
        <w:t xml:space="preserve"> </w:t>
      </w:r>
      <w:r w:rsidR="00DE55F5">
        <w:t xml:space="preserve"> </w:t>
      </w:r>
      <w:r w:rsidR="006B32BE">
        <w:t xml:space="preserve"> </w:t>
      </w:r>
      <w:r>
        <w:t>(</w:t>
      </w:r>
      <w:r w:rsidR="00C22E44">
        <w:t>3</w:t>
      </w:r>
      <w:r>
        <w:t>)</w:t>
      </w:r>
    </w:p>
    <w:p w14:paraId="341C7856" w14:textId="3F6A8D05" w:rsidR="00DE55F5" w:rsidRDefault="00DE55F5" w:rsidP="00DE55F5">
      <w:pPr>
        <w:pStyle w:val="Caption"/>
      </w:pPr>
      <w:r>
        <w:t xml:space="preserve">Equation </w:t>
      </w:r>
      <w:fldSimple w:instr=" SEQ Equation \* ARABIC ">
        <w:r w:rsidR="00E36C6C">
          <w:rPr>
            <w:noProof/>
          </w:rPr>
          <w:t>3</w:t>
        </w:r>
      </w:fldSimple>
      <w:r w:rsidR="00E2022E">
        <w:t>.</w:t>
      </w:r>
      <w:r>
        <w:t xml:space="preserve"> Perpendicular Gravitational Component</w:t>
      </w:r>
      <w:r w:rsidR="00DE4288">
        <w:t xml:space="preserve"> (Tangential Gravity)</w:t>
      </w:r>
    </w:p>
    <w:p w14:paraId="3B23633C" w14:textId="27BD7363" w:rsidR="001C54D3" w:rsidRPr="0074632A" w:rsidRDefault="00642C3B" w:rsidP="00457BCA">
      <w:pPr>
        <w:pStyle w:val="Body"/>
      </w:pPr>
      <w:r>
        <w:t xml:space="preserve">                                           </w:t>
      </w:r>
    </w:p>
    <w:p w14:paraId="57A2D321" w14:textId="77777777" w:rsidR="001C54D3" w:rsidRDefault="001C54D3" w:rsidP="00457BCA">
      <w:pPr>
        <w:pStyle w:val="Body"/>
      </w:pPr>
      <w:r>
        <w:t xml:space="preserve">Where: </w:t>
      </w:r>
    </w:p>
    <w:p w14:paraId="1C8A8D21" w14:textId="5DD0A9D2" w:rsidR="001C54D3"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1C54D3">
        <w:t xml:space="preserve">  = gravitational component </w:t>
      </w:r>
      <w:r w:rsidR="0001753A">
        <w:t>perpendicular</w:t>
      </w:r>
      <w:r w:rsidR="001C54D3">
        <w:t xml:space="preserve"> to the </w:t>
      </w:r>
      <w:r w:rsidR="007E2522">
        <w:t>plane</w:t>
      </w:r>
    </w:p>
    <w:p w14:paraId="0A54F34C" w14:textId="1CA39877" w:rsidR="001C54D3" w:rsidRDefault="0000346E" w:rsidP="00457BCA">
      <w:pPr>
        <w:pStyle w:val="Body"/>
      </w:pPr>
      <m:oMath>
        <m:r>
          <w:rPr>
            <w:rFonts w:ascii="Cambria Math" w:hAnsi="Cambria Math"/>
          </w:rPr>
          <m:t>g</m:t>
        </m:r>
      </m:oMath>
      <w:r w:rsidR="001C54D3">
        <w:t xml:space="preserve">   = </w:t>
      </w:r>
      <w:r w:rsidR="00890847">
        <w:t>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890847">
        <w:t>)</w:t>
      </w:r>
    </w:p>
    <w:p w14:paraId="780668F2" w14:textId="5F459AC1" w:rsidR="001C54D3" w:rsidRDefault="001C54D3" w:rsidP="00457BCA">
      <w:pPr>
        <w:pStyle w:val="Body"/>
      </w:pPr>
      <m:oMath>
        <m:r>
          <w:rPr>
            <w:rFonts w:ascii="Cambria Math" w:hAnsi="Cambria Math"/>
          </w:rPr>
          <m:t>ϴ°</m:t>
        </m:r>
      </m:oMath>
      <w:r>
        <w:t xml:space="preserve"> = angle between the inclined plane and the base</w:t>
      </w:r>
    </w:p>
    <w:p w14:paraId="2138C1E7" w14:textId="77777777" w:rsidR="00EE7D21" w:rsidRDefault="00EE7D21" w:rsidP="00457BCA">
      <w:pPr>
        <w:pStyle w:val="Body"/>
      </w:pPr>
    </w:p>
    <w:p w14:paraId="7CD5FC98" w14:textId="77777777" w:rsidR="00F1616D" w:rsidRPr="00F1616D" w:rsidRDefault="00F1616D" w:rsidP="00457BCA">
      <w:pPr>
        <w:pStyle w:val="Body"/>
      </w:pPr>
    </w:p>
    <w:p w14:paraId="4FA9B821" w14:textId="0687D57B" w:rsidR="006721B1" w:rsidRDefault="0047262D" w:rsidP="00457BCA">
      <w:pPr>
        <w:pStyle w:val="Body"/>
      </w:pPr>
      <w:r>
        <w:t xml:space="preserve">Since the bioreactor remains stable along the y-axis, meaning it does not slide on the inclined plane,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 xml:space="preserve"> </m:t>
        </m:r>
      </m:oMath>
      <w:r w:rsidR="009F1C3D">
        <w:t>is</w:t>
      </w:r>
      <w:r>
        <w:t xml:space="preserve"> the effective gravitational force due to this stability</w:t>
      </w:r>
      <w:r w:rsidR="00CA6CA5">
        <w:t>, seen in Eq. 4</w:t>
      </w:r>
      <w:r>
        <w:t xml:space="preserve">. This is because the centripetal acceleration lies in the yz-plane, meaning the bioreactor rotates around the y-axis. Regarding, it is aligned with the axis of centripetal acceleration, making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t xml:space="preserve"> the gravitational component that balances the rotational acceleration. </w:t>
      </w:r>
      <w:r w:rsidR="004B3B66">
        <w:t xml:space="preserve">Centripetal acceleration will be used instead of centrifugal </w:t>
      </w:r>
      <w:r w:rsidR="00E71D4F">
        <w:t>acceleration because the particle's position is ideal in the middle of the bioreactor (not near its circumference</w:t>
      </w:r>
      <w:r w:rsidR="004B3B66">
        <w:t xml:space="preserve">). </w:t>
      </w:r>
      <w:r w:rsidR="00197440">
        <w:t>S</w:t>
      </w:r>
      <w:r>
        <w:t xml:space="preserve">olving Eq. 2 for </w:t>
      </w:r>
      <w:r w:rsidR="00783D88">
        <w:t xml:space="preserve">in terms of </w:t>
      </w:r>
      <w:r>
        <w:t xml:space="preserve"> </w:t>
      </w:r>
      <m:oMath>
        <m:r>
          <w:rPr>
            <w:rFonts w:ascii="Cambria Math" w:hAnsi="Cambria Math"/>
          </w:rPr>
          <m:t>ϴ,</m:t>
        </m:r>
      </m:oMath>
      <w:r>
        <w:t xml:space="preserve"> Eq. </w:t>
      </w:r>
      <w:r w:rsidR="00CA6CA5">
        <w:t>5</w:t>
      </w:r>
      <w:r w:rsidR="00783D88">
        <w:t xml:space="preserve"> </w:t>
      </w:r>
      <w:r>
        <w:t>shows the angle of the inclined plane that produces the effective gravitational force.</w:t>
      </w:r>
    </w:p>
    <w:p w14:paraId="5E535524" w14:textId="77777777" w:rsidR="00A12644" w:rsidRDefault="00A12644" w:rsidP="00457BCA">
      <w:pPr>
        <w:pStyle w:val="Body"/>
      </w:pPr>
    </w:p>
    <w:p w14:paraId="2B3B121B" w14:textId="77777777" w:rsidR="00A12644" w:rsidRDefault="00A12644" w:rsidP="00457BCA">
      <w:pPr>
        <w:pStyle w:val="Body"/>
      </w:pPr>
    </w:p>
    <w:p w14:paraId="0DEEF82A" w14:textId="77777777" w:rsidR="008A51C0" w:rsidRDefault="008A51C0" w:rsidP="00457BCA">
      <w:pPr>
        <w:pStyle w:val="Body"/>
      </w:pPr>
    </w:p>
    <w:p w14:paraId="60A70483" w14:textId="395FC75D" w:rsidR="006400E0" w:rsidRPr="00F1616D" w:rsidRDefault="006721B1" w:rsidP="00457BCA">
      <w:pPr>
        <w:pStyle w:val="Body"/>
      </w:pPr>
      <w:r>
        <w:t xml:space="preserve">                                                                     </w:t>
      </w:r>
      <w:r w:rsidR="00EC41B0">
        <w:t xml:space="preserve">  </w:t>
      </w:r>
      <w:r>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t xml:space="preserve">                                               </w:t>
      </w:r>
      <w:r>
        <w:tab/>
        <w:t xml:space="preserve">     </w:t>
      </w:r>
    </w:p>
    <w:p w14:paraId="45354B35" w14:textId="1F2F63B0" w:rsidR="00EC41B0" w:rsidRDefault="00F078F0" w:rsidP="00457BCA">
      <w:pPr>
        <w:pStyle w:val="Body"/>
      </w:pPr>
      <w:r>
        <w:t xml:space="preserve">         </w:t>
      </w:r>
      <w:r w:rsidR="00494390">
        <w:t xml:space="preserve">                    </w:t>
      </w:r>
      <w:r w:rsidR="00D20AD9">
        <w:t xml:space="preserve">                  </w:t>
      </w:r>
      <w:r w:rsidR="008063B4">
        <w:t xml:space="preserve">                   </w:t>
      </w:r>
      <w:r w:rsidR="00494390">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g</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w:r w:rsidR="00EC41B0">
        <w:t xml:space="preserve">                                                </w:t>
      </w:r>
      <w:r w:rsidR="00EC41B0">
        <w:tab/>
        <w:t xml:space="preserve">     (4)</w:t>
      </w:r>
    </w:p>
    <w:p w14:paraId="40BC4178" w14:textId="77777777" w:rsidR="00CA6CA5" w:rsidRPr="006721B1" w:rsidRDefault="00CA6CA5" w:rsidP="00457BCA">
      <w:pPr>
        <w:pStyle w:val="Body"/>
      </w:pPr>
    </w:p>
    <w:p w14:paraId="0F4FCAEB" w14:textId="655E4A93" w:rsidR="008A51C0" w:rsidRDefault="008A51C0" w:rsidP="008A51C0">
      <w:pPr>
        <w:pStyle w:val="Caption"/>
      </w:pPr>
      <w:r>
        <w:t xml:space="preserve">Equation </w:t>
      </w:r>
      <w:fldSimple w:instr=" SEQ Equation \* ARABIC ">
        <w:r w:rsidR="00E36C6C">
          <w:rPr>
            <w:noProof/>
          </w:rPr>
          <w:t>4</w:t>
        </w:r>
      </w:fldSimple>
      <w:r>
        <w:t>. Targeted Gravity Case 1</w:t>
      </w:r>
    </w:p>
    <w:p w14:paraId="0328510C" w14:textId="77777777" w:rsidR="008A51C0" w:rsidRPr="00F27AE5" w:rsidRDefault="008A51C0" w:rsidP="00457BCA">
      <w:pPr>
        <w:pStyle w:val="Body"/>
        <w:rPr>
          <w:rFonts w:ascii="Cambria Math" w:hAnsi="Cambria Math"/>
        </w:rPr>
      </w:pPr>
      <w:r>
        <w:t xml:space="preserve">                                           </w:t>
      </w:r>
    </w:p>
    <w:p w14:paraId="3CB9EB43" w14:textId="77777777" w:rsidR="008A51C0" w:rsidRDefault="008A51C0" w:rsidP="00457BCA">
      <w:pPr>
        <w:pStyle w:val="Body"/>
      </w:pPr>
      <w:r>
        <w:t xml:space="preserve">Where: </w:t>
      </w:r>
    </w:p>
    <w:p w14:paraId="43834222" w14:textId="77777777" w:rsidR="008A51C0" w:rsidRPr="00DB5FA1"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8A51C0">
        <w:t xml:space="preserve"> = intended partial gravity</w:t>
      </w:r>
    </w:p>
    <w:p w14:paraId="1D8CE633" w14:textId="77777777" w:rsidR="008A51C0"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8A51C0">
        <w:t xml:space="preserve">= gravitational component parallel to the plane </w:t>
      </w:r>
    </w:p>
    <w:p w14:paraId="4167EFD2" w14:textId="77777777" w:rsidR="008A51C0" w:rsidRDefault="0000346E" w:rsidP="00457BCA">
      <w:pPr>
        <w:pStyle w:val="Body"/>
      </w:pPr>
      <m:oMath>
        <m:r>
          <w:rPr>
            <w:rFonts w:ascii="Cambria Math" w:hAnsi="Cambria Math"/>
          </w:rPr>
          <m:t>g</m:t>
        </m:r>
      </m:oMath>
      <w:r w:rsidR="008A51C0">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8A51C0">
        <w:t>)</w:t>
      </w:r>
    </w:p>
    <w:p w14:paraId="5A4FDF45" w14:textId="3509A8A6" w:rsidR="00EC41B0" w:rsidRDefault="0000346E" w:rsidP="00457BCA">
      <w:pPr>
        <w:pStyle w:val="Body"/>
      </w:pPr>
      <m:oMath>
        <m:r>
          <w:rPr>
            <w:rFonts w:ascii="Cambria Math" w:hAnsi="Cambria Math"/>
          </w:rPr>
          <m:t xml:space="preserve">ϴ° </m:t>
        </m:r>
      </m:oMath>
      <w:r w:rsidR="008A51C0">
        <w:t xml:space="preserve"> = angle between the inclined plane and the base</w:t>
      </w:r>
    </w:p>
    <w:p w14:paraId="55D66F4A" w14:textId="77777777" w:rsidR="00A12644" w:rsidRDefault="00A12644" w:rsidP="00457BCA">
      <w:pPr>
        <w:pStyle w:val="Body"/>
      </w:pPr>
    </w:p>
    <w:p w14:paraId="21FFF8C1" w14:textId="77777777" w:rsidR="00A12644" w:rsidRDefault="00A12644" w:rsidP="00457BCA">
      <w:pPr>
        <w:pStyle w:val="Body"/>
      </w:pPr>
    </w:p>
    <w:p w14:paraId="2FF42C1F" w14:textId="77777777" w:rsidR="00D17DE6" w:rsidRPr="00D17DE6" w:rsidRDefault="00D17DE6" w:rsidP="00457BCA">
      <w:pPr>
        <w:pStyle w:val="Body"/>
      </w:pPr>
    </w:p>
    <w:p w14:paraId="7B376C69" w14:textId="7A12AF79" w:rsidR="00DB0289" w:rsidRPr="006721B1" w:rsidRDefault="00F078F0" w:rsidP="00457BCA">
      <w:pPr>
        <w:pStyle w:val="Body"/>
        <w:rPr>
          <w:rFonts w:ascii="Cambria Math" w:hAnsi="Cambria Math"/>
        </w:rPr>
      </w:pPr>
      <w:r>
        <w:lastRenderedPageBreak/>
        <w:t xml:space="preserve">         </w:t>
      </w:r>
      <w:r w:rsidR="00494390">
        <w:t xml:space="preserve">                    </w:t>
      </w:r>
      <w:r w:rsidR="00D20AD9">
        <w:t xml:space="preserve">                  </w:t>
      </w:r>
      <w:r w:rsidR="008063B4">
        <w:t xml:space="preserve">                   </w:t>
      </w:r>
      <w:r w:rsidR="00494390">
        <w:t xml:space="preserve">     </w:t>
      </w:r>
      <m:oMath>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num>
              <m:den>
                <m:r>
                  <w:rPr>
                    <w:rFonts w:ascii="Cambria Math" w:hAnsi="Cambria Math"/>
                  </w:rPr>
                  <m:t>g</m:t>
                </m:r>
              </m:den>
            </m:f>
          </m:e>
        </m:func>
        <m:r>
          <w:rPr>
            <w:rFonts w:ascii="Cambria Math" w:hAnsi="Cambria Math"/>
          </w:rPr>
          <m:t>)</m:t>
        </m:r>
      </m:oMath>
      <w:r w:rsidR="00EE7D21">
        <w:t xml:space="preserve">                                   </w:t>
      </w:r>
      <w:r w:rsidR="009F4D7B">
        <w:t xml:space="preserve">          </w:t>
      </w:r>
      <w:r w:rsidR="00EE7D21">
        <w:t xml:space="preserve">  </w:t>
      </w:r>
      <w:r w:rsidR="00562B36">
        <w:tab/>
      </w:r>
      <w:r w:rsidR="00EE7D21">
        <w:t xml:space="preserve"> </w:t>
      </w:r>
      <w:r w:rsidR="008424B5">
        <w:t xml:space="preserve">   </w:t>
      </w:r>
      <w:r w:rsidR="00EE7D21">
        <w:t xml:space="preserve"> (</w:t>
      </w:r>
      <w:r w:rsidR="00133512">
        <w:t>5</w:t>
      </w:r>
      <w:r w:rsidR="00EE7D21">
        <w:t>)</w:t>
      </w:r>
    </w:p>
    <w:p w14:paraId="1846E578" w14:textId="3A66A467" w:rsidR="00DB0289" w:rsidRDefault="00DB0289" w:rsidP="00DB0289">
      <w:pPr>
        <w:pStyle w:val="Caption"/>
      </w:pPr>
      <w:r>
        <w:t xml:space="preserve">Equation </w:t>
      </w:r>
      <w:fldSimple w:instr=" SEQ Equation \* ARABIC ">
        <w:r w:rsidR="00E36C6C">
          <w:rPr>
            <w:noProof/>
          </w:rPr>
          <w:t>5</w:t>
        </w:r>
      </w:fldSimple>
      <w:r w:rsidR="00E2022E">
        <w:t>.</w:t>
      </w:r>
      <w:r>
        <w:t xml:space="preserve"> Inclined Plane Angle</w:t>
      </w:r>
    </w:p>
    <w:p w14:paraId="11342058" w14:textId="21AEF5F7" w:rsidR="00823253" w:rsidRPr="00F27AE5" w:rsidRDefault="00EE7D21" w:rsidP="00457BCA">
      <w:pPr>
        <w:pStyle w:val="Body"/>
        <w:rPr>
          <w:rFonts w:ascii="Cambria Math" w:hAnsi="Cambria Math"/>
        </w:rPr>
      </w:pPr>
      <w:r>
        <w:t xml:space="preserve">                                           </w:t>
      </w:r>
    </w:p>
    <w:p w14:paraId="17C99415" w14:textId="77777777" w:rsidR="00823253" w:rsidRDefault="00823253" w:rsidP="00457BCA">
      <w:pPr>
        <w:pStyle w:val="Body"/>
      </w:pPr>
      <w:r>
        <w:t xml:space="preserve">Where: </w:t>
      </w:r>
    </w:p>
    <w:p w14:paraId="1BA6484B" w14:textId="593B027A" w:rsidR="00DB5FA1" w:rsidRPr="00DB5FA1"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DB5FA1">
        <w:t xml:space="preserve"> = intended partial gravity</w:t>
      </w:r>
    </w:p>
    <w:p w14:paraId="2B42A161" w14:textId="30550B87" w:rsidR="00823253"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4208DE">
        <w:t>=</w:t>
      </w:r>
      <w:r w:rsidR="00823253">
        <w:t xml:space="preserve"> gravitational component </w:t>
      </w:r>
      <w:r w:rsidR="004208DE">
        <w:t>parallel</w:t>
      </w:r>
      <w:r w:rsidR="00823253">
        <w:t xml:space="preserve"> to the </w:t>
      </w:r>
      <w:r w:rsidR="004208DE">
        <w:t xml:space="preserve">plane </w:t>
      </w:r>
    </w:p>
    <w:p w14:paraId="3635BF1C" w14:textId="50BD50BD" w:rsidR="00823253" w:rsidRDefault="00823253" w:rsidP="00457BCA">
      <w:pPr>
        <w:pStyle w:val="Body"/>
      </w:pPr>
      <m:oMath>
        <m:r>
          <w:rPr>
            <w:rFonts w:ascii="Cambria Math" w:hAnsi="Cambria Math"/>
          </w:rPr>
          <m:t>g</m:t>
        </m:r>
      </m:oMath>
      <w:r>
        <w:t xml:space="preserve">   </w:t>
      </w:r>
      <w:r w:rsidR="00720392">
        <w:t xml:space="preserve"> </w:t>
      </w:r>
      <w:r>
        <w:t>=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w:t>
      </w:r>
    </w:p>
    <w:p w14:paraId="46F169D7" w14:textId="09CF45DE" w:rsidR="00823253" w:rsidRDefault="00823253" w:rsidP="00457BCA">
      <w:pPr>
        <w:pStyle w:val="Body"/>
      </w:pPr>
      <m:oMath>
        <m:r>
          <w:rPr>
            <w:rFonts w:ascii="Cambria Math" w:hAnsi="Cambria Math"/>
          </w:rPr>
          <m:t xml:space="preserve">ϴ° </m:t>
        </m:r>
      </m:oMath>
      <w:r>
        <w:t xml:space="preserve"> = angle between the inclined plane and the base</w:t>
      </w:r>
    </w:p>
    <w:p w14:paraId="0627F874" w14:textId="77777777" w:rsidR="00AA6C36" w:rsidRDefault="00AA6C36" w:rsidP="00457BCA">
      <w:pPr>
        <w:pStyle w:val="Body"/>
      </w:pPr>
    </w:p>
    <w:p w14:paraId="0D6E89D1" w14:textId="77777777" w:rsidR="006400E0" w:rsidRDefault="006400E0" w:rsidP="00457BCA">
      <w:pPr>
        <w:pStyle w:val="Body"/>
      </w:pPr>
    </w:p>
    <w:p w14:paraId="2601C948" w14:textId="748CEB83" w:rsidR="0030287A" w:rsidRDefault="00BF3049" w:rsidP="00457BCA">
      <w:pPr>
        <w:pStyle w:val="Body"/>
      </w:pPr>
      <w:r>
        <w:t xml:space="preserve">Although the inclination angle equation establishes the environment in which the particle experiences modified gravitational forces, the particles should be in a state of "free fall” at any inclination position. Therefore, </w:t>
      </w:r>
      <w:r w:rsidR="00015D36">
        <w:t>calculating</w:t>
      </w:r>
      <w:r>
        <w:t xml:space="preserve"> the centripetal acceleration is necessary. </w:t>
      </w:r>
    </w:p>
    <w:p w14:paraId="5BCD3177" w14:textId="77777777" w:rsidR="006400E0" w:rsidRPr="0030287A" w:rsidRDefault="006400E0" w:rsidP="00457BCA">
      <w:pPr>
        <w:pStyle w:val="Body"/>
      </w:pPr>
    </w:p>
    <w:p w14:paraId="5FC39F22" w14:textId="77777777" w:rsidR="00CC62ED" w:rsidRDefault="00CC62ED" w:rsidP="00457BCA">
      <w:pPr>
        <w:pStyle w:val="Body"/>
      </w:pPr>
    </w:p>
    <w:p w14:paraId="7327F7AB" w14:textId="0ECB9386" w:rsidR="006776DF" w:rsidRDefault="007A7AE5" w:rsidP="006776DF">
      <w:pPr>
        <w:pStyle w:val="Heading3"/>
      </w:pPr>
      <w:bookmarkStart w:id="124" w:name="_Toc216063891"/>
      <w:r>
        <w:t>Centripetal Acceleration</w:t>
      </w:r>
      <w:bookmarkEnd w:id="124"/>
    </w:p>
    <w:p w14:paraId="5F5560A4" w14:textId="77777777" w:rsidR="006776DF" w:rsidRDefault="006776DF" w:rsidP="00457BCA">
      <w:pPr>
        <w:pStyle w:val="Body"/>
      </w:pPr>
    </w:p>
    <w:p w14:paraId="142159E6" w14:textId="1A4C957B" w:rsidR="009B6359" w:rsidRPr="00CB066C" w:rsidRDefault="00EF3AFB" w:rsidP="00457BCA">
      <w:pPr>
        <w:pStyle w:val="Body"/>
      </w:pPr>
      <w:r w:rsidRPr="00CB066C">
        <w:t>Given that uniform</w:t>
      </w:r>
      <w:r w:rsidR="00FC1629">
        <w:t>, steady circular motion is required for laminar flow, centripetal acceleration will be used</w:t>
      </w:r>
      <w:r w:rsidRPr="00CB066C">
        <w:t xml:space="preserve">. </w:t>
      </w:r>
      <w:r w:rsidR="00D42BCE" w:rsidRPr="00CB066C">
        <w:t>The</w:t>
      </w:r>
      <w:r w:rsidRPr="00CB066C">
        <w:t xml:space="preserve"> centripetal acceleration (</w:t>
      </w:r>
      <m:oMath>
        <m:sSub>
          <m:sSubPr>
            <m:ctrlPr>
              <w:rPr>
                <w:rFonts w:ascii="Cambria Math" w:hAnsi="Cambria Math"/>
              </w:rPr>
            </m:ctrlPr>
          </m:sSubPr>
          <m:e>
            <m:r>
              <w:rPr>
                <w:rFonts w:ascii="Cambria Math" w:hAnsi="Cambria Math"/>
              </w:rPr>
              <m:t>a</m:t>
            </m:r>
          </m:e>
          <m:sub>
            <m:r>
              <w:rPr>
                <w:rFonts w:ascii="Cambria Math" w:hAnsi="Cambria Math"/>
              </w:rPr>
              <m:t>c</m:t>
            </m:r>
          </m:sub>
        </m:sSub>
      </m:oMath>
      <w:r w:rsidRPr="00CB066C">
        <w:t xml:space="preserve">) is directed towards the center, with the sole opposing acceleration being </w:t>
      </w:r>
      <w:r w:rsidR="008044F7">
        <w:t xml:space="preserve"> </w:t>
      </w:r>
      <m:oMath>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oMath>
      <w:r w:rsidRPr="00CB066C">
        <w:t>.</w:t>
      </w:r>
      <w:r w:rsidR="00D42BCE" w:rsidRPr="00CB066C">
        <w:t xml:space="preserve"> </w:t>
      </w:r>
      <w:r w:rsidR="00B74BF9" w:rsidRPr="00CB066C">
        <w:t xml:space="preserve">Therefore, the accelerations should be counteracting to ensure that no net force is exerted on the particle, as demonstrated in Eq. </w:t>
      </w:r>
      <w:r w:rsidR="00D17DE6" w:rsidRPr="00CB066C">
        <w:t>6</w:t>
      </w:r>
      <w:r w:rsidR="00B74BF9" w:rsidRPr="00CB066C">
        <w:t xml:space="preserve">, with Eq. </w:t>
      </w:r>
      <w:r w:rsidR="008044F7" w:rsidRPr="00CB066C">
        <w:t>3</w:t>
      </w:r>
      <w:r w:rsidR="00B74BF9" w:rsidRPr="00CB066C">
        <w:t xml:space="preserve"> and the substitution of the relevant quantities for </w:t>
      </w:r>
      <w:r w:rsidR="00F77715" w:rsidRPr="00CB066C">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oMath>
      <w:r w:rsidR="00B74BF9" w:rsidRPr="00CB066C">
        <w:t>.</w:t>
      </w:r>
    </w:p>
    <w:p w14:paraId="5B0C77C8" w14:textId="77777777" w:rsidR="00713DEF" w:rsidRPr="00CB066C" w:rsidRDefault="00713DEF" w:rsidP="00457BCA">
      <w:pPr>
        <w:pStyle w:val="Body"/>
      </w:pPr>
    </w:p>
    <w:p w14:paraId="06C351C7" w14:textId="77777777" w:rsidR="00D97E1D" w:rsidRPr="00CB066C" w:rsidRDefault="00D97E1D" w:rsidP="00457BCA">
      <w:pPr>
        <w:pStyle w:val="Body"/>
      </w:pPr>
    </w:p>
    <w:p w14:paraId="6FBB9EBE" w14:textId="759EA74D" w:rsidR="00C32095" w:rsidRPr="00C32095" w:rsidRDefault="00A12644" w:rsidP="00A12644">
      <w:pPr>
        <w:pStyle w:val="Body"/>
        <w:ind w:left="2880" w:firstLine="720"/>
      </w:pPr>
      <w:r>
        <w:t xml:space="preserve">      </w:t>
      </w:r>
      <w:r w:rsidR="00C32095">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r>
          <m:rPr>
            <m:sty m:val="p"/>
          </m:rPr>
          <w:rPr>
            <w:rFonts w:ascii="Cambria Math" w:hAnsi="Cambria Math"/>
          </w:rPr>
          <m:t>⟹</m:t>
        </m:r>
      </m:oMath>
    </w:p>
    <w:p w14:paraId="2899AF6A" w14:textId="642B7442" w:rsidR="007F6DB7" w:rsidRDefault="00E66991" w:rsidP="00457BCA">
      <w:pPr>
        <w:pStyle w:val="Body"/>
      </w:pPr>
      <w:r>
        <w:t xml:space="preserve">        </w:t>
      </w:r>
      <w:r w:rsidR="00A12644">
        <w:tab/>
      </w:r>
      <w:r w:rsidR="00A12644">
        <w:tab/>
      </w:r>
      <w:r w:rsidR="00A12644">
        <w:tab/>
      </w:r>
      <w:r w:rsidR="00A12644">
        <w:tab/>
      </w:r>
      <w:r>
        <w:t xml:space="preserve">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g</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E2022E">
        <w:t xml:space="preserve">                                      </w:t>
      </w:r>
      <w:r w:rsidR="00C46849">
        <w:t xml:space="preserve"> </w:t>
      </w:r>
      <w:r w:rsidR="009F4D7B">
        <w:t xml:space="preserve">        </w:t>
      </w:r>
      <w:r w:rsidR="00E2022E">
        <w:t xml:space="preserve">   </w:t>
      </w:r>
      <w:r w:rsidR="00331386">
        <w:tab/>
      </w:r>
      <w:r w:rsidR="00562B36">
        <w:tab/>
      </w:r>
      <w:r w:rsidR="00E2022E">
        <w:t xml:space="preserve">  (</w:t>
      </w:r>
      <w:r w:rsidR="00D17DE6">
        <w:t>6</w:t>
      </w:r>
      <w:r w:rsidR="00E2022E">
        <w:t>)</w:t>
      </w:r>
    </w:p>
    <w:p w14:paraId="2AEB31D4" w14:textId="4D0C6F3C" w:rsidR="007F6DB7" w:rsidRDefault="007F6DB7" w:rsidP="007F6DB7">
      <w:pPr>
        <w:pStyle w:val="Caption"/>
      </w:pPr>
      <w:r>
        <w:t xml:space="preserve">Equation </w:t>
      </w:r>
      <w:fldSimple w:instr=" SEQ Equation \* ARABIC ">
        <w:r w:rsidR="00E36C6C">
          <w:rPr>
            <w:noProof/>
          </w:rPr>
          <w:t>6</w:t>
        </w:r>
      </w:fldSimple>
      <w:r>
        <w:t xml:space="preserve">. Net </w:t>
      </w:r>
      <w:r w:rsidR="000B40F4">
        <w:t>Horizontal</w:t>
      </w:r>
      <w:r>
        <w:t xml:space="preserve"> Acceleration</w:t>
      </w:r>
    </w:p>
    <w:p w14:paraId="016F1F3F" w14:textId="489E94A6" w:rsidR="00C32095" w:rsidRPr="00C32095" w:rsidRDefault="00C32095" w:rsidP="00457BCA">
      <w:pPr>
        <w:pStyle w:val="Body"/>
      </w:pPr>
      <w:r>
        <w:t xml:space="preserve">                                                        </w:t>
      </w:r>
    </w:p>
    <w:p w14:paraId="4BCD97E9" w14:textId="77777777" w:rsidR="00E2022E" w:rsidRDefault="00E2022E" w:rsidP="00457BCA">
      <w:pPr>
        <w:pStyle w:val="Body"/>
      </w:pPr>
      <w:r>
        <w:t>Where:</w:t>
      </w:r>
    </w:p>
    <w:p w14:paraId="0B55E94F" w14:textId="77777777" w:rsidR="008002C6"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8002C6">
        <w:t>centripetal acceleration</w:t>
      </w:r>
    </w:p>
    <w:p w14:paraId="0ECDE1A3" w14:textId="5FE0B05D" w:rsidR="008002C6"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8002C6">
        <w:t xml:space="preserve">  = gravitational component perpendicular to the plane</w:t>
      </w:r>
    </w:p>
    <w:p w14:paraId="2949ABB3" w14:textId="59222AB9" w:rsidR="00E2022E" w:rsidRDefault="00E2022E" w:rsidP="00457BCA">
      <w:pPr>
        <w:pStyle w:val="Body"/>
      </w:pPr>
      <m:oMath>
        <m:r>
          <w:rPr>
            <w:rFonts w:ascii="Cambria Math" w:hAnsi="Cambria Math"/>
          </w:rPr>
          <m:t xml:space="preserve">ω = </m:t>
        </m:r>
      </m:oMath>
      <w:r>
        <w:t>angular velocity</w:t>
      </w:r>
    </w:p>
    <w:p w14:paraId="795655EA" w14:textId="77777777" w:rsidR="00E2022E" w:rsidRDefault="00E2022E" w:rsidP="00457BCA">
      <w:pPr>
        <w:pStyle w:val="Body"/>
      </w:pPr>
      <m:oMath>
        <m:r>
          <w:rPr>
            <w:rFonts w:ascii="Cambria Math" w:hAnsi="Cambria Math"/>
          </w:rPr>
          <m:t>g</m:t>
        </m:r>
      </m:oMath>
      <w:r>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w:t>
      </w:r>
    </w:p>
    <w:p w14:paraId="002AEC38" w14:textId="77777777" w:rsidR="00E2022E" w:rsidRDefault="00E2022E" w:rsidP="00457BCA">
      <w:pPr>
        <w:pStyle w:val="Body"/>
      </w:pPr>
      <m:oMath>
        <m:r>
          <w:rPr>
            <w:rFonts w:ascii="Cambria Math" w:hAnsi="Cambria Math"/>
          </w:rPr>
          <m:t xml:space="preserve">ϴ° </m:t>
        </m:r>
      </m:oMath>
      <w:r>
        <w:t xml:space="preserve"> = angle between the inclined plane and the base</w:t>
      </w:r>
    </w:p>
    <w:p w14:paraId="3BBABD69" w14:textId="6653340A" w:rsidR="00E2022E" w:rsidRDefault="00E2022E" w:rsidP="00457BCA">
      <w:pPr>
        <w:pStyle w:val="Body"/>
        <w:rPr>
          <w:rFonts w:ascii="Cambria Math" w:hAnsi="Cambria Math"/>
        </w:rPr>
      </w:pPr>
      <m:oMath>
        <m:r>
          <w:rPr>
            <w:rFonts w:ascii="Cambria Math" w:hAnsi="Cambria Math"/>
          </w:rPr>
          <m:t xml:space="preserve">R = </m:t>
        </m:r>
      </m:oMath>
      <w:r w:rsidRPr="00243FE9">
        <w:t xml:space="preserve">radius of rotation </w:t>
      </w:r>
      <w:r w:rsidR="003C7274" w:rsidRPr="00243FE9">
        <w:t>of the particle to the ce</w:t>
      </w:r>
      <w:r w:rsidR="000A7D1C" w:rsidRPr="00243FE9">
        <w:t>nter</w:t>
      </w:r>
    </w:p>
    <w:p w14:paraId="6B62AF01" w14:textId="77777777" w:rsidR="008002C6" w:rsidRDefault="008002C6" w:rsidP="00A12644">
      <w:pPr>
        <w:pStyle w:val="Body"/>
        <w:ind w:firstLine="0"/>
      </w:pPr>
    </w:p>
    <w:p w14:paraId="6741B16C" w14:textId="77777777" w:rsidR="00713DEF" w:rsidRDefault="00713DEF" w:rsidP="00457BCA">
      <w:pPr>
        <w:pStyle w:val="Body"/>
      </w:pPr>
    </w:p>
    <w:p w14:paraId="76081012" w14:textId="557D2868" w:rsidR="00AA6FD4" w:rsidRDefault="00AA6FD4" w:rsidP="00457BCA">
      <w:pPr>
        <w:pStyle w:val="Body"/>
      </w:pPr>
      <w:r>
        <w:t>The preceding steps are predicated on the initial assumption that the component of gravity parallel to the plane constitutes the target of partial gravity</w:t>
      </w:r>
      <w:r w:rsidR="001C2D55">
        <w:t>, as seen in Eq. 4</w:t>
      </w:r>
      <w:r>
        <w:t xml:space="preserve">, with the perpendicular component aligned along the same axis as the centripetal acceleration, thereby facilitating cancellation. Nonetheless, during circular motion, the particle does not remain fixed at a single position; instead, it encounters varying net accelerations at different locations. Consequently, two additional positions are calculated to </w:t>
      </w:r>
      <w:r w:rsidR="00526278">
        <w:t xml:space="preserve">determine the </w:t>
      </w:r>
      <w:r w:rsidR="00526278">
        <w:lastRenderedPageBreak/>
        <w:t>necessary RPM range</w:t>
      </w:r>
      <w:r>
        <w:t xml:space="preserve">. Previously, it was assumed that </w:t>
      </w:r>
      <w:r w:rsidR="00D05039">
        <w:t xml:space="preserve">the particle was </w:t>
      </w:r>
      <w:r w:rsidR="00526278">
        <w:t xml:space="preserve">moving only along one axis, as illustrated </w:t>
      </w:r>
      <w:r>
        <w:t xml:space="preserve">in </w:t>
      </w:r>
      <w:r w:rsidRPr="000467AC">
        <w:rPr>
          <w:u w:val="single"/>
        </w:rPr>
        <w:t>Figure 16</w:t>
      </w:r>
      <w:r>
        <w:t xml:space="preserve">. For the positions of interest, it </w:t>
      </w:r>
      <w:r w:rsidR="0029380C">
        <w:t>assumes that all accelerations acting</w:t>
      </w:r>
      <w:r>
        <w:t xml:space="preserve"> on the particle will partially cancel each other out until the desired net acceleration is achieved. This total acceleration is denoted as </w:t>
      </w:r>
      <m:oMath>
        <m:sSub>
          <m:sSubPr>
            <m:ctrlPr>
              <w:rPr>
                <w:rFonts w:ascii="Cambria Math" w:hAnsi="Cambria Math"/>
                <w:i/>
              </w:rPr>
            </m:ctrlPr>
          </m:sSubPr>
          <m:e>
            <m:r>
              <w:rPr>
                <w:rFonts w:ascii="Cambria Math" w:hAnsi="Cambria Math"/>
              </w:rPr>
              <m:t>g</m:t>
            </m:r>
          </m:e>
          <m:sub>
            <m:r>
              <w:rPr>
                <w:rFonts w:ascii="Cambria Math" w:hAnsi="Cambria Math"/>
              </w:rPr>
              <m:t>tar</m:t>
            </m:r>
          </m:sub>
        </m:sSub>
      </m:oMath>
      <w:r>
        <w:t>, where it stands for the intended partial gravity.</w:t>
      </w:r>
    </w:p>
    <w:p w14:paraId="2E5D7F12" w14:textId="77777777" w:rsidR="00AA6FD4" w:rsidRDefault="00AA6FD4" w:rsidP="00457BCA">
      <w:pPr>
        <w:pStyle w:val="Body"/>
      </w:pPr>
      <w:r>
        <w:t xml:space="preserve"> </w:t>
      </w:r>
    </w:p>
    <w:p w14:paraId="694659A0" w14:textId="77777777" w:rsidR="00713DEF" w:rsidRDefault="00713DEF" w:rsidP="00457BCA">
      <w:pPr>
        <w:pStyle w:val="Body"/>
      </w:pPr>
    </w:p>
    <w:p w14:paraId="6D13F526" w14:textId="41402046" w:rsidR="00AA6FD4" w:rsidRDefault="00AA6FD4" w:rsidP="00457BCA">
      <w:pPr>
        <w:pStyle w:val="Body"/>
      </w:pPr>
      <w:r>
        <w:t xml:space="preserve">Eq. </w:t>
      </w:r>
      <w:r w:rsidR="00D17DE6">
        <w:t>7</w:t>
      </w:r>
      <w:r>
        <w:t xml:space="preserve"> shows the total gravity calculated from the free-body diagrams when the particle is at the top and the bottom. </w:t>
      </w:r>
    </w:p>
    <w:p w14:paraId="738C7B93" w14:textId="411250FB" w:rsidR="00713DEF" w:rsidRDefault="00AA6FD4" w:rsidP="00457BCA">
      <w:pPr>
        <w:pStyle w:val="Body"/>
      </w:pPr>
      <w:r>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e>
              <m:sup>
                <m:r>
                  <w:rPr>
                    <w:rFonts w:ascii="Cambria Math" w:hAnsi="Cambria Math"/>
                  </w:rPr>
                  <m:t>2</m:t>
                </m:r>
              </m:sup>
            </m:sSup>
          </m:e>
        </m:rad>
      </m:oMath>
      <w:r>
        <w:t xml:space="preserve">                 </w:t>
      </w:r>
      <w:r w:rsidR="00331386">
        <w:tab/>
      </w:r>
      <w:r>
        <w:tab/>
        <w:t>(</w:t>
      </w:r>
      <w:r w:rsidR="00D17DE6">
        <w:t>7</w:t>
      </w:r>
      <w:r>
        <w:t>)</w:t>
      </w:r>
      <w:r>
        <w:tab/>
      </w:r>
    </w:p>
    <w:p w14:paraId="31B0B328" w14:textId="4AE94F1A" w:rsidR="00AA6FD4" w:rsidRDefault="00AA6FD4" w:rsidP="00457BCA">
      <w:pPr>
        <w:pStyle w:val="Body"/>
      </w:pPr>
      <w:r>
        <w:tab/>
        <w:t xml:space="preserve">          </w:t>
      </w:r>
    </w:p>
    <w:p w14:paraId="62D5E536" w14:textId="4FFAB465" w:rsidR="00AA6FD4" w:rsidRDefault="00AA6FD4" w:rsidP="00AA6FD4">
      <w:pPr>
        <w:pStyle w:val="Caption"/>
      </w:pPr>
      <w:r>
        <w:t xml:space="preserve">Equation </w:t>
      </w:r>
      <w:fldSimple w:instr=" SEQ Equation \* ARABIC ">
        <w:r w:rsidR="00E36C6C">
          <w:rPr>
            <w:noProof/>
          </w:rPr>
          <w:t>7</w:t>
        </w:r>
      </w:fldSimple>
      <w:r>
        <w:t xml:space="preserve">. </w:t>
      </w:r>
      <w:r w:rsidR="002227A6">
        <w:t xml:space="preserve">Targeted Gravity in </w:t>
      </w:r>
      <w:r>
        <w:t>Top and Bottom Placement</w:t>
      </w:r>
    </w:p>
    <w:p w14:paraId="42C74719" w14:textId="77777777" w:rsidR="00AA6FD4" w:rsidRDefault="00AA6FD4" w:rsidP="00457BCA">
      <w:pPr>
        <w:pStyle w:val="Body"/>
      </w:pPr>
      <w:r>
        <w:t xml:space="preserve">                                                                                                                 </w:t>
      </w:r>
    </w:p>
    <w:p w14:paraId="71FF54EF" w14:textId="77777777" w:rsidR="00AA6FD4" w:rsidRDefault="00AA6FD4" w:rsidP="00457BCA">
      <w:pPr>
        <w:pStyle w:val="Body"/>
      </w:pPr>
      <w:r>
        <w:t>Where:</w:t>
      </w:r>
    </w:p>
    <w:p w14:paraId="6B6A4045" w14:textId="77777777" w:rsidR="00AA6FD4" w:rsidRDefault="0000346E" w:rsidP="00457BCA">
      <w:pPr>
        <w:pStyle w:val="Body"/>
      </w:pPr>
      <m:oMath>
        <m:r>
          <w:rPr>
            <w:rFonts w:ascii="Cambria Math" w:hAnsi="Cambria Math"/>
          </w:rPr>
          <m:t xml:space="preserve">ω     = </m:t>
        </m:r>
      </m:oMath>
      <w:r w:rsidR="00AA6FD4" w:rsidRPr="008002C6">
        <w:t>angular velocity</w:t>
      </w:r>
    </w:p>
    <w:p w14:paraId="66308330" w14:textId="77777777" w:rsidR="00AA6FD4" w:rsidRDefault="0000346E" w:rsidP="00457BCA">
      <w:pPr>
        <w:pStyle w:val="Body"/>
      </w:pPr>
      <m:oMath>
        <m:r>
          <w:rPr>
            <w:rFonts w:ascii="Cambria Math" w:hAnsi="Cambria Math"/>
          </w:rPr>
          <m:t xml:space="preserve">R     = </m:t>
        </m:r>
      </m:oMath>
      <w:r w:rsidR="00AA6FD4">
        <w:t>radius of bioreactor</w:t>
      </w:r>
    </w:p>
    <w:p w14:paraId="6E25A678" w14:textId="77777777" w:rsidR="00AA6FD4"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AA6FD4">
        <w:t xml:space="preserve"> = intended partial gravity</w:t>
      </w:r>
    </w:p>
    <w:p w14:paraId="35704839" w14:textId="7898ACB4" w:rsidR="00AA6FD4"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 xml:space="preserve">   </m:t>
        </m:r>
      </m:oMath>
      <w:r w:rsidR="00AA6FD4">
        <w:t xml:space="preserve">= gravitational component parallel to the plane </w:t>
      </w:r>
    </w:p>
    <w:p w14:paraId="2F8F8BA6" w14:textId="77777777" w:rsidR="00AA6FD4"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AA6FD4">
        <w:t xml:space="preserve">  = gravitational component perpendicular to the plane</w:t>
      </w:r>
    </w:p>
    <w:p w14:paraId="30ED2A16" w14:textId="77777777" w:rsidR="00AA6FD4" w:rsidRDefault="00AA6FD4" w:rsidP="00457BCA">
      <w:pPr>
        <w:pStyle w:val="Body"/>
      </w:pPr>
    </w:p>
    <w:p w14:paraId="202A030C" w14:textId="77777777" w:rsidR="00331386" w:rsidRDefault="00331386" w:rsidP="00457BCA">
      <w:pPr>
        <w:pStyle w:val="Body"/>
      </w:pPr>
    </w:p>
    <w:p w14:paraId="1C60F4AB" w14:textId="77777777" w:rsidR="00331386" w:rsidRDefault="00331386" w:rsidP="00457BCA">
      <w:pPr>
        <w:pStyle w:val="Body"/>
      </w:pPr>
    </w:p>
    <w:p w14:paraId="15744C1C" w14:textId="25DC0B71" w:rsidR="00AA6FD4" w:rsidRDefault="00AA6FD4" w:rsidP="00457BCA">
      <w:pPr>
        <w:pStyle w:val="Body"/>
      </w:pPr>
      <w:r>
        <w:t xml:space="preserve">As for the sides, the particle will have the equation shown in Eq. </w:t>
      </w:r>
      <w:r w:rsidR="002227A6">
        <w:t>8</w:t>
      </w:r>
      <w:r>
        <w:t xml:space="preserve">. </w:t>
      </w:r>
    </w:p>
    <w:p w14:paraId="299897E7" w14:textId="77777777" w:rsidR="00AA6FD4" w:rsidRDefault="00AA6FD4" w:rsidP="00457BCA">
      <w:pPr>
        <w:pStyle w:val="Body"/>
      </w:pPr>
    </w:p>
    <w:p w14:paraId="5E084891" w14:textId="76B9715E" w:rsidR="00AA6FD4" w:rsidRDefault="00AA6FD4" w:rsidP="00457BCA">
      <w:pPr>
        <w:pStyle w:val="Body"/>
      </w:pPr>
      <w:r>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e>
              <m:sup>
                <m:r>
                  <w:rPr>
                    <w:rFonts w:ascii="Cambria Math" w:hAnsi="Cambria Math"/>
                  </w:rPr>
                  <m:t>2</m:t>
                </m:r>
              </m:sup>
            </m:sSup>
          </m:e>
        </m:rad>
      </m:oMath>
      <w:r>
        <w:t xml:space="preserve">                 </w:t>
      </w:r>
      <w:r w:rsidR="00331386">
        <w:tab/>
      </w:r>
      <w:r>
        <w:tab/>
        <w:t>(</w:t>
      </w:r>
      <w:r w:rsidR="002227A6">
        <w:t>8</w:t>
      </w:r>
      <w:r>
        <w:t>)</w:t>
      </w:r>
      <w:r>
        <w:tab/>
      </w:r>
      <w:r>
        <w:tab/>
        <w:t xml:space="preserve">          </w:t>
      </w:r>
    </w:p>
    <w:p w14:paraId="7ED4BFBC" w14:textId="665D0D4C" w:rsidR="00AA6FD4" w:rsidRDefault="00AA6FD4" w:rsidP="00AA6FD4">
      <w:pPr>
        <w:pStyle w:val="Caption"/>
      </w:pPr>
      <w:r>
        <w:t xml:space="preserve">Equation </w:t>
      </w:r>
      <w:fldSimple w:instr=" SEQ Equation \* ARABIC ">
        <w:r w:rsidR="00E36C6C">
          <w:rPr>
            <w:noProof/>
          </w:rPr>
          <w:t>8</w:t>
        </w:r>
      </w:fldSimple>
      <w:r>
        <w:t xml:space="preserve">. </w:t>
      </w:r>
      <w:r w:rsidR="002227A6">
        <w:t xml:space="preserve">Targeted Gravity in </w:t>
      </w:r>
      <w:r>
        <w:t>Sides Placement</w:t>
      </w:r>
    </w:p>
    <w:p w14:paraId="42CC8010" w14:textId="77777777" w:rsidR="00AA6FD4" w:rsidRDefault="00AA6FD4" w:rsidP="00457BCA">
      <w:pPr>
        <w:pStyle w:val="Body"/>
      </w:pPr>
      <w:r>
        <w:t xml:space="preserve">                                                                                                                 </w:t>
      </w:r>
    </w:p>
    <w:p w14:paraId="3A59CDE3" w14:textId="77777777" w:rsidR="00AA6FD4" w:rsidRDefault="00AA6FD4" w:rsidP="00457BCA">
      <w:pPr>
        <w:pStyle w:val="Body"/>
      </w:pPr>
      <w:r>
        <w:t>Where:</w:t>
      </w:r>
    </w:p>
    <w:p w14:paraId="223C62C5" w14:textId="77777777" w:rsidR="00AA6FD4" w:rsidRDefault="0000346E" w:rsidP="00457BCA">
      <w:pPr>
        <w:pStyle w:val="Body"/>
      </w:pPr>
      <m:oMath>
        <m:r>
          <w:rPr>
            <w:rFonts w:ascii="Cambria Math" w:hAnsi="Cambria Math"/>
          </w:rPr>
          <m:t xml:space="preserve">ω     = </m:t>
        </m:r>
      </m:oMath>
      <w:r w:rsidR="00AA6FD4">
        <w:t>angular velocity</w:t>
      </w:r>
    </w:p>
    <w:p w14:paraId="01A5E93A" w14:textId="77777777" w:rsidR="00AA6FD4" w:rsidRDefault="0000346E" w:rsidP="00457BCA">
      <w:pPr>
        <w:pStyle w:val="Body"/>
      </w:pPr>
      <m:oMath>
        <m:r>
          <w:rPr>
            <w:rFonts w:ascii="Cambria Math" w:hAnsi="Cambria Math"/>
          </w:rPr>
          <m:t xml:space="preserve">R     = </m:t>
        </m:r>
      </m:oMath>
      <w:r w:rsidR="00AA6FD4">
        <w:t>radius of bioreactor</w:t>
      </w:r>
    </w:p>
    <w:p w14:paraId="54F0F863" w14:textId="77777777" w:rsidR="00AA6FD4"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AA6FD4">
        <w:t xml:space="preserve"> = intended partial gravity</w:t>
      </w:r>
    </w:p>
    <w:p w14:paraId="3B75CF26" w14:textId="141B3E2F" w:rsidR="00AA6FD4"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243FE9">
        <w:t xml:space="preserve">   </w:t>
      </w:r>
      <w:r w:rsidR="00AA6FD4">
        <w:t xml:space="preserve">= gravitational component parallel to the plane </w:t>
      </w:r>
    </w:p>
    <w:p w14:paraId="155CC3F1" w14:textId="4ACD90EB" w:rsidR="00331386" w:rsidRDefault="00000000" w:rsidP="00331386">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AA6FD4">
        <w:t xml:space="preserve">  = gravitational component perpendicular to the plane</w:t>
      </w:r>
    </w:p>
    <w:p w14:paraId="78DE2EBF" w14:textId="77777777" w:rsidR="00331386" w:rsidRDefault="00331386" w:rsidP="00457BCA">
      <w:pPr>
        <w:pStyle w:val="Body"/>
      </w:pPr>
    </w:p>
    <w:p w14:paraId="67B74E6D" w14:textId="77777777" w:rsidR="00331386" w:rsidRDefault="00331386" w:rsidP="00457BCA">
      <w:pPr>
        <w:pStyle w:val="Body"/>
      </w:pPr>
    </w:p>
    <w:p w14:paraId="1FCE5B30" w14:textId="195E13E1" w:rsidR="00CC73DB" w:rsidRDefault="00EB02E8" w:rsidP="00457BCA">
      <w:pPr>
        <w:pStyle w:val="Body"/>
      </w:pPr>
      <w:r>
        <w:t>Being</w:t>
      </w:r>
      <w:r w:rsidR="00AF080F">
        <w:t xml:space="preserve"> less detailed on the vector location</w:t>
      </w:r>
      <w:r w:rsidR="0004569A">
        <w:t xml:space="preserve"> and using the cosine rule, </w:t>
      </w:r>
      <w:r w:rsidR="00AF080F">
        <w:t>the</w:t>
      </w:r>
      <w:r w:rsidR="001C12E1">
        <w:t xml:space="preserve"> intended partial gravity can also be calculated as seen in Eq. </w:t>
      </w:r>
      <w:r w:rsidR="002227A6">
        <w:t>9</w:t>
      </w:r>
      <w:r w:rsidR="0088512B">
        <w:t>. Ho</w:t>
      </w:r>
      <w:r w:rsidR="00D616CA">
        <w:t xml:space="preserve">wever, in this equation, the angling of the plane does not have an effect. </w:t>
      </w:r>
    </w:p>
    <w:p w14:paraId="0D318182" w14:textId="77777777" w:rsidR="00331386" w:rsidRDefault="00331386" w:rsidP="00457BCA">
      <w:pPr>
        <w:pStyle w:val="Body"/>
      </w:pPr>
    </w:p>
    <w:p w14:paraId="0F9C6645" w14:textId="77777777" w:rsidR="001C12E1" w:rsidRDefault="001C12E1" w:rsidP="00457BCA">
      <w:pPr>
        <w:pStyle w:val="Body"/>
      </w:pPr>
    </w:p>
    <w:p w14:paraId="13B1F0AB" w14:textId="4F0B7365" w:rsidR="001C12E1" w:rsidRDefault="001C12E1" w:rsidP="00457BCA">
      <w:pPr>
        <w:pStyle w:val="Body"/>
      </w:pPr>
      <w:r>
        <w:lastRenderedPageBreak/>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2</m:t>
                </m:r>
              </m:sup>
            </m:sSup>
            <m:r>
              <w:rPr>
                <w:rFonts w:ascii="Cambria Math" w:hAnsi="Cambria Math"/>
              </w:rPr>
              <m:t>+2*g*</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e>
        </m:rad>
      </m:oMath>
      <w:r>
        <w:t xml:space="preserve">                 </w:t>
      </w:r>
      <w:r>
        <w:tab/>
      </w:r>
      <w:r w:rsidR="00331386">
        <w:tab/>
      </w:r>
      <w:r>
        <w:t>(</w:t>
      </w:r>
      <w:r w:rsidR="008A5443">
        <w:t>9</w:t>
      </w:r>
      <w:r>
        <w:t>)</w:t>
      </w:r>
      <w:r>
        <w:tab/>
      </w:r>
      <w:r>
        <w:tab/>
        <w:t xml:space="preserve">          </w:t>
      </w:r>
    </w:p>
    <w:p w14:paraId="2C6A9C40" w14:textId="30E9C6B9" w:rsidR="001C12E1" w:rsidRDefault="008A5443" w:rsidP="008A5443">
      <w:pPr>
        <w:pStyle w:val="Caption"/>
      </w:pPr>
      <w:r>
        <w:t xml:space="preserve">Equation </w:t>
      </w:r>
      <w:fldSimple w:instr=" SEQ Equation \* ARABIC ">
        <w:r w:rsidR="00E36C6C">
          <w:rPr>
            <w:noProof/>
          </w:rPr>
          <w:t>9</w:t>
        </w:r>
      </w:fldSimple>
      <w:r>
        <w:t xml:space="preserve">. Targeted Gravity in </w:t>
      </w:r>
      <w:r w:rsidR="009377A2">
        <w:t>Overall Placement</w:t>
      </w:r>
    </w:p>
    <w:p w14:paraId="10F90BB5" w14:textId="77777777" w:rsidR="001C12E1" w:rsidRDefault="001C12E1" w:rsidP="00457BCA">
      <w:pPr>
        <w:pStyle w:val="Body"/>
      </w:pPr>
      <w:r>
        <w:t xml:space="preserve">                                                                                                                 </w:t>
      </w:r>
    </w:p>
    <w:p w14:paraId="3D42EB08" w14:textId="77777777" w:rsidR="001C12E1" w:rsidRDefault="001C12E1" w:rsidP="00457BCA">
      <w:pPr>
        <w:pStyle w:val="Body"/>
      </w:pPr>
      <w:r>
        <w:t>Where:</w:t>
      </w:r>
    </w:p>
    <w:p w14:paraId="4B3F684C" w14:textId="77777777" w:rsidR="001C12E1" w:rsidRDefault="0000346E" w:rsidP="00457BCA">
      <w:pPr>
        <w:pStyle w:val="Body"/>
      </w:pPr>
      <m:oMath>
        <m:r>
          <w:rPr>
            <w:rFonts w:ascii="Cambria Math" w:hAnsi="Cambria Math"/>
          </w:rPr>
          <m:t xml:space="preserve">ω     = </m:t>
        </m:r>
      </m:oMath>
      <w:r w:rsidR="001C12E1">
        <w:t>angular velocity</w:t>
      </w:r>
    </w:p>
    <w:p w14:paraId="5A911602" w14:textId="77777777" w:rsidR="001C12E1" w:rsidRDefault="0000346E" w:rsidP="00457BCA">
      <w:pPr>
        <w:pStyle w:val="Body"/>
      </w:pPr>
      <m:oMath>
        <m:r>
          <w:rPr>
            <w:rFonts w:ascii="Cambria Math" w:hAnsi="Cambria Math"/>
          </w:rPr>
          <m:t xml:space="preserve">R     = </m:t>
        </m:r>
      </m:oMath>
      <w:r w:rsidR="001C12E1">
        <w:t>radius of bioreactor</w:t>
      </w:r>
    </w:p>
    <w:p w14:paraId="0B0621DF" w14:textId="77777777" w:rsidR="001C12E1"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1C12E1">
        <w:t xml:space="preserve"> = intended partial gravity</w:t>
      </w:r>
    </w:p>
    <w:p w14:paraId="52195492" w14:textId="77777777" w:rsidR="005C0D16" w:rsidRDefault="0000346E" w:rsidP="00457BCA">
      <w:pPr>
        <w:pStyle w:val="Body"/>
      </w:pPr>
      <m:oMath>
        <m:r>
          <w:rPr>
            <w:rFonts w:ascii="Cambria Math" w:hAnsi="Cambria Math"/>
          </w:rPr>
          <m:t>g</m:t>
        </m:r>
      </m:oMath>
      <w:r w:rsidR="005C0D16">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C0D16">
        <w:t>)</w:t>
      </w:r>
    </w:p>
    <w:p w14:paraId="2F6CF14F" w14:textId="5F4C29D3" w:rsidR="001C12E1" w:rsidRDefault="0000346E" w:rsidP="00457BCA">
      <w:pPr>
        <w:pStyle w:val="Body"/>
      </w:pPr>
      <m:oMath>
        <m:r>
          <w:rPr>
            <w:rFonts w:ascii="Cambria Math" w:hAnsi="Cambria Math"/>
          </w:rPr>
          <m:t xml:space="preserve">α </m:t>
        </m:r>
      </m:oMath>
      <w:r w:rsidR="001C12E1">
        <w:t xml:space="preserve">  </w:t>
      </w:r>
      <w:r w:rsidR="005C0D16">
        <w:t xml:space="preserve">   </w:t>
      </w:r>
      <w:r w:rsidR="001C12E1">
        <w:t xml:space="preserve">= </w:t>
      </w:r>
      <w:r w:rsidR="005C0D16">
        <w:t>angle between the gravity vector and the centripetal acceleration vector</w:t>
      </w:r>
    </w:p>
    <w:p w14:paraId="3C86AA23" w14:textId="77777777" w:rsidR="00E44983" w:rsidRPr="00E44983" w:rsidRDefault="00E44983" w:rsidP="00457BCA">
      <w:pPr>
        <w:pStyle w:val="Body"/>
      </w:pPr>
    </w:p>
    <w:p w14:paraId="11F3A034" w14:textId="77777777" w:rsidR="00EE05A0" w:rsidRDefault="00EE05A0" w:rsidP="00457BCA">
      <w:pPr>
        <w:pStyle w:val="Body"/>
      </w:pPr>
    </w:p>
    <w:p w14:paraId="1C57173D" w14:textId="7DF3E2FF" w:rsidR="002A523A" w:rsidRDefault="008331CE" w:rsidP="00457BCA">
      <w:pPr>
        <w:pStyle w:val="Body"/>
      </w:pPr>
      <w:r>
        <w:t xml:space="preserve">Using Eq. </w:t>
      </w:r>
      <w:r w:rsidR="008A5443">
        <w:t>6</w:t>
      </w:r>
      <w:r>
        <w:t xml:space="preserve"> and solving for the centripetal acceleration</w:t>
      </w:r>
      <w:r w:rsidR="0079565C">
        <w:t xml:space="preserve"> in Eqs . </w:t>
      </w:r>
      <w:r w:rsidR="008A5443">
        <w:t>6, 7, 8, and 9</w:t>
      </w:r>
      <w:r w:rsidR="002A523A">
        <w:t xml:space="preserve">, the centripetal acceleration at different positions of the system is given in Eq. </w:t>
      </w:r>
      <w:r w:rsidR="008A5443">
        <w:t>10</w:t>
      </w:r>
      <w:r w:rsidR="002A523A">
        <w:t xml:space="preserve">. </w:t>
      </w:r>
    </w:p>
    <w:p w14:paraId="66DE776D" w14:textId="77777777" w:rsidR="002A523A" w:rsidRDefault="002A523A" w:rsidP="00457BCA">
      <w:pPr>
        <w:pStyle w:val="Body"/>
      </w:pPr>
    </w:p>
    <w:p w14:paraId="6B7203E5" w14:textId="6CC8E7E1" w:rsidR="00FA629D" w:rsidRDefault="00767742" w:rsidP="00457BCA">
      <w:pPr>
        <w:pStyle w:val="Body"/>
      </w:pPr>
      <w:r>
        <w:t xml:space="preserve">    </w:t>
      </w:r>
      <w:r w:rsidR="00331386">
        <w:tab/>
      </w:r>
      <w:r w:rsidR="00331386">
        <w:tab/>
      </w:r>
      <w:r w:rsidR="00331386">
        <w:tab/>
      </w:r>
      <w:r w:rsidR="00331386">
        <w:tab/>
      </w:r>
      <w:r w:rsidR="00FA629D">
        <w:t xml:space="preserve">  </w:t>
      </w:r>
      <w:r w:rsidR="00CC73DB">
        <w:tab/>
      </w:r>
      <w:r w:rsidR="00FA629D">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g</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FA629D">
        <w:t xml:space="preserve">                                                       </w:t>
      </w:r>
    </w:p>
    <w:p w14:paraId="61A394F4" w14:textId="1AC57B74" w:rsidR="00FA629D" w:rsidRDefault="00552887" w:rsidP="00331386">
      <w:pPr>
        <w:pStyle w:val="Body"/>
        <w:ind w:left="2160" w:firstLine="720"/>
      </w:pPr>
      <w:r>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g</m:t>
                    </m:r>
                  </m:e>
                  <m:sub>
                    <m:r>
                      <w:rPr>
                        <w:rFonts w:ascii="Cambria Math" w:hAnsi="Cambria Math"/>
                      </w:rPr>
                      <m:t>tar</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y</m:t>
                    </m:r>
                  </m:sub>
                </m:sSub>
              </m:e>
              <m:sup>
                <m:r>
                  <m:rPr>
                    <m:sty m:val="p"/>
                  </m:rPr>
                  <w:rPr>
                    <w:rFonts w:ascii="Cambria Math" w:hAnsi="Cambria Math"/>
                  </w:rPr>
                  <m:t>2</m:t>
                </m:r>
              </m:sup>
            </m:sSup>
          </m:e>
        </m:rad>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oMath>
      <w:r w:rsidR="00FA629D">
        <w:t xml:space="preserve">    </w:t>
      </w:r>
    </w:p>
    <w:p w14:paraId="115E9150" w14:textId="77777777" w:rsidR="00836947" w:rsidRDefault="00552887" w:rsidP="00331386">
      <w:pPr>
        <w:pStyle w:val="Body"/>
        <w:ind w:left="2160" w:firstLine="720"/>
      </w:pPr>
      <w:r>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g</m:t>
                    </m:r>
                  </m:e>
                  <m:sub>
                    <m:r>
                      <w:rPr>
                        <w:rFonts w:ascii="Cambria Math" w:hAnsi="Cambria Math"/>
                      </w:rPr>
                      <m:t>tar</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y</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e>
              <m:sup>
                <m:r>
                  <m:rPr>
                    <m:sty m:val="p"/>
                  </m:rPr>
                  <w:rPr>
                    <w:rFonts w:ascii="Cambria Math" w:hAnsi="Cambria Math"/>
                  </w:rPr>
                  <m:t>2</m:t>
                </m:r>
              </m:sup>
            </m:sSup>
          </m:e>
        </m:rad>
      </m:oMath>
      <w:r w:rsidR="00FA629D">
        <w:tab/>
      </w:r>
      <w:r w:rsidR="00FA629D">
        <w:tab/>
      </w:r>
    </w:p>
    <w:p w14:paraId="0328427E" w14:textId="60142FD9" w:rsidR="0079565C" w:rsidRDefault="00767742" w:rsidP="00331386">
      <w:pPr>
        <w:pStyle w:val="Body"/>
        <w:ind w:left="1440" w:firstLine="720"/>
      </w:pPr>
      <w:r>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r>
          <w:rPr>
            <w:rFonts w:ascii="Cambria Math" w:hAnsi="Cambria Math"/>
          </w:rPr>
          <m:t>g</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α</m:t>
            </m:r>
            <m:r>
              <m:rPr>
                <m:sty m:val="p"/>
              </m:rPr>
              <w:rPr>
                <w:rFonts w:ascii="Cambria Math" w:hAnsi="Cambria Math"/>
              </w:rPr>
              <m:t>°</m:t>
            </m:r>
          </m:e>
        </m:func>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g</m:t>
                    </m:r>
                  </m:e>
                  <m:sub>
                    <m:r>
                      <w:rPr>
                        <w:rFonts w:ascii="Cambria Math" w:hAnsi="Cambria Math"/>
                      </w:rPr>
                      <m:t>tar</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r>
                  <m:rPr>
                    <m:sty m:val="p"/>
                  </m:rPr>
                  <w:rPr>
                    <w:rFonts w:ascii="Cambria Math" w:hAnsi="Cambria Math"/>
                  </w:rPr>
                  <m:t>°</m:t>
                </m:r>
              </m:e>
            </m:func>
          </m:e>
        </m:rad>
      </m:oMath>
      <w:r w:rsidR="00FA629D">
        <w:tab/>
      </w:r>
      <w:r w:rsidR="00FA629D">
        <w:tab/>
      </w:r>
      <w:r w:rsidR="00243FE9">
        <w:tab/>
      </w:r>
      <w:r>
        <w:tab/>
      </w:r>
      <w:r w:rsidR="00FA629D">
        <w:t>(</w:t>
      </w:r>
      <w:r w:rsidR="008A5443">
        <w:t>10</w:t>
      </w:r>
      <w:r w:rsidR="00FA629D">
        <w:t>)</w:t>
      </w:r>
    </w:p>
    <w:p w14:paraId="528FD821" w14:textId="77777777" w:rsidR="00767742" w:rsidRDefault="00767742" w:rsidP="00457BCA">
      <w:pPr>
        <w:pStyle w:val="Body"/>
      </w:pPr>
    </w:p>
    <w:p w14:paraId="0E2CBA12" w14:textId="0969109E" w:rsidR="00243FE9" w:rsidRDefault="00243FE9" w:rsidP="00243FE9">
      <w:pPr>
        <w:pStyle w:val="Caption"/>
      </w:pPr>
      <w:r>
        <w:t xml:space="preserve">Equation </w:t>
      </w:r>
      <w:fldSimple w:instr=" SEQ Equation \* ARABIC ">
        <w:r w:rsidR="00E36C6C">
          <w:rPr>
            <w:noProof/>
          </w:rPr>
          <w:t>10</w:t>
        </w:r>
      </w:fldSimple>
      <w:r>
        <w:t xml:space="preserve">. </w:t>
      </w:r>
      <w:r w:rsidR="00767742">
        <w:t>Centripetal Acceleration</w:t>
      </w:r>
    </w:p>
    <w:p w14:paraId="64EAEA27" w14:textId="77777777" w:rsidR="00243FE9" w:rsidRDefault="00243FE9" w:rsidP="00457BCA">
      <w:pPr>
        <w:pStyle w:val="Body"/>
      </w:pPr>
      <w:r>
        <w:t xml:space="preserve">                                                                                                                 </w:t>
      </w:r>
    </w:p>
    <w:p w14:paraId="2325BB0D" w14:textId="77777777" w:rsidR="00243FE9" w:rsidRDefault="00243FE9" w:rsidP="00457BCA">
      <w:pPr>
        <w:pStyle w:val="Body"/>
      </w:pPr>
      <w:r>
        <w:t>Where:</w:t>
      </w:r>
    </w:p>
    <w:p w14:paraId="7985B63D" w14:textId="56E8ABE0" w:rsidR="00243FE9"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243FE9">
        <w:t>centripetal acceleration</w:t>
      </w:r>
    </w:p>
    <w:p w14:paraId="43013F32" w14:textId="5499C28E" w:rsidR="00243FE9" w:rsidRDefault="0000346E" w:rsidP="00457BCA">
      <w:pPr>
        <w:pStyle w:val="Body"/>
      </w:pPr>
      <m:oMath>
        <m:r>
          <w:rPr>
            <w:rFonts w:ascii="Cambria Math" w:hAnsi="Cambria Math"/>
          </w:rPr>
          <m:t>g</m:t>
        </m:r>
      </m:oMath>
      <w:r w:rsidR="00243FE9">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243FE9">
        <w:t>)</w:t>
      </w:r>
    </w:p>
    <w:p w14:paraId="19AD3E2B" w14:textId="7431BA6B" w:rsidR="00243FE9" w:rsidRDefault="0000346E" w:rsidP="00457BCA">
      <w:pPr>
        <w:pStyle w:val="Body"/>
      </w:pPr>
      <m:oMath>
        <m:r>
          <w:rPr>
            <w:rFonts w:ascii="Cambria Math" w:hAnsi="Cambria Math"/>
          </w:rPr>
          <m:t xml:space="preserve">ϴ° </m:t>
        </m:r>
      </m:oMath>
      <w:r w:rsidR="00243FE9">
        <w:t xml:space="preserve">    = angle between the inclined plane and the base</w:t>
      </w:r>
    </w:p>
    <w:p w14:paraId="2636C2C7" w14:textId="32C99B39" w:rsidR="00243FE9" w:rsidRDefault="00000000" w:rsidP="00457BCA">
      <w:pPr>
        <w:pStyle w:val="Body"/>
        <w:rPr>
          <w:rFonts w:ascii="Cambria Math" w:hAnsi="Cambria Math"/>
        </w:rPr>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243FE9">
        <w:t xml:space="preserve">  </w:t>
      </w:r>
      <w:r w:rsidR="00243FE9">
        <w:rPr>
          <w:rFonts w:ascii="Cambria Math" w:hAnsi="Cambria Math"/>
        </w:rPr>
        <w:t>=</w:t>
      </w:r>
      <w:r w:rsidR="00243FE9">
        <w:t xml:space="preserve"> in</w:t>
      </w:r>
      <w:r w:rsidR="00243FE9" w:rsidRPr="00243FE9">
        <w:t>tended partial gravity</w:t>
      </w:r>
    </w:p>
    <w:p w14:paraId="5BA24BA4" w14:textId="4D8816F4" w:rsidR="00836947"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 xml:space="preserve">    </m:t>
        </m:r>
      </m:oMath>
      <w:r w:rsidR="00243FE9">
        <w:t xml:space="preserve">= gravitational component parallel to the plane </w:t>
      </w:r>
    </w:p>
    <w:p w14:paraId="76A40DF3" w14:textId="08172A4D" w:rsidR="00243FE9"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243FE9">
        <w:t xml:space="preserve">   = gravitational component perpendicular to the plane</w:t>
      </w:r>
    </w:p>
    <w:p w14:paraId="29D7063C" w14:textId="2614D409" w:rsidR="00836947" w:rsidRDefault="0000346E" w:rsidP="00457BCA">
      <w:pPr>
        <w:pStyle w:val="Body"/>
      </w:pPr>
      <m:oMath>
        <m:r>
          <w:rPr>
            <w:rFonts w:ascii="Cambria Math" w:hAnsi="Cambria Math"/>
          </w:rPr>
          <m:t xml:space="preserve">α </m:t>
        </m:r>
      </m:oMath>
      <w:r w:rsidR="00836947">
        <w:t xml:space="preserve"> </w:t>
      </w:r>
      <w:r w:rsidR="008002C6">
        <w:t xml:space="preserve"> </w:t>
      </w:r>
      <w:r w:rsidR="00836947">
        <w:t xml:space="preserve">    = angle between the gravity vector and the centripetal acceleration vector</w:t>
      </w:r>
    </w:p>
    <w:p w14:paraId="229A2290" w14:textId="77777777" w:rsidR="00243FE9" w:rsidRPr="00FA629D" w:rsidRDefault="00243FE9" w:rsidP="00457BCA">
      <w:pPr>
        <w:pStyle w:val="Body"/>
      </w:pPr>
    </w:p>
    <w:p w14:paraId="5D216747" w14:textId="54233CC0" w:rsidR="00E01458" w:rsidRDefault="008331CE" w:rsidP="00457BCA">
      <w:pPr>
        <w:pStyle w:val="Body"/>
      </w:pPr>
      <w:r>
        <w:t xml:space="preserve"> </w:t>
      </w:r>
    </w:p>
    <w:p w14:paraId="3F5B03C8" w14:textId="1B62BAAF" w:rsidR="00EE05A0" w:rsidRDefault="00EE05A0" w:rsidP="00457BCA">
      <w:pPr>
        <w:pStyle w:val="Body"/>
      </w:pPr>
      <w:r>
        <w:t xml:space="preserve">Following the establishment of the connection for </w:t>
      </w:r>
      <m:oMath>
        <m:sSub>
          <m:sSubPr>
            <m:ctrlPr>
              <w:rPr>
                <w:rFonts w:ascii="Cambria Math" w:hAnsi="Cambria Math"/>
                <w:i/>
              </w:rPr>
            </m:ctrlPr>
          </m:sSubPr>
          <m:e>
            <m:r>
              <w:rPr>
                <w:rFonts w:ascii="Cambria Math" w:hAnsi="Cambria Math"/>
              </w:rPr>
              <m:t>a</m:t>
            </m:r>
          </m:e>
          <m:sub>
            <m:r>
              <w:rPr>
                <w:rFonts w:ascii="Cambria Math" w:hAnsi="Cambria Math"/>
              </w:rPr>
              <m:t>c</m:t>
            </m:r>
          </m:sub>
        </m:sSub>
      </m:oMath>
      <w:r>
        <w:t xml:space="preserve">, </w:t>
      </w:r>
      <m:oMath>
        <m:r>
          <w:rPr>
            <w:rFonts w:ascii="Cambria Math" w:hAnsi="Cambria Math"/>
          </w:rPr>
          <m:t>ω</m:t>
        </m:r>
      </m:oMath>
      <w:r>
        <w:t xml:space="preserve"> can be subsequently calculated.</w:t>
      </w:r>
    </w:p>
    <w:p w14:paraId="4753C605" w14:textId="77777777" w:rsidR="00B73C76" w:rsidRDefault="00B73C76" w:rsidP="00331386">
      <w:pPr>
        <w:pStyle w:val="Body"/>
        <w:ind w:firstLine="0"/>
      </w:pPr>
    </w:p>
    <w:p w14:paraId="02FED035" w14:textId="77777777" w:rsidR="007671E7" w:rsidRDefault="007671E7" w:rsidP="00457BCA">
      <w:pPr>
        <w:pStyle w:val="Body"/>
      </w:pPr>
    </w:p>
    <w:p w14:paraId="4B172B4D" w14:textId="4BD60D95" w:rsidR="00072765" w:rsidRDefault="00072765" w:rsidP="00802C68">
      <w:pPr>
        <w:pStyle w:val="Heading3"/>
      </w:pPr>
      <w:bookmarkStart w:id="125" w:name="_Toc216063892"/>
      <w:r>
        <w:t>Angular Velocity</w:t>
      </w:r>
      <w:bookmarkEnd w:id="125"/>
    </w:p>
    <w:p w14:paraId="3AC4BDA6" w14:textId="77777777" w:rsidR="00802C68" w:rsidRDefault="00802C68" w:rsidP="00457BCA">
      <w:pPr>
        <w:pStyle w:val="Body"/>
      </w:pPr>
    </w:p>
    <w:p w14:paraId="73791EF9" w14:textId="17DF453D" w:rsidR="00072765" w:rsidRDefault="00E41CCE" w:rsidP="00457BCA">
      <w:pPr>
        <w:pStyle w:val="Body"/>
      </w:pPr>
      <w:r>
        <w:t>After manipulating Eq. 6, Eq. 11 was used</w:t>
      </w:r>
      <w:r w:rsidR="00806D62">
        <w:t xml:space="preserve"> to isolate the angular velocity. </w:t>
      </w:r>
    </w:p>
    <w:p w14:paraId="74930015" w14:textId="77777777" w:rsidR="00802C68" w:rsidRDefault="00802C68" w:rsidP="00457BCA">
      <w:pPr>
        <w:pStyle w:val="Body"/>
      </w:pPr>
    </w:p>
    <w:p w14:paraId="41E8612E" w14:textId="109F8128" w:rsidR="009A60BD" w:rsidRDefault="00C30923" w:rsidP="00457BCA">
      <w:pPr>
        <w:pStyle w:val="Body"/>
      </w:pPr>
      <w:r>
        <w:lastRenderedPageBreak/>
        <w:t xml:space="preserve"> </w:t>
      </w:r>
      <w:r>
        <w:tab/>
      </w:r>
      <w:r>
        <w:tab/>
      </w:r>
      <w:r>
        <w:tab/>
      </w:r>
      <w:r w:rsidR="009F4D7B">
        <w:t xml:space="preserve">  </w:t>
      </w:r>
      <w:r w:rsidR="00331386">
        <w:tab/>
      </w:r>
      <w:r w:rsidR="00331386">
        <w:tab/>
      </w:r>
      <w:r w:rsidR="00331386">
        <w:tab/>
      </w:r>
      <w:r w:rsidR="00331386">
        <w:tab/>
      </w:r>
      <w:r>
        <w:t xml:space="preserve">  </w:t>
      </w:r>
      <m:oMath>
        <m:r>
          <w:rPr>
            <w:rFonts w:ascii="Cambria Math" w:hAnsi="Cambria Math"/>
          </w:rPr>
          <m:t>ω=</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r>
                  <w:rPr>
                    <w:rFonts w:ascii="Cambria Math" w:hAnsi="Cambria Math"/>
                  </w:rPr>
                  <m:t>R</m:t>
                </m:r>
              </m:den>
            </m:f>
          </m:e>
        </m:rad>
      </m:oMath>
      <w:r w:rsidR="00E166B2">
        <w:t xml:space="preserve">             </w:t>
      </w:r>
      <w:r w:rsidR="00E166B2">
        <w:tab/>
      </w:r>
      <w:r w:rsidR="009F4D7B">
        <w:t xml:space="preserve">         </w:t>
      </w:r>
      <w:r w:rsidR="00E166B2">
        <w:tab/>
      </w:r>
      <w:r w:rsidR="00C46849">
        <w:t xml:space="preserve"> </w:t>
      </w:r>
      <w:r w:rsidR="009F4D7B">
        <w:t xml:space="preserve">  </w:t>
      </w:r>
      <w:r w:rsidR="00331386">
        <w:tab/>
      </w:r>
      <w:r w:rsidR="009F4D7B">
        <w:t xml:space="preserve">    </w:t>
      </w:r>
      <w:r w:rsidR="007671E7">
        <w:t xml:space="preserve">  </w:t>
      </w:r>
      <w:r w:rsidR="00E166B2">
        <w:t>(</w:t>
      </w:r>
      <w:r w:rsidR="001A10F4">
        <w:t>1</w:t>
      </w:r>
      <w:r w:rsidR="001C2D55">
        <w:t>1</w:t>
      </w:r>
      <w:r w:rsidR="00E166B2">
        <w:t>)</w:t>
      </w:r>
    </w:p>
    <w:p w14:paraId="0AE4F5EF" w14:textId="6ED46D8A" w:rsidR="009A60BD" w:rsidRDefault="009A60BD" w:rsidP="009A60BD">
      <w:pPr>
        <w:pStyle w:val="Caption"/>
      </w:pPr>
      <w:r>
        <w:t xml:space="preserve">Equation </w:t>
      </w:r>
      <w:fldSimple w:instr=" SEQ Equation \* ARABIC ">
        <w:r w:rsidR="00E36C6C">
          <w:rPr>
            <w:noProof/>
          </w:rPr>
          <w:t>11</w:t>
        </w:r>
      </w:fldSimple>
      <w:r>
        <w:t>.</w:t>
      </w:r>
      <w:r w:rsidR="00E166B2">
        <w:t xml:space="preserve"> </w:t>
      </w:r>
      <w:r>
        <w:t>Angular Velocity</w:t>
      </w:r>
    </w:p>
    <w:p w14:paraId="4D5BEFEC" w14:textId="78137CA6" w:rsidR="00C30923" w:rsidRDefault="00C30923" w:rsidP="00457BCA">
      <w:pPr>
        <w:pStyle w:val="Body"/>
      </w:pPr>
      <w:r>
        <w:t xml:space="preserve">                                                   </w:t>
      </w:r>
      <w:r w:rsidR="002B3192">
        <w:tab/>
      </w:r>
    </w:p>
    <w:p w14:paraId="41252075" w14:textId="77777777" w:rsidR="002B3192" w:rsidRDefault="002B3192" w:rsidP="00457BCA">
      <w:pPr>
        <w:pStyle w:val="Body"/>
      </w:pPr>
      <w:r>
        <w:t>Where:</w:t>
      </w:r>
    </w:p>
    <w:p w14:paraId="485AF1DC" w14:textId="47789172" w:rsidR="002B3192" w:rsidRDefault="0000346E" w:rsidP="00457BCA">
      <w:pPr>
        <w:pStyle w:val="Body"/>
      </w:pPr>
      <m:oMath>
        <m:r>
          <w:rPr>
            <w:rFonts w:ascii="Cambria Math" w:hAnsi="Cambria Math"/>
          </w:rPr>
          <m:t xml:space="preserve">ω    = </m:t>
        </m:r>
      </m:oMath>
      <w:r w:rsidR="002B3192">
        <w:t>angular velocity</w:t>
      </w:r>
    </w:p>
    <w:p w14:paraId="17A23220" w14:textId="5E9C68B1" w:rsidR="001A10F4"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1A10F4">
        <w:t>centripetal acceleration</w:t>
      </w:r>
    </w:p>
    <w:p w14:paraId="7D469D16" w14:textId="3BFCBD8A" w:rsidR="00B73C76" w:rsidRDefault="0000346E" w:rsidP="00457BCA">
      <w:pPr>
        <w:pStyle w:val="Body"/>
      </w:pPr>
      <m:oMath>
        <m:r>
          <w:rPr>
            <w:rFonts w:ascii="Cambria Math" w:hAnsi="Cambria Math"/>
          </w:rPr>
          <m:t xml:space="preserve">R    = </m:t>
        </m:r>
      </m:oMath>
      <w:r w:rsidR="002B3192">
        <w:t>radius of rotation of the particle to the center</w:t>
      </w:r>
    </w:p>
    <w:p w14:paraId="03B91613" w14:textId="77777777" w:rsidR="006400E0" w:rsidRDefault="006400E0" w:rsidP="00457BCA">
      <w:pPr>
        <w:pStyle w:val="Body"/>
      </w:pPr>
    </w:p>
    <w:p w14:paraId="67D0D109" w14:textId="77777777" w:rsidR="00180B95" w:rsidRDefault="00180B95" w:rsidP="00180B95">
      <w:pPr>
        <w:pStyle w:val="Heading3"/>
      </w:pPr>
      <w:bookmarkStart w:id="126" w:name="_Toc216063893"/>
      <w:r>
        <w:t>RPM</w:t>
      </w:r>
      <w:bookmarkEnd w:id="126"/>
    </w:p>
    <w:p w14:paraId="50F03CE1" w14:textId="77777777" w:rsidR="00180B95" w:rsidRDefault="00180B95" w:rsidP="00457BCA">
      <w:pPr>
        <w:pStyle w:val="Body"/>
      </w:pPr>
    </w:p>
    <w:p w14:paraId="2B5C722F" w14:textId="38EC8142" w:rsidR="00180B95" w:rsidRDefault="00C5239C" w:rsidP="007146C7">
      <w:pPr>
        <w:pStyle w:val="Body"/>
        <w:rPr>
          <w:rFonts w:ascii="Cambria Math" w:hAnsi="Cambria Math"/>
        </w:rPr>
      </w:pPr>
      <w:r>
        <w:rPr>
          <w:rFonts w:ascii="Cambria Math" w:hAnsi="Cambria Math"/>
        </w:rPr>
        <w:t xml:space="preserve">Utilizing Eq. </w:t>
      </w:r>
      <w:r w:rsidR="00F54759">
        <w:rPr>
          <w:rFonts w:ascii="Cambria Math" w:hAnsi="Cambria Math"/>
        </w:rPr>
        <w:t>1</w:t>
      </w:r>
      <w:r w:rsidR="001C2D55">
        <w:rPr>
          <w:rFonts w:ascii="Cambria Math" w:hAnsi="Cambria Math"/>
        </w:rPr>
        <w:t>2</w:t>
      </w:r>
      <w:r>
        <w:rPr>
          <w:rFonts w:ascii="Cambria Math" w:hAnsi="Cambria Math"/>
        </w:rPr>
        <w:t xml:space="preserve">, the relationship between RPM and angular velocity is </w:t>
      </w:r>
      <w:r w:rsidRPr="004E62C6">
        <w:rPr>
          <w:rFonts w:ascii="Cambria Math" w:hAnsi="Cambria Math"/>
          <w:color w:val="000000" w:themeColor="text1"/>
        </w:rPr>
        <w:t xml:space="preserve">demonstrated </w:t>
      </w:r>
      <w:r w:rsidR="007146C7">
        <w:rPr>
          <w:rFonts w:ascii="Cambria Math" w:hAnsi="Cambria Math"/>
          <w:color w:val="000000" w:themeColor="text1"/>
        </w:rPr>
        <w:fldChar w:fldCharType="begin"/>
      </w:r>
      <w:r w:rsidR="007146C7">
        <w:rPr>
          <w:rFonts w:ascii="Cambria Math" w:hAnsi="Cambria Math"/>
          <w:color w:val="000000" w:themeColor="text1"/>
        </w:rPr>
        <w:instrText xml:space="preserve"> ADDIN ZOTERO_ITEM CSL_CITATION {"citationID":"xha60hsw","properties":{"formattedCitation":"[86]","plainCitation":"[86]","noteIndex":0},"citationItems":[{"id":247,"uris":["http://zotero.org/users/local/V6BayNrH/items/ZM8IWF6F"],"itemData":{"id":247,"type":"webpage","abstract":"We do reverse engineering on popularly known 3D file formats. We apply state of the art machine learning algorithms to do so.","container-title":"True Geometry’s Blog","language":"en","title":"How to Calculate RPM from Angular Velocity in context of rpm to angular velocity","URL":"https://blog.truegeometry.com/tutorials/education/b372e069150d103d6263046cc3742829/JSON_TO_ARTCL_How_to_Calculate_RPM_from_Angular_Velocity_in_context_of_rpm_to_an.html","author":[{"family":"TrueGeometry","given":""}],"accessed":{"date-parts":[["2025",12,7]]},"issued":{"date-parts":[["2024",9,12]]}}}],"schema":"https://github.com/citation-style-language/schema/raw/master/csl-citation.json"} </w:instrText>
      </w:r>
      <w:r w:rsidR="007146C7">
        <w:rPr>
          <w:rFonts w:ascii="Cambria Math" w:hAnsi="Cambria Math"/>
          <w:color w:val="000000" w:themeColor="text1"/>
        </w:rPr>
        <w:fldChar w:fldCharType="separate"/>
      </w:r>
      <w:r w:rsidR="007146C7" w:rsidRPr="007146C7">
        <w:rPr>
          <w:rFonts w:ascii="Cambria Math" w:hAnsi="Cambria Math"/>
        </w:rPr>
        <w:t>[86]</w:t>
      </w:r>
      <w:r w:rsidR="007146C7">
        <w:rPr>
          <w:rFonts w:ascii="Cambria Math" w:hAnsi="Cambria Math"/>
          <w:color w:val="000000" w:themeColor="text1"/>
        </w:rPr>
        <w:fldChar w:fldCharType="end"/>
      </w:r>
      <w:r w:rsidRPr="004E62C6">
        <w:rPr>
          <w:rFonts w:ascii="Cambria Math" w:hAnsi="Cambria Math"/>
          <w:color w:val="000000" w:themeColor="text1"/>
        </w:rPr>
        <w:t xml:space="preserve">. </w:t>
      </w:r>
    </w:p>
    <w:p w14:paraId="149544E0" w14:textId="77777777" w:rsidR="00180B95" w:rsidRDefault="00180B95" w:rsidP="00457BCA">
      <w:pPr>
        <w:pStyle w:val="Body"/>
      </w:pPr>
    </w:p>
    <w:p w14:paraId="3D800A03" w14:textId="3F171C95" w:rsidR="00180B95" w:rsidRDefault="00180B95" w:rsidP="00331386">
      <w:pPr>
        <w:pStyle w:val="Body"/>
        <w:ind w:left="2880" w:firstLine="720"/>
      </w:pPr>
      <w:r>
        <w:t xml:space="preserve">    </w:t>
      </w:r>
      <w:r w:rsidR="00331386">
        <w:tab/>
      </w:r>
      <w:r>
        <w:t xml:space="preserve">   </w:t>
      </w:r>
      <m:oMath>
        <m:r>
          <w:rPr>
            <w:rFonts w:ascii="Cambria Math" w:hAnsi="Cambria Math"/>
          </w:rPr>
          <m:t>RPM=</m:t>
        </m:r>
        <m:f>
          <m:fPr>
            <m:ctrlPr>
              <w:rPr>
                <w:rFonts w:ascii="Cambria Math" w:hAnsi="Cambria Math"/>
                <w:i/>
              </w:rPr>
            </m:ctrlPr>
          </m:fPr>
          <m:num>
            <m:r>
              <w:rPr>
                <w:rFonts w:ascii="Cambria Math" w:hAnsi="Cambria Math"/>
              </w:rPr>
              <m:t>60ω</m:t>
            </m:r>
          </m:num>
          <m:den>
            <m:r>
              <w:rPr>
                <w:rFonts w:ascii="Cambria Math" w:hAnsi="Cambria Math"/>
              </w:rPr>
              <m:t>2π</m:t>
            </m:r>
          </m:den>
        </m:f>
      </m:oMath>
      <w:r>
        <w:t xml:space="preserve">                              </w:t>
      </w:r>
      <w:r w:rsidR="00F54759">
        <w:tab/>
      </w:r>
      <w:r w:rsidR="00F54759">
        <w:tab/>
      </w:r>
      <w:r>
        <w:t xml:space="preserve">    (</w:t>
      </w:r>
      <w:r w:rsidR="00F54759">
        <w:t>1</w:t>
      </w:r>
      <w:r w:rsidR="001C2D55">
        <w:t>2</w:t>
      </w:r>
      <w:r>
        <w:t>)</w:t>
      </w:r>
    </w:p>
    <w:p w14:paraId="740CD740" w14:textId="27EE9E99" w:rsidR="00180B95" w:rsidRDefault="00180B95" w:rsidP="00180B95">
      <w:pPr>
        <w:pStyle w:val="Caption"/>
      </w:pPr>
      <w:r>
        <w:t xml:space="preserve">Equation </w:t>
      </w:r>
      <w:fldSimple w:instr=" SEQ Equation \* ARABIC ">
        <w:r w:rsidR="00E36C6C">
          <w:rPr>
            <w:noProof/>
          </w:rPr>
          <w:t>12</w:t>
        </w:r>
      </w:fldSimple>
      <w:r>
        <w:t xml:space="preserve">. RPM </w:t>
      </w:r>
    </w:p>
    <w:p w14:paraId="2BAA9B00" w14:textId="77777777" w:rsidR="00180B95" w:rsidRPr="00E45B1B" w:rsidRDefault="00180B95" w:rsidP="00180B95"/>
    <w:p w14:paraId="4B092671" w14:textId="77777777" w:rsidR="00180B95" w:rsidRDefault="00180B95" w:rsidP="00457BCA">
      <w:pPr>
        <w:pStyle w:val="Body"/>
      </w:pPr>
      <w:r>
        <w:t>Where:</w:t>
      </w:r>
    </w:p>
    <w:p w14:paraId="391495EB" w14:textId="77777777" w:rsidR="00180B95" w:rsidRDefault="00180B95" w:rsidP="00457BCA">
      <w:pPr>
        <w:pStyle w:val="Body"/>
      </w:pPr>
      <m:oMath>
        <m:r>
          <w:rPr>
            <w:rFonts w:ascii="Cambria Math" w:hAnsi="Cambria Math"/>
          </w:rPr>
          <m:t xml:space="preserve">RPM= </m:t>
        </m:r>
      </m:oMath>
      <w:r>
        <w:t>revolutions per minute</w:t>
      </w:r>
    </w:p>
    <w:p w14:paraId="65C81C2E" w14:textId="77777777" w:rsidR="00180B95" w:rsidRDefault="00180B95" w:rsidP="00457BCA">
      <w:pPr>
        <w:pStyle w:val="Body"/>
      </w:pPr>
      <m:oMath>
        <m:r>
          <w:rPr>
            <w:rFonts w:ascii="Cambria Math" w:hAnsi="Cambria Math"/>
          </w:rPr>
          <m:t xml:space="preserve">ω = </m:t>
        </m:r>
      </m:oMath>
      <w:r>
        <w:t>angular velocity</w:t>
      </w:r>
    </w:p>
    <w:p w14:paraId="606A76AD" w14:textId="77777777" w:rsidR="009B6359" w:rsidRPr="00DD7CAA" w:rsidRDefault="009B6359" w:rsidP="00457BCA">
      <w:pPr>
        <w:pStyle w:val="Body"/>
      </w:pPr>
    </w:p>
    <w:p w14:paraId="7F43E394" w14:textId="5EE82CC2" w:rsidR="00C74096" w:rsidRDefault="00A32AF5" w:rsidP="00457BCA">
      <w:pPr>
        <w:pStyle w:val="Body"/>
      </w:pPr>
      <w:r>
        <w:t xml:space="preserve">Substituting Eq. </w:t>
      </w:r>
      <w:r w:rsidR="00F54759">
        <w:t>1</w:t>
      </w:r>
      <w:r w:rsidR="001C2D55">
        <w:t>1</w:t>
      </w:r>
      <w:r>
        <w:t xml:space="preserve"> into Eq. </w:t>
      </w:r>
      <w:r w:rsidR="00F54759">
        <w:t>1</w:t>
      </w:r>
      <w:r w:rsidR="001C2D55">
        <w:t>2</w:t>
      </w:r>
      <w:r>
        <w:t xml:space="preserve">, Eq. </w:t>
      </w:r>
      <w:r w:rsidR="00F54759">
        <w:t>1</w:t>
      </w:r>
      <w:r w:rsidR="001C2D55">
        <w:t>3</w:t>
      </w:r>
      <w:r>
        <w:t xml:space="preserve"> shows the </w:t>
      </w:r>
      <m:oMath>
        <m:r>
          <w:rPr>
            <w:rFonts w:ascii="Cambria Math" w:hAnsi="Cambria Math"/>
          </w:rPr>
          <m:t>RPM</m:t>
        </m:r>
      </m:oMath>
      <w:r>
        <w:t xml:space="preserve"> for the bioreactor. </w:t>
      </w:r>
    </w:p>
    <w:p w14:paraId="6DB6866F" w14:textId="77777777" w:rsidR="001214DD" w:rsidRDefault="001214DD" w:rsidP="00457BCA">
      <w:pPr>
        <w:pStyle w:val="Body"/>
      </w:pPr>
    </w:p>
    <w:p w14:paraId="045398EB" w14:textId="12404615" w:rsidR="008305B5" w:rsidRDefault="008305B5" w:rsidP="00457BCA">
      <w:pPr>
        <w:pStyle w:val="Body"/>
      </w:pPr>
      <w:r>
        <w:t xml:space="preserve">         </w:t>
      </w:r>
      <w:r w:rsidR="00331386">
        <w:tab/>
      </w:r>
      <w:r w:rsidR="00331386">
        <w:tab/>
      </w:r>
      <w:r w:rsidR="00331386">
        <w:tab/>
      </w:r>
      <w:r w:rsidR="00331386">
        <w:tab/>
      </w:r>
      <w:r w:rsidR="00331386">
        <w:tab/>
      </w:r>
      <w:r>
        <w:t xml:space="preserve">     </w:t>
      </w:r>
      <m:oMath>
        <m:r>
          <w:rPr>
            <w:rFonts w:ascii="Cambria Math" w:hAnsi="Cambria Math"/>
          </w:rPr>
          <m:t>RPM</m:t>
        </m:r>
        <m:r>
          <m:rPr>
            <m:sty m:val="p"/>
          </m:rPr>
          <w:rPr>
            <w:rFonts w:ascii="Cambria Math" w:hAnsi="Cambria Math"/>
          </w:rPr>
          <m:t>=</m:t>
        </m:r>
        <m:f>
          <m:fPr>
            <m:ctrlPr>
              <w:rPr>
                <w:rFonts w:ascii="Cambria Math" w:hAnsi="Cambria Math"/>
              </w:rPr>
            </m:ctrlPr>
          </m:fPr>
          <m:num>
            <m:r>
              <m:rPr>
                <m:sty m:val="p"/>
              </m:rPr>
              <w:rPr>
                <w:rFonts w:ascii="Cambria Math" w:hAnsi="Cambria Math"/>
              </w:rPr>
              <m:t>60</m:t>
            </m:r>
          </m:num>
          <m:den>
            <m:r>
              <m:rPr>
                <m:sty m:val="p"/>
              </m:rPr>
              <w:rPr>
                <w:rFonts w:ascii="Cambria Math" w:hAnsi="Cambria Math"/>
              </w:rPr>
              <m:t>2</m:t>
            </m:r>
            <m:r>
              <w:rPr>
                <w:rFonts w:ascii="Cambria Math" w:hAnsi="Cambria Math"/>
              </w:rPr>
              <m:t>π</m:t>
            </m:r>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c</m:t>
                    </m:r>
                  </m:sub>
                </m:sSub>
              </m:num>
              <m:den>
                <m:r>
                  <w:rPr>
                    <w:rFonts w:ascii="Cambria Math" w:hAnsi="Cambria Math"/>
                  </w:rPr>
                  <m:t>R</m:t>
                </m:r>
              </m:den>
            </m:f>
          </m:e>
        </m:rad>
      </m:oMath>
      <w:r>
        <w:t xml:space="preserve">    </w:t>
      </w:r>
      <w:r>
        <w:tab/>
      </w:r>
      <w:r w:rsidR="00331386">
        <w:tab/>
      </w:r>
      <w:r>
        <w:tab/>
      </w:r>
      <w:r>
        <w:tab/>
      </w:r>
      <w:r w:rsidR="005E6DE8">
        <w:t xml:space="preserve">  </w:t>
      </w:r>
      <w:r w:rsidR="00C46849">
        <w:t xml:space="preserve"> </w:t>
      </w:r>
      <w:r>
        <w:t>(</w:t>
      </w:r>
      <w:r w:rsidR="00F54759">
        <w:t>1</w:t>
      </w:r>
      <w:r w:rsidR="001C2D55">
        <w:t>3</w:t>
      </w:r>
      <w:r>
        <w:t>)</w:t>
      </w:r>
    </w:p>
    <w:p w14:paraId="161E1F7A" w14:textId="58D17412" w:rsidR="008305B5" w:rsidRDefault="008305B5" w:rsidP="008305B5">
      <w:pPr>
        <w:pStyle w:val="Caption"/>
      </w:pPr>
      <w:r>
        <w:t xml:space="preserve">Equation </w:t>
      </w:r>
      <w:fldSimple w:instr=" SEQ Equation \* ARABIC ">
        <w:r w:rsidR="00E36C6C">
          <w:rPr>
            <w:noProof/>
          </w:rPr>
          <w:t>13</w:t>
        </w:r>
      </w:fldSimple>
      <w:r>
        <w:t>. Bioreactor RPM</w:t>
      </w:r>
    </w:p>
    <w:p w14:paraId="5915AEDD" w14:textId="6F30EB0C" w:rsidR="008305B5" w:rsidRPr="00E45B1B" w:rsidRDefault="008305B5" w:rsidP="00457BCA">
      <w:pPr>
        <w:pStyle w:val="Body"/>
      </w:pPr>
      <w:r>
        <w:t xml:space="preserve">                                           </w:t>
      </w:r>
    </w:p>
    <w:p w14:paraId="2FE23611" w14:textId="77777777" w:rsidR="008305B5" w:rsidRDefault="008305B5" w:rsidP="00457BCA">
      <w:pPr>
        <w:pStyle w:val="Body"/>
      </w:pPr>
      <w:r>
        <w:t>Where:</w:t>
      </w:r>
    </w:p>
    <w:p w14:paraId="14410597" w14:textId="77777777" w:rsidR="008305B5" w:rsidRDefault="008305B5" w:rsidP="00457BCA">
      <w:pPr>
        <w:pStyle w:val="Body"/>
      </w:pPr>
      <m:oMath>
        <m:r>
          <w:rPr>
            <w:rFonts w:ascii="Cambria Math" w:hAnsi="Cambria Math"/>
          </w:rPr>
          <m:t xml:space="preserve">RPM= </m:t>
        </m:r>
      </m:oMath>
      <w:r>
        <w:t>revolutions per minute</w:t>
      </w:r>
    </w:p>
    <w:p w14:paraId="49941B80" w14:textId="77777777" w:rsidR="00C97D39"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C97D39">
        <w:t>centripetal acceleration</w:t>
      </w:r>
    </w:p>
    <w:p w14:paraId="5789B4FF" w14:textId="77777777" w:rsidR="008305B5" w:rsidRPr="002B3192" w:rsidRDefault="008305B5" w:rsidP="00457BCA">
      <w:pPr>
        <w:pStyle w:val="Body"/>
      </w:pPr>
      <m:oMath>
        <m:r>
          <w:rPr>
            <w:rFonts w:ascii="Cambria Math" w:hAnsi="Cambria Math"/>
          </w:rPr>
          <m:t xml:space="preserve">R = </m:t>
        </m:r>
      </m:oMath>
      <w:r>
        <w:t>radius of rotation of the particle to the center</w:t>
      </w:r>
    </w:p>
    <w:p w14:paraId="1B5D63F9" w14:textId="77777777" w:rsidR="008305B5" w:rsidRDefault="008305B5" w:rsidP="00457BCA">
      <w:pPr>
        <w:pStyle w:val="Body"/>
      </w:pPr>
    </w:p>
    <w:p w14:paraId="614DBB3D" w14:textId="51EFE995" w:rsidR="004657B7" w:rsidRDefault="004657B7" w:rsidP="00457BCA">
      <w:pPr>
        <w:pStyle w:val="Body"/>
      </w:pPr>
    </w:p>
    <w:p w14:paraId="43E05CA9" w14:textId="6634047C" w:rsidR="008305B5" w:rsidRDefault="00B70DF2" w:rsidP="00457BCA">
      <w:pPr>
        <w:pStyle w:val="Body"/>
      </w:pPr>
      <w:r>
        <w:t xml:space="preserve">The </w:t>
      </w:r>
      <w:r w:rsidR="007146C7">
        <w:t>bioreactor's rotation could subsequently be</w:t>
      </w:r>
      <w:r>
        <w:t xml:space="preserve"> calculated. However, one of the limiting factors in its rotation is the linear velocity induced by the </w:t>
      </w:r>
      <w:r w:rsidR="00503F8C">
        <w:t>fluid's tangential motion</w:t>
      </w:r>
      <w:r>
        <w:t xml:space="preserve">. Therefore, it is necessary to determine the </w:t>
      </w:r>
      <w:r w:rsidR="00503F8C">
        <w:t>system's linear velocity</w:t>
      </w:r>
      <w:r>
        <w:t xml:space="preserve">. </w:t>
      </w:r>
    </w:p>
    <w:p w14:paraId="257785B7" w14:textId="77777777" w:rsidR="000D7955" w:rsidRDefault="000D7955" w:rsidP="00331386">
      <w:pPr>
        <w:pStyle w:val="Body"/>
        <w:ind w:firstLine="0"/>
      </w:pPr>
    </w:p>
    <w:p w14:paraId="07F5D0D1" w14:textId="77777777" w:rsidR="00E460BE" w:rsidRDefault="00E460BE" w:rsidP="00457BCA">
      <w:pPr>
        <w:pStyle w:val="Body"/>
      </w:pPr>
    </w:p>
    <w:p w14:paraId="0514B53B" w14:textId="0B5149CE" w:rsidR="007F6DB7" w:rsidRDefault="00F579AA" w:rsidP="00BF6F45">
      <w:pPr>
        <w:pStyle w:val="Heading3"/>
      </w:pPr>
      <w:bookmarkStart w:id="127" w:name="_Toc216063894"/>
      <w:r>
        <w:t>Linear Velocity</w:t>
      </w:r>
      <w:bookmarkEnd w:id="127"/>
      <w:r>
        <w:t xml:space="preserve"> </w:t>
      </w:r>
    </w:p>
    <w:p w14:paraId="22B60BA2" w14:textId="77777777" w:rsidR="00D52B0B" w:rsidRDefault="00D52B0B" w:rsidP="00457BCA">
      <w:pPr>
        <w:pStyle w:val="Body"/>
      </w:pPr>
    </w:p>
    <w:p w14:paraId="48CE9845" w14:textId="12F7BD6F" w:rsidR="00A13FF0" w:rsidRDefault="00B70DF2" w:rsidP="00457BCA">
      <w:pPr>
        <w:pStyle w:val="Body"/>
      </w:pPr>
      <w:r>
        <w:t xml:space="preserve">The fluid within the bioreactor exhibits tangential movement concurrent with rotation. Eq. </w:t>
      </w:r>
      <w:r w:rsidR="005E6DE8">
        <w:t>1</w:t>
      </w:r>
      <w:r w:rsidR="001C2D55">
        <w:t>4</w:t>
      </w:r>
      <w:r>
        <w:t xml:space="preserve"> illustrates the relationship between angular velocity and linear velocity </w:t>
      </w:r>
      <w:r w:rsidR="00ED292E">
        <w:rPr>
          <w:rFonts w:ascii="Cambria Math" w:hAnsi="Cambria Math"/>
          <w:color w:val="000000" w:themeColor="text1"/>
        </w:rPr>
        <w:fldChar w:fldCharType="begin"/>
      </w:r>
      <w:r w:rsidR="009C4735">
        <w:rPr>
          <w:rFonts w:ascii="Cambria Math" w:hAnsi="Cambria Math"/>
          <w:color w:val="000000" w:themeColor="text1"/>
        </w:rPr>
        <w:instrText xml:space="preserve"> ADDIN ZOTERO_ITEM CSL_CITATION {"citationID":"OI5G0MDr","properties":{"formattedCitation":"[86]","plainCitation":"[86]","noteIndex":0},"citationItems":[{"id":247,"uris":["http://zotero.org/users/local/V6BayNrH/items/ZM8IWF6F"],"itemData":{"id":247,"type":"webpage","abstract":"We do reverse engineering on popularly known 3D file formats. We apply state of the art machine learning algorithms to do so.","container-title":"True Geometry’s Blog","language":"en","title":"How to Calculate RPM from Angular Velocity in context of rpm to angular velocity","URL":"https://blog.truegeometry.com/tutorials/education/b372e069150d103d6263046cc3742829/JSON_TO_ARTCL_How_to_Calculate_RPM_from_Angular_Velocity_in_context_of_rpm_to_an.html","author":[{"family":"TrueGeometry","given":""}],"accessed":{"date-parts":[["2025",12,7]]},"issued":{"date-parts":[["2024",9,12]]}}}],"schema":"https://github.com/citation-style-language/schema/raw/master/csl-citation.json"} </w:instrText>
      </w:r>
      <w:r w:rsidR="00ED292E">
        <w:rPr>
          <w:rFonts w:ascii="Cambria Math" w:hAnsi="Cambria Math"/>
          <w:color w:val="000000" w:themeColor="text1"/>
        </w:rPr>
        <w:fldChar w:fldCharType="separate"/>
      </w:r>
      <w:r w:rsidR="00ED292E" w:rsidRPr="007146C7">
        <w:rPr>
          <w:rFonts w:ascii="Cambria Math" w:hAnsi="Cambria Math"/>
        </w:rPr>
        <w:t>[86]</w:t>
      </w:r>
      <w:r w:rsidR="00ED292E">
        <w:rPr>
          <w:rFonts w:ascii="Cambria Math" w:hAnsi="Cambria Math"/>
          <w:color w:val="000000" w:themeColor="text1"/>
        </w:rPr>
        <w:fldChar w:fldCharType="end"/>
      </w:r>
      <w:r>
        <w:t>.</w:t>
      </w:r>
    </w:p>
    <w:p w14:paraId="7A285325" w14:textId="77777777" w:rsidR="00AC2BAD" w:rsidRDefault="00AC2BAD" w:rsidP="00457BCA">
      <w:pPr>
        <w:pStyle w:val="Body"/>
      </w:pPr>
    </w:p>
    <w:p w14:paraId="371D19D8" w14:textId="50D518DA" w:rsidR="00EE0071" w:rsidRDefault="00EE0071" w:rsidP="00331386">
      <w:pPr>
        <w:pStyle w:val="Body"/>
        <w:ind w:left="3600" w:firstLine="720"/>
      </w:pPr>
      <m:oMath>
        <m:r>
          <w:rPr>
            <w:rFonts w:ascii="Cambria Math" w:hAnsi="Cambria Math"/>
          </w:rPr>
          <w:lastRenderedPageBreak/>
          <m:t>v=ωR</m:t>
        </m:r>
      </m:oMath>
      <w:r w:rsidR="009E1CD7">
        <w:t xml:space="preserve"> </w:t>
      </w:r>
      <w:r w:rsidR="008B00ED">
        <w:t xml:space="preserve">              </w:t>
      </w:r>
      <w:r w:rsidR="00331386">
        <w:tab/>
      </w:r>
      <w:r w:rsidR="00331386">
        <w:tab/>
      </w:r>
      <w:r w:rsidR="008B00ED">
        <w:t xml:space="preserve">  </w:t>
      </w:r>
      <w:r w:rsidR="00A00643">
        <w:tab/>
      </w:r>
      <w:r w:rsidR="00331386">
        <w:tab/>
      </w:r>
      <w:r w:rsidR="008B00ED">
        <w:t>(</w:t>
      </w:r>
      <w:r w:rsidR="005E6DE8">
        <w:t>1</w:t>
      </w:r>
      <w:r w:rsidR="001C2D55">
        <w:t>4</w:t>
      </w:r>
      <w:r w:rsidR="008B00ED">
        <w:t>)</w:t>
      </w:r>
      <w:r w:rsidR="009E1CD7">
        <w:tab/>
      </w:r>
      <w:r w:rsidR="009E1CD7">
        <w:tab/>
        <w:t xml:space="preserve"> </w:t>
      </w:r>
      <w:r w:rsidR="00C46849">
        <w:t xml:space="preserve">      </w:t>
      </w:r>
      <w:r w:rsidR="009E1CD7">
        <w:t xml:space="preserve">   </w:t>
      </w:r>
    </w:p>
    <w:p w14:paraId="727550E7" w14:textId="706F2A82" w:rsidR="00EE0071" w:rsidRDefault="00EE0071" w:rsidP="00EE0071">
      <w:pPr>
        <w:pStyle w:val="Caption"/>
      </w:pPr>
      <w:r>
        <w:t xml:space="preserve">Equation </w:t>
      </w:r>
      <w:fldSimple w:instr=" SEQ Equation \* ARABIC ">
        <w:r w:rsidR="00E36C6C">
          <w:rPr>
            <w:noProof/>
          </w:rPr>
          <w:t>14</w:t>
        </w:r>
      </w:fldSimple>
      <w:r>
        <w:t>. Linear Velocity in Terms of Angular Velocity</w:t>
      </w:r>
    </w:p>
    <w:p w14:paraId="671B6E3C" w14:textId="53E68999" w:rsidR="00EE0071" w:rsidRDefault="00EE0071" w:rsidP="00457BCA">
      <w:pPr>
        <w:pStyle w:val="Body"/>
      </w:pPr>
      <w:r>
        <w:t xml:space="preserve">                                                                                                                 </w:t>
      </w:r>
    </w:p>
    <w:p w14:paraId="2260F19B" w14:textId="77777777" w:rsidR="00EE0071" w:rsidRDefault="00EE0071" w:rsidP="00457BCA">
      <w:pPr>
        <w:pStyle w:val="Body"/>
      </w:pPr>
      <w:r>
        <w:t>Where:</w:t>
      </w:r>
    </w:p>
    <w:p w14:paraId="7C2179CF" w14:textId="77777777" w:rsidR="00EE0071" w:rsidRDefault="00EE0071" w:rsidP="00457BCA">
      <w:pPr>
        <w:pStyle w:val="Body"/>
      </w:pPr>
      <m:oMath>
        <m:r>
          <w:rPr>
            <w:rFonts w:ascii="Cambria Math" w:hAnsi="Cambria Math"/>
          </w:rPr>
          <m:t xml:space="preserve">ω = </m:t>
        </m:r>
      </m:oMath>
      <w:r>
        <w:t>angular velocity</w:t>
      </w:r>
    </w:p>
    <w:p w14:paraId="2B4AE460" w14:textId="77777777" w:rsidR="00EE0071" w:rsidRDefault="00EE0071" w:rsidP="00457BCA">
      <w:pPr>
        <w:pStyle w:val="Body"/>
      </w:pPr>
      <m:oMath>
        <m:r>
          <w:rPr>
            <w:rFonts w:ascii="Cambria Math" w:hAnsi="Cambria Math"/>
          </w:rPr>
          <m:t>v</m:t>
        </m:r>
      </m:oMath>
      <w:r>
        <w:t xml:space="preserve">   = linear velocity</w:t>
      </w:r>
    </w:p>
    <w:p w14:paraId="7327F92F" w14:textId="68DCEF8F" w:rsidR="00EE0071" w:rsidRPr="00DD7CAA" w:rsidRDefault="00EE0071" w:rsidP="00457BCA">
      <w:pPr>
        <w:pStyle w:val="Body"/>
      </w:pPr>
      <m:oMath>
        <m:r>
          <w:rPr>
            <w:rFonts w:ascii="Cambria Math" w:hAnsi="Cambria Math"/>
          </w:rPr>
          <m:t xml:space="preserve">R = </m:t>
        </m:r>
      </m:oMath>
      <w:r w:rsidR="005F3A4E">
        <w:t>radius of rotation of the particle to the center</w:t>
      </w:r>
    </w:p>
    <w:p w14:paraId="32DFE3E1" w14:textId="77777777" w:rsidR="00AC2BAD" w:rsidRDefault="00AC2BAD" w:rsidP="00457BCA">
      <w:pPr>
        <w:pStyle w:val="Body"/>
      </w:pPr>
    </w:p>
    <w:p w14:paraId="696967CA" w14:textId="2FFF4A00" w:rsidR="006776DF" w:rsidRDefault="00354C32" w:rsidP="00457BCA">
      <w:pPr>
        <w:pStyle w:val="Body"/>
      </w:pPr>
      <w:r>
        <w:t xml:space="preserve">By substituting Eq. </w:t>
      </w:r>
      <w:r w:rsidR="0022392E">
        <w:t>1</w:t>
      </w:r>
      <w:r w:rsidR="001C2D55">
        <w:t>1</w:t>
      </w:r>
      <w:r>
        <w:t xml:space="preserve"> into Eq. </w:t>
      </w:r>
      <w:r w:rsidR="0022392E">
        <w:t>3</w:t>
      </w:r>
      <w:r>
        <w:t>, Eq. 1</w:t>
      </w:r>
      <w:r w:rsidR="001C2D55">
        <w:t>5</w:t>
      </w:r>
      <w:r>
        <w:t xml:space="preserve"> illustrates the linear velocity of the bioreactor. </w:t>
      </w:r>
    </w:p>
    <w:p w14:paraId="3C588141" w14:textId="77777777" w:rsidR="000B2B61" w:rsidRDefault="000B2B61" w:rsidP="00457BCA">
      <w:pPr>
        <w:pStyle w:val="Body"/>
      </w:pPr>
    </w:p>
    <w:p w14:paraId="437A7559" w14:textId="38DDC68F" w:rsidR="00B5140F" w:rsidRDefault="005F3A4E" w:rsidP="00457BCA">
      <w:pPr>
        <w:pStyle w:val="Body"/>
      </w:pPr>
      <w:r>
        <w:tab/>
      </w:r>
      <w:r w:rsidR="00331386">
        <w:tab/>
      </w:r>
      <w:r w:rsidR="00331386">
        <w:tab/>
      </w:r>
      <w:r w:rsidR="00331386">
        <w:tab/>
      </w:r>
      <w:r w:rsidR="00331386">
        <w:tab/>
      </w:r>
      <w:r w:rsidR="00331386">
        <w:tab/>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r>
          <m:rPr>
            <m:sty m:val="p"/>
          </m:rPr>
          <w:rPr>
            <w:rFonts w:ascii="Cambria Math" w:hAnsi="Cambria Math"/>
          </w:rPr>
          <m:t>=</m:t>
        </m:r>
        <m:rad>
          <m:radPr>
            <m:degHide m:val="1"/>
            <m:ctrlPr>
              <w:rPr>
                <w:rFonts w:ascii="Cambria Math" w:hAnsi="Cambria Math"/>
              </w:rPr>
            </m:ctrlPr>
          </m:radPr>
          <m:deg/>
          <m:e>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rad>
      </m:oMath>
      <w:r w:rsidR="00F4713C">
        <w:t xml:space="preserve"> </w:t>
      </w:r>
      <w:r w:rsidR="00F4713C">
        <w:tab/>
      </w:r>
      <w:r w:rsidR="001C2D55">
        <w:tab/>
      </w:r>
      <w:r w:rsidR="00331386">
        <w:tab/>
      </w:r>
      <w:r w:rsidR="00331386">
        <w:tab/>
      </w:r>
      <w:r w:rsidR="00331386">
        <w:tab/>
      </w:r>
      <w:r w:rsidR="00F4713C">
        <w:t>(1</w:t>
      </w:r>
      <w:r w:rsidR="001C2D55">
        <w:t>5</w:t>
      </w:r>
      <w:r w:rsidR="00F4713C">
        <w:t>)</w:t>
      </w:r>
    </w:p>
    <w:p w14:paraId="4BF4BCB6" w14:textId="343377E3" w:rsidR="00B5140F" w:rsidRDefault="00B5140F" w:rsidP="00B5140F">
      <w:pPr>
        <w:pStyle w:val="Caption"/>
      </w:pPr>
      <w:r>
        <w:t xml:space="preserve">Equation </w:t>
      </w:r>
      <w:fldSimple w:instr=" SEQ Equation \* ARABIC ">
        <w:r w:rsidR="00E36C6C">
          <w:rPr>
            <w:noProof/>
          </w:rPr>
          <w:t>15</w:t>
        </w:r>
      </w:fldSimple>
      <w:r>
        <w:t>. Tangential Velocity</w:t>
      </w:r>
    </w:p>
    <w:p w14:paraId="123C0EE3" w14:textId="77777777" w:rsidR="005F3A4E" w:rsidRPr="005F3A4E" w:rsidRDefault="005F3A4E" w:rsidP="005F3A4E"/>
    <w:p w14:paraId="3E9F3413" w14:textId="77777777" w:rsidR="005F3A4E" w:rsidRDefault="005F3A4E" w:rsidP="00457BCA">
      <w:pPr>
        <w:pStyle w:val="Body"/>
      </w:pPr>
      <w:r>
        <w:t>Where:</w:t>
      </w:r>
    </w:p>
    <w:p w14:paraId="7C9D98FC" w14:textId="2765ECF5" w:rsidR="005F3A4E"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m:t>
            </m:r>
          </m:sub>
        </m:sSub>
        <m:r>
          <w:rPr>
            <w:rFonts w:ascii="Cambria Math" w:hAnsi="Cambria Math"/>
          </w:rPr>
          <m:t xml:space="preserve"> = </m:t>
        </m:r>
      </m:oMath>
      <w:r w:rsidR="005F3A4E">
        <w:t>tangential velocity</w:t>
      </w:r>
    </w:p>
    <w:p w14:paraId="187B0AF3" w14:textId="77777777" w:rsidR="0022392E"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22392E">
        <w:t>centripetal acceleration</w:t>
      </w:r>
    </w:p>
    <w:p w14:paraId="1FDC96C7" w14:textId="5263AE6A" w:rsidR="005F3A4E" w:rsidRPr="00DD7CAA" w:rsidRDefault="005F3A4E" w:rsidP="00457BCA">
      <w:pPr>
        <w:pStyle w:val="Body"/>
      </w:pPr>
      <m:oMath>
        <m:r>
          <w:rPr>
            <w:rFonts w:ascii="Cambria Math" w:hAnsi="Cambria Math"/>
          </w:rPr>
          <m:t xml:space="preserve">R = </m:t>
        </m:r>
      </m:oMath>
      <w:r>
        <w:t>radius of rotation of the particle to the center</w:t>
      </w:r>
    </w:p>
    <w:p w14:paraId="0BBFA606" w14:textId="43279EA7" w:rsidR="006776DF" w:rsidRDefault="009014E2" w:rsidP="00457BCA">
      <w:pPr>
        <w:pStyle w:val="Body"/>
        <w:rPr>
          <w:rFonts w:ascii="Cambria Math" w:hAnsi="Cambria Math"/>
        </w:rPr>
      </w:pPr>
      <w:r>
        <w:t xml:space="preserve">                 </w:t>
      </w:r>
      <w:r w:rsidR="0099067C">
        <w:t xml:space="preserve">   </w:t>
      </w:r>
    </w:p>
    <w:p w14:paraId="5250EE66" w14:textId="77777777" w:rsidR="006776DF" w:rsidRDefault="006776DF" w:rsidP="00457BCA">
      <w:pPr>
        <w:pStyle w:val="Body"/>
      </w:pPr>
    </w:p>
    <w:p w14:paraId="57C20A78" w14:textId="4E5CDD7B" w:rsidR="00DC283B" w:rsidRPr="00CB76FB" w:rsidRDefault="00354C32" w:rsidP="00457BCA">
      <w:pPr>
        <w:pStyle w:val="Body"/>
      </w:pPr>
      <w:r>
        <w:t xml:space="preserve">Given that the fluid possesses </w:t>
      </w:r>
      <w:r w:rsidR="0022392E">
        <w:t>a</w:t>
      </w:r>
      <w:r>
        <w:t xml:space="preserve"> tangential velocity, the particles suspended within </w:t>
      </w:r>
      <w:r w:rsidR="0022392E">
        <w:t>it</w:t>
      </w:r>
      <w:r>
        <w:t xml:space="preserve"> exhibit </w:t>
      </w:r>
      <w:r w:rsidR="0022392E">
        <w:t>a</w:t>
      </w:r>
      <w:r>
        <w:t xml:space="preserve"> sedimentation velocity. To facilitate “free-fall" conditions for the particles, the sedimentation velocity must be computed. </w:t>
      </w:r>
    </w:p>
    <w:p w14:paraId="3B80346A" w14:textId="385B43DA" w:rsidR="006776DF" w:rsidRPr="008C0174" w:rsidRDefault="006776DF" w:rsidP="00457BCA">
      <w:pPr>
        <w:pStyle w:val="Body"/>
      </w:pPr>
      <w:r>
        <w:t xml:space="preserve">                                                   </w:t>
      </w:r>
    </w:p>
    <w:p w14:paraId="39AE0081" w14:textId="77777777" w:rsidR="001E171F" w:rsidRPr="002A72B6" w:rsidRDefault="001E171F" w:rsidP="00457BCA">
      <w:pPr>
        <w:pStyle w:val="Body"/>
      </w:pPr>
    </w:p>
    <w:p w14:paraId="02C3AD57" w14:textId="15BD6724" w:rsidR="004A1F66" w:rsidRDefault="00B83B5F" w:rsidP="008F1294">
      <w:pPr>
        <w:pStyle w:val="Heading3"/>
      </w:pPr>
      <w:bookmarkStart w:id="128" w:name="_Toc216063895"/>
      <w:r>
        <w:t xml:space="preserve">Sedimentation </w:t>
      </w:r>
      <w:r w:rsidR="009C4090">
        <w:t>Velocity</w:t>
      </w:r>
      <w:bookmarkEnd w:id="128"/>
    </w:p>
    <w:p w14:paraId="69E1C2F2" w14:textId="77777777" w:rsidR="004A1F66" w:rsidRDefault="004A1F66" w:rsidP="00457BCA">
      <w:pPr>
        <w:pStyle w:val="Body"/>
      </w:pPr>
    </w:p>
    <w:p w14:paraId="671F2331" w14:textId="2C74DCA7" w:rsidR="008F1294" w:rsidRDefault="00D5475A" w:rsidP="009C4735">
      <w:pPr>
        <w:pStyle w:val="Body"/>
        <w:rPr>
          <w:color w:val="000000" w:themeColor="text1"/>
        </w:rPr>
      </w:pPr>
      <w:r>
        <w:t xml:space="preserve">Sedimentation velocity refers to the terminal velocity of a particle </w:t>
      </w:r>
      <w:r w:rsidRPr="00AE616D">
        <w:rPr>
          <w:color w:val="000000" w:themeColor="text1"/>
        </w:rPr>
        <w:t xml:space="preserve">within a quiescent fluid </w:t>
      </w:r>
      <w:r w:rsidR="009C4735">
        <w:rPr>
          <w:color w:val="000000" w:themeColor="text1"/>
        </w:rPr>
        <w:fldChar w:fldCharType="begin"/>
      </w:r>
      <w:r w:rsidR="009C4735">
        <w:rPr>
          <w:color w:val="000000" w:themeColor="text1"/>
        </w:rPr>
        <w:instrText xml:space="preserve"> ADDIN ZOTERO_ITEM CSL_CITATION {"citationID":"LFh89KtY","properties":{"formattedCitation":"[87]","plainCitation":"[87]","noteIndex":0},"citationItems":[{"id":249,"uris":["http://zotero.org/users/local/V6BayNrH/items/3455CB3G"],"itemData":{"id":249,"type":"webpage","title":"Settling Velocity - an overview | ScienceDirect Topics","URL":"https://www.sciencedirect.com/topics/physics-and-astronomy/settling-velocity","accessed":{"date-parts":[["2025",12,7]]}}}],"schema":"https://github.com/citation-style-language/schema/raw/master/csl-citation.json"} </w:instrText>
      </w:r>
      <w:r w:rsidR="009C4735">
        <w:rPr>
          <w:color w:val="000000" w:themeColor="text1"/>
        </w:rPr>
        <w:fldChar w:fldCharType="separate"/>
      </w:r>
      <w:r w:rsidR="009C4735" w:rsidRPr="009C4735">
        <w:t>[87]</w:t>
      </w:r>
      <w:r w:rsidR="009C4735">
        <w:rPr>
          <w:color w:val="000000" w:themeColor="text1"/>
        </w:rPr>
        <w:fldChar w:fldCharType="end"/>
      </w:r>
      <w:r w:rsidRPr="00AE616D">
        <w:rPr>
          <w:color w:val="000000" w:themeColor="text1"/>
        </w:rPr>
        <w:t>. At this velocity, the particle experiences no acceleration</w:t>
      </w:r>
      <w:r w:rsidR="00C77EBF">
        <w:rPr>
          <w:color w:val="000000" w:themeColor="text1"/>
        </w:rPr>
        <w:t xml:space="preserve"> because its terminal velocity remains constant</w:t>
      </w:r>
      <w:r w:rsidRPr="00AE616D">
        <w:rPr>
          <w:color w:val="000000" w:themeColor="text1"/>
        </w:rPr>
        <w:t xml:space="preserve">. Utilizing Stokes’s law, the upward drag force resisting the particle's descent must be equal to the downward gravitational </w:t>
      </w:r>
      <w:r>
        <w:t xml:space="preserve">force </w:t>
      </w:r>
      <w:r w:rsidR="009C4735">
        <w:fldChar w:fldCharType="begin"/>
      </w:r>
      <w:r w:rsidR="009C4735">
        <w:instrText xml:space="preserve"> ADDIN ZOTERO_ITEM CSL_CITATION {"citationID":"ecHB1Xhj","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9C4735">
        <w:fldChar w:fldCharType="separate"/>
      </w:r>
      <w:r w:rsidR="009C4735" w:rsidRPr="009C4735">
        <w:t>[88]</w:t>
      </w:r>
      <w:r w:rsidR="009C4735">
        <w:fldChar w:fldCharType="end"/>
      </w:r>
      <w:r w:rsidRPr="00AE616D">
        <w:rPr>
          <w:color w:val="000000" w:themeColor="text1"/>
        </w:rPr>
        <w:t>. However, Stokes’s law is predicated upon three fundamental assumptions:</w:t>
      </w:r>
    </w:p>
    <w:p w14:paraId="27B3E0DA" w14:textId="77777777" w:rsidR="00331386" w:rsidRDefault="00331386" w:rsidP="009C4735">
      <w:pPr>
        <w:pStyle w:val="Body"/>
      </w:pPr>
    </w:p>
    <w:p w14:paraId="364D89B0" w14:textId="06C7AC0D" w:rsidR="0029204D" w:rsidRDefault="00C172F2" w:rsidP="00457BCA">
      <w:pPr>
        <w:pStyle w:val="Body"/>
        <w:numPr>
          <w:ilvl w:val="0"/>
          <w:numId w:val="33"/>
        </w:numPr>
      </w:pPr>
      <w:r>
        <w:t>The particle is small</w:t>
      </w:r>
      <w:r w:rsidR="00463E0A">
        <w:t xml:space="preserve"> and spherical</w:t>
      </w:r>
      <w:r w:rsidR="005F394D">
        <w:t>.</w:t>
      </w:r>
    </w:p>
    <w:p w14:paraId="5B01C956" w14:textId="5539DC81" w:rsidR="00C172F2" w:rsidRDefault="00C172F2" w:rsidP="00457BCA">
      <w:pPr>
        <w:pStyle w:val="Body"/>
        <w:numPr>
          <w:ilvl w:val="0"/>
          <w:numId w:val="33"/>
        </w:numPr>
      </w:pPr>
      <w:r>
        <w:t xml:space="preserve">The particle </w:t>
      </w:r>
      <w:r w:rsidR="00F05C3F">
        <w:t>does not</w:t>
      </w:r>
      <w:r>
        <w:t xml:space="preserve"> rotate </w:t>
      </w:r>
      <w:r w:rsidR="00157451">
        <w:t>within</w:t>
      </w:r>
      <w:r>
        <w:t xml:space="preserve"> the fluid</w:t>
      </w:r>
      <w:r w:rsidR="005F394D">
        <w:t>.</w:t>
      </w:r>
    </w:p>
    <w:p w14:paraId="4C173E8B" w14:textId="6DD8C3C0" w:rsidR="000D7955" w:rsidRDefault="00007450" w:rsidP="00331386">
      <w:pPr>
        <w:pStyle w:val="Body"/>
        <w:numPr>
          <w:ilvl w:val="0"/>
          <w:numId w:val="33"/>
        </w:numPr>
      </w:pPr>
      <w:r>
        <w:t xml:space="preserve">Reynold’s number is </w:t>
      </w:r>
      <w:r w:rsidR="003821AE">
        <w:t>considerably</w:t>
      </w:r>
      <w:r>
        <w:t xml:space="preserve"> less than 1</w:t>
      </w:r>
      <w:r w:rsidR="003821AE">
        <w:t>.</w:t>
      </w:r>
    </w:p>
    <w:p w14:paraId="2CF98E3C" w14:textId="77777777" w:rsidR="00463E0A" w:rsidRDefault="00463E0A" w:rsidP="00457BCA">
      <w:pPr>
        <w:pStyle w:val="Body"/>
      </w:pPr>
    </w:p>
    <w:p w14:paraId="2FE19698" w14:textId="1456B28C" w:rsidR="00463E0A" w:rsidRDefault="006F6431" w:rsidP="00457BCA">
      <w:pPr>
        <w:pStyle w:val="Body"/>
      </w:pPr>
      <w:r>
        <w:t xml:space="preserve">Although cells are not perfectly spherical, Stokes’ law provides an approximate estimation of the terminal velocity. </w:t>
      </w:r>
      <w:r w:rsidR="00D84421">
        <w:t xml:space="preserve">For </w:t>
      </w:r>
      <w:r w:rsidR="00E8598D">
        <w:t>simplification</w:t>
      </w:r>
      <w:r w:rsidR="00D84421">
        <w:t xml:space="preserve"> purposes, the extraction of the equation would be visualized in a 2D system.</w:t>
      </w:r>
      <w:r w:rsidR="00E8598D">
        <w:t xml:space="preserve"> </w:t>
      </w:r>
      <w:r w:rsidR="006E4E5A">
        <w:t>Referring</w:t>
      </w:r>
      <w:r>
        <w:t xml:space="preserve"> </w:t>
      </w:r>
      <w:r w:rsidR="006E4E5A">
        <w:t xml:space="preserve">to </w:t>
      </w:r>
      <w:r w:rsidR="00AC2BAD">
        <w:rPr>
          <w:u w:val="single"/>
        </w:rPr>
        <w:t>Figure 17</w:t>
      </w:r>
      <w:r>
        <w:t>, the particle is suspended within the fluid; therefore, the net force exerted on the particle can be calculated as shown in Eq. 1</w:t>
      </w:r>
      <w:r w:rsidR="00DA50D2">
        <w:t>6</w:t>
      </w:r>
      <w:r>
        <w:t xml:space="preserve">. </w:t>
      </w:r>
    </w:p>
    <w:p w14:paraId="39A8E259" w14:textId="24BF3FCE" w:rsidR="008F1294" w:rsidRDefault="00CC47B5" w:rsidP="00331386">
      <w:pPr>
        <w:pStyle w:val="Body"/>
        <w:jc w:val="center"/>
      </w:pPr>
      <w:r w:rsidRPr="00CC47B5">
        <w:rPr>
          <w:noProof/>
        </w:rPr>
        <w:lastRenderedPageBreak/>
        <w:drawing>
          <wp:inline distT="0" distB="0" distL="0" distR="0" wp14:anchorId="57FF7D7A" wp14:editId="3DFE4F21">
            <wp:extent cx="4149464" cy="2829261"/>
            <wp:effectExtent l="0" t="0" r="3810" b="9525"/>
            <wp:docPr id="530171329" name="Picture 1" descr="A diagram of a circular object with arrows and a circular object with a red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71329" name="Picture 1" descr="A diagram of a circular object with arrows and a circular object with a red circle&#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4151814" cy="2830863"/>
                    </a:xfrm>
                    <a:prstGeom prst="rect">
                      <a:avLst/>
                    </a:prstGeom>
                  </pic:spPr>
                </pic:pic>
              </a:graphicData>
            </a:graphic>
          </wp:inline>
        </w:drawing>
      </w:r>
    </w:p>
    <w:p w14:paraId="37C0BFA9" w14:textId="4D6CDAEF" w:rsidR="00AE616D" w:rsidRDefault="00AE616D" w:rsidP="00457BCA">
      <w:pPr>
        <w:pStyle w:val="Body"/>
      </w:pPr>
    </w:p>
    <w:p w14:paraId="32A93161" w14:textId="21C7AC77" w:rsidR="00D42BCE" w:rsidRDefault="00AE616D" w:rsidP="00AE616D">
      <w:pPr>
        <w:pStyle w:val="Caption"/>
      </w:pPr>
      <w:bookmarkStart w:id="129" w:name="_Toc216063029"/>
      <w:r>
        <w:t xml:space="preserve">Figure </w:t>
      </w:r>
      <w:fldSimple w:instr=" SEQ Figure \* ARABIC ">
        <w:r w:rsidR="00E36C6C">
          <w:rPr>
            <w:noProof/>
          </w:rPr>
          <w:t>17</w:t>
        </w:r>
      </w:fldSimple>
      <w:r>
        <w:t xml:space="preserve">. Free Body Diagram </w:t>
      </w:r>
      <w:r w:rsidRPr="00E620AB">
        <w:t>of the Particle in Fluid</w:t>
      </w:r>
      <w:bookmarkEnd w:id="129"/>
    </w:p>
    <w:p w14:paraId="064A4678" w14:textId="0120F803" w:rsidR="008B4318" w:rsidRDefault="00FF361B" w:rsidP="00331386">
      <w:pPr>
        <w:pStyle w:val="Body"/>
        <w:ind w:firstLine="0"/>
      </w:pPr>
      <w:r>
        <w:t xml:space="preserve">The figure </w:t>
      </w:r>
      <w:r w:rsidR="00935533" w:rsidRPr="00935533">
        <w:t>illustrates</w:t>
      </w:r>
      <w:r>
        <w:t xml:space="preserve"> the forces acting </w:t>
      </w:r>
      <w:r w:rsidR="00935533" w:rsidRPr="00935533">
        <w:t>upon</w:t>
      </w:r>
      <w:r>
        <w:t xml:space="preserve"> the </w:t>
      </w:r>
      <w:r w:rsidR="0034419E">
        <w:t>particle</w:t>
      </w:r>
      <w:r>
        <w:t xml:space="preserve"> during its suspension </w:t>
      </w:r>
      <w:r w:rsidR="00935533" w:rsidRPr="00935533">
        <w:t>within</w:t>
      </w:r>
      <w:r>
        <w:t xml:space="preserve"> the fluid. </w:t>
      </w:r>
    </w:p>
    <w:p w14:paraId="78BEBE83" w14:textId="4B481E6B" w:rsidR="00DE0F74" w:rsidRDefault="00DE0F74" w:rsidP="00457BCA">
      <w:pPr>
        <w:pStyle w:val="Body"/>
      </w:pPr>
    </w:p>
    <w:p w14:paraId="056FD338" w14:textId="77777777" w:rsidR="008B4318" w:rsidRDefault="008B4318" w:rsidP="00457BCA">
      <w:pPr>
        <w:pStyle w:val="Body"/>
      </w:pPr>
    </w:p>
    <w:p w14:paraId="320FDC48" w14:textId="7876829A" w:rsidR="00BA6736" w:rsidRDefault="00E12742" w:rsidP="00E12742">
      <w:pPr>
        <w:pStyle w:val="Body"/>
        <w:ind w:left="3600" w:firstLine="0"/>
      </w:pPr>
      <w:r>
        <w:t xml:space="preserve">        </w:t>
      </w:r>
      <w:r w:rsidR="00CB76FB">
        <w:t xml:space="preserve">  </w:t>
      </w:r>
      <m:oMath>
        <m:sSub>
          <m:sSubPr>
            <m:ctrlPr>
              <w:rPr>
                <w:rFonts w:ascii="Cambria Math" w:hAnsi="Cambria Math"/>
              </w:rPr>
            </m:ctrlPr>
          </m:sSubPr>
          <m:e>
            <m:r>
              <w:rPr>
                <w:rFonts w:ascii="Cambria Math" w:hAnsi="Cambria Math"/>
              </w:rPr>
              <m:t>F</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d</m:t>
            </m:r>
          </m:sub>
        </m:sSub>
      </m:oMath>
      <w:r w:rsidR="002E6924">
        <w:t xml:space="preserve">  </w:t>
      </w:r>
      <w:r w:rsidR="002E6924">
        <w:tab/>
      </w:r>
      <w:r w:rsidR="002E6924">
        <w:tab/>
      </w:r>
      <w:r w:rsidR="002E6924">
        <w:tab/>
      </w:r>
      <w:r w:rsidR="002E6924">
        <w:tab/>
      </w:r>
      <w:r w:rsidR="00731F3C">
        <w:tab/>
      </w:r>
      <w:r w:rsidR="002E6924">
        <w:t>(1</w:t>
      </w:r>
      <w:r w:rsidR="00DA50D2">
        <w:t>6</w:t>
      </w:r>
      <w:r w:rsidR="002E6924">
        <w:t>)</w:t>
      </w:r>
    </w:p>
    <w:p w14:paraId="25827AF1" w14:textId="0700ED76" w:rsidR="00BA6736" w:rsidRDefault="00BA6736" w:rsidP="00BA6736">
      <w:pPr>
        <w:pStyle w:val="Caption"/>
      </w:pPr>
      <w:r>
        <w:t xml:space="preserve">Equation </w:t>
      </w:r>
      <w:fldSimple w:instr=" SEQ Equation \* ARABIC ">
        <w:r w:rsidR="00E36C6C">
          <w:rPr>
            <w:noProof/>
          </w:rPr>
          <w:t>16</w:t>
        </w:r>
      </w:fldSimple>
      <w:r>
        <w:t xml:space="preserve">. </w:t>
      </w:r>
      <w:r w:rsidRPr="00070E26">
        <w:t>Net Driving Force on the Particle</w:t>
      </w:r>
      <w:r w:rsidR="007C2532">
        <w:t xml:space="preserve"> </w:t>
      </w:r>
    </w:p>
    <w:p w14:paraId="0A64F2FE" w14:textId="62C9FB95" w:rsidR="00CB76FB" w:rsidRDefault="00F27AE5" w:rsidP="00457BCA">
      <w:pPr>
        <w:pStyle w:val="Body"/>
      </w:pPr>
      <w:r>
        <w:t xml:space="preserve">                                       </w:t>
      </w:r>
      <w:r w:rsidR="008424B5">
        <w:t xml:space="preserve">     </w:t>
      </w:r>
      <w:r>
        <w:t xml:space="preserve"> </w:t>
      </w:r>
      <w:r w:rsidR="00CB76FB">
        <w:t xml:space="preserve">                              </w:t>
      </w:r>
      <w:r w:rsidR="009410E4">
        <w:t xml:space="preserve">  </w:t>
      </w:r>
      <w:r w:rsidR="00CB76FB">
        <w:t xml:space="preserve">         </w:t>
      </w:r>
      <w:r w:rsidR="006A4CAD">
        <w:t xml:space="preserve"> </w:t>
      </w:r>
      <w:r w:rsidR="00CB76FB">
        <w:t xml:space="preserve"> </w:t>
      </w:r>
    </w:p>
    <w:p w14:paraId="50C8B413" w14:textId="77777777" w:rsidR="00F27AE5" w:rsidRDefault="00F27AE5" w:rsidP="00457BCA">
      <w:pPr>
        <w:pStyle w:val="Body"/>
      </w:pPr>
      <w:r>
        <w:t>Where:</w:t>
      </w:r>
    </w:p>
    <w:p w14:paraId="42DAC441" w14:textId="4FEC7B27" w:rsidR="00F27AE5"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6A4CAD">
        <w:t xml:space="preserve"> </w:t>
      </w:r>
      <w:r w:rsidR="00F27AE5">
        <w:t xml:space="preserve"> = </w:t>
      </w:r>
      <w:r w:rsidR="006A4CAD">
        <w:t>gravitational force exerted on the particle</w:t>
      </w:r>
      <w:r w:rsidR="00E8598D">
        <w:t xml:space="preserve"> (the gravitational component </w:t>
      </w:r>
      <w:r w:rsidR="00F9120C">
        <w:t>that causes the fall)</w:t>
      </w:r>
    </w:p>
    <w:p w14:paraId="0A36A932" w14:textId="08774399" w:rsidR="00F27AE5"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 xml:space="preserve"> </m:t>
        </m:r>
      </m:oMath>
      <w:r w:rsidR="00F27AE5">
        <w:t>=</w:t>
      </w:r>
      <w:r w:rsidR="006A4CAD">
        <w:t xml:space="preserve"> buoyancy force</w:t>
      </w:r>
      <w:r w:rsidR="002117C8">
        <w:t xml:space="preserve"> </w:t>
      </w:r>
      <w:r w:rsidR="00F27AE5">
        <w:t>exerted on the particle</w:t>
      </w:r>
    </w:p>
    <w:p w14:paraId="53D602ED" w14:textId="7D2C5F7E" w:rsidR="006A4CAD"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006A4CAD">
        <w:t xml:space="preserve"> </w:t>
      </w:r>
      <w:r w:rsidR="00F27AE5">
        <w:t>=</w:t>
      </w:r>
      <w:r w:rsidR="006A4CAD">
        <w:t xml:space="preserve"> drag force</w:t>
      </w:r>
      <w:r w:rsidR="00F27AE5">
        <w:t xml:space="preserve"> exerted on the particle</w:t>
      </w:r>
    </w:p>
    <w:p w14:paraId="1BD7A561" w14:textId="77777777" w:rsidR="009558F9" w:rsidRPr="00F27AE5" w:rsidRDefault="009558F9" w:rsidP="00457BCA">
      <w:pPr>
        <w:pStyle w:val="Body"/>
      </w:pPr>
    </w:p>
    <w:p w14:paraId="61419204" w14:textId="626C0CEB" w:rsidR="000527CF" w:rsidRDefault="002F3349" w:rsidP="00457BCA">
      <w:pPr>
        <w:pStyle w:val="Body"/>
      </w:pPr>
      <w:r>
        <w:tab/>
        <w:t xml:space="preserve">Eq. </w:t>
      </w:r>
      <w:r w:rsidR="00C556FD">
        <w:t>1</w:t>
      </w:r>
      <w:r w:rsidR="00DA50D2">
        <w:t>7</w:t>
      </w:r>
      <w:r>
        <w:t xml:space="preserve"> and Eq. </w:t>
      </w:r>
      <w:r w:rsidR="00C556FD">
        <w:t>1</w:t>
      </w:r>
      <w:r w:rsidR="00DA50D2">
        <w:t>8</w:t>
      </w:r>
      <w:r>
        <w:t xml:space="preserve"> show the </w:t>
      </w:r>
      <w:r w:rsidR="004C0400">
        <w:t>equivalence of the gravitational force (</w:t>
      </w: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4C0400">
        <w:t>) in a fluid and the buoyancy force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004C0400">
        <w:t>)</w:t>
      </w:r>
      <w:r w:rsidR="00A46481">
        <w:t>, respectively</w:t>
      </w:r>
      <w:r w:rsidR="008A7E84">
        <w:t xml:space="preserve"> </w:t>
      </w:r>
      <w:r w:rsidR="0011503C">
        <w:fldChar w:fldCharType="begin"/>
      </w:r>
      <w:r w:rsidR="0015330A">
        <w:instrText xml:space="preserve"> ADDIN ZOTERO_ITEM CSL_CITATION {"citationID":"Vr0ljZkY","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11503C">
        <w:fldChar w:fldCharType="separate"/>
      </w:r>
      <w:r w:rsidR="0011503C" w:rsidRPr="009C4735">
        <w:t>[88]</w:t>
      </w:r>
      <w:r w:rsidR="0011503C">
        <w:fldChar w:fldCharType="end"/>
      </w:r>
      <w:r w:rsidR="0011503C" w:rsidRPr="00AE616D">
        <w:rPr>
          <w:color w:val="000000" w:themeColor="text1"/>
        </w:rPr>
        <w:t>.</w:t>
      </w:r>
      <w:r>
        <w:t xml:space="preserve"> </w:t>
      </w:r>
    </w:p>
    <w:p w14:paraId="0D2F9CE8" w14:textId="77777777" w:rsidR="006A4CAD" w:rsidRPr="00CB76FB" w:rsidRDefault="006A4CAD" w:rsidP="00457BCA">
      <w:pPr>
        <w:pStyle w:val="Body"/>
      </w:pPr>
    </w:p>
    <w:p w14:paraId="753E3FE5" w14:textId="763A0E42" w:rsidR="003C52AE" w:rsidRDefault="00BB5250" w:rsidP="00457BCA">
      <w:pPr>
        <w:pStyle w:val="Body"/>
      </w:pPr>
      <w:r>
        <w:t xml:space="preserve">       </w:t>
      </w:r>
      <w:r w:rsidR="00E12742">
        <w:tab/>
      </w:r>
      <w:r w:rsidR="00E12742">
        <w:tab/>
      </w:r>
      <w:r w:rsidR="00E12742">
        <w:tab/>
      </w:r>
      <w:r w:rsidR="00E12742">
        <w:tab/>
      </w:r>
      <w:r>
        <w:t xml:space="preserve"> </w:t>
      </w:r>
      <w:r w:rsidR="00CB76FB">
        <w:t xml:space="preserve">  </w:t>
      </w:r>
      <m:oMath>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V*</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ar</m:t>
            </m:r>
          </m:sub>
        </m:sSub>
      </m:oMath>
      <w:r w:rsidR="0093688D">
        <w:t xml:space="preserve">                             </w:t>
      </w:r>
      <w:r w:rsidR="00E12742">
        <w:tab/>
      </w:r>
      <w:r w:rsidR="0093688D">
        <w:t xml:space="preserve">  </w:t>
      </w:r>
      <w:r w:rsidR="008424B5">
        <w:t xml:space="preserve">    </w:t>
      </w:r>
      <w:r w:rsidR="0093688D">
        <w:t xml:space="preserve">     </w:t>
      </w:r>
      <w:r w:rsidR="00731F3C">
        <w:tab/>
      </w:r>
      <w:r w:rsidR="00E12742">
        <w:tab/>
      </w:r>
      <w:r w:rsidR="001005C0">
        <w:t xml:space="preserve"> </w:t>
      </w:r>
      <w:r w:rsidR="0093688D">
        <w:t xml:space="preserve"> (</w:t>
      </w:r>
      <w:r w:rsidR="00C556FD">
        <w:t>1</w:t>
      </w:r>
      <w:r w:rsidR="00DA50D2">
        <w:t>7</w:t>
      </w:r>
      <w:r w:rsidR="0093688D">
        <w:t>)</w:t>
      </w:r>
    </w:p>
    <w:p w14:paraId="70261E96" w14:textId="1657C56F" w:rsidR="003C52AE" w:rsidRDefault="003C52AE" w:rsidP="003C52AE">
      <w:pPr>
        <w:pStyle w:val="Caption"/>
      </w:pPr>
      <w:r>
        <w:t xml:space="preserve">Equation </w:t>
      </w:r>
      <w:fldSimple w:instr=" SEQ Equation \* ARABIC ">
        <w:r w:rsidR="00E36C6C">
          <w:rPr>
            <w:noProof/>
          </w:rPr>
          <w:t>17</w:t>
        </w:r>
      </w:fldSimple>
      <w:r>
        <w:t>: Equivalence of Gravitational Force</w:t>
      </w:r>
    </w:p>
    <w:p w14:paraId="321E9DF6" w14:textId="77777777" w:rsidR="0093688D" w:rsidRPr="0093688D" w:rsidRDefault="0093688D" w:rsidP="0093688D"/>
    <w:p w14:paraId="582C4AFD" w14:textId="77777777" w:rsidR="0093688D" w:rsidRDefault="0093688D" w:rsidP="00457BCA">
      <w:pPr>
        <w:pStyle w:val="Body"/>
      </w:pPr>
      <w:r>
        <w:t>Where:</w:t>
      </w:r>
    </w:p>
    <w:p w14:paraId="0A5E1544" w14:textId="040DEC7D" w:rsidR="0093688D"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93688D">
        <w:t xml:space="preserve">  </w:t>
      </w:r>
      <w:r w:rsidR="00C30C5C">
        <w:t xml:space="preserve">  </w:t>
      </w:r>
      <w:r w:rsidR="0093688D">
        <w:t>=  gravitational force exerted on the particle</w:t>
      </w:r>
    </w:p>
    <w:p w14:paraId="2A7EFC82" w14:textId="5127CCC3" w:rsidR="0093688D" w:rsidRDefault="0093688D" w:rsidP="00457BCA">
      <w:pPr>
        <w:pStyle w:val="Body"/>
      </w:pPr>
      <m:oMath>
        <m:r>
          <w:rPr>
            <w:rFonts w:ascii="Cambria Math" w:hAnsi="Cambria Math"/>
          </w:rPr>
          <m:t xml:space="preserve">V </m:t>
        </m:r>
      </m:oMath>
      <w:r>
        <w:t xml:space="preserve">  </w:t>
      </w:r>
      <w:r w:rsidR="00C30C5C">
        <w:t xml:space="preserve">  </w:t>
      </w:r>
      <w:r>
        <w:t>=</w:t>
      </w:r>
      <w:r w:rsidR="00CB76FB">
        <w:t xml:space="preserve"> </w:t>
      </w:r>
      <w:r>
        <w:t>volume of the particle</w:t>
      </w:r>
      <w:r w:rsidR="00CB76FB">
        <w:t xml:space="preserve">      </w:t>
      </w:r>
    </w:p>
    <w:p w14:paraId="49F25E1B" w14:textId="3F3DE77C" w:rsidR="0093688D"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CB76FB">
        <w:t xml:space="preserve"> </w:t>
      </w:r>
      <w:r w:rsidR="00C30C5C">
        <w:t xml:space="preserve">   </w:t>
      </w:r>
      <w:r w:rsidR="0093688D">
        <w:t>=</w:t>
      </w:r>
      <w:r w:rsidR="00CB76FB">
        <w:t xml:space="preserve"> </w:t>
      </w:r>
      <w:r w:rsidR="0093688D">
        <w:t xml:space="preserve">density of the particle </w:t>
      </w:r>
    </w:p>
    <w:p w14:paraId="155FB6DB" w14:textId="77777777" w:rsidR="00C908B5"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C908B5">
        <w:t xml:space="preserve"> = intended partial gravity</w:t>
      </w:r>
    </w:p>
    <w:p w14:paraId="037A4E74" w14:textId="20D5AFA8" w:rsidR="0093688D" w:rsidRPr="00720392" w:rsidRDefault="00CB76FB" w:rsidP="00457BCA">
      <w:pPr>
        <w:pStyle w:val="Body"/>
      </w:pPr>
      <w:r>
        <w:t xml:space="preserve">                      </w:t>
      </w:r>
      <w:r w:rsidR="00BB5250">
        <w:t xml:space="preserve">  </w:t>
      </w:r>
      <w:r>
        <w:t xml:space="preserve">        </w:t>
      </w:r>
    </w:p>
    <w:p w14:paraId="6D748C9A" w14:textId="77777777" w:rsidR="007F27EA" w:rsidRPr="00CB76FB" w:rsidRDefault="007F27EA" w:rsidP="00457BCA">
      <w:pPr>
        <w:pStyle w:val="Body"/>
      </w:pPr>
    </w:p>
    <w:p w14:paraId="38E6E1F3" w14:textId="0802AEDC" w:rsidR="00A86030" w:rsidRDefault="00BB5250" w:rsidP="00E12742">
      <w:pPr>
        <w:pStyle w:val="Body"/>
      </w:pPr>
      <w:r>
        <w:t xml:space="preserve"> </w:t>
      </w:r>
    </w:p>
    <w:p w14:paraId="783D7E5E" w14:textId="4C41BECD" w:rsidR="003C52AE" w:rsidRDefault="00BB5250" w:rsidP="00457BCA">
      <w:pPr>
        <w:pStyle w:val="Body"/>
      </w:pPr>
      <w:r>
        <w:lastRenderedPageBreak/>
        <w:t xml:space="preserve">     </w:t>
      </w:r>
      <w:r w:rsidR="00E12742">
        <w:tab/>
      </w:r>
      <w:r w:rsidR="00E12742">
        <w:tab/>
      </w:r>
      <w:r w:rsidR="00E12742">
        <w:tab/>
      </w:r>
      <w:r w:rsidR="00E12742">
        <w:tab/>
      </w:r>
      <w:r w:rsidR="00E12742">
        <w:tab/>
      </w:r>
      <w:r w:rsidR="00DA0428">
        <w:t xml:space="preserve">    </w:t>
      </w:r>
      <w:r w:rsidR="006F3EA0">
        <w:t xml:space="preserve">  </w:t>
      </w:r>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V*</m:t>
        </m:r>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ar</m:t>
            </m:r>
          </m:sub>
        </m:sSub>
      </m:oMath>
      <w:r w:rsidR="0093688D">
        <w:t xml:space="preserve">                                   </w:t>
      </w:r>
      <w:r w:rsidR="008424B5">
        <w:t xml:space="preserve"> </w:t>
      </w:r>
      <w:r w:rsidR="001005C0">
        <w:t xml:space="preserve"> </w:t>
      </w:r>
      <w:r w:rsidR="008424B5">
        <w:t xml:space="preserve">  </w:t>
      </w:r>
      <w:r w:rsidR="00731F3C">
        <w:tab/>
      </w:r>
      <w:r w:rsidR="0093688D">
        <w:t xml:space="preserve">    </w:t>
      </w:r>
      <w:r w:rsidR="00731F3C">
        <w:tab/>
      </w:r>
      <w:r w:rsidR="0093688D">
        <w:t>(</w:t>
      </w:r>
      <w:r w:rsidR="009A60BD">
        <w:t>1</w:t>
      </w:r>
      <w:r w:rsidR="00DA50D2">
        <w:t>8</w:t>
      </w:r>
      <w:r w:rsidR="0093688D">
        <w:t>)</w:t>
      </w:r>
    </w:p>
    <w:p w14:paraId="6A25D202" w14:textId="359F9493" w:rsidR="003C52AE" w:rsidRDefault="003C52AE" w:rsidP="003C52AE">
      <w:pPr>
        <w:pStyle w:val="Caption"/>
      </w:pPr>
      <w:r>
        <w:t xml:space="preserve">Equation </w:t>
      </w:r>
      <w:fldSimple w:instr=" SEQ Equation \* ARABIC ">
        <w:r w:rsidR="00E36C6C">
          <w:rPr>
            <w:noProof/>
          </w:rPr>
          <w:t>18</w:t>
        </w:r>
      </w:fldSimple>
      <w:r>
        <w:t>: Equivalence of Buoyancy Force</w:t>
      </w:r>
    </w:p>
    <w:p w14:paraId="3451D084" w14:textId="05D02F99" w:rsidR="006F3EA0" w:rsidRDefault="006F3EA0" w:rsidP="00457BCA">
      <w:pPr>
        <w:pStyle w:val="Body"/>
      </w:pPr>
      <w:r>
        <w:t xml:space="preserve">                            </w:t>
      </w:r>
      <w:r w:rsidR="00BB5250">
        <w:t xml:space="preserve">   </w:t>
      </w:r>
      <w:r>
        <w:t xml:space="preserve">        </w:t>
      </w:r>
      <w:r w:rsidR="00BB5250">
        <w:t xml:space="preserve"> </w:t>
      </w:r>
      <w:r>
        <w:t xml:space="preserve">       </w:t>
      </w:r>
    </w:p>
    <w:p w14:paraId="3F48C3DF" w14:textId="77777777" w:rsidR="00720392" w:rsidRDefault="00720392" w:rsidP="00457BCA">
      <w:pPr>
        <w:pStyle w:val="Body"/>
      </w:pPr>
      <w:r>
        <w:t>Where:</w:t>
      </w:r>
    </w:p>
    <w:p w14:paraId="658F19FA" w14:textId="575B6C4D" w:rsidR="00720392"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720392">
        <w:t xml:space="preserve">  </w:t>
      </w:r>
      <w:r w:rsidR="00C30C5C">
        <w:t xml:space="preserve">   </w:t>
      </w:r>
      <w:r w:rsidR="00720392">
        <w:t>=  gravitational force exerted on the particle</w:t>
      </w:r>
    </w:p>
    <w:p w14:paraId="3DE46F1A" w14:textId="4AFD7585" w:rsidR="00720392" w:rsidRDefault="00720392" w:rsidP="00457BCA">
      <w:pPr>
        <w:pStyle w:val="Body"/>
      </w:pPr>
      <m:oMath>
        <m:r>
          <w:rPr>
            <w:rFonts w:ascii="Cambria Math" w:hAnsi="Cambria Math"/>
          </w:rPr>
          <m:t xml:space="preserve">V </m:t>
        </m:r>
      </m:oMath>
      <w:r>
        <w:t xml:space="preserve">  </w:t>
      </w:r>
      <w:r w:rsidR="00C30C5C">
        <w:t xml:space="preserve">   </w:t>
      </w:r>
      <w:r>
        <w:t xml:space="preserve">= volume of the particle      </w:t>
      </w:r>
    </w:p>
    <w:p w14:paraId="7F8705C5" w14:textId="08A8ADBF" w:rsidR="00720392"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 xml:space="preserve">     </m:t>
        </m:r>
      </m:oMath>
      <w:r w:rsidR="00720392">
        <w:t xml:space="preserve">= density of the </w:t>
      </w:r>
      <w:r w:rsidR="008424B5">
        <w:t>fluid</w:t>
      </w:r>
      <w:r w:rsidR="00720392">
        <w:t xml:space="preserve"> </w:t>
      </w:r>
    </w:p>
    <w:p w14:paraId="5BDE264C" w14:textId="58D0A3C6" w:rsidR="006E4E5A" w:rsidRDefault="00000000" w:rsidP="00DA0428">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C908B5">
        <w:t xml:space="preserve"> = intended partial gravity</w:t>
      </w:r>
    </w:p>
    <w:p w14:paraId="26428781" w14:textId="0EE18C13" w:rsidR="00AE7ED2" w:rsidRDefault="00AE7ED2" w:rsidP="00457BCA">
      <w:pPr>
        <w:pStyle w:val="Body"/>
      </w:pPr>
    </w:p>
    <w:p w14:paraId="64DF8FB6" w14:textId="77777777" w:rsidR="00DA0428" w:rsidRDefault="00DA0428" w:rsidP="00457BCA">
      <w:pPr>
        <w:pStyle w:val="Body"/>
      </w:pPr>
    </w:p>
    <w:p w14:paraId="57FE4CB1" w14:textId="77F3F322" w:rsidR="006E4E5A" w:rsidRPr="00CB76FB" w:rsidRDefault="005418B1" w:rsidP="00DA0428">
      <w:pPr>
        <w:pStyle w:val="Body"/>
      </w:pPr>
      <w:r>
        <w:t xml:space="preserve">Assuming that the particle’s shape is spherical, the volume of the sphere is determined as shown in Eq. </w:t>
      </w:r>
      <w:r w:rsidR="00C556FD">
        <w:t>1</w:t>
      </w:r>
      <w:r w:rsidR="00DA50D2">
        <w:t>9</w:t>
      </w:r>
      <w:r>
        <w:t xml:space="preserve">. </w:t>
      </w:r>
    </w:p>
    <w:p w14:paraId="17238E8E" w14:textId="77777777" w:rsidR="0032213E" w:rsidRPr="00CB76FB" w:rsidRDefault="0032213E" w:rsidP="00457BCA">
      <w:pPr>
        <w:pStyle w:val="Body"/>
      </w:pPr>
    </w:p>
    <w:p w14:paraId="01E78CFC" w14:textId="7180A70F" w:rsidR="005418B1" w:rsidRDefault="00CC2A56" w:rsidP="00457BCA">
      <w:pPr>
        <w:pStyle w:val="Body"/>
      </w:pPr>
      <w:r>
        <w:t xml:space="preserve">   </w:t>
      </w:r>
      <w:r w:rsidR="00633D0C">
        <w:tab/>
      </w:r>
      <w:r w:rsidR="00633D0C">
        <w:tab/>
      </w:r>
      <w:r w:rsidR="00633D0C">
        <w:tab/>
      </w:r>
      <w:r w:rsidR="00633D0C">
        <w:tab/>
      </w:r>
      <w:r w:rsidR="00633D0C">
        <w:tab/>
      </w:r>
      <w:r w:rsidR="00633D0C">
        <w:tab/>
      </w:r>
      <w:r>
        <w:t xml:space="preserve"> </w:t>
      </w:r>
      <w:r w:rsidR="006F3EA0">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oMath>
      <w:r w:rsidR="005418B1">
        <w:t xml:space="preserve">                                               </w:t>
      </w:r>
      <w:r w:rsidR="00731F3C">
        <w:tab/>
      </w:r>
      <w:r w:rsidR="005418B1">
        <w:t>(</w:t>
      </w:r>
      <w:r w:rsidR="009A60BD">
        <w:t>1</w:t>
      </w:r>
      <w:r w:rsidR="00DA50D2">
        <w:t>9</w:t>
      </w:r>
      <w:r w:rsidR="005418B1">
        <w:t>)</w:t>
      </w:r>
    </w:p>
    <w:p w14:paraId="2B18556C" w14:textId="5398A1C1" w:rsidR="005418B1" w:rsidRDefault="005418B1" w:rsidP="005418B1">
      <w:pPr>
        <w:pStyle w:val="Caption"/>
      </w:pPr>
      <w:r>
        <w:t xml:space="preserve">Equation </w:t>
      </w:r>
      <w:fldSimple w:instr=" SEQ Equation \* ARABIC ">
        <w:r w:rsidR="00E36C6C">
          <w:rPr>
            <w:noProof/>
          </w:rPr>
          <w:t>19</w:t>
        </w:r>
      </w:fldSimple>
      <w:r>
        <w:t>: Volume of Sphere</w:t>
      </w:r>
    </w:p>
    <w:p w14:paraId="64342992" w14:textId="39B1B1A8" w:rsidR="00897BBB" w:rsidRDefault="006F3EA0" w:rsidP="00457BCA">
      <w:pPr>
        <w:pStyle w:val="Body"/>
      </w:pPr>
      <w:r>
        <w:t xml:space="preserve">                                      </w:t>
      </w:r>
      <w:r w:rsidR="00D74840">
        <w:t xml:space="preserve">   </w:t>
      </w:r>
      <w:r>
        <w:t xml:space="preserve">     </w:t>
      </w:r>
    </w:p>
    <w:p w14:paraId="195D36E4" w14:textId="77777777" w:rsidR="005418B1" w:rsidRDefault="005418B1" w:rsidP="00457BCA">
      <w:pPr>
        <w:pStyle w:val="Body"/>
      </w:pPr>
      <w:r>
        <w:t>Where:</w:t>
      </w:r>
    </w:p>
    <w:p w14:paraId="34D2BAFB" w14:textId="77777777" w:rsidR="00F340E1"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18B1">
        <w:t xml:space="preserve">  = volume of the sphere</w:t>
      </w:r>
    </w:p>
    <w:p w14:paraId="63F19C96" w14:textId="165B2F9E" w:rsidR="00D74840" w:rsidRDefault="005418B1" w:rsidP="00457BCA">
      <w:pPr>
        <w:pStyle w:val="Body"/>
      </w:pPr>
      <w:r>
        <w:t xml:space="preserve"> </w:t>
      </w:r>
      <m:oMath>
        <m:r>
          <w:rPr>
            <w:rFonts w:ascii="Cambria Math" w:hAnsi="Cambria Math"/>
          </w:rPr>
          <m:t xml:space="preserve">r = </m:t>
        </m:r>
      </m:oMath>
      <w:r w:rsidR="00F340E1">
        <w:t>radius of the sphere</w:t>
      </w:r>
    </w:p>
    <w:p w14:paraId="655C9371" w14:textId="77777777" w:rsidR="006E4E5A" w:rsidRDefault="006E4E5A" w:rsidP="00DA0428">
      <w:pPr>
        <w:pStyle w:val="Body"/>
        <w:ind w:firstLine="0"/>
      </w:pPr>
    </w:p>
    <w:p w14:paraId="6210E94A" w14:textId="77777777" w:rsidR="00DA0428" w:rsidRDefault="00DA0428" w:rsidP="00DA0428">
      <w:pPr>
        <w:pStyle w:val="Body"/>
        <w:ind w:firstLine="0"/>
      </w:pPr>
    </w:p>
    <w:p w14:paraId="3460CC33" w14:textId="357D0D57" w:rsidR="00A41EEF" w:rsidRDefault="00C94699" w:rsidP="00457BCA">
      <w:pPr>
        <w:pStyle w:val="Body"/>
      </w:pPr>
      <w:r>
        <w:t xml:space="preserve">The drag force under consideration is that exerted on a spherical particle, as demonstrated in Eq. </w:t>
      </w:r>
      <w:r w:rsidR="00DA50D2">
        <w:t>20</w:t>
      </w:r>
      <w:r w:rsidR="008A7E84">
        <w:t xml:space="preserve"> </w:t>
      </w:r>
      <w:r w:rsidR="006E0132">
        <w:fldChar w:fldCharType="begin"/>
      </w:r>
      <w:r w:rsidR="0015330A">
        <w:instrText xml:space="preserve"> ADDIN ZOTERO_ITEM CSL_CITATION {"citationID":"RepJc80q","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6E0132">
        <w:fldChar w:fldCharType="separate"/>
      </w:r>
      <w:r w:rsidR="006E0132" w:rsidRPr="009C4735">
        <w:t>[88]</w:t>
      </w:r>
      <w:r w:rsidR="006E0132">
        <w:fldChar w:fldCharType="end"/>
      </w:r>
      <w:r w:rsidR="006E0132" w:rsidRPr="00AE616D">
        <w:rPr>
          <w:color w:val="000000" w:themeColor="text1"/>
        </w:rPr>
        <w:t>.</w:t>
      </w:r>
      <w:r>
        <w:t xml:space="preserve">  </w:t>
      </w:r>
    </w:p>
    <w:p w14:paraId="75F722AC" w14:textId="77777777" w:rsidR="00660B88" w:rsidRDefault="00660B88" w:rsidP="00DA0428">
      <w:pPr>
        <w:pStyle w:val="Body"/>
        <w:ind w:firstLine="0"/>
      </w:pPr>
    </w:p>
    <w:p w14:paraId="5291CD55" w14:textId="5194A7EE" w:rsidR="00C94699" w:rsidRDefault="00660B88" w:rsidP="00DA0428">
      <w:pPr>
        <w:pStyle w:val="Body"/>
        <w:ind w:left="3600" w:firstLine="720"/>
      </w:pPr>
      <w:r>
        <w:t xml:space="preserve">  </w:t>
      </w:r>
      <m:oMath>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6πr</m:t>
        </m:r>
        <m:sSub>
          <m:sSubPr>
            <m:ctrlPr>
              <w:rPr>
                <w:rFonts w:ascii="Cambria Math" w:hAnsi="Cambria Math"/>
                <w:i/>
              </w:rPr>
            </m:ctrlPr>
          </m:sSubPr>
          <m:e>
            <m:r>
              <w:rPr>
                <w:rFonts w:ascii="Cambria Math" w:hAnsi="Cambria Math"/>
              </w:rPr>
              <m:t>η</m:t>
            </m:r>
          </m:e>
          <m:sub>
            <m:r>
              <w:rPr>
                <w:rFonts w:ascii="Cambria Math" w:hAnsi="Cambria Math"/>
              </w:rPr>
              <m:t>f</m:t>
            </m:r>
          </m:sub>
        </m:sSub>
        <m:sSub>
          <m:sSubPr>
            <m:ctrlPr>
              <w:rPr>
                <w:rFonts w:ascii="Cambria Math" w:hAnsi="Cambria Math"/>
                <w:i/>
              </w:rPr>
            </m:ctrlPr>
          </m:sSubPr>
          <m:e>
            <m:r>
              <w:rPr>
                <w:rFonts w:ascii="Cambria Math" w:hAnsi="Cambria Math"/>
              </w:rPr>
              <m:t>v</m:t>
            </m:r>
          </m:e>
          <m:sub>
            <m:r>
              <w:rPr>
                <w:rFonts w:ascii="Cambria Math" w:hAnsi="Cambria Math"/>
              </w:rPr>
              <m:t>t</m:t>
            </m:r>
          </m:sub>
        </m:sSub>
      </m:oMath>
      <w:r w:rsidR="00C94699">
        <w:t xml:space="preserve">                       </w:t>
      </w:r>
      <w:r w:rsidR="001005C0">
        <w:t xml:space="preserve">  </w:t>
      </w:r>
      <w:r w:rsidR="00C94699">
        <w:t xml:space="preserve">    </w:t>
      </w:r>
      <w:r w:rsidR="001005C0">
        <w:t xml:space="preserve">   </w:t>
      </w:r>
      <w:r w:rsidR="00C94699">
        <w:t xml:space="preserve">       </w:t>
      </w:r>
      <w:r w:rsidR="001005C0">
        <w:t xml:space="preserve"> </w:t>
      </w:r>
      <w:r w:rsidR="00731F3C">
        <w:tab/>
      </w:r>
      <w:r w:rsidR="001005C0">
        <w:t>(</w:t>
      </w:r>
      <w:r w:rsidR="00DA50D2">
        <w:t>20</w:t>
      </w:r>
      <w:r w:rsidR="001005C0">
        <w:t>)</w:t>
      </w:r>
    </w:p>
    <w:p w14:paraId="3E7F1D5B" w14:textId="3898BEB3" w:rsidR="00C94699" w:rsidRDefault="00C94699" w:rsidP="00C94699">
      <w:pPr>
        <w:pStyle w:val="Caption"/>
      </w:pPr>
      <w:r>
        <w:t xml:space="preserve">Equation </w:t>
      </w:r>
      <w:fldSimple w:instr=" SEQ Equation \* ARABIC ">
        <w:r w:rsidR="00E36C6C">
          <w:rPr>
            <w:noProof/>
          </w:rPr>
          <w:t>20</w:t>
        </w:r>
      </w:fldSimple>
      <w:r>
        <w:t>: Drag Force</w:t>
      </w:r>
    </w:p>
    <w:p w14:paraId="03CD8DA7" w14:textId="77777777" w:rsidR="001005C0" w:rsidRDefault="001005C0" w:rsidP="00457BCA">
      <w:pPr>
        <w:pStyle w:val="Body"/>
      </w:pPr>
    </w:p>
    <w:p w14:paraId="7FC00127" w14:textId="77777777" w:rsidR="001005C0" w:rsidRDefault="001005C0" w:rsidP="00457BCA">
      <w:pPr>
        <w:pStyle w:val="Body"/>
      </w:pPr>
      <w:r>
        <w:t>Where:</w:t>
      </w:r>
    </w:p>
    <w:p w14:paraId="33CEEE7C" w14:textId="77777777" w:rsidR="001005C0"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001005C0">
        <w:t xml:space="preserve"> = drag force exerted on the particle</w:t>
      </w:r>
    </w:p>
    <w:p w14:paraId="408AF3BD" w14:textId="3951F779" w:rsidR="001005C0" w:rsidRDefault="001005C0" w:rsidP="00457BCA">
      <w:pPr>
        <w:pStyle w:val="Body"/>
      </w:pPr>
      <w:r>
        <w:t xml:space="preserve"> </w:t>
      </w:r>
      <m:oMath>
        <m:r>
          <w:rPr>
            <w:rFonts w:ascii="Cambria Math" w:hAnsi="Cambria Math"/>
          </w:rPr>
          <m:t xml:space="preserve">r = </m:t>
        </m:r>
      </m:oMath>
      <w:r>
        <w:t>radius of the particle</w:t>
      </w:r>
    </w:p>
    <w:p w14:paraId="42FDC635" w14:textId="651DCF5D" w:rsidR="001005C0"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m:t>
        </m:r>
      </m:oMath>
      <w:r w:rsidR="001005C0">
        <w:t xml:space="preserve"> fluid viscosity</w:t>
      </w:r>
    </w:p>
    <w:p w14:paraId="2BFF43D7" w14:textId="30084D11" w:rsidR="00A86030" w:rsidRPr="00A86030"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oMath>
      <w:r w:rsidR="001005C0">
        <w:t xml:space="preserve"> sedimentation velocity</w:t>
      </w:r>
    </w:p>
    <w:p w14:paraId="515951C0" w14:textId="77777777" w:rsidR="006E4E5A" w:rsidRDefault="006E4E5A" w:rsidP="00457BCA">
      <w:pPr>
        <w:pStyle w:val="Body"/>
      </w:pPr>
    </w:p>
    <w:p w14:paraId="56530303" w14:textId="77777777" w:rsidR="00DA0428" w:rsidRDefault="00DA0428" w:rsidP="00457BCA">
      <w:pPr>
        <w:pStyle w:val="Body"/>
      </w:pPr>
    </w:p>
    <w:p w14:paraId="5FE0462D" w14:textId="502DAB94" w:rsidR="00ED4D50" w:rsidRPr="00A86030" w:rsidRDefault="0057457D" w:rsidP="00457BCA">
      <w:pPr>
        <w:pStyle w:val="Body"/>
      </w:pPr>
      <w:r>
        <w:t xml:space="preserve">Utilizing Eqs. </w:t>
      </w:r>
      <w:r w:rsidR="00731F3C">
        <w:t>1</w:t>
      </w:r>
      <w:r w:rsidR="00DA50D2">
        <w:t>7</w:t>
      </w:r>
      <w:r w:rsidR="00731F3C">
        <w:t>-</w:t>
      </w:r>
      <w:r w:rsidR="00DA50D2">
        <w:t>20</w:t>
      </w:r>
      <w:r>
        <w:t xml:space="preserve">, Eq. </w:t>
      </w:r>
      <w:r w:rsidR="00731F3C">
        <w:t>2</w:t>
      </w:r>
      <w:r w:rsidR="00DA50D2">
        <w:t>1</w:t>
      </w:r>
      <w:r>
        <w:t xml:space="preserve"> is derived as the fully substituted form of Eq. </w:t>
      </w:r>
      <w:r w:rsidR="00AB574F">
        <w:t>1</w:t>
      </w:r>
      <w:r w:rsidR="00DA50D2">
        <w:t>6</w:t>
      </w:r>
      <w:r>
        <w:t xml:space="preserve">. </w:t>
      </w:r>
    </w:p>
    <w:p w14:paraId="115A6694" w14:textId="77777777" w:rsidR="00FF067F" w:rsidRPr="00CB76FB" w:rsidRDefault="00FF067F" w:rsidP="00457BCA">
      <w:pPr>
        <w:pStyle w:val="Body"/>
      </w:pPr>
    </w:p>
    <w:p w14:paraId="2FF6FB71" w14:textId="2A8AA119" w:rsidR="00321D41" w:rsidRPr="00321D41" w:rsidRDefault="00321D41" w:rsidP="00457BCA">
      <w:pPr>
        <w:pStyle w:val="Body"/>
      </w:pPr>
      <w:r>
        <w:t xml:space="preserve">       </w:t>
      </w:r>
      <w:r>
        <w:tab/>
      </w:r>
      <w:r>
        <w:tab/>
      </w:r>
      <w:r>
        <w:tab/>
        <w:t xml:space="preserve">        </w:t>
      </w:r>
      <w:r w:rsidR="00660B88">
        <w:t xml:space="preserve">  </w:t>
      </w:r>
      <m:oMath>
        <m:sSub>
          <m:sSubPr>
            <m:ctrlPr>
              <w:rPr>
                <w:rFonts w:ascii="Cambria Math" w:hAnsi="Cambria Math"/>
              </w:rPr>
            </m:ctrlPr>
          </m:sSubPr>
          <m:e>
            <m:r>
              <w:rPr>
                <w:rFonts w:ascii="Cambria Math" w:hAnsi="Cambria Math"/>
              </w:rPr>
              <m:t>F</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d</m:t>
            </m:r>
          </m:sub>
        </m:sSub>
        <m:r>
          <m:rPr>
            <m:sty m:val="p"/>
          </m:rPr>
          <w:rPr>
            <w:rFonts w:ascii="Cambria Math" w:hAnsi="Cambria Math"/>
          </w:rPr>
          <m:t xml:space="preserve"> ⟹ </m:t>
        </m:r>
      </m:oMath>
    </w:p>
    <w:p w14:paraId="662C56AE" w14:textId="4F072853" w:rsidR="009F7618" w:rsidRDefault="0000346E" w:rsidP="00DA0428">
      <w:pPr>
        <w:pStyle w:val="Body"/>
        <w:ind w:left="1440" w:firstLine="720"/>
      </w:pPr>
      <m:oMath>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6</m:t>
        </m:r>
        <m:r>
          <w:rPr>
            <w:rFonts w:ascii="Cambria Math" w:hAnsi="Cambria Math"/>
          </w:rPr>
          <m:t>πr</m:t>
        </m:r>
        <m:sSub>
          <m:sSubPr>
            <m:ctrlPr>
              <w:rPr>
                <w:rFonts w:ascii="Cambria Math" w:hAnsi="Cambria Math"/>
              </w:rPr>
            </m:ctrlPr>
          </m:sSubPr>
          <m:e>
            <m:r>
              <w:rPr>
                <w:rFonts w:ascii="Cambria Math" w:hAnsi="Cambria Math"/>
              </w:rPr>
              <m:t>η</m:t>
            </m:r>
          </m:e>
          <m:sub>
            <m:r>
              <w:rPr>
                <w:rFonts w:ascii="Cambria Math" w:hAnsi="Cambria Math"/>
              </w:rPr>
              <m:t>f</m:t>
            </m:r>
          </m:sub>
        </m:sSub>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oMath>
      <w:r w:rsidR="00660B88">
        <w:t xml:space="preserve">            </w:t>
      </w:r>
      <w:r w:rsidR="001A040F">
        <w:t xml:space="preserve">  </w:t>
      </w:r>
    </w:p>
    <w:p w14:paraId="625B8C9E" w14:textId="1141A880" w:rsidR="0057457D" w:rsidRDefault="009F7618" w:rsidP="00457BCA">
      <w:pPr>
        <w:pStyle w:val="Body"/>
      </w:pPr>
      <w:r>
        <w:t xml:space="preserve">        </w:t>
      </w:r>
      <w:r w:rsidR="00C908B5">
        <w:tab/>
      </w:r>
      <w:r>
        <w:t xml:space="preserve">    </w:t>
      </w:r>
      <w:r w:rsidR="00DA0428">
        <w:tab/>
      </w:r>
      <w:r>
        <w:t xml:space="preserve">   </w:t>
      </w:r>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6</m:t>
        </m:r>
        <m:r>
          <w:rPr>
            <w:rFonts w:ascii="Cambria Math" w:hAnsi="Cambria Math"/>
          </w:rPr>
          <m:t>πr</m:t>
        </m:r>
        <m:sSub>
          <m:sSubPr>
            <m:ctrlPr>
              <w:rPr>
                <w:rFonts w:ascii="Cambria Math" w:hAnsi="Cambria Math"/>
              </w:rPr>
            </m:ctrlPr>
          </m:sSubPr>
          <m:e>
            <m:r>
              <w:rPr>
                <w:rFonts w:ascii="Cambria Math" w:hAnsi="Cambria Math"/>
              </w:rPr>
              <m:t>η</m:t>
            </m:r>
          </m:e>
          <m:sub>
            <m:r>
              <w:rPr>
                <w:rFonts w:ascii="Cambria Math" w:hAnsi="Cambria Math"/>
              </w:rPr>
              <m:t>f</m:t>
            </m:r>
          </m:sub>
        </m:sSub>
        <m:sSub>
          <m:sSubPr>
            <m:ctrlPr>
              <w:rPr>
                <w:rFonts w:ascii="Cambria Math" w:hAnsi="Cambria Math"/>
              </w:rPr>
            </m:ctrlPr>
          </m:sSubPr>
          <m:e>
            <m:r>
              <w:rPr>
                <w:rFonts w:ascii="Cambria Math" w:hAnsi="Cambria Math"/>
              </w:rPr>
              <m:t>v</m:t>
            </m:r>
          </m:e>
          <m:sub>
            <m:r>
              <w:rPr>
                <w:rFonts w:ascii="Cambria Math" w:hAnsi="Cambria Math"/>
              </w:rPr>
              <m:t>t</m:t>
            </m:r>
          </m:sub>
        </m:sSub>
      </m:oMath>
      <w:r w:rsidR="0057457D">
        <w:t xml:space="preserve">            </w:t>
      </w:r>
      <w:r w:rsidR="00731F3C">
        <w:tab/>
      </w:r>
      <w:r w:rsidR="00AC6247">
        <w:tab/>
      </w:r>
      <w:r w:rsidR="0057457D">
        <w:t>(</w:t>
      </w:r>
      <w:r w:rsidR="00731F3C">
        <w:t>2</w:t>
      </w:r>
      <w:r w:rsidR="007A254C">
        <w:t>1</w:t>
      </w:r>
      <w:r w:rsidR="0057457D">
        <w:t>)</w:t>
      </w:r>
    </w:p>
    <w:p w14:paraId="6D2E86E7" w14:textId="29EB9A82" w:rsidR="0057457D" w:rsidRDefault="0057457D" w:rsidP="0057457D">
      <w:pPr>
        <w:pStyle w:val="Caption"/>
      </w:pPr>
      <w:r>
        <w:t xml:space="preserve">Equation </w:t>
      </w:r>
      <w:fldSimple w:instr=" SEQ Equation \* ARABIC ">
        <w:r w:rsidR="00E36C6C">
          <w:rPr>
            <w:noProof/>
          </w:rPr>
          <w:t>21</w:t>
        </w:r>
      </w:fldSimple>
      <w:r>
        <w:t>: Fully Derived Net Driving Force on the Particle</w:t>
      </w:r>
    </w:p>
    <w:p w14:paraId="2F07EE46" w14:textId="2DFF2CF4" w:rsidR="00660B88" w:rsidRPr="00CB76FB" w:rsidRDefault="001A040F" w:rsidP="00457BCA">
      <w:pPr>
        <w:pStyle w:val="Body"/>
        <w:rPr>
          <w:rFonts w:ascii="Cambria Math" w:hAnsi="Cambria Math"/>
        </w:rPr>
      </w:pPr>
      <w:r>
        <w:t xml:space="preserve">   </w:t>
      </w:r>
      <w:r w:rsidR="00660B88">
        <w:t xml:space="preserve">      </w:t>
      </w:r>
    </w:p>
    <w:p w14:paraId="2E06060F" w14:textId="77777777" w:rsidR="0057457D" w:rsidRDefault="0057457D" w:rsidP="00457BCA">
      <w:pPr>
        <w:pStyle w:val="Body"/>
      </w:pPr>
      <w:r>
        <w:lastRenderedPageBreak/>
        <w:t>Where:</w:t>
      </w:r>
    </w:p>
    <w:p w14:paraId="39F1B065" w14:textId="1D655F8F" w:rsidR="0057457D" w:rsidRDefault="0057457D" w:rsidP="00457BCA">
      <w:pPr>
        <w:pStyle w:val="Body"/>
      </w:pPr>
      <w:r>
        <w:t xml:space="preserve"> </w:t>
      </w:r>
      <m:oMath>
        <m:r>
          <w:rPr>
            <w:rFonts w:ascii="Cambria Math" w:hAnsi="Cambria Math"/>
          </w:rPr>
          <m:t xml:space="preserve">r     = </m:t>
        </m:r>
      </m:oMath>
      <w:r>
        <w:t>radius of the particle</w:t>
      </w:r>
    </w:p>
    <w:p w14:paraId="339B3F73" w14:textId="17192F5D" w:rsidR="002C1E88"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2C1E88">
        <w:t xml:space="preserve"> </w:t>
      </w:r>
      <w:r w:rsidR="00C30C5C">
        <w:t xml:space="preserve">   </w:t>
      </w:r>
      <w:r w:rsidR="002C1E88">
        <w:t xml:space="preserve">= density of the particle </w:t>
      </w:r>
    </w:p>
    <w:p w14:paraId="3B9862D9" w14:textId="59DA9B73" w:rsidR="002C1E88"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2C1E88">
        <w:t xml:space="preserve"> </w:t>
      </w:r>
      <w:r w:rsidR="00C30C5C">
        <w:t xml:space="preserve">   </w:t>
      </w:r>
      <w:r w:rsidR="002C1E88">
        <w:t xml:space="preserve">= density of the fluid </w:t>
      </w:r>
    </w:p>
    <w:p w14:paraId="4C980538" w14:textId="3F16FFC7" w:rsidR="00D12CDD"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D12CDD">
        <w:t xml:space="preserve"> = intended partial gravity</w:t>
      </w:r>
    </w:p>
    <w:p w14:paraId="0808EA5C" w14:textId="7F4F7BC6" w:rsidR="0057457D"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m:t>
        </m:r>
      </m:oMath>
      <w:r w:rsidR="0057457D">
        <w:t xml:space="preserve"> fluid viscosity</w:t>
      </w:r>
    </w:p>
    <w:p w14:paraId="591392D4" w14:textId="74CE08FB" w:rsidR="0057457D"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rsidR="0057457D">
        <w:t xml:space="preserve"> sedimentation velocity</w:t>
      </w:r>
    </w:p>
    <w:p w14:paraId="518DA5CE" w14:textId="77777777" w:rsidR="00897BBB" w:rsidRDefault="00897BBB" w:rsidP="00457BCA">
      <w:pPr>
        <w:pStyle w:val="Body"/>
      </w:pPr>
    </w:p>
    <w:p w14:paraId="3073C016" w14:textId="77777777" w:rsidR="00897BBB" w:rsidRPr="00897BBB" w:rsidRDefault="00897BBB" w:rsidP="00457BCA">
      <w:pPr>
        <w:pStyle w:val="Body"/>
      </w:pPr>
    </w:p>
    <w:p w14:paraId="129A8B8A" w14:textId="4AE03D9A" w:rsidR="00897BBB" w:rsidRDefault="00D223D0" w:rsidP="00457BCA">
      <w:pPr>
        <w:pStyle w:val="Body"/>
        <w:rPr>
          <w:rFonts w:ascii="Cambria Math" w:hAnsi="Cambria Math"/>
        </w:rPr>
      </w:pPr>
      <w:r>
        <w:rPr>
          <w:rFonts w:ascii="Cambria Math" w:hAnsi="Cambria Math"/>
        </w:rPr>
        <w:t xml:space="preserve">The sedimentation velocity equation, as seen in Eq. </w:t>
      </w:r>
      <w:r w:rsidR="004C34B8">
        <w:rPr>
          <w:rFonts w:ascii="Cambria Math" w:hAnsi="Cambria Math"/>
        </w:rPr>
        <w:t>2</w:t>
      </w:r>
      <w:r w:rsidR="007A254C">
        <w:rPr>
          <w:rFonts w:ascii="Cambria Math" w:hAnsi="Cambria Math"/>
        </w:rPr>
        <w:t>2</w:t>
      </w:r>
      <w:r>
        <w:rPr>
          <w:rFonts w:ascii="Cambria Math" w:hAnsi="Cambria Math"/>
        </w:rPr>
        <w:t xml:space="preserve">, is derived from Eq. </w:t>
      </w:r>
      <w:r w:rsidR="002F34AD">
        <w:rPr>
          <w:rFonts w:ascii="Cambria Math" w:hAnsi="Cambria Math"/>
        </w:rPr>
        <w:t>2</w:t>
      </w:r>
      <w:r w:rsidR="007A254C">
        <w:rPr>
          <w:rFonts w:ascii="Cambria Math" w:hAnsi="Cambria Math"/>
        </w:rPr>
        <w:t>1</w:t>
      </w:r>
      <w:r w:rsidR="003A6C09">
        <w:rPr>
          <w:rFonts w:ascii="Cambria Math" w:hAnsi="Cambria Math"/>
        </w:rPr>
        <w:t xml:space="preserve"> </w:t>
      </w:r>
      <w:r w:rsidR="006E0132">
        <w:fldChar w:fldCharType="begin"/>
      </w:r>
      <w:r w:rsidR="0015330A">
        <w:instrText xml:space="preserve"> ADDIN ZOTERO_ITEM CSL_CITATION {"citationID":"onU2cPSK","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6E0132">
        <w:fldChar w:fldCharType="separate"/>
      </w:r>
      <w:r w:rsidR="006E0132" w:rsidRPr="009C4735">
        <w:t>[88]</w:t>
      </w:r>
      <w:r w:rsidR="006E0132">
        <w:fldChar w:fldCharType="end"/>
      </w:r>
      <w:r>
        <w:rPr>
          <w:rFonts w:ascii="Cambria Math" w:hAnsi="Cambria Math"/>
        </w:rPr>
        <w:t>.</w:t>
      </w:r>
    </w:p>
    <w:p w14:paraId="30F3F5EE" w14:textId="77777777" w:rsidR="00F52FB4" w:rsidRPr="00CB76FB" w:rsidRDefault="00F52FB4" w:rsidP="00457BCA">
      <w:pPr>
        <w:pStyle w:val="Body"/>
      </w:pPr>
    </w:p>
    <w:p w14:paraId="37532F80" w14:textId="291F7E58" w:rsidR="00565B67" w:rsidRDefault="006F3EA0" w:rsidP="00DA0428">
      <w:pPr>
        <w:pStyle w:val="Body"/>
        <w:ind w:left="3600" w:firstLine="0"/>
      </w:pPr>
      <w:r>
        <w:t xml:space="preserve">  </w:t>
      </w:r>
      <m:oMath>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9*</m:t>
            </m:r>
            <m:sSub>
              <m:sSubPr>
                <m:ctrlPr>
                  <w:rPr>
                    <w:rFonts w:ascii="Cambria Math" w:hAnsi="Cambria Math"/>
                  </w:rPr>
                </m:ctrlPr>
              </m:sSubPr>
              <m:e>
                <m:r>
                  <w:rPr>
                    <w:rFonts w:ascii="Cambria Math" w:hAnsi="Cambria Math"/>
                  </w:rPr>
                  <m:t>η</m:t>
                </m:r>
              </m:e>
              <m:sub>
                <m:r>
                  <w:rPr>
                    <w:rFonts w:ascii="Cambria Math" w:hAnsi="Cambria Math"/>
                  </w:rPr>
                  <m:t>f</m:t>
                </m:r>
              </m:sub>
            </m:sSub>
          </m:den>
        </m:f>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f</m:t>
                </m:r>
              </m:sub>
            </m:sSub>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oMath>
      <w:r w:rsidR="00EF1D91">
        <w:t xml:space="preserve">                     </w:t>
      </w:r>
      <w:r w:rsidR="002F34AD">
        <w:tab/>
      </w:r>
      <w:r w:rsidR="00AC6247">
        <w:tab/>
      </w:r>
      <w:r w:rsidR="00EF1D91">
        <w:t>(</w:t>
      </w:r>
      <w:r w:rsidR="002F34AD">
        <w:t>2</w:t>
      </w:r>
      <w:r w:rsidR="007A254C">
        <w:t>2</w:t>
      </w:r>
      <w:r w:rsidR="00EF1D91">
        <w:t>)</w:t>
      </w:r>
    </w:p>
    <w:p w14:paraId="0D521473" w14:textId="636BA889" w:rsidR="00565B67" w:rsidRDefault="00565B67" w:rsidP="00565B67">
      <w:pPr>
        <w:pStyle w:val="Caption"/>
      </w:pPr>
      <w:r>
        <w:t xml:space="preserve">Equation </w:t>
      </w:r>
      <w:fldSimple w:instr=" SEQ Equation \* ARABIC ">
        <w:r w:rsidR="00E36C6C">
          <w:rPr>
            <w:noProof/>
          </w:rPr>
          <w:t>22</w:t>
        </w:r>
      </w:fldSimple>
      <w:r>
        <w:t>: Sedimentation Velocity</w:t>
      </w:r>
    </w:p>
    <w:p w14:paraId="2FC807BF" w14:textId="787133E0" w:rsidR="006F3EA0" w:rsidRDefault="006F3EA0" w:rsidP="00457BCA">
      <w:pPr>
        <w:pStyle w:val="Body"/>
      </w:pPr>
      <w:r>
        <w:t xml:space="preserve">                       </w:t>
      </w:r>
    </w:p>
    <w:p w14:paraId="15525A55" w14:textId="77777777" w:rsidR="00EF1D91" w:rsidRDefault="00EF1D91" w:rsidP="00457BCA">
      <w:pPr>
        <w:pStyle w:val="Body"/>
      </w:pPr>
      <w:r>
        <w:t>Where:</w:t>
      </w:r>
    </w:p>
    <w:p w14:paraId="071F2D40" w14:textId="70ACE025" w:rsidR="00EF1D91"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rsidR="00EF1D91">
        <w:t xml:space="preserve"> sedimentation velocity</w:t>
      </w:r>
    </w:p>
    <w:p w14:paraId="13602D99" w14:textId="3D7CBE00" w:rsidR="00EF1D91" w:rsidRDefault="00EF1D91" w:rsidP="00457BCA">
      <w:pPr>
        <w:pStyle w:val="Body"/>
      </w:pPr>
      <w:r>
        <w:t xml:space="preserve"> </w:t>
      </w:r>
      <m:oMath>
        <m:r>
          <w:rPr>
            <w:rFonts w:ascii="Cambria Math" w:hAnsi="Cambria Math"/>
          </w:rPr>
          <m:t xml:space="preserve">r    = </m:t>
        </m:r>
      </m:oMath>
      <w:r>
        <w:t>radius of the particle</w:t>
      </w:r>
    </w:p>
    <w:p w14:paraId="6BC1FB54" w14:textId="39E001F9" w:rsidR="00EF1D91"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EF1D91">
        <w:t xml:space="preserve"> </w:t>
      </w:r>
      <w:r w:rsidR="00C30C5C">
        <w:t xml:space="preserve">   </w:t>
      </w:r>
      <w:r w:rsidR="00EF1D91">
        <w:t xml:space="preserve">= density of the particle </w:t>
      </w:r>
    </w:p>
    <w:p w14:paraId="6C95D788" w14:textId="77777777" w:rsidR="00D12CDD"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D12CDD">
        <w:t xml:space="preserve"> = intended partial gravity</w:t>
      </w:r>
    </w:p>
    <w:p w14:paraId="02C40937" w14:textId="41AB917A" w:rsidR="00EF1D91"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EF1D91">
        <w:t xml:space="preserve"> </w:t>
      </w:r>
      <w:r w:rsidR="00C30C5C">
        <w:t xml:space="preserve">   </w:t>
      </w:r>
      <w:r w:rsidR="00EF1D91">
        <w:t xml:space="preserve">= density of the fluid </w:t>
      </w:r>
    </w:p>
    <w:p w14:paraId="35A2351C" w14:textId="77B5F8DD" w:rsidR="00EF1D91"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m:t>
        </m:r>
      </m:oMath>
      <w:r w:rsidR="00EF1D91">
        <w:t xml:space="preserve"> fluid viscosity</w:t>
      </w:r>
    </w:p>
    <w:p w14:paraId="1ED3B0E7" w14:textId="77777777" w:rsidR="0032213E" w:rsidRDefault="0032213E" w:rsidP="00DA0428">
      <w:pPr>
        <w:pStyle w:val="Body"/>
        <w:ind w:firstLine="0"/>
      </w:pPr>
    </w:p>
    <w:p w14:paraId="73797C4D" w14:textId="6B0824CC" w:rsidR="008A1B05" w:rsidRDefault="008A1B05" w:rsidP="00457BCA">
      <w:pPr>
        <w:pStyle w:val="Body"/>
      </w:pPr>
    </w:p>
    <w:p w14:paraId="4B6406BB" w14:textId="0DACC924" w:rsidR="006E345A" w:rsidRDefault="007C26CE" w:rsidP="008113A6">
      <w:pPr>
        <w:pStyle w:val="Body"/>
      </w:pPr>
      <w:r>
        <w:t>Nevertheless</w:t>
      </w:r>
      <w:r w:rsidR="00E03EA1">
        <w:t xml:space="preserve">, the values derived from the settling velocity are </w:t>
      </w:r>
      <w:r>
        <w:t>predicated upon</w:t>
      </w:r>
      <w:r w:rsidR="00E03EA1">
        <w:t xml:space="preserve"> various assumptions. To </w:t>
      </w:r>
      <w:r>
        <w:t>confirm</w:t>
      </w:r>
      <w:r w:rsidR="00E03EA1">
        <w:t xml:space="preserve"> that the particle remains in laminar </w:t>
      </w:r>
      <w:r>
        <w:t>flow</w:t>
      </w:r>
      <w:r w:rsidR="00E03EA1">
        <w:t xml:space="preserve">, thereby validating the </w:t>
      </w:r>
      <w:r>
        <w:t>preceding</w:t>
      </w:r>
      <w:r w:rsidR="00E03EA1">
        <w:t xml:space="preserve"> calculations of sedimentation velocity, the </w:t>
      </w:r>
      <w:r>
        <w:t>Reynolds number (</w:t>
      </w:r>
      <m:oMath>
        <m:sSub>
          <m:sSubPr>
            <m:ctrlPr>
              <w:rPr>
                <w:rFonts w:ascii="Cambria Math" w:hAnsi="Cambria Math"/>
                <w:i/>
              </w:rPr>
            </m:ctrlPr>
          </m:sSubPr>
          <m:e>
            <m:r>
              <w:rPr>
                <w:rFonts w:ascii="Cambria Math" w:hAnsi="Cambria Math"/>
              </w:rPr>
              <m:t>Re</m:t>
            </m:r>
          </m:e>
          <m:sub>
            <m:r>
              <w:rPr>
                <w:rFonts w:ascii="Cambria Math" w:hAnsi="Cambria Math"/>
              </w:rPr>
              <m:t>p</m:t>
            </m:r>
          </m:sub>
        </m:sSub>
      </m:oMath>
      <w:r>
        <w:t>) should be computed</w:t>
      </w:r>
      <w:r w:rsidR="00676056">
        <w:t xml:space="preserve"> </w:t>
      </w:r>
      <w:r w:rsidR="00676056">
        <w:fldChar w:fldCharType="begin"/>
      </w:r>
      <w:r w:rsidR="0015330A">
        <w:instrText xml:space="preserve"> ADDIN ZOTERO_ITEM CSL_CITATION {"citationID":"WNDxzPwO","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676056">
        <w:fldChar w:fldCharType="separate"/>
      </w:r>
      <w:r w:rsidR="00676056" w:rsidRPr="009C4735">
        <w:t>[88]</w:t>
      </w:r>
      <w:r w:rsidR="00676056">
        <w:fldChar w:fldCharType="end"/>
      </w:r>
      <w:r w:rsidR="00676056" w:rsidRPr="00AE616D">
        <w:rPr>
          <w:color w:val="000000" w:themeColor="text1"/>
        </w:rPr>
        <w:t>.</w:t>
      </w:r>
      <w:r w:rsidR="00676056">
        <w:t xml:space="preserve"> </w:t>
      </w:r>
      <w:r>
        <w:t xml:space="preserve">The </w:t>
      </w:r>
      <w:r w:rsidR="00E03EA1">
        <w:t xml:space="preserve">particle Reynolds number </w:t>
      </w:r>
      <w:r>
        <w:t xml:space="preserve">should be less than 2,000 to maintain laminar flow. If it exceeds 3,500, the flow becomes turbulent; for values in between, the flow is transitional </w:t>
      </w:r>
      <w:r w:rsidR="0015330A">
        <w:fldChar w:fldCharType="begin"/>
      </w:r>
      <w:r w:rsidR="0015330A">
        <w:instrText xml:space="preserve"> ADDIN ZOTERO_ITEM CSL_CITATION {"citationID":"DGUU4wq5","properties":{"formattedCitation":"[89]","plainCitation":"[89]","noteIndex":0},"citationItems":[{"id":253,"uris":["http://zotero.org/users/local/V6BayNrH/items/TZA27KCA"],"itemData":{"id":253,"type":"webpage","title":"Reynolds' Number - an overview | ScienceDirect Topics","URL":"https://www.sciencedirect.com/topics/engineering/reynolds-number","accessed":{"date-parts":[["2025",12,7]]}}}],"schema":"https://github.com/citation-style-language/schema/raw/master/csl-citation.json"} </w:instrText>
      </w:r>
      <w:r w:rsidR="0015330A">
        <w:fldChar w:fldCharType="separate"/>
      </w:r>
      <w:r w:rsidR="0015330A" w:rsidRPr="0015330A">
        <w:t>[89]</w:t>
      </w:r>
      <w:r w:rsidR="0015330A">
        <w:fldChar w:fldCharType="end"/>
      </w:r>
      <w:r>
        <w:t xml:space="preserve">. By utilizing Eq. 23, these calculations can be confirmed </w:t>
      </w:r>
      <w:r w:rsidR="008113A6">
        <w:fldChar w:fldCharType="begin"/>
      </w:r>
      <w:r w:rsidR="008113A6">
        <w:instrText xml:space="preserve"> ADDIN ZOTERO_ITEM CSL_CITATION {"citationID":"bQuMq9LS","properties":{"formattedCitation":"[90]","plainCitation":"[90]","noteIndex":0},"citationItems":[{"id":255,"uris":["http://zotero.org/users/local/V6BayNrH/items/NW2SEKX2"],"itemData":{"id":255,"type":"article-journal","abstract":"The rotating-wall vessel (RWV) bioreactor, a 3D suspension culture system, faces challenges related to non-uniform tissue growth during the incubation of bone and heart tissues. Okra mucilage, an extract from okra pods with non-Newtonian rheological properties, has shown potential as a plasma replacement agent and has no induced cytotoxic effects. In this study, we investigated the flow structure of okra mucilage in rotating wall vessel system. By modifying the RWV and adding okra mucilage, we analyzed the flow structure using a high-speed camera and particle image velocimetry (PIV). Our results showed that okra mucilage creates a concentric circle-shaped rigid-like rotation at all rotation speeds (1-50 rpm). The high viscosity of okra mucilage resulted in a low terminal velocity for microparticles and quick response to rotational movements. These findings suggest that okra mucilage has the potential to enhance the uniformity of tissue growth in RWV systems by stabilizing the flow structure and reducing microparticle sedimentation.","container-title":"Heliyon","DOI":"10.1016/j.heliyon.2024.e36149","ISSN":"2405-8440","issue":"16","journalAbbreviation":"Heliyon","page":"e36149","source":"ScienceDirect","title":"Flow structure of okra mucilage in rotating wall vessel system","volume":"10","author":[{"family":"Zhu","given":"Weijun"},{"family":"Obara","given":"Hiromichi"}],"issued":{"date-parts":[["2024",8,30]]}}}],"schema":"https://github.com/citation-style-language/schema/raw/master/csl-citation.json"} </w:instrText>
      </w:r>
      <w:r w:rsidR="008113A6">
        <w:fldChar w:fldCharType="separate"/>
      </w:r>
      <w:r w:rsidR="008113A6" w:rsidRPr="008113A6">
        <w:t>[90]</w:t>
      </w:r>
      <w:r w:rsidR="008113A6">
        <w:fldChar w:fldCharType="end"/>
      </w:r>
      <w:r w:rsidR="004A230D">
        <w:rPr>
          <w:color w:val="000000" w:themeColor="text1"/>
        </w:rPr>
        <w:t>.</w:t>
      </w:r>
    </w:p>
    <w:p w14:paraId="31E2E0A3" w14:textId="77777777" w:rsidR="00F65F20" w:rsidRPr="00CB76FB" w:rsidRDefault="00F65F20" w:rsidP="00457BCA">
      <w:pPr>
        <w:pStyle w:val="Body"/>
      </w:pPr>
    </w:p>
    <w:p w14:paraId="68D75420" w14:textId="65E36413" w:rsidR="003F48DC" w:rsidRPr="003F48DC" w:rsidRDefault="00000000" w:rsidP="00DA0428">
      <w:pPr>
        <w:pStyle w:val="Body"/>
        <w:ind w:left="2880" w:firstLine="720"/>
      </w:pPr>
      <m:oMath>
        <m:sSub>
          <m:sSubPr>
            <m:ctrlPr>
              <w:rPr>
                <w:rFonts w:ascii="Cambria Math" w:hAnsi="Cambria Math"/>
              </w:rPr>
            </m:ctrlPr>
          </m:sSubPr>
          <m:e>
            <m:r>
              <w:rPr>
                <w:rFonts w:ascii="Cambria Math" w:hAnsi="Cambria Math"/>
              </w:rPr>
              <m:t>Re</m:t>
            </m:r>
          </m:e>
          <m:sub>
            <m:r>
              <w:rPr>
                <w:rFonts w:ascii="Cambria Math" w:hAnsi="Cambria Math"/>
              </w:rPr>
              <m:t>p</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v</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f</m:t>
                </m:r>
              </m:sub>
            </m:sSub>
            <m:r>
              <m:rPr>
                <m:sty m:val="p"/>
              </m:rPr>
              <w:rPr>
                <w:rFonts w:ascii="Cambria Math" w:hAnsi="Cambria Math"/>
              </w:rPr>
              <m:t>)*2*</m:t>
            </m:r>
            <m:r>
              <w:rPr>
                <w:rFonts w:ascii="Cambria Math" w:hAnsi="Cambria Math"/>
              </w:rPr>
              <m:t>r</m:t>
            </m:r>
          </m:num>
          <m:den>
            <m:sSub>
              <m:sSubPr>
                <m:ctrlPr>
                  <w:rPr>
                    <w:rFonts w:ascii="Cambria Math" w:hAnsi="Cambria Math"/>
                  </w:rPr>
                </m:ctrlPr>
              </m:sSubPr>
              <m:e>
                <m:r>
                  <w:rPr>
                    <w:rFonts w:ascii="Cambria Math" w:hAnsi="Cambria Math"/>
                  </w:rPr>
                  <m:t>η</m:t>
                </m:r>
              </m:e>
              <m:sub>
                <m:r>
                  <w:rPr>
                    <w:rFonts w:ascii="Cambria Math" w:hAnsi="Cambria Math"/>
                  </w:rPr>
                  <m:t>f</m:t>
                </m:r>
              </m:sub>
            </m:sSub>
          </m:den>
        </m:f>
        <m:r>
          <m:rPr>
            <m:sty m:val="p"/>
          </m:rPr>
          <w:rPr>
            <w:rFonts w:ascii="Cambria Math" w:hAnsi="Cambria Math"/>
          </w:rPr>
          <m:t>&lt;2,000</m:t>
        </m:r>
      </m:oMath>
      <w:r w:rsidR="003F48DC">
        <w:t xml:space="preserve">                                 </w:t>
      </w:r>
      <w:r w:rsidR="00734F11">
        <w:tab/>
      </w:r>
      <w:r w:rsidR="003F48DC">
        <w:t>(</w:t>
      </w:r>
      <w:r w:rsidR="00734F11">
        <w:t>2</w:t>
      </w:r>
      <w:r w:rsidR="00AC6247">
        <w:t>3</w:t>
      </w:r>
      <w:r w:rsidR="003F48DC">
        <w:t>)</w:t>
      </w:r>
    </w:p>
    <w:p w14:paraId="2ECFD164" w14:textId="77777777" w:rsidR="003F48DC" w:rsidRPr="003F48DC" w:rsidRDefault="003F48DC" w:rsidP="00457BCA">
      <w:pPr>
        <w:pStyle w:val="Body"/>
      </w:pPr>
    </w:p>
    <w:p w14:paraId="021C7004" w14:textId="29DA87C7" w:rsidR="007A219C" w:rsidRDefault="007A219C" w:rsidP="007A219C">
      <w:pPr>
        <w:pStyle w:val="Caption"/>
      </w:pPr>
      <w:r>
        <w:t xml:space="preserve">Equation </w:t>
      </w:r>
      <w:fldSimple w:instr=" SEQ Equation \* ARABIC ">
        <w:r w:rsidR="00E36C6C">
          <w:rPr>
            <w:noProof/>
          </w:rPr>
          <w:t>23</w:t>
        </w:r>
      </w:fldSimple>
      <w:r>
        <w:t>. Particle Reynolds Number</w:t>
      </w:r>
    </w:p>
    <w:p w14:paraId="27DE013B" w14:textId="1C108920" w:rsidR="006F3EA0" w:rsidRDefault="006F3EA0" w:rsidP="00457BCA">
      <w:pPr>
        <w:pStyle w:val="Body"/>
      </w:pPr>
      <w:r>
        <w:t xml:space="preserve">                                     </w:t>
      </w:r>
      <w:r w:rsidR="00372699">
        <w:t xml:space="preserve">    </w:t>
      </w:r>
      <w:r>
        <w:t xml:space="preserve">      </w:t>
      </w:r>
    </w:p>
    <w:p w14:paraId="14ABC43B" w14:textId="77777777" w:rsidR="00552EDF" w:rsidRDefault="00552EDF" w:rsidP="00457BCA">
      <w:pPr>
        <w:pStyle w:val="Body"/>
      </w:pPr>
      <w:r>
        <w:t>Where:</w:t>
      </w:r>
    </w:p>
    <w:p w14:paraId="42818837" w14:textId="6DF6DC68" w:rsidR="00552EDF" w:rsidRDefault="00000000" w:rsidP="00457BCA">
      <w:pPr>
        <w:pStyle w:val="Body"/>
      </w:pPr>
      <m:oMath>
        <m:sSub>
          <m:sSubPr>
            <m:ctrlPr>
              <w:rPr>
                <w:rFonts w:ascii="Cambria Math" w:hAnsi="Cambria Math"/>
                <w:i/>
              </w:rPr>
            </m:ctrlPr>
          </m:sSubPr>
          <m:e>
            <m:r>
              <w:rPr>
                <w:rFonts w:ascii="Cambria Math" w:hAnsi="Cambria Math"/>
              </w:rPr>
              <m:t>Re</m:t>
            </m:r>
          </m:e>
          <m:sub>
            <m:r>
              <w:rPr>
                <w:rFonts w:ascii="Cambria Math" w:hAnsi="Cambria Math"/>
              </w:rPr>
              <m:t>p</m:t>
            </m:r>
          </m:sub>
        </m:sSub>
        <m:r>
          <w:rPr>
            <w:rFonts w:ascii="Cambria Math" w:hAnsi="Cambria Math"/>
          </w:rPr>
          <m:t xml:space="preserve"> = </m:t>
        </m:r>
      </m:oMath>
      <w:r w:rsidR="00552EDF">
        <w:t xml:space="preserve">particle Reynolds number </w:t>
      </w:r>
    </w:p>
    <w:p w14:paraId="5B4EFEFC" w14:textId="1425172D" w:rsidR="00DD7CAA" w:rsidRPr="00DD7CAA"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DD7CAA">
        <w:t xml:space="preserve">    = density of the fluid </w:t>
      </w:r>
    </w:p>
    <w:p w14:paraId="6FF03141" w14:textId="06B92BAD" w:rsidR="00F145AF" w:rsidRPr="00F145AF"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 xml:space="preserve">   =</m:t>
        </m:r>
      </m:oMath>
      <w:r w:rsidR="00F145AF">
        <w:t xml:space="preserve"> velocity of </w:t>
      </w:r>
      <w:r w:rsidR="00185C3A">
        <w:t>the</w:t>
      </w:r>
      <w:r w:rsidR="00AD4EE9">
        <w:t xml:space="preserve"> </w:t>
      </w:r>
      <w:r w:rsidR="00185C3A">
        <w:t>fluid</w:t>
      </w:r>
    </w:p>
    <w:p w14:paraId="1C93CFC5" w14:textId="75D94337" w:rsidR="00552EDF"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xml:space="preserve">   =</m:t>
        </m:r>
      </m:oMath>
      <w:r w:rsidR="00552EDF">
        <w:t xml:space="preserve"> </w:t>
      </w:r>
      <w:r w:rsidR="00185C3A">
        <w:t>velocity of the particle</w:t>
      </w:r>
    </w:p>
    <w:p w14:paraId="254FD296" w14:textId="6904BE87" w:rsidR="00935D3B" w:rsidRDefault="00935D3B" w:rsidP="00457BCA">
      <w:pPr>
        <w:pStyle w:val="Body"/>
      </w:pPr>
      <m:oMath>
        <m:r>
          <w:rPr>
            <w:rFonts w:ascii="Cambria Math" w:hAnsi="Cambria Math"/>
          </w:rPr>
          <m:t xml:space="preserve">r     = </m:t>
        </m:r>
      </m:oMath>
      <w:r>
        <w:t>radius of the particle</w:t>
      </w:r>
    </w:p>
    <w:p w14:paraId="24C0914E" w14:textId="175A1B75" w:rsidR="00A34994" w:rsidRPr="004A463A" w:rsidRDefault="00000000" w:rsidP="00DA0428">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m:t>
        </m:r>
      </m:oMath>
      <w:r w:rsidR="00DD7CAA">
        <w:t xml:space="preserve"> fluid viscosity</w:t>
      </w:r>
      <w:r w:rsidR="00C06F6C">
        <w:t xml:space="preserve">                                   </w:t>
      </w:r>
      <w:r w:rsidR="00D67E8E">
        <w:t xml:space="preserve">  </w:t>
      </w:r>
      <w:r w:rsidR="00C06F6C">
        <w:t xml:space="preserve">   </w:t>
      </w:r>
    </w:p>
    <w:p w14:paraId="6FECCCF5" w14:textId="71D39DAA" w:rsidR="0032114C" w:rsidRDefault="0088178F" w:rsidP="007D3414">
      <w:pPr>
        <w:pStyle w:val="Body"/>
      </w:pPr>
      <w:r>
        <w:lastRenderedPageBreak/>
        <w:t xml:space="preserve">Given the presence of motion, shear stress influences both the particle and the fluid. Shear stress is defined as the deformation of an object due to the application of a tangential force on its surface </w:t>
      </w:r>
      <w:r w:rsidR="007D3414">
        <w:fldChar w:fldCharType="begin"/>
      </w:r>
      <w:r w:rsidR="007D3414">
        <w:instrText xml:space="preserve"> ADDIN ZOTERO_ITEM CSL_CITATION {"citationID":"rmVXWHlf","properties":{"formattedCitation":"[91]","plainCitation":"[91]","noteIndex":0},"citationItems":[{"id":258,"uris":["http://zotero.org/users/local/V6BayNrH/items/4W6S5G52"],"itemData":{"id":258,"type":"article-journal","abstract":"Shear stress is essential for normal physiology and malignancy. Common physiological processes – such as blood flow, particle flow in the gut, or contact between migratory cell clusters and their substrate – produce shear stress that can have an impact on the behavior of different tissues. In addition, shear stress has roles in processes of biomedical interest, such as wound healing, cancer and fibrosis induced by soft implants. Thus, understanding how cells react and adapt to shear stress is important. In this Review, we discuss in vivo and in vitro data obtained from vascular and epithelial models; highlight the insights these have afforded regarding the general mechanisms through which cells sense, transduce and respond to shear stress at the cellular levels; and outline how the changes cells experience in response to shear stress impact tissue organization. Finally, we discuss the role of shear stress in collective cell migration, which is only starting to be appreciated. We review our current understanding of the effects of shear stress in the context of embryo development, cancer and fibrosis, and invite the scientific community to further investigate the role of shear stress in these scenarios., Summary: We discuss shear stress in response to fluid dynamics and invite the reader to study shear stress in biological systems, in which shear stress emerges from cell and tissue interactions.","container-title":"Journal of Cell Science","DOI":"10.1242/jcs.260985","ISSN":"0021-9533","issue":"18","journalAbbreviation":"J Cell Sci","note":"PMID: 37747423\nPMCID: PMC10560560","page":"jcs260985","source":"PubMed Central","title":"Response of cells and tissues to shear stress","volume":"136","author":[{"family":"Espina","given":"Jaime A."},{"family":"Cordeiro","given":"Marilia H."},{"family":"Milivojevic","given":"Milan"},{"family":"Pajić-Lijaković","given":"Ivana"},{"family":"Barriga","given":"Elias H."}],"issued":{"date-parts":[["2023",9,25]]}}}],"schema":"https://github.com/citation-style-language/schema/raw/master/csl-citation.json"} </w:instrText>
      </w:r>
      <w:r w:rsidR="007D3414">
        <w:fldChar w:fldCharType="separate"/>
      </w:r>
      <w:r w:rsidR="007D3414" w:rsidRPr="007D3414">
        <w:t>[91]</w:t>
      </w:r>
      <w:r w:rsidR="007D3414">
        <w:fldChar w:fldCharType="end"/>
      </w:r>
      <w:r>
        <w:t>. The maximum shear stress on the particle occurs at the circumference, as indicated by Eq. 2</w:t>
      </w:r>
      <w:r w:rsidR="00AC6247">
        <w:t>4</w:t>
      </w:r>
      <w:r>
        <w:t xml:space="preserve">, which demonstrates the maximum shear stress on the particle </w:t>
      </w:r>
      <w:r w:rsidR="008113A6">
        <w:fldChar w:fldCharType="begin"/>
      </w:r>
      <w:r w:rsidR="007D3414">
        <w:instrText xml:space="preserve"> ADDIN ZOTERO_ITEM CSL_CITATION {"citationID":"PoVct241","properties":{"formattedCitation":"[90]","plainCitation":"[90]","noteIndex":0},"citationItems":[{"id":255,"uris":["http://zotero.org/users/local/V6BayNrH/items/NW2SEKX2"],"itemData":{"id":255,"type":"article-journal","abstract":"The rotating-wall vessel (RWV) bioreactor, a 3D suspension culture system, faces challenges related to non-uniform tissue growth during the incubation of bone and heart tissues. Okra mucilage, an extract from okra pods with non-Newtonian rheological properties, has shown potential as a plasma replacement agent and has no induced cytotoxic effects. In this study, we investigated the flow structure of okra mucilage in rotating wall vessel system. By modifying the RWV and adding okra mucilage, we analyzed the flow structure using a high-speed camera and particle image velocimetry (PIV). Our results showed that okra mucilage creates a concentric circle-shaped rigid-like rotation at all rotation speeds (1-50 rpm). The high viscosity of okra mucilage resulted in a low terminal velocity for microparticles and quick response to rotational movements. These findings suggest that okra mucilage has the potential to enhance the uniformity of tissue growth in RWV systems by stabilizing the flow structure and reducing microparticle sedimentation.","container-title":"Heliyon","DOI":"10.1016/j.heliyon.2024.e36149","ISSN":"2405-8440","issue":"16","journalAbbreviation":"Heliyon","page":"e36149","source":"ScienceDirect","title":"Flow structure of okra mucilage in rotating wall vessel system","volume":"10","author":[{"family":"Zhu","given":"Weijun"},{"family":"Obara","given":"Hiromichi"}],"issued":{"date-parts":[["2024",8,30]]}}}],"schema":"https://github.com/citation-style-language/schema/raw/master/csl-citation.json"} </w:instrText>
      </w:r>
      <w:r w:rsidR="008113A6">
        <w:fldChar w:fldCharType="separate"/>
      </w:r>
      <w:r w:rsidR="008113A6" w:rsidRPr="008113A6">
        <w:t>[90]</w:t>
      </w:r>
      <w:r w:rsidR="008113A6">
        <w:fldChar w:fldCharType="end"/>
      </w:r>
      <w:r>
        <w:t xml:space="preserve">. </w:t>
      </w:r>
    </w:p>
    <w:p w14:paraId="3B38713E" w14:textId="78EB1BC8" w:rsidR="0032114C" w:rsidRDefault="0032114C" w:rsidP="00457BCA">
      <w:pPr>
        <w:pStyle w:val="Body"/>
      </w:pPr>
    </w:p>
    <w:p w14:paraId="7A535579" w14:textId="1BFDF6A0" w:rsidR="003B3609" w:rsidRDefault="00000000" w:rsidP="0040062B">
      <w:pPr>
        <w:pStyle w:val="Body"/>
        <w:ind w:left="3600" w:firstLine="720"/>
      </w:pPr>
      <m:oMath>
        <m:sSub>
          <m:sSubPr>
            <m:ctrlPr>
              <w:rPr>
                <w:rFonts w:ascii="Cambria Math" w:hAnsi="Cambria Math"/>
              </w:rPr>
            </m:ctrlPr>
          </m:sSubPr>
          <m:e>
            <m:r>
              <w:rPr>
                <w:rFonts w:ascii="Cambria Math" w:hAnsi="Cambria Math"/>
              </w:rPr>
              <m:t>τ</m:t>
            </m:r>
          </m:e>
          <m:sub>
            <m:r>
              <w:rPr>
                <w:rFonts w:ascii="Cambria Math" w:hAnsi="Cambria Math"/>
              </w:rPr>
              <m:t>max</m:t>
            </m:r>
          </m:sub>
        </m:sSub>
        <m:r>
          <m:rPr>
            <m:sty m:val="p"/>
          </m:rPr>
          <w:rPr>
            <w:rFonts w:ascii="Cambria Math" w:hAnsi="Cambria Math"/>
          </w:rPr>
          <m:t>=</m:t>
        </m:r>
        <m:r>
          <w:rPr>
            <w:rFonts w:ascii="Cambria Math" w:hAnsi="Cambria Math"/>
          </w:rPr>
          <m:t>μ</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3</m:t>
            </m:r>
          </m:num>
          <m:den>
            <m:r>
              <m:rPr>
                <m:sty m:val="p"/>
              </m:rPr>
              <w:rPr>
                <w:rFonts w:ascii="Cambria Math" w:hAnsi="Cambria Math"/>
              </w:rPr>
              <m:t>2*</m:t>
            </m:r>
            <m:r>
              <w:rPr>
                <w:rFonts w:ascii="Cambria Math" w:hAnsi="Cambria Math"/>
              </w:rPr>
              <m:t>r</m:t>
            </m:r>
          </m:den>
        </m:f>
      </m:oMath>
      <w:r w:rsidR="003B3609">
        <w:t xml:space="preserve">       </w:t>
      </w:r>
      <w:r w:rsidR="003B3609">
        <w:tab/>
      </w:r>
      <w:r w:rsidR="003B3609">
        <w:tab/>
      </w:r>
      <w:r w:rsidR="003B3609">
        <w:tab/>
      </w:r>
      <w:r w:rsidR="003B3609">
        <w:tab/>
        <w:t>(</w:t>
      </w:r>
      <w:r w:rsidR="00AC6247">
        <w:t>24</w:t>
      </w:r>
      <w:r w:rsidR="003B3609">
        <w:t>)</w:t>
      </w:r>
    </w:p>
    <w:p w14:paraId="1523FDE3" w14:textId="1F3AA001" w:rsidR="00AF6EE4" w:rsidRDefault="00AF6EE4" w:rsidP="00AF6EE4">
      <w:pPr>
        <w:pStyle w:val="Caption"/>
      </w:pPr>
      <w:r>
        <w:t xml:space="preserve">Equation </w:t>
      </w:r>
      <w:fldSimple w:instr=" SEQ Equation \* ARABIC ">
        <w:r w:rsidR="00E36C6C">
          <w:rPr>
            <w:noProof/>
          </w:rPr>
          <w:t>24</w:t>
        </w:r>
      </w:fldSimple>
      <w:r>
        <w:t>. Particle Shear Stress</w:t>
      </w:r>
    </w:p>
    <w:p w14:paraId="122C9BBE" w14:textId="77777777" w:rsidR="003B3609" w:rsidRDefault="003B3609" w:rsidP="00457BCA">
      <w:pPr>
        <w:pStyle w:val="Body"/>
      </w:pPr>
    </w:p>
    <w:p w14:paraId="545F8B9C" w14:textId="77777777" w:rsidR="003B3609" w:rsidRDefault="003B3609" w:rsidP="00457BCA">
      <w:pPr>
        <w:pStyle w:val="Body"/>
      </w:pPr>
      <w:r>
        <w:t>Where</w:t>
      </w:r>
    </w:p>
    <w:p w14:paraId="349C9D45" w14:textId="209A8317" w:rsidR="00185C3A"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rsidR="00185C3A">
        <w:t xml:space="preserve"> sedimentation velocity</w:t>
      </w:r>
    </w:p>
    <w:p w14:paraId="707BB35D" w14:textId="4C055A24" w:rsidR="003B3609" w:rsidRDefault="00000000" w:rsidP="00457BCA">
      <w:pPr>
        <w:pStyle w:val="Body"/>
        <w:rPr>
          <w:rFonts w:eastAsiaTheme="minorEastAsia"/>
        </w:rPr>
      </w:pPr>
      <m:oMath>
        <m:sSub>
          <m:sSubPr>
            <m:ctrlPr>
              <w:rPr>
                <w:rFonts w:ascii="Cambria Math" w:hAnsi="Cambria Math"/>
                <w:i/>
              </w:rPr>
            </m:ctrlPr>
          </m:sSubPr>
          <m:e>
            <m:r>
              <w:rPr>
                <w:rFonts w:ascii="Cambria Math" w:hAnsi="Cambria Math"/>
              </w:rPr>
              <m:t>τ</m:t>
            </m:r>
          </m:e>
          <m:sub>
            <m:r>
              <w:rPr>
                <w:rFonts w:ascii="Cambria Math" w:hAnsi="Cambria Math"/>
              </w:rPr>
              <m:t>max</m:t>
            </m:r>
          </m:sub>
        </m:sSub>
        <m:r>
          <w:rPr>
            <w:rFonts w:ascii="Cambria Math" w:eastAsiaTheme="minorEastAsia" w:hAnsi="Cambria Math"/>
          </w:rPr>
          <m:t xml:space="preserve">= </m:t>
        </m:r>
      </m:oMath>
      <w:r w:rsidR="00A153D6">
        <w:rPr>
          <w:rFonts w:eastAsiaTheme="minorEastAsia"/>
        </w:rPr>
        <w:t>maximum</w:t>
      </w:r>
      <w:r w:rsidR="003B3609">
        <w:rPr>
          <w:rFonts w:eastAsiaTheme="minorEastAsia"/>
        </w:rPr>
        <w:t xml:space="preserve"> shear stress</w:t>
      </w:r>
    </w:p>
    <w:p w14:paraId="549CF2DE" w14:textId="62A3C7FE" w:rsidR="003B3609" w:rsidRDefault="0000346E" w:rsidP="00457BCA">
      <w:pPr>
        <w:pStyle w:val="Body"/>
        <w:rPr>
          <w:rFonts w:eastAsiaTheme="minorEastAsia"/>
        </w:rPr>
      </w:pPr>
      <m:oMath>
        <m:r>
          <w:rPr>
            <w:rFonts w:ascii="Cambria Math" w:hAnsi="Cambria Math"/>
          </w:rPr>
          <m:t xml:space="preserve">μ       </m:t>
        </m:r>
        <m:r>
          <w:rPr>
            <w:rFonts w:ascii="Cambria Math" w:eastAsiaTheme="minorEastAsia" w:hAnsi="Cambria Math"/>
          </w:rPr>
          <m:t xml:space="preserve">= </m:t>
        </m:r>
      </m:oMath>
      <w:r w:rsidR="003B3609">
        <w:rPr>
          <w:rFonts w:eastAsiaTheme="minorEastAsia"/>
        </w:rPr>
        <w:t>fluidic dynamic viscosity</w:t>
      </w:r>
    </w:p>
    <w:p w14:paraId="114B9BC2" w14:textId="0C687CA0" w:rsidR="00A153D6" w:rsidRDefault="0000346E" w:rsidP="00457BCA">
      <w:pPr>
        <w:pStyle w:val="Body"/>
      </w:pPr>
      <m:oMath>
        <m:r>
          <w:rPr>
            <w:rFonts w:ascii="Cambria Math" w:hAnsi="Cambria Math"/>
          </w:rPr>
          <m:t xml:space="preserve">r       = </m:t>
        </m:r>
      </m:oMath>
      <w:r w:rsidR="00A153D6">
        <w:t>radius of the particle</w:t>
      </w:r>
    </w:p>
    <w:p w14:paraId="33500493" w14:textId="77777777" w:rsidR="0032114C" w:rsidRDefault="0032114C" w:rsidP="00457BCA">
      <w:pPr>
        <w:pStyle w:val="Body"/>
      </w:pPr>
    </w:p>
    <w:p w14:paraId="4010C10A" w14:textId="77777777" w:rsidR="0032114C" w:rsidRDefault="0032114C" w:rsidP="00457BCA">
      <w:pPr>
        <w:pStyle w:val="Body"/>
      </w:pPr>
    </w:p>
    <w:p w14:paraId="5DE29AF0" w14:textId="79FC5019" w:rsidR="00ED3CE1" w:rsidRDefault="00FF4D11" w:rsidP="00FC4C4D">
      <w:pPr>
        <w:pStyle w:val="Body"/>
      </w:pPr>
      <w:r>
        <w:t xml:space="preserve">Regarding the fluid shear stress, it originates from laminar flow, resulting in varying fluid velocities at different levels </w:t>
      </w:r>
      <w:r w:rsidR="00725FBC">
        <w:fldChar w:fldCharType="begin"/>
      </w:r>
      <w:r w:rsidR="00725FBC">
        <w:instrText xml:space="preserve"> ADDIN ZOTERO_ITEM CSL_CITATION {"citationID":"cAim5TcF","properties":{"formattedCitation":"[92]","plainCitation":"[92]","noteIndex":0},"citationItems":[{"id":261,"uris":["http://zotero.org/users/local/V6BayNrH/items/LHSAN9GF"],"itemData":{"id":261,"type":"webpage","title":"Fluid Shear Stress - an overview | ScienceDirect Topics","URL":"https://www.sciencedirect.com/topics/engineering/fluid-shear-stress","accessed":{"date-parts":[["2025",12,7]]}}}],"schema":"https://github.com/citation-style-language/schema/raw/master/csl-citation.json"} </w:instrText>
      </w:r>
      <w:r w:rsidR="00725FBC">
        <w:fldChar w:fldCharType="separate"/>
      </w:r>
      <w:r w:rsidR="00725FBC" w:rsidRPr="00725FBC">
        <w:t>[92]</w:t>
      </w:r>
      <w:r w:rsidR="00725FBC">
        <w:fldChar w:fldCharType="end"/>
      </w:r>
      <w:r>
        <w:t xml:space="preserve">. Shear stress within the fluid can influence cellular integrity to such an extent that it may induce cell death </w:t>
      </w:r>
      <w:r w:rsidR="00725FBC">
        <w:fldChar w:fldCharType="begin"/>
      </w:r>
      <w:r w:rsidR="0079615E">
        <w:instrText xml:space="preserve"> ADDIN ZOTERO_ITEM CSL_CITATION {"citationID":"QMzUHInK","properties":{"formattedCitation":"[92]","plainCitation":"[92]","noteIndex":0},"citationItems":[{"id":261,"uris":["http://zotero.org/users/local/V6BayNrH/items/LHSAN9GF"],"itemData":{"id":261,"type":"webpage","title":"Fluid Shear Stress - an overview | ScienceDirect Topics","URL":"https://www.sciencedirect.com/topics/engineering/fluid-shear-stress","accessed":{"date-parts":[["2025",12,7]]}}}],"schema":"https://github.com/citation-style-language/schema/raw/master/csl-citation.json"} </w:instrText>
      </w:r>
      <w:r w:rsidR="00725FBC">
        <w:fldChar w:fldCharType="separate"/>
      </w:r>
      <w:r w:rsidR="00725FBC" w:rsidRPr="00725FBC">
        <w:t>[92]</w:t>
      </w:r>
      <w:r w:rsidR="00725FBC">
        <w:fldChar w:fldCharType="end"/>
      </w:r>
      <w:r>
        <w:t xml:space="preserve">. Eq. 25 delineates the shear stress exerted by a Newtonian fluid on a surface </w:t>
      </w:r>
      <w:r w:rsidR="0079615E">
        <w:fldChar w:fldCharType="begin"/>
      </w:r>
      <w:r w:rsidR="0079615E">
        <w:instrText xml:space="preserve"> ADDIN ZOTERO_ITEM CSL_CITATION {"citationID":"0ttDCbbT","properties":{"formattedCitation":"[93]","plainCitation":"[93]","noteIndex":0},"citationItems":[{"id":262,"uris":["http://zotero.org/users/local/V6BayNrH/items/2S6DYFGA"],"itemData":{"id":262,"type":"webpage","title":"Shear Stress - an overview | ScienceDirect Topics","URL":"https://www.sciencedirect.com/topics/biochemistry-genetics-and-molecular-biology/shear-stress","accessed":{"date-parts":[["2025",12,7]]}}}],"schema":"https://github.com/citation-style-language/schema/raw/master/csl-citation.json"} </w:instrText>
      </w:r>
      <w:r w:rsidR="0079615E">
        <w:fldChar w:fldCharType="separate"/>
      </w:r>
      <w:r w:rsidR="0079615E" w:rsidRPr="0079615E">
        <w:t>[93]</w:t>
      </w:r>
      <w:r w:rsidR="0079615E">
        <w:fldChar w:fldCharType="end"/>
      </w:r>
      <w:r>
        <w:t>. This equation may be applicable in modeling the interaction between bubbles and particle</w:t>
      </w:r>
      <w:r w:rsidR="00FC4C4D">
        <w:t xml:space="preserve">s </w:t>
      </w:r>
      <w:r w:rsidR="00FC4C4D">
        <w:fldChar w:fldCharType="begin"/>
      </w:r>
      <w:r w:rsidR="00FC4C4D">
        <w:instrText xml:space="preserve"> ADDIN ZOTERO_ITEM CSL_CITATION {"citationID":"V7VkxuBu","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FC4C4D">
        <w:fldChar w:fldCharType="separate"/>
      </w:r>
      <w:r w:rsidR="00FC4C4D" w:rsidRPr="00FC4C4D">
        <w:t>[64]</w:t>
      </w:r>
      <w:r w:rsidR="00FC4C4D">
        <w:fldChar w:fldCharType="end"/>
      </w:r>
      <w:r>
        <w:t xml:space="preserve">. </w:t>
      </w:r>
    </w:p>
    <w:p w14:paraId="613817B5" w14:textId="77777777" w:rsidR="00EF5CB1" w:rsidRDefault="00EF5CB1" w:rsidP="00457BCA">
      <w:pPr>
        <w:pStyle w:val="Body"/>
      </w:pPr>
    </w:p>
    <w:p w14:paraId="1C551E88" w14:textId="642C3138" w:rsidR="00EF5CB1" w:rsidRDefault="00EF5CB1" w:rsidP="0040062B">
      <w:pPr>
        <w:pStyle w:val="Body"/>
        <w:ind w:left="3600" w:firstLine="720"/>
      </w:pPr>
      <w:r>
        <w:t xml:space="preserve">   </w:t>
      </w:r>
      <m:oMath>
        <m:r>
          <w:rPr>
            <w:rFonts w:ascii="Cambria Math" w:hAnsi="Cambria Math"/>
          </w:rPr>
          <m:t>τ=μ</m:t>
        </m:r>
        <m:f>
          <m:fPr>
            <m:ctrlPr>
              <w:rPr>
                <w:rFonts w:ascii="Cambria Math" w:hAnsi="Cambria Math"/>
                <w:i/>
              </w:rPr>
            </m:ctrlPr>
          </m:fPr>
          <m:num>
            <m:r>
              <w:rPr>
                <w:rFonts w:ascii="Cambria Math" w:hAnsi="Cambria Math"/>
              </w:rPr>
              <m:t>∂υ</m:t>
            </m:r>
          </m:num>
          <m:den>
            <m:r>
              <w:rPr>
                <w:rFonts w:ascii="Cambria Math" w:hAnsi="Cambria Math"/>
              </w:rPr>
              <m:t>∂r</m:t>
            </m:r>
          </m:den>
        </m:f>
      </m:oMath>
      <w:r>
        <w:t xml:space="preserve">       </w:t>
      </w:r>
      <w:r>
        <w:tab/>
      </w:r>
      <w:r>
        <w:tab/>
      </w:r>
      <w:r>
        <w:tab/>
      </w:r>
      <w:r>
        <w:tab/>
      </w:r>
      <w:r>
        <w:tab/>
        <w:t>(</w:t>
      </w:r>
      <w:r w:rsidR="005B63F6">
        <w:t>25</w:t>
      </w:r>
      <w:r>
        <w:t>)</w:t>
      </w:r>
    </w:p>
    <w:p w14:paraId="0326C50B" w14:textId="6ACAF12F" w:rsidR="00F757B8" w:rsidRDefault="00F757B8" w:rsidP="00F757B8">
      <w:pPr>
        <w:pStyle w:val="Caption"/>
      </w:pPr>
      <w:r>
        <w:t xml:space="preserve">Equation </w:t>
      </w:r>
      <w:fldSimple w:instr=" SEQ Equation \* ARABIC ">
        <w:r w:rsidR="00E36C6C">
          <w:rPr>
            <w:noProof/>
          </w:rPr>
          <w:t>25</w:t>
        </w:r>
      </w:fldSimple>
      <w:r>
        <w:t>. Fluid Shear Stress</w:t>
      </w:r>
    </w:p>
    <w:p w14:paraId="6CFBD340" w14:textId="77777777" w:rsidR="00EF5CB1" w:rsidRDefault="00EF5CB1" w:rsidP="00457BCA">
      <w:pPr>
        <w:pStyle w:val="Body"/>
      </w:pPr>
    </w:p>
    <w:p w14:paraId="598CA619" w14:textId="77777777" w:rsidR="00EF5CB1" w:rsidRDefault="00EF5CB1" w:rsidP="00457BCA">
      <w:pPr>
        <w:pStyle w:val="Body"/>
      </w:pPr>
      <w:r>
        <w:t>Where</w:t>
      </w:r>
    </w:p>
    <w:p w14:paraId="03CCE6ED" w14:textId="77777777" w:rsidR="00EF5CB1" w:rsidRDefault="0000346E" w:rsidP="00457BCA">
      <w:pPr>
        <w:pStyle w:val="Body"/>
        <w:rPr>
          <w:rFonts w:eastAsiaTheme="minorEastAsia"/>
        </w:rPr>
      </w:pPr>
      <m:oMath>
        <m:r>
          <w:rPr>
            <w:rFonts w:ascii="Cambria Math" w:hAnsi="Cambria Math"/>
          </w:rPr>
          <m:t>τ</m:t>
        </m:r>
        <m:r>
          <w:rPr>
            <w:rFonts w:ascii="Cambria Math" w:eastAsiaTheme="minorEastAsia" w:hAnsi="Cambria Math"/>
          </w:rPr>
          <m:t xml:space="preserve">= </m:t>
        </m:r>
      </m:oMath>
      <w:r w:rsidR="00EF5CB1">
        <w:rPr>
          <w:rFonts w:eastAsiaTheme="minorEastAsia"/>
        </w:rPr>
        <w:t>fluid shear stress</w:t>
      </w:r>
    </w:p>
    <w:p w14:paraId="66C3BD67" w14:textId="77777777" w:rsidR="00EF5CB1" w:rsidRDefault="0000346E" w:rsidP="00457BCA">
      <w:pPr>
        <w:pStyle w:val="Body"/>
        <w:rPr>
          <w:rFonts w:eastAsiaTheme="minorEastAsia"/>
        </w:rPr>
      </w:pPr>
      <m:oMath>
        <m:r>
          <w:rPr>
            <w:rFonts w:ascii="Cambria Math" w:hAnsi="Cambria Math"/>
          </w:rPr>
          <m:t>μ</m:t>
        </m:r>
        <m:r>
          <w:rPr>
            <w:rFonts w:ascii="Cambria Math" w:eastAsiaTheme="minorEastAsia" w:hAnsi="Cambria Math"/>
          </w:rPr>
          <m:t xml:space="preserve">= </m:t>
        </m:r>
      </m:oMath>
      <w:r w:rsidR="00EF5CB1">
        <w:rPr>
          <w:rFonts w:eastAsiaTheme="minorEastAsia"/>
        </w:rPr>
        <w:t>fluidic dynamic viscosity</w:t>
      </w:r>
    </w:p>
    <w:p w14:paraId="189D9C63" w14:textId="662F11DF" w:rsidR="00E65C34" w:rsidRDefault="00000000" w:rsidP="00457BCA">
      <w:pPr>
        <w:pStyle w:val="Body"/>
        <w:rPr>
          <w:rFonts w:eastAsiaTheme="minorEastAsia"/>
        </w:rPr>
      </w:pPr>
      <m:oMath>
        <m:f>
          <m:fPr>
            <m:ctrlPr>
              <w:rPr>
                <w:rFonts w:ascii="Cambria Math" w:hAnsi="Cambria Math"/>
                <w:i/>
              </w:rPr>
            </m:ctrlPr>
          </m:fPr>
          <m:num>
            <m:r>
              <w:rPr>
                <w:rFonts w:ascii="Cambria Math" w:hAnsi="Cambria Math"/>
              </w:rPr>
              <m:t>∂υ</m:t>
            </m:r>
          </m:num>
          <m:den>
            <m:r>
              <w:rPr>
                <w:rFonts w:ascii="Cambria Math" w:hAnsi="Cambria Math"/>
              </w:rPr>
              <m:t>∂r</m:t>
            </m:r>
          </m:den>
        </m:f>
        <m:r>
          <w:rPr>
            <w:rFonts w:ascii="Cambria Math" w:eastAsiaTheme="minorEastAsia" w:hAnsi="Cambria Math"/>
          </w:rPr>
          <m:t xml:space="preserve">= </m:t>
        </m:r>
      </m:oMath>
      <w:r w:rsidR="00EF5CB1">
        <w:rPr>
          <w:rFonts w:eastAsiaTheme="minorEastAsia"/>
        </w:rPr>
        <w:t>gradient of the fluidic velocity (shear rate)</w:t>
      </w:r>
    </w:p>
    <w:p w14:paraId="04787425" w14:textId="77777777" w:rsidR="00814876" w:rsidRDefault="00814876" w:rsidP="00457BCA">
      <w:pPr>
        <w:pStyle w:val="Body"/>
        <w:rPr>
          <w:rFonts w:eastAsiaTheme="minorEastAsia"/>
        </w:rPr>
      </w:pPr>
    </w:p>
    <w:p w14:paraId="21E566ED" w14:textId="28C38B83" w:rsidR="00814876" w:rsidRDefault="000B206F" w:rsidP="00457BCA">
      <w:pPr>
        <w:pStyle w:val="Body"/>
        <w:rPr>
          <w:rFonts w:eastAsiaTheme="minorEastAsia"/>
        </w:rPr>
      </w:pPr>
      <w:r>
        <w:rPr>
          <w:rFonts w:eastAsiaTheme="minorEastAsia"/>
        </w:rPr>
        <w:t xml:space="preserve">Given that the fluid undergoes continuous rotation, the velocity gradient can be approximated by the </w:t>
      </w:r>
      <w:r w:rsidR="00FC4C4D">
        <w:rPr>
          <w:rFonts w:eastAsiaTheme="minorEastAsia"/>
        </w:rPr>
        <w:t>system's tangential velocity</w:t>
      </w:r>
      <w:r>
        <w:rPr>
          <w:rFonts w:eastAsiaTheme="minorEastAsia"/>
        </w:rPr>
        <w:t xml:space="preserve">. Furthermore, since the initial simulation and calculations primarily focus on the maximum shear in all cases, the change in radius would not occur, implying that the radius remains the same. Accordingly, Eq. 25 can be expressed as shown in Eq. 26. </w:t>
      </w:r>
    </w:p>
    <w:p w14:paraId="3663840C" w14:textId="77777777" w:rsidR="00F757B8" w:rsidRDefault="00F757B8" w:rsidP="00457BCA">
      <w:pPr>
        <w:pStyle w:val="Body"/>
        <w:rPr>
          <w:rFonts w:eastAsiaTheme="minorEastAsia"/>
        </w:rPr>
      </w:pPr>
    </w:p>
    <w:p w14:paraId="6379650B" w14:textId="3271A863" w:rsidR="00F757B8" w:rsidRDefault="00F757B8" w:rsidP="00357587">
      <w:pPr>
        <w:pStyle w:val="Body"/>
      </w:pPr>
      <w:r>
        <w:t xml:space="preserve">  </w:t>
      </w:r>
      <w:r w:rsidR="0040062B">
        <w:tab/>
      </w:r>
      <w:r w:rsidR="0040062B">
        <w:tab/>
      </w:r>
      <w:r w:rsidR="0040062B">
        <w:tab/>
      </w:r>
      <w:r w:rsidR="0040062B">
        <w:tab/>
      </w:r>
      <w:r w:rsidR="0040062B">
        <w:tab/>
      </w:r>
      <w:r w:rsidR="0040062B">
        <w:tab/>
      </w:r>
      <w:r>
        <w:t xml:space="preserve"> </w:t>
      </w:r>
      <m:oMath>
        <m:r>
          <w:rPr>
            <w:rFonts w:ascii="Cambria Math" w:hAnsi="Cambria Math"/>
          </w:rPr>
          <m:t>τ=μ*ωR</m:t>
        </m:r>
      </m:oMath>
      <w:r>
        <w:t xml:space="preserve">       </w:t>
      </w:r>
      <w:r>
        <w:tab/>
      </w:r>
      <w:r>
        <w:tab/>
      </w:r>
      <w:r>
        <w:tab/>
      </w:r>
      <w:r w:rsidR="0086571C">
        <w:tab/>
      </w:r>
      <w:r>
        <w:t>(2</w:t>
      </w:r>
      <w:r w:rsidR="005B63F6">
        <w:t>6</w:t>
      </w:r>
      <w:r>
        <w:t>)</w:t>
      </w:r>
    </w:p>
    <w:p w14:paraId="4326472A" w14:textId="196F002C" w:rsidR="00F757B8" w:rsidRDefault="00F757B8" w:rsidP="00F757B8">
      <w:pPr>
        <w:pStyle w:val="Caption"/>
      </w:pPr>
      <w:r>
        <w:t xml:space="preserve">Equation </w:t>
      </w:r>
      <w:fldSimple w:instr=" SEQ Equation \* ARABIC ">
        <w:r w:rsidR="00E36C6C">
          <w:rPr>
            <w:noProof/>
          </w:rPr>
          <w:t>26</w:t>
        </w:r>
      </w:fldSimple>
      <w:r>
        <w:t>. Fluid Shear Stress</w:t>
      </w:r>
    </w:p>
    <w:p w14:paraId="2E84ECE0" w14:textId="77777777" w:rsidR="00F757B8" w:rsidRDefault="00F757B8" w:rsidP="00457BCA">
      <w:pPr>
        <w:pStyle w:val="Body"/>
      </w:pPr>
    </w:p>
    <w:p w14:paraId="3C802651" w14:textId="77777777" w:rsidR="00F757B8" w:rsidRDefault="00F757B8" w:rsidP="00457BCA">
      <w:pPr>
        <w:pStyle w:val="Body"/>
      </w:pPr>
      <w:r>
        <w:t>Where</w:t>
      </w:r>
    </w:p>
    <w:p w14:paraId="1B4ABC35" w14:textId="6DD827D3" w:rsidR="00F757B8" w:rsidRDefault="0000346E" w:rsidP="00457BCA">
      <w:pPr>
        <w:pStyle w:val="Body"/>
        <w:rPr>
          <w:rFonts w:eastAsiaTheme="minorEastAsia"/>
        </w:rPr>
      </w:pPr>
      <m:oMath>
        <m:r>
          <w:rPr>
            <w:rFonts w:ascii="Cambria Math" w:hAnsi="Cambria Math"/>
          </w:rPr>
          <m:t xml:space="preserve">τ  </m:t>
        </m:r>
        <m:r>
          <w:rPr>
            <w:rFonts w:ascii="Cambria Math" w:eastAsiaTheme="minorEastAsia" w:hAnsi="Cambria Math"/>
          </w:rPr>
          <m:t xml:space="preserve">= </m:t>
        </m:r>
      </m:oMath>
      <w:r w:rsidR="00F757B8">
        <w:rPr>
          <w:rFonts w:eastAsiaTheme="minorEastAsia"/>
        </w:rPr>
        <w:t>fluid shear stress</w:t>
      </w:r>
    </w:p>
    <w:p w14:paraId="1D22FB5F" w14:textId="0BF3C882" w:rsidR="00F757B8" w:rsidRDefault="0000346E" w:rsidP="00457BCA">
      <w:pPr>
        <w:pStyle w:val="Body"/>
        <w:rPr>
          <w:rFonts w:eastAsiaTheme="minorEastAsia"/>
        </w:rPr>
      </w:pPr>
      <m:oMath>
        <m:r>
          <w:rPr>
            <w:rFonts w:ascii="Cambria Math" w:hAnsi="Cambria Math"/>
          </w:rPr>
          <m:t xml:space="preserve">μ </m:t>
        </m:r>
        <m:r>
          <w:rPr>
            <w:rFonts w:ascii="Cambria Math" w:eastAsiaTheme="minorEastAsia" w:hAnsi="Cambria Math"/>
          </w:rPr>
          <m:t xml:space="preserve">= </m:t>
        </m:r>
      </m:oMath>
      <w:r w:rsidR="00F757B8">
        <w:rPr>
          <w:rFonts w:eastAsiaTheme="minorEastAsia"/>
        </w:rPr>
        <w:t>fluidic dynamic viscosity</w:t>
      </w:r>
    </w:p>
    <w:p w14:paraId="7FD15594" w14:textId="77777777" w:rsidR="004448C8" w:rsidRDefault="0000346E" w:rsidP="00457BCA">
      <w:pPr>
        <w:pStyle w:val="Body"/>
      </w:pPr>
      <m:oMath>
        <m:r>
          <w:rPr>
            <w:rFonts w:ascii="Cambria Math" w:hAnsi="Cambria Math"/>
          </w:rPr>
          <m:t xml:space="preserve">ω = </m:t>
        </m:r>
      </m:oMath>
      <w:r w:rsidR="004448C8">
        <w:t>angular velocity</w:t>
      </w:r>
    </w:p>
    <w:p w14:paraId="03BDFB15" w14:textId="77777777" w:rsidR="004448C8" w:rsidRPr="00DD7CAA" w:rsidRDefault="0000346E" w:rsidP="00457BCA">
      <w:pPr>
        <w:pStyle w:val="Body"/>
      </w:pPr>
      <m:oMath>
        <m:r>
          <w:rPr>
            <w:rFonts w:ascii="Cambria Math" w:hAnsi="Cambria Math"/>
          </w:rPr>
          <m:t xml:space="preserve">R = </m:t>
        </m:r>
      </m:oMath>
      <w:r w:rsidR="004448C8">
        <w:t>radius of rotation of the particle to the center</w:t>
      </w:r>
    </w:p>
    <w:p w14:paraId="14DB3095" w14:textId="77777777" w:rsidR="00EB79FF" w:rsidRPr="00814876" w:rsidRDefault="00EB79FF" w:rsidP="00357587">
      <w:pPr>
        <w:pStyle w:val="Body"/>
        <w:ind w:firstLine="0"/>
        <w:rPr>
          <w:rFonts w:eastAsiaTheme="minorEastAsia"/>
        </w:rPr>
      </w:pPr>
    </w:p>
    <w:p w14:paraId="5E8F7044" w14:textId="425EE037" w:rsidR="003E0F00" w:rsidRDefault="00BD4E8A" w:rsidP="00457BCA">
      <w:pPr>
        <w:pStyle w:val="Body"/>
      </w:pPr>
      <w:r>
        <w:lastRenderedPageBreak/>
        <w:t xml:space="preserve">With further comprehensive research, the shear stress could achieve higher accuracy. However, several experimental tests were conducted using a cylinder instead of a disc to measure the wall shear stress of specific fluids. </w:t>
      </w:r>
      <w:r w:rsidR="005C0569">
        <w:t xml:space="preserve">Since there </w:t>
      </w:r>
      <w:r w:rsidR="000F232D">
        <w:t xml:space="preserve">are no numerical values, the shear stress would be calculated using an expected RPM and adjusted </w:t>
      </w:r>
      <w:r w:rsidR="000B720F">
        <w:t>until the acceptable shear stress is calculated</w:t>
      </w:r>
      <w:r w:rsidR="00A76E23">
        <w:t xml:space="preserve">. </w:t>
      </w:r>
    </w:p>
    <w:p w14:paraId="3ECBDA94" w14:textId="77777777" w:rsidR="008235A3" w:rsidRDefault="008235A3" w:rsidP="00357587">
      <w:pPr>
        <w:pStyle w:val="Body"/>
        <w:ind w:firstLine="0"/>
      </w:pPr>
    </w:p>
    <w:p w14:paraId="4FBC06CD" w14:textId="77777777" w:rsidR="009A2394" w:rsidRDefault="009A2394" w:rsidP="00457BCA">
      <w:pPr>
        <w:pStyle w:val="Body"/>
      </w:pPr>
    </w:p>
    <w:p w14:paraId="52D388B7" w14:textId="6CA3AEF0" w:rsidR="00357EF4" w:rsidRDefault="00B41801" w:rsidP="00A34994">
      <w:pPr>
        <w:pStyle w:val="Heading3"/>
      </w:pPr>
      <w:bookmarkStart w:id="130" w:name="_Toc216063896"/>
      <w:r>
        <w:t>Dynamic</w:t>
      </w:r>
      <w:r w:rsidR="00357EF4">
        <w:t xml:space="preserve"> Portion</w:t>
      </w:r>
      <w:bookmarkEnd w:id="130"/>
    </w:p>
    <w:p w14:paraId="3A3FF736" w14:textId="77777777" w:rsidR="00357EF4" w:rsidRDefault="00357EF4" w:rsidP="00457BCA">
      <w:pPr>
        <w:pStyle w:val="Body"/>
      </w:pPr>
    </w:p>
    <w:p w14:paraId="5C3F08F6" w14:textId="5714C828" w:rsidR="00357EF4" w:rsidRDefault="009D79A9" w:rsidP="002329EF">
      <w:pPr>
        <w:pStyle w:val="Body"/>
      </w:pPr>
      <w:r>
        <w:t xml:space="preserve">To </w:t>
      </w:r>
      <w:r w:rsidR="00807A84">
        <w:t>improve</w:t>
      </w:r>
      <w:r>
        <w:t xml:space="preserve"> the mathematical model and </w:t>
      </w:r>
      <w:r w:rsidR="00807A84">
        <w:t>obtain</w:t>
      </w:r>
      <w:r>
        <w:t xml:space="preserve"> more </w:t>
      </w:r>
      <w:r w:rsidR="00807A84">
        <w:t>precise</w:t>
      </w:r>
      <w:r>
        <w:t xml:space="preserve"> RPM values, certain </w:t>
      </w:r>
      <w:r w:rsidR="00807A84">
        <w:t>factors influenced by rotational effects must</w:t>
      </w:r>
      <w:r>
        <w:t xml:space="preserve"> be considered. </w:t>
      </w:r>
      <w:r w:rsidR="00807A84">
        <w:t xml:space="preserve">Cells undergo continuous growth during </w:t>
      </w:r>
      <w:r w:rsidR="00C65D96">
        <w:t>culture, which affects the number of particles in</w:t>
      </w:r>
      <w:r w:rsidR="00807A84">
        <w:t xml:space="preserve"> the bioreactor. Consequently, the progression of</w:t>
      </w:r>
      <w:r>
        <w:t xml:space="preserve"> cell </w:t>
      </w:r>
      <w:r w:rsidR="00807A84">
        <w:t>growth</w:t>
      </w:r>
      <w:r>
        <w:t xml:space="preserve"> over time</w:t>
      </w:r>
      <w:r w:rsidR="00807A84">
        <w:t xml:space="preserve"> is a critical factor. Although various models </w:t>
      </w:r>
      <w:r w:rsidR="00C65D96">
        <w:t>describe cell growth, the exponential growth model will be employed to simulate the most extreme scenario, as defined by</w:t>
      </w:r>
      <w:r>
        <w:t xml:space="preserve"> Eq. </w:t>
      </w:r>
      <w:r w:rsidR="00807A84">
        <w:t xml:space="preserve">27 </w:t>
      </w:r>
      <w:r w:rsidR="002329EF">
        <w:fldChar w:fldCharType="begin"/>
      </w:r>
      <w:r w:rsidR="002329EF">
        <w:instrText xml:space="preserve"> ADDIN ZOTERO_ITEM CSL_CITATION {"citationID":"yaGZq2Q3","properties":{"formattedCitation":"[94]","plainCitation":"[94]","noteIndex":0},"citationItems":[{"id":265,"uris":["http://zotero.org/users/local/V6BayNrH/items/7DP5B2ZD"],"itemData":{"id":265,"type":"article-journal","abstract":"In this paper, we consider a mathematical model for cell division using a Pantograph-type nonlocal partial differential equation, accompanied by relevant initial and boundary conditions. This formulation results in a nonlocal singular eigenvalue problem. We explore the possible eigenvalues that may lead to nontrivial solutions. We then consider cells that divide once they achieve a minimum size. Our model incorporates asymmetric cell division and exponential growth. We show that, unlike the constant growth rate case, a probability density function eigenvalue can be determined explicitly. Additionally, we demonstrate that a stochastic growth rate produces eigenfunctions expressed as an infinite series of modified Bessel functions. We extend our findings to encompass a wider range of dispersion and growth rates. The implications of this work are significant for understanding the dynamics of cell populations in biological systems. The work has potential applications in cancer research and developmental biology, where cell growth and division play critical roles.","container-title":"Partial Differential Equations in Applied Mathematics","DOI":"10.1016/j.padiff.2024.100814","ISSN":"2666-8181","journalAbbreviation":"Partial Differential Equations in Applied Mathematics","page":"100814","source":"ScienceDirect","title":"Dynamics of cell growth: Exponential growth and division after a minimum cell size","title-short":"Dynamics of cell growth","volume":"11","author":[{"family":"Mohsin","given":"M."},{"family":"Zaidi","given":"A. A."},{"family":"Brunt","given":"B.","non-dropping-particle":"van"}],"issued":{"date-parts":[["2024",9,1]]}}}],"schema":"https://github.com/citation-style-language/schema/raw/master/csl-citation.json"} </w:instrText>
      </w:r>
      <w:r w:rsidR="002329EF">
        <w:fldChar w:fldCharType="separate"/>
      </w:r>
      <w:r w:rsidR="002329EF" w:rsidRPr="002329EF">
        <w:t>[94]</w:t>
      </w:r>
      <w:r w:rsidR="002329EF">
        <w:fldChar w:fldCharType="end"/>
      </w:r>
      <w:r w:rsidR="00807A84">
        <w:t>.</w:t>
      </w:r>
    </w:p>
    <w:p w14:paraId="34B8F4F7" w14:textId="77777777" w:rsidR="00850B7F" w:rsidRPr="00CB76FB" w:rsidRDefault="00850B7F" w:rsidP="00457BCA">
      <w:pPr>
        <w:pStyle w:val="Body"/>
      </w:pPr>
    </w:p>
    <w:p w14:paraId="00F54E19" w14:textId="77777777" w:rsidR="002B2BFE" w:rsidRDefault="002B2BFE" w:rsidP="00457BCA">
      <w:pPr>
        <w:pStyle w:val="Body"/>
      </w:pPr>
    </w:p>
    <w:p w14:paraId="4BD25841" w14:textId="77777777" w:rsidR="005C27F6" w:rsidRPr="00CB76FB" w:rsidRDefault="005C27F6" w:rsidP="00457BCA">
      <w:pPr>
        <w:pStyle w:val="Body"/>
      </w:pPr>
    </w:p>
    <w:p w14:paraId="0B27CA5C" w14:textId="02304AF3" w:rsidR="003B5880" w:rsidRDefault="00AB4213" w:rsidP="00357587">
      <w:pPr>
        <w:pStyle w:val="Body"/>
        <w:ind w:left="4320" w:firstLine="0"/>
      </w:pPr>
      <w:r>
        <w:t xml:space="preserve">  </w:t>
      </w:r>
      <m:oMath>
        <m:r>
          <w:rPr>
            <w:rFonts w:ascii="Cambria Math" w:hAnsi="Cambria Math"/>
          </w:rPr>
          <m:t>N(t)=</m:t>
        </m:r>
        <m:sSub>
          <m:sSubPr>
            <m:ctrlPr>
              <w:rPr>
                <w:rFonts w:ascii="Cambria Math" w:hAnsi="Cambria Math"/>
                <w:i/>
              </w:rPr>
            </m:ctrlPr>
          </m:sSubPr>
          <m:e>
            <m:r>
              <w:rPr>
                <w:rFonts w:ascii="Cambria Math" w:hAnsi="Cambria Math"/>
              </w:rPr>
              <m:t>N</m:t>
            </m:r>
          </m:e>
          <m:sub>
            <m:r>
              <w:rPr>
                <w:rFonts w:ascii="Cambria Math" w:hAnsi="Cambria Math"/>
              </w:rPr>
              <m:t>o</m:t>
            </m:r>
          </m:sub>
        </m:sSub>
        <m:sSup>
          <m:sSupPr>
            <m:ctrlPr>
              <w:rPr>
                <w:rFonts w:ascii="Cambria Math" w:hAnsi="Cambria Math"/>
                <w:i/>
              </w:rPr>
            </m:ctrlPr>
          </m:sSupPr>
          <m:e>
            <m:r>
              <w:rPr>
                <w:rFonts w:ascii="Cambria Math" w:hAnsi="Cambria Math"/>
              </w:rPr>
              <m:t>e</m:t>
            </m:r>
          </m:e>
          <m:sup>
            <m:r>
              <w:rPr>
                <w:rFonts w:ascii="Cambria Math" w:hAnsi="Cambria Math"/>
              </w:rPr>
              <m:t>rt</m:t>
            </m:r>
          </m:sup>
        </m:sSup>
      </m:oMath>
      <w:r>
        <w:t xml:space="preserve"> </w:t>
      </w:r>
      <w:r w:rsidR="002B2BFE">
        <w:t xml:space="preserve">                                          </w:t>
      </w:r>
      <w:r w:rsidR="00807A84">
        <w:tab/>
      </w:r>
      <w:r>
        <w:t>(</w:t>
      </w:r>
      <w:r w:rsidR="00B4176D">
        <w:t>2</w:t>
      </w:r>
      <w:r w:rsidR="0031308D">
        <w:t>7</w:t>
      </w:r>
      <w:r>
        <w:t>)</w:t>
      </w:r>
    </w:p>
    <w:p w14:paraId="108AE904" w14:textId="16C2AD00" w:rsidR="00456740" w:rsidRDefault="003863A5" w:rsidP="00456740">
      <w:pPr>
        <w:pStyle w:val="Caption"/>
      </w:pPr>
      <w:r>
        <w:t xml:space="preserve">Equation </w:t>
      </w:r>
      <w:fldSimple w:instr=" SEQ Equation \* ARABIC ">
        <w:r w:rsidR="00E36C6C">
          <w:rPr>
            <w:noProof/>
          </w:rPr>
          <w:t>27</w:t>
        </w:r>
      </w:fldSimple>
      <w:r>
        <w:t xml:space="preserve">. </w:t>
      </w:r>
      <w:r w:rsidR="00ED441A">
        <w:t>Particle</w:t>
      </w:r>
      <w:r>
        <w:t xml:space="preserve"> Growth Over Time</w:t>
      </w:r>
    </w:p>
    <w:p w14:paraId="7F798910" w14:textId="77777777" w:rsidR="00456740" w:rsidRPr="00A6585B" w:rsidRDefault="00456740" w:rsidP="00456740"/>
    <w:p w14:paraId="748C29BD" w14:textId="77777777" w:rsidR="00456740" w:rsidRDefault="00456740" w:rsidP="00457BCA">
      <w:pPr>
        <w:pStyle w:val="Body"/>
      </w:pPr>
      <w:r>
        <w:t>Where:</w:t>
      </w:r>
    </w:p>
    <w:p w14:paraId="402A2C79" w14:textId="3EBD313C" w:rsidR="00456740" w:rsidRDefault="00456740" w:rsidP="00457BCA">
      <w:pPr>
        <w:pStyle w:val="Body"/>
      </w:pPr>
      <m:oMath>
        <m:r>
          <w:rPr>
            <w:rFonts w:ascii="Cambria Math" w:hAnsi="Cambria Math"/>
          </w:rPr>
          <m:t xml:space="preserve">N(t)= </m:t>
        </m:r>
      </m:oMath>
      <w:r w:rsidR="00ED441A">
        <w:t>particle</w:t>
      </w:r>
      <w:r>
        <w:t xml:space="preserve"> </w:t>
      </w:r>
      <w:r w:rsidR="00011C4D">
        <w:t>concentration</w:t>
      </w:r>
      <w:r>
        <w:t xml:space="preserve"> over time </w:t>
      </w:r>
    </w:p>
    <w:p w14:paraId="2CF8FEB1" w14:textId="56E24261" w:rsidR="00456740" w:rsidRDefault="00000000" w:rsidP="00457BCA">
      <w:pPr>
        <w:pStyle w:val="Body"/>
      </w:pP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 </m:t>
        </m:r>
      </m:oMath>
      <w:r w:rsidR="00456740">
        <w:t xml:space="preserve">initial </w:t>
      </w:r>
      <w:r w:rsidR="00ED441A">
        <w:t xml:space="preserve">particle </w:t>
      </w:r>
      <w:r w:rsidR="00011C4D">
        <w:t>concentration</w:t>
      </w:r>
    </w:p>
    <w:p w14:paraId="674F92E2" w14:textId="25C4779F" w:rsidR="00456740" w:rsidRDefault="0016171E" w:rsidP="00457BCA">
      <w:pPr>
        <w:pStyle w:val="Body"/>
      </w:pPr>
      <m:oMath>
        <m:r>
          <w:rPr>
            <w:rFonts w:ascii="Cambria Math" w:hAnsi="Cambria Math"/>
          </w:rPr>
          <m:t xml:space="preserve">t       = </m:t>
        </m:r>
      </m:oMath>
      <w:r>
        <w:t>time</w:t>
      </w:r>
      <w:r w:rsidR="00A31A75">
        <w:t xml:space="preserve"> (in hours)</w:t>
      </w:r>
    </w:p>
    <w:p w14:paraId="2052D3EF" w14:textId="75E2B6B7" w:rsidR="007D00E4" w:rsidRDefault="0016171E" w:rsidP="00457BCA">
      <w:pPr>
        <w:pStyle w:val="Body"/>
      </w:pPr>
      <m:oMath>
        <m:r>
          <w:rPr>
            <w:rFonts w:ascii="Cambria Math" w:hAnsi="Cambria Math"/>
          </w:rPr>
          <m:t>r      =</m:t>
        </m:r>
      </m:oMath>
      <w:r w:rsidR="00456740">
        <w:t xml:space="preserve"> </w:t>
      </w:r>
      <w:r>
        <w:t>population growth rate</w:t>
      </w:r>
    </w:p>
    <w:p w14:paraId="314E97FB" w14:textId="77777777" w:rsidR="003B5880" w:rsidRDefault="003B5880" w:rsidP="00457BCA">
      <w:pPr>
        <w:pStyle w:val="Body"/>
      </w:pPr>
    </w:p>
    <w:p w14:paraId="5676A02F" w14:textId="2531A3D3" w:rsidR="006B6485" w:rsidRPr="00D87BA4" w:rsidRDefault="006B6485" w:rsidP="00457BCA">
      <w:pPr>
        <w:pStyle w:val="Body"/>
      </w:pPr>
    </w:p>
    <w:p w14:paraId="7366E563" w14:textId="6B5DB293" w:rsidR="00144702" w:rsidRDefault="00911CE8" w:rsidP="00BA39B7">
      <w:pPr>
        <w:pStyle w:val="Body"/>
      </w:pPr>
      <w:r>
        <w:t xml:space="preserve">Since particles act as barriers within fluids, increasing </w:t>
      </w:r>
      <w:r w:rsidR="007D40FC">
        <w:t>particle concentration increases</w:t>
      </w:r>
      <w:r>
        <w:t xml:space="preserve"> viscosity </w:t>
      </w:r>
      <w:r w:rsidR="00BA39B7">
        <w:fldChar w:fldCharType="begin"/>
      </w:r>
      <w:r w:rsidR="00BA39B7">
        <w:instrText xml:space="preserve"> ADDIN ZOTERO_ITEM CSL_CITATION {"citationID":"4TIJ6wq0","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BA39B7">
        <w:fldChar w:fldCharType="separate"/>
      </w:r>
      <w:r w:rsidR="00BA39B7" w:rsidRPr="00BA39B7">
        <w:t>[95]</w:t>
      </w:r>
      <w:r w:rsidR="00BA39B7">
        <w:fldChar w:fldCharType="end"/>
      </w:r>
      <w:r>
        <w:t xml:space="preserve">. Using the model developed by Krieger and Dougherty, this impact on viscosity can be quantified. Eq. 28 shows the relevant equation for both low and high shear rates </w:t>
      </w:r>
      <w:r w:rsidR="00C93D50">
        <w:fldChar w:fldCharType="begin"/>
      </w:r>
      <w:r w:rsidR="004E01BA">
        <w:instrText xml:space="preserve"> ADDIN ZOTERO_ITEM CSL_CITATION {"citationID":"uVHYehWN","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C93D50">
        <w:fldChar w:fldCharType="separate"/>
      </w:r>
      <w:r w:rsidR="00C93D50" w:rsidRPr="00BA39B7">
        <w:t>[95]</w:t>
      </w:r>
      <w:r w:rsidR="00C93D50">
        <w:fldChar w:fldCharType="end"/>
      </w:r>
      <w:r w:rsidRPr="00911CE8">
        <w:t>.</w:t>
      </w:r>
      <w:r>
        <w:t xml:space="preserve"> Assuming the particles are spherical, the maximum packing density is approximately 0.648, and the intrinsic viscosity is 2.5 </w:t>
      </w:r>
      <w:r w:rsidR="00C93D50">
        <w:fldChar w:fldCharType="begin"/>
      </w:r>
      <w:r w:rsidR="004E01BA">
        <w:instrText xml:space="preserve"> ADDIN ZOTERO_ITEM CSL_CITATION {"citationID":"w94y4c0m","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C93D50">
        <w:fldChar w:fldCharType="separate"/>
      </w:r>
      <w:r w:rsidR="00C93D50" w:rsidRPr="00BA39B7">
        <w:t>[95]</w:t>
      </w:r>
      <w:r w:rsidR="00C93D50">
        <w:fldChar w:fldCharType="end"/>
      </w:r>
      <w:r w:rsidR="00C93D50">
        <w:t>.</w:t>
      </w:r>
    </w:p>
    <w:p w14:paraId="72D6C406" w14:textId="77777777" w:rsidR="00A02215" w:rsidRDefault="00A02215" w:rsidP="00457BCA">
      <w:pPr>
        <w:pStyle w:val="Body"/>
      </w:pPr>
    </w:p>
    <w:p w14:paraId="3B935C97" w14:textId="77777777" w:rsidR="00DA4B1D" w:rsidRPr="00CB76FB" w:rsidRDefault="00DA4B1D" w:rsidP="00457BCA">
      <w:pPr>
        <w:pStyle w:val="Body"/>
      </w:pPr>
    </w:p>
    <w:p w14:paraId="1F53D563" w14:textId="3CB1F3C8" w:rsidR="00DA4B1D" w:rsidRDefault="00DA4B1D" w:rsidP="00357587">
      <w:pPr>
        <w:pStyle w:val="Body"/>
        <w:ind w:left="2880" w:firstLine="720"/>
      </w:pPr>
      <w:r>
        <w:t xml:space="preserve">  </w:t>
      </w:r>
      <m:oMath>
        <m:sSub>
          <m:sSubPr>
            <m:ctrlPr>
              <w:rPr>
                <w:rFonts w:ascii="Cambria Math" w:hAnsi="Cambria Math"/>
              </w:rPr>
            </m:ctrlPr>
          </m:sSubPr>
          <m:e>
            <m:r>
              <w:rPr>
                <w:rFonts w:ascii="Cambria Math" w:hAnsi="Cambria Math"/>
              </w:rPr>
              <m:t>η</m:t>
            </m:r>
          </m:e>
          <m:sub>
            <m:r>
              <w:rPr>
                <w:rFonts w:ascii="Cambria Math" w:hAnsi="Cambria Math"/>
              </w:rPr>
              <m:t>f</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f</m:t>
            </m:r>
          </m:sub>
        </m:sSub>
        <m:sSup>
          <m:sSupPr>
            <m:ctrlPr>
              <w:rPr>
                <w:rFonts w:ascii="Cambria Math" w:hAnsi="Cambria Math"/>
              </w:rPr>
            </m:ctrlPr>
          </m:sSupPr>
          <m:e>
            <m:r>
              <m:rPr>
                <m:sty m:val="p"/>
              </m:rPr>
              <w:rPr>
                <w:rFonts w:ascii="Cambria Math" w:hAnsi="Cambria Math"/>
              </w:rPr>
              <m:t>(1-</m:t>
            </m:r>
            <m:f>
              <m:fPr>
                <m:ctrlPr>
                  <w:rPr>
                    <w:rFonts w:ascii="Cambria Math" w:eastAsia="PMingLiU" w:hAnsi="Cambria Math"/>
                    <w:sz w:val="20"/>
                    <w:szCs w:val="20"/>
                    <w:lang w:val="en-GB"/>
                  </w:rPr>
                </m:ctrlPr>
              </m:fPr>
              <m:num>
                <m:r>
                  <w:rPr>
                    <w:rFonts w:ascii="Cambria Math" w:hAnsi="Cambria Math"/>
                  </w:rPr>
                  <m:t>ϕ</m:t>
                </m:r>
              </m:num>
              <m:den>
                <m:sSub>
                  <m:sSubPr>
                    <m:ctrlPr>
                      <w:rPr>
                        <w:rFonts w:ascii="Cambria Math" w:hAnsi="Cambria Math"/>
                      </w:rPr>
                    </m:ctrlPr>
                  </m:sSubPr>
                  <m:e>
                    <m:r>
                      <w:rPr>
                        <w:rFonts w:ascii="Cambria Math" w:hAnsi="Cambria Math"/>
                      </w:rPr>
                      <m:t>ϕ</m:t>
                    </m:r>
                  </m:e>
                  <m:sub>
                    <m:r>
                      <w:rPr>
                        <w:rFonts w:ascii="Cambria Math" w:hAnsi="Cambria Math"/>
                      </w:rPr>
                      <m:t>max</m:t>
                    </m:r>
                  </m:sub>
                </m:sSub>
              </m:den>
            </m:f>
            <m:r>
              <m:rPr>
                <m:sty m:val="p"/>
              </m:rPr>
              <w:rPr>
                <w:rFonts w:ascii="Cambria Math" w:hAnsi="Cambria Math"/>
              </w:rPr>
              <m:t>)</m:t>
            </m:r>
          </m:e>
          <m:sup>
            <m:r>
              <m:rPr>
                <m:sty m:val="p"/>
              </m:rPr>
              <w:rPr>
                <w:rFonts w:ascii="Cambria Math" w:hAnsi="Cambria Math"/>
              </w:rPr>
              <m:t>-</m:t>
            </m:r>
            <m:d>
              <m:dPr>
                <m:begChr m:val="["/>
                <m:endChr m:val="]"/>
                <m:ctrlPr>
                  <w:rPr>
                    <w:rFonts w:ascii="Cambria Math" w:hAnsi="Cambria Math"/>
                  </w:rPr>
                </m:ctrlPr>
              </m:dPr>
              <m:e>
                <m:r>
                  <w:rPr>
                    <w:rFonts w:ascii="Cambria Math" w:hAnsi="Cambria Math"/>
                  </w:rPr>
                  <m:t>η</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ax</m:t>
                </m:r>
              </m:sub>
            </m:sSub>
          </m:sup>
        </m:sSup>
      </m:oMath>
      <w:r>
        <w:t xml:space="preserve">                                           (2</w:t>
      </w:r>
      <w:r w:rsidR="0031308D">
        <w:t>8</w:t>
      </w:r>
      <w:r>
        <w:t>)</w:t>
      </w:r>
    </w:p>
    <w:p w14:paraId="6E2E0A35" w14:textId="5F3A703C" w:rsidR="00DA4B1D" w:rsidRDefault="00DA4B1D" w:rsidP="00DA4B1D">
      <w:pPr>
        <w:pStyle w:val="Caption"/>
      </w:pPr>
      <w:r>
        <w:t xml:space="preserve">Equation </w:t>
      </w:r>
      <w:fldSimple w:instr=" SEQ Equation \* ARABIC ">
        <w:r w:rsidR="00E36C6C">
          <w:rPr>
            <w:noProof/>
          </w:rPr>
          <w:t>28</w:t>
        </w:r>
      </w:fldSimple>
      <w:r>
        <w:t xml:space="preserve">. </w:t>
      </w:r>
      <w:r w:rsidR="009B3080">
        <w:t>Viscosity Change</w:t>
      </w:r>
    </w:p>
    <w:p w14:paraId="774A8BE3" w14:textId="77777777" w:rsidR="00DA4B1D" w:rsidRPr="00A6585B" w:rsidRDefault="00DA4B1D" w:rsidP="00DA4B1D"/>
    <w:p w14:paraId="01E56E64" w14:textId="77777777" w:rsidR="00DA4B1D" w:rsidRDefault="00DA4B1D" w:rsidP="00457BCA">
      <w:pPr>
        <w:pStyle w:val="Body"/>
      </w:pPr>
      <w:r>
        <w:t>Where:</w:t>
      </w:r>
    </w:p>
    <w:p w14:paraId="59C8AD98" w14:textId="73CB41B9" w:rsidR="00DA4B1D"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n</m:t>
            </m:r>
          </m:sub>
        </m:sSub>
        <m:r>
          <w:rPr>
            <w:rFonts w:ascii="Cambria Math" w:hAnsi="Cambria Math"/>
          </w:rPr>
          <m:t xml:space="preserve">  = </m:t>
        </m:r>
      </m:oMath>
      <w:r w:rsidR="007C0FD1">
        <w:t>altered</w:t>
      </w:r>
      <w:r w:rsidR="00CC23DE">
        <w:t xml:space="preserve"> fluid viscosity</w:t>
      </w:r>
    </w:p>
    <w:p w14:paraId="02B89410" w14:textId="34E7B22C" w:rsidR="00DA4B1D"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 </m:t>
        </m:r>
      </m:oMath>
      <w:r w:rsidR="007C0FD1">
        <w:t>fluid viscosity</w:t>
      </w:r>
      <w:r w:rsidR="00C1547C">
        <w:t xml:space="preserve"> initial </w:t>
      </w:r>
      <w:r w:rsidR="007110D1">
        <w:t>(</w:t>
      </w:r>
      <w:r w:rsidR="00C1547C">
        <w:t>before adding particles)</w:t>
      </w:r>
    </w:p>
    <w:p w14:paraId="7E14ED3F" w14:textId="56BF5650" w:rsidR="00DA4B1D" w:rsidRDefault="0000346E" w:rsidP="00457BCA">
      <w:pPr>
        <w:pStyle w:val="Body"/>
      </w:pPr>
      <m:oMath>
        <m:r>
          <w:rPr>
            <w:rFonts w:ascii="Cambria Math" w:hAnsi="Cambria Math"/>
          </w:rPr>
          <m:t xml:space="preserve">ϕ       = </m:t>
        </m:r>
      </m:oMath>
      <w:r w:rsidR="00D905D2">
        <w:t>solid fraction in suspension</w:t>
      </w:r>
    </w:p>
    <w:p w14:paraId="03DE7604" w14:textId="688A07A2" w:rsidR="00DA4B1D" w:rsidRDefault="00000000" w:rsidP="00457BCA">
      <w:pPr>
        <w:pStyle w:val="Body"/>
        <w:rPr>
          <w:rFonts w:ascii="Cambria Math" w:hAnsi="Cambria Math"/>
        </w:rPr>
      </w:pPr>
      <m:oMath>
        <m:sSub>
          <m:sSubPr>
            <m:ctrlPr>
              <w:rPr>
                <w:rFonts w:ascii="Cambria Math" w:hAnsi="Cambria Math"/>
                <w:i/>
              </w:rPr>
            </m:ctrlPr>
          </m:sSubPr>
          <m:e>
            <m:r>
              <w:rPr>
                <w:rFonts w:ascii="Cambria Math" w:hAnsi="Cambria Math"/>
              </w:rPr>
              <m:t>ϕ</m:t>
            </m:r>
          </m:e>
          <m:sub>
            <m:r>
              <w:rPr>
                <w:rFonts w:ascii="Cambria Math" w:hAnsi="Cambria Math"/>
              </w:rPr>
              <m:t>max</m:t>
            </m:r>
          </m:sub>
        </m:sSub>
        <m:r>
          <w:rPr>
            <w:rFonts w:ascii="Cambria Math" w:hAnsi="Cambria Math"/>
          </w:rPr>
          <m:t xml:space="preserve">= </m:t>
        </m:r>
      </m:oMath>
      <w:r w:rsidR="007110D1">
        <w:t>maximum solid fraction in the suspension</w:t>
      </w:r>
    </w:p>
    <w:p w14:paraId="6B1FD56E" w14:textId="3ED83D09" w:rsidR="00561691" w:rsidRDefault="0000346E" w:rsidP="00457BCA">
      <w:pPr>
        <w:pStyle w:val="Body"/>
      </w:pPr>
      <m:oMath>
        <m:r>
          <w:rPr>
            <w:rFonts w:ascii="Cambria Math" w:hAnsi="Cambria Math"/>
          </w:rPr>
          <m:t>[η]     =</m:t>
        </m:r>
      </m:oMath>
      <w:r w:rsidR="00561691">
        <w:t xml:space="preserve"> intrinsic viscosity that is dependent on particle shape</w:t>
      </w:r>
    </w:p>
    <w:p w14:paraId="43C1BECF" w14:textId="77777777" w:rsidR="0066044A" w:rsidRDefault="0066044A" w:rsidP="00457BCA">
      <w:pPr>
        <w:pStyle w:val="Body"/>
      </w:pPr>
    </w:p>
    <w:p w14:paraId="29E21D85" w14:textId="785BB686" w:rsidR="00CC34E3" w:rsidRDefault="00EC242C" w:rsidP="00457BCA">
      <w:pPr>
        <w:pStyle w:val="Body"/>
      </w:pPr>
      <w:r>
        <w:lastRenderedPageBreak/>
        <w:t>As the particle concentration increases, the solid fraction in suspension (</w:t>
      </w:r>
      <m:oMath>
        <m:r>
          <w:rPr>
            <w:rFonts w:ascii="Cambria Math" w:hAnsi="Cambria Math"/>
          </w:rPr>
          <m:t>ϕ</m:t>
        </m:r>
      </m:oMath>
      <w:r>
        <w:t xml:space="preserve">) </w:t>
      </w:r>
      <w:r w:rsidR="00011C4D">
        <w:t>will</w:t>
      </w:r>
      <w:r>
        <w:t xml:space="preserve"> change over time. Eq</w:t>
      </w:r>
      <w:r w:rsidR="00ED3783">
        <w:t>.</w:t>
      </w:r>
      <w:r>
        <w:t xml:space="preserve"> 29 illustrates the variation of the solid fraction</w:t>
      </w:r>
      <w:r w:rsidR="00985C64">
        <w:t xml:space="preserve"> </w:t>
      </w:r>
      <w:r w:rsidR="00985C64">
        <w:fldChar w:fldCharType="begin"/>
      </w:r>
      <w:r w:rsidR="004E01BA">
        <w:instrText xml:space="preserve"> ADDIN ZOTERO_ITEM CSL_CITATION {"citationID":"A5uDf2b3","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985C64">
        <w:fldChar w:fldCharType="separate"/>
      </w:r>
      <w:r w:rsidR="00985C64" w:rsidRPr="00BA39B7">
        <w:t>[95]</w:t>
      </w:r>
      <w:r w:rsidR="00985C64">
        <w:fldChar w:fldCharType="end"/>
      </w:r>
      <w:r>
        <w:t xml:space="preserve">. </w:t>
      </w:r>
    </w:p>
    <w:p w14:paraId="042C4BB6" w14:textId="77777777" w:rsidR="00ED3783" w:rsidRDefault="00ED3783" w:rsidP="00457BCA">
      <w:pPr>
        <w:pStyle w:val="Body"/>
      </w:pPr>
    </w:p>
    <w:p w14:paraId="3D99454E" w14:textId="01401C7E" w:rsidR="00ED3783" w:rsidRDefault="00ED3783" w:rsidP="00357587">
      <w:pPr>
        <w:pStyle w:val="Body"/>
        <w:ind w:left="3600" w:firstLine="720"/>
      </w:pPr>
      <w:r>
        <w:t xml:space="preserve">  </w:t>
      </w:r>
      <m:oMath>
        <m:r>
          <w:rPr>
            <w:rFonts w:ascii="Cambria Math" w:hAnsi="Cambria Math"/>
          </w:rPr>
          <m:t>ϕ(t)=</m:t>
        </m:r>
        <m:f>
          <m:fPr>
            <m:ctrlPr>
              <w:rPr>
                <w:rFonts w:ascii="Cambria Math" w:eastAsia="PMingLiU" w:hAnsi="Cambria Math"/>
                <w:sz w:val="20"/>
                <w:szCs w:val="20"/>
                <w:lang w:val="en-GB"/>
              </w:rPr>
            </m:ctrlPr>
          </m:fPr>
          <m:num>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oMath>
      <w:r>
        <w:t xml:space="preserve">                                           </w:t>
      </w:r>
      <w:r w:rsidR="00011C4D">
        <w:tab/>
        <w:t xml:space="preserve">    </w:t>
      </w:r>
      <w:r>
        <w:t>(29)</w:t>
      </w:r>
    </w:p>
    <w:p w14:paraId="3C04A345" w14:textId="7EB2A8C4" w:rsidR="00ED3783" w:rsidRDefault="00ED3783" w:rsidP="00ED3783">
      <w:pPr>
        <w:pStyle w:val="Caption"/>
      </w:pPr>
      <w:r>
        <w:t xml:space="preserve">Equation </w:t>
      </w:r>
      <w:fldSimple w:instr=" SEQ Equation \* ARABIC ">
        <w:r w:rsidR="00E36C6C">
          <w:rPr>
            <w:noProof/>
          </w:rPr>
          <w:t>29</w:t>
        </w:r>
      </w:fldSimple>
      <w:r>
        <w:t xml:space="preserve">. </w:t>
      </w:r>
      <w:r w:rsidR="00ED441A">
        <w:t>Dynamic Solid Fraction in Suspension</w:t>
      </w:r>
    </w:p>
    <w:p w14:paraId="18F8510E" w14:textId="77777777" w:rsidR="00ED3783" w:rsidRPr="00A6585B" w:rsidRDefault="00ED3783" w:rsidP="00ED3783"/>
    <w:p w14:paraId="094A4867" w14:textId="77777777" w:rsidR="00ED3783" w:rsidRDefault="00ED3783" w:rsidP="00457BCA">
      <w:pPr>
        <w:pStyle w:val="Body"/>
      </w:pPr>
      <w:r>
        <w:t>Where:</w:t>
      </w:r>
    </w:p>
    <w:p w14:paraId="404EE390" w14:textId="2AFF27E5" w:rsidR="00ED3783" w:rsidRDefault="0000346E" w:rsidP="00457BCA">
      <w:pPr>
        <w:pStyle w:val="Body"/>
      </w:pPr>
      <m:oMath>
        <m:r>
          <w:rPr>
            <w:rFonts w:ascii="Cambria Math" w:hAnsi="Cambria Math"/>
          </w:rPr>
          <m:t xml:space="preserve">ϕ(t) = </m:t>
        </m:r>
      </m:oMath>
      <w:r w:rsidR="00ED3783">
        <w:t>solid fraction in suspension</w:t>
      </w:r>
      <w:r w:rsidR="00ED441A">
        <w:t xml:space="preserve"> (dynamic)</w:t>
      </w:r>
    </w:p>
    <w:p w14:paraId="40A1D91B" w14:textId="441990F1" w:rsidR="00011C4D" w:rsidRDefault="0000346E" w:rsidP="00457BCA">
      <w:pPr>
        <w:pStyle w:val="Body"/>
      </w:pPr>
      <m:oMath>
        <m:r>
          <w:rPr>
            <w:rFonts w:ascii="Cambria Math" w:hAnsi="Cambria Math"/>
          </w:rPr>
          <m:t xml:space="preserve">N(t)= </m:t>
        </m:r>
      </m:oMath>
      <w:r w:rsidR="00011C4D">
        <w:t xml:space="preserve">particle concentration over time </w:t>
      </w:r>
    </w:p>
    <w:p w14:paraId="0A06C435" w14:textId="1D6B27F3" w:rsidR="00011C4D"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xml:space="preserve">     = </m:t>
        </m:r>
      </m:oMath>
      <w:r w:rsidR="00011C4D">
        <w:t>volume of one particle</w:t>
      </w:r>
    </w:p>
    <w:p w14:paraId="62BA9371" w14:textId="38C38056" w:rsidR="00ED3783" w:rsidRPr="00011C4D"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 xml:space="preserve">     = </m:t>
        </m:r>
      </m:oMath>
      <w:r w:rsidR="00011C4D">
        <w:t>volume of fluid</w:t>
      </w:r>
    </w:p>
    <w:p w14:paraId="4B053A02" w14:textId="77777777" w:rsidR="00CC34E3" w:rsidRDefault="00CC34E3" w:rsidP="00457BCA">
      <w:pPr>
        <w:pStyle w:val="Body"/>
      </w:pPr>
    </w:p>
    <w:p w14:paraId="45172E17" w14:textId="088F8E7B" w:rsidR="00A168B6" w:rsidRDefault="00A168B6" w:rsidP="00457BCA">
      <w:pPr>
        <w:pStyle w:val="Body"/>
      </w:pPr>
      <w:r>
        <w:t>The viscosity change would then be dynamic, as seen in Eq. 30.</w:t>
      </w:r>
    </w:p>
    <w:p w14:paraId="55C2954D" w14:textId="77777777" w:rsidR="00ED3783" w:rsidRDefault="00ED3783" w:rsidP="00457BCA">
      <w:pPr>
        <w:pStyle w:val="Body"/>
      </w:pPr>
    </w:p>
    <w:p w14:paraId="2961B7E3" w14:textId="6C655F37" w:rsidR="00ED3783" w:rsidRDefault="00ED3783" w:rsidP="00357587">
      <w:pPr>
        <w:pStyle w:val="Body"/>
        <w:ind w:left="2880" w:firstLine="720"/>
      </w:pPr>
      <w:r>
        <w:t xml:space="preserve">  </w:t>
      </w:r>
      <m:oMath>
        <m:sSub>
          <m:sSubPr>
            <m:ctrlPr>
              <w:rPr>
                <w:rFonts w:ascii="Cambria Math" w:hAnsi="Cambria Math"/>
              </w:rPr>
            </m:ctrlPr>
          </m:sSubPr>
          <m:e>
            <m:r>
              <w:rPr>
                <w:rFonts w:ascii="Cambria Math" w:hAnsi="Cambria Math"/>
              </w:rPr>
              <m:t>η</m:t>
            </m:r>
          </m:e>
          <m:sub>
            <m:r>
              <w:rPr>
                <w:rFonts w:ascii="Cambria Math" w:hAnsi="Cambria Math"/>
              </w:rPr>
              <m:t>f</m:t>
            </m:r>
            <m:r>
              <m:rPr>
                <m:sty m:val="p"/>
              </m:rPr>
              <w:rPr>
                <w:rFonts w:ascii="Cambria Math" w:hAnsi="Cambria Math"/>
              </w:rPr>
              <m:t>,</m:t>
            </m:r>
            <m:r>
              <w:rPr>
                <w:rFonts w:ascii="Cambria Math" w:hAnsi="Cambria Math"/>
              </w:rPr>
              <m:t>n</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f</m:t>
            </m:r>
          </m:sub>
        </m:sSub>
        <m:sSup>
          <m:sSupPr>
            <m:ctrlPr>
              <w:rPr>
                <w:rFonts w:ascii="Cambria Math" w:hAnsi="Cambria Math"/>
              </w:rPr>
            </m:ctrlPr>
          </m:sSupPr>
          <m:e>
            <m:r>
              <m:rPr>
                <m:sty m:val="p"/>
              </m:rPr>
              <w:rPr>
                <w:rFonts w:ascii="Cambria Math" w:hAnsi="Cambria Math"/>
              </w:rPr>
              <m:t>(1-</m:t>
            </m:r>
            <m:f>
              <m:fPr>
                <m:ctrlPr>
                  <w:rPr>
                    <w:rFonts w:ascii="Cambria Math" w:eastAsia="PMingLiU" w:hAnsi="Cambria Math"/>
                    <w:sz w:val="20"/>
                    <w:szCs w:val="20"/>
                    <w:lang w:val="en-GB"/>
                  </w:rPr>
                </m:ctrlPr>
              </m:fPr>
              <m:num>
                <m:r>
                  <w:rPr>
                    <w:rFonts w:ascii="Cambria Math" w:hAnsi="Cambria Math"/>
                  </w:rPr>
                  <m:t>ϕ</m:t>
                </m:r>
                <m:r>
                  <m:rPr>
                    <m:sty m:val="p"/>
                  </m:rPr>
                  <w:rPr>
                    <w:rFonts w:ascii="Cambria Math" w:hAnsi="Cambria Math"/>
                  </w:rPr>
                  <m:t>(</m:t>
                </m:r>
                <m:r>
                  <w:rPr>
                    <w:rFonts w:ascii="Cambria Math" w:hAnsi="Cambria Math"/>
                  </w:rPr>
                  <m:t>t</m:t>
                </m:r>
                <m:r>
                  <m:rPr>
                    <m:sty m:val="p"/>
                  </m:rPr>
                  <w:rPr>
                    <w:rFonts w:ascii="Cambria Math" w:hAnsi="Cambria Math"/>
                  </w:rPr>
                  <m:t>)</m:t>
                </m:r>
              </m:num>
              <m:den>
                <m:sSub>
                  <m:sSubPr>
                    <m:ctrlPr>
                      <w:rPr>
                        <w:rFonts w:ascii="Cambria Math" w:hAnsi="Cambria Math"/>
                      </w:rPr>
                    </m:ctrlPr>
                  </m:sSubPr>
                  <m:e>
                    <m:r>
                      <w:rPr>
                        <w:rFonts w:ascii="Cambria Math" w:hAnsi="Cambria Math"/>
                      </w:rPr>
                      <m:t>ϕ</m:t>
                    </m:r>
                  </m:e>
                  <m:sub>
                    <m:r>
                      <w:rPr>
                        <w:rFonts w:ascii="Cambria Math" w:hAnsi="Cambria Math"/>
                      </w:rPr>
                      <m:t>max</m:t>
                    </m:r>
                  </m:sub>
                </m:sSub>
              </m:den>
            </m:f>
            <m:r>
              <m:rPr>
                <m:sty m:val="p"/>
              </m:rPr>
              <w:rPr>
                <w:rFonts w:ascii="Cambria Math" w:hAnsi="Cambria Math"/>
              </w:rPr>
              <m:t>)</m:t>
            </m:r>
          </m:e>
          <m:sup>
            <m:r>
              <m:rPr>
                <m:sty m:val="p"/>
              </m:rPr>
              <w:rPr>
                <w:rFonts w:ascii="Cambria Math" w:hAnsi="Cambria Math"/>
              </w:rPr>
              <m:t>-</m:t>
            </m:r>
            <m:d>
              <m:dPr>
                <m:begChr m:val="["/>
                <m:endChr m:val="]"/>
                <m:ctrlPr>
                  <w:rPr>
                    <w:rFonts w:ascii="Cambria Math" w:hAnsi="Cambria Math"/>
                  </w:rPr>
                </m:ctrlPr>
              </m:dPr>
              <m:e>
                <m:r>
                  <w:rPr>
                    <w:rFonts w:ascii="Cambria Math" w:hAnsi="Cambria Math"/>
                  </w:rPr>
                  <m:t>η</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ax</m:t>
                </m:r>
              </m:sub>
            </m:sSub>
          </m:sup>
        </m:sSup>
      </m:oMath>
      <w:r>
        <w:t xml:space="preserve">                                           (30)</w:t>
      </w:r>
    </w:p>
    <w:p w14:paraId="24D856FC" w14:textId="594AF467" w:rsidR="00ED3783" w:rsidRDefault="00ED3783" w:rsidP="00ED3783">
      <w:pPr>
        <w:pStyle w:val="Caption"/>
      </w:pPr>
      <w:r>
        <w:t xml:space="preserve">Equation </w:t>
      </w:r>
      <w:fldSimple w:instr=" SEQ Equation \* ARABIC ">
        <w:r w:rsidR="00E36C6C">
          <w:rPr>
            <w:noProof/>
          </w:rPr>
          <w:t>30</w:t>
        </w:r>
      </w:fldSimple>
      <w:r>
        <w:t xml:space="preserve">. </w:t>
      </w:r>
      <w:r w:rsidR="00ED441A">
        <w:t xml:space="preserve">Dynamic </w:t>
      </w:r>
      <w:r>
        <w:t>Viscosity Change</w:t>
      </w:r>
    </w:p>
    <w:p w14:paraId="1A8DBB05" w14:textId="77777777" w:rsidR="00ED3783" w:rsidRPr="00A6585B" w:rsidRDefault="00ED3783" w:rsidP="00ED3783"/>
    <w:p w14:paraId="4A4C6E81" w14:textId="77777777" w:rsidR="00ED3783" w:rsidRDefault="00ED3783" w:rsidP="00457BCA">
      <w:pPr>
        <w:pStyle w:val="Body"/>
      </w:pPr>
      <w:r>
        <w:t>Where:</w:t>
      </w:r>
    </w:p>
    <w:p w14:paraId="713833D6" w14:textId="77777777" w:rsidR="00ED3783"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n</m:t>
            </m:r>
          </m:sub>
        </m:sSub>
        <m:r>
          <w:rPr>
            <w:rFonts w:ascii="Cambria Math" w:hAnsi="Cambria Math"/>
          </w:rPr>
          <m:t xml:space="preserve">  = </m:t>
        </m:r>
      </m:oMath>
      <w:r w:rsidR="00ED3783">
        <w:t>altered fluid viscosity</w:t>
      </w:r>
    </w:p>
    <w:p w14:paraId="142984F1" w14:textId="77777777" w:rsidR="00ED3783"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 </m:t>
        </m:r>
      </m:oMath>
      <w:r w:rsidR="00ED3783">
        <w:t>fluid viscosity initial (before adding particles)</w:t>
      </w:r>
    </w:p>
    <w:p w14:paraId="17DDD01E" w14:textId="15395035" w:rsidR="00ED3783" w:rsidRDefault="0000346E" w:rsidP="00457BCA">
      <w:pPr>
        <w:pStyle w:val="Body"/>
      </w:pPr>
      <m:oMath>
        <m:r>
          <w:rPr>
            <w:rFonts w:ascii="Cambria Math" w:hAnsi="Cambria Math"/>
          </w:rPr>
          <m:t xml:space="preserve">ϕ(t) = </m:t>
        </m:r>
      </m:oMath>
      <w:r w:rsidR="00ED3783">
        <w:t>solid fraction in suspension</w:t>
      </w:r>
      <w:r w:rsidR="00ED441A">
        <w:t xml:space="preserve"> (dynamic)</w:t>
      </w:r>
    </w:p>
    <w:p w14:paraId="3385DC13" w14:textId="77777777" w:rsidR="00ED3783" w:rsidRDefault="00000000" w:rsidP="00457BCA">
      <w:pPr>
        <w:pStyle w:val="Body"/>
        <w:rPr>
          <w:rFonts w:ascii="Cambria Math" w:hAnsi="Cambria Math"/>
        </w:rPr>
      </w:pPr>
      <m:oMath>
        <m:sSub>
          <m:sSubPr>
            <m:ctrlPr>
              <w:rPr>
                <w:rFonts w:ascii="Cambria Math" w:hAnsi="Cambria Math"/>
                <w:i/>
              </w:rPr>
            </m:ctrlPr>
          </m:sSubPr>
          <m:e>
            <m:r>
              <w:rPr>
                <w:rFonts w:ascii="Cambria Math" w:hAnsi="Cambria Math"/>
              </w:rPr>
              <m:t>ϕ</m:t>
            </m:r>
          </m:e>
          <m:sub>
            <m:r>
              <w:rPr>
                <w:rFonts w:ascii="Cambria Math" w:hAnsi="Cambria Math"/>
              </w:rPr>
              <m:t>max</m:t>
            </m:r>
          </m:sub>
        </m:sSub>
        <m:r>
          <w:rPr>
            <w:rFonts w:ascii="Cambria Math" w:hAnsi="Cambria Math"/>
          </w:rPr>
          <m:t xml:space="preserve">= </m:t>
        </m:r>
      </m:oMath>
      <w:r w:rsidR="00ED3783">
        <w:t>maximum solid fraction in the suspension</w:t>
      </w:r>
    </w:p>
    <w:p w14:paraId="3158A230" w14:textId="77777777" w:rsidR="00ED3783" w:rsidRDefault="0000346E" w:rsidP="00457BCA">
      <w:pPr>
        <w:pStyle w:val="Body"/>
      </w:pPr>
      <m:oMath>
        <m:r>
          <w:rPr>
            <w:rFonts w:ascii="Cambria Math" w:hAnsi="Cambria Math"/>
          </w:rPr>
          <m:t>[η]     =</m:t>
        </m:r>
      </m:oMath>
      <w:r w:rsidR="00ED3783">
        <w:t xml:space="preserve"> intrinsic viscosity that is dependent on particle shape</w:t>
      </w:r>
    </w:p>
    <w:p w14:paraId="3E3C464C" w14:textId="77777777" w:rsidR="00ED3783" w:rsidRDefault="00ED3783" w:rsidP="00457BCA">
      <w:pPr>
        <w:pStyle w:val="Body"/>
      </w:pPr>
    </w:p>
    <w:p w14:paraId="3E6BE47A" w14:textId="77777777" w:rsidR="00A168B6" w:rsidRDefault="00A168B6" w:rsidP="00457BCA">
      <w:pPr>
        <w:pStyle w:val="Body"/>
      </w:pPr>
    </w:p>
    <w:p w14:paraId="798578EF" w14:textId="1986B0E5" w:rsidR="0066044A" w:rsidRDefault="00B8162B" w:rsidP="00457BCA">
      <w:pPr>
        <w:pStyle w:val="Body"/>
      </w:pPr>
      <w:r>
        <w:t xml:space="preserve">Eq. 26 </w:t>
      </w:r>
      <w:r w:rsidR="0079005F">
        <w:t>accounts for fluid shear stress and</w:t>
      </w:r>
      <w:r>
        <w:t xml:space="preserve"> dynamic viscosity. As shown</w:t>
      </w:r>
      <w:r w:rsidR="00566403">
        <w:t xml:space="preserve"> in Eqs. 29 and 30</w:t>
      </w:r>
      <w:r>
        <w:t xml:space="preserve">, changes in particle concentration </w:t>
      </w:r>
      <w:r w:rsidR="00566403">
        <w:t>result in variations in fluid viscosity</w:t>
      </w:r>
      <w:r>
        <w:t xml:space="preserve">. Additionally, to maintain the system's integrity and prevent particle failure or death, the rotational velocity must be </w:t>
      </w:r>
      <w:r w:rsidR="0079005F">
        <w:t>adjusted appropriately</w:t>
      </w:r>
      <w:r>
        <w:t>. Therefore, using Eqs</w:t>
      </w:r>
      <w:r w:rsidR="00A33C1C">
        <w:t>.</w:t>
      </w:r>
      <w:r>
        <w:t xml:space="preserve"> 26 and 30, Equation 31 depicts the dynamic fluid shear stress. </w:t>
      </w:r>
    </w:p>
    <w:p w14:paraId="0780732F" w14:textId="77777777" w:rsidR="00C933A5" w:rsidRDefault="00C933A5" w:rsidP="00457BCA">
      <w:pPr>
        <w:pStyle w:val="Body"/>
      </w:pPr>
    </w:p>
    <w:p w14:paraId="79B8706E" w14:textId="00207F2C" w:rsidR="00C933A5" w:rsidRDefault="00C933A5" w:rsidP="00457BCA">
      <w:pPr>
        <w:pStyle w:val="Body"/>
      </w:pPr>
      <w:r>
        <w:t xml:space="preserve">  </w:t>
      </w:r>
      <w:r w:rsidR="00425884">
        <w:tab/>
      </w:r>
      <w:r w:rsidR="00425884">
        <w:tab/>
      </w:r>
      <w:r w:rsidR="00425884">
        <w:tab/>
      </w:r>
      <w:r w:rsidR="00425884">
        <w:tab/>
      </w:r>
      <w:r w:rsidR="00425884">
        <w:tab/>
      </w:r>
      <w:r>
        <w:t xml:space="preserve"> </w:t>
      </w:r>
      <m:oMath>
        <m:r>
          <w:rPr>
            <w:rFonts w:ascii="Cambria Math" w:hAnsi="Cambria Math"/>
          </w:rPr>
          <m:t>τ</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f</m:t>
            </m:r>
            <m:r>
              <m:rPr>
                <m:sty m:val="p"/>
              </m:rPr>
              <w:rPr>
                <w:rFonts w:ascii="Cambria Math" w:hAnsi="Cambria Math"/>
              </w:rPr>
              <m:t>,</m:t>
            </m:r>
            <m:r>
              <w:rPr>
                <w:rFonts w:ascii="Cambria Math" w:hAnsi="Cambria Math"/>
              </w:rPr>
              <m:t>n</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ω</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R</m:t>
        </m:r>
      </m:oMath>
      <w:r>
        <w:t xml:space="preserve">       </w:t>
      </w:r>
      <w:r>
        <w:tab/>
      </w:r>
      <w:r>
        <w:tab/>
      </w:r>
      <w:r>
        <w:tab/>
      </w:r>
      <w:r>
        <w:tab/>
      </w:r>
      <w:r w:rsidR="00933AFF">
        <w:t xml:space="preserve"> </w:t>
      </w:r>
      <w:r w:rsidR="00A75CB3">
        <w:t xml:space="preserve">  </w:t>
      </w:r>
      <w:r>
        <w:t>(</w:t>
      </w:r>
      <w:r w:rsidR="00A75CB3">
        <w:t>31</w:t>
      </w:r>
      <w:r>
        <w:t>)</w:t>
      </w:r>
    </w:p>
    <w:p w14:paraId="33BE1948" w14:textId="77777777" w:rsidR="00C933A5" w:rsidRDefault="00C933A5" w:rsidP="00457BCA">
      <w:pPr>
        <w:pStyle w:val="Body"/>
      </w:pPr>
    </w:p>
    <w:p w14:paraId="1EDCB999" w14:textId="733D9C23" w:rsidR="00C933A5" w:rsidRDefault="00C933A5" w:rsidP="00C933A5">
      <w:pPr>
        <w:pStyle w:val="Caption"/>
      </w:pPr>
      <w:r>
        <w:t xml:space="preserve">Equation </w:t>
      </w:r>
      <w:fldSimple w:instr=" SEQ Equation \* ARABIC ">
        <w:r w:rsidR="00E36C6C">
          <w:rPr>
            <w:noProof/>
          </w:rPr>
          <w:t>31</w:t>
        </w:r>
      </w:fldSimple>
      <w:r>
        <w:t xml:space="preserve">. </w:t>
      </w:r>
      <w:r w:rsidR="008F2132">
        <w:t xml:space="preserve">Dynamic </w:t>
      </w:r>
      <w:r>
        <w:t>Fluid Shear Stress</w:t>
      </w:r>
    </w:p>
    <w:p w14:paraId="14C8DF47" w14:textId="77777777" w:rsidR="00C933A5" w:rsidRDefault="00C933A5" w:rsidP="00457BCA">
      <w:pPr>
        <w:pStyle w:val="Body"/>
      </w:pPr>
    </w:p>
    <w:p w14:paraId="792A5F36" w14:textId="77777777" w:rsidR="00C933A5" w:rsidRDefault="00C933A5" w:rsidP="00457BCA">
      <w:pPr>
        <w:pStyle w:val="Body"/>
      </w:pPr>
      <w:r>
        <w:t>Where</w:t>
      </w:r>
    </w:p>
    <w:p w14:paraId="69939233" w14:textId="34319C55" w:rsidR="00C933A5" w:rsidRDefault="0000346E" w:rsidP="00457BCA">
      <w:pPr>
        <w:pStyle w:val="Body"/>
        <w:rPr>
          <w:rFonts w:eastAsiaTheme="minorEastAsia"/>
        </w:rPr>
      </w:pPr>
      <m:oMath>
        <m:r>
          <w:rPr>
            <w:rFonts w:ascii="Cambria Math" w:hAnsi="Cambria Math"/>
          </w:rPr>
          <m:t xml:space="preserve">τ(t)     </m:t>
        </m:r>
        <m:r>
          <w:rPr>
            <w:rFonts w:ascii="Cambria Math" w:eastAsiaTheme="minorEastAsia" w:hAnsi="Cambria Math"/>
          </w:rPr>
          <m:t xml:space="preserve">= </m:t>
        </m:r>
      </m:oMath>
      <w:r w:rsidR="00C933A5">
        <w:rPr>
          <w:rFonts w:eastAsiaTheme="minorEastAsia"/>
        </w:rPr>
        <w:t>fluid shear stress</w:t>
      </w:r>
      <w:r w:rsidR="008F2132">
        <w:rPr>
          <w:rFonts w:eastAsiaTheme="minorEastAsia"/>
        </w:rPr>
        <w:t xml:space="preserve"> (dynamic)</w:t>
      </w:r>
    </w:p>
    <w:p w14:paraId="12A3E0BB" w14:textId="71DDB48F" w:rsidR="0066044A"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n</m:t>
            </m:r>
          </m:sub>
        </m:sSub>
        <m:r>
          <w:rPr>
            <w:rFonts w:ascii="Cambria Math" w:hAnsi="Cambria Math"/>
          </w:rPr>
          <m:t xml:space="preserve">(t)= </m:t>
        </m:r>
      </m:oMath>
      <w:r w:rsidR="0066044A">
        <w:t>altered fluid viscosity</w:t>
      </w:r>
      <w:r w:rsidR="00425884">
        <w:t xml:space="preserve"> (dynamic)</w:t>
      </w:r>
    </w:p>
    <w:p w14:paraId="47129455" w14:textId="47F85A35" w:rsidR="00C933A5" w:rsidRDefault="0000346E" w:rsidP="00457BCA">
      <w:pPr>
        <w:pStyle w:val="Body"/>
      </w:pPr>
      <m:oMath>
        <m:r>
          <w:rPr>
            <w:rFonts w:ascii="Cambria Math" w:hAnsi="Cambria Math"/>
          </w:rPr>
          <m:t xml:space="preserve">ω(t)    = </m:t>
        </m:r>
      </m:oMath>
      <w:r w:rsidR="00C933A5">
        <w:t>angular velocity</w:t>
      </w:r>
      <w:r w:rsidR="008F2132">
        <w:t xml:space="preserve"> (dynamic)</w:t>
      </w:r>
    </w:p>
    <w:p w14:paraId="4802F269" w14:textId="1BF3A349" w:rsidR="006964BF" w:rsidRDefault="0000346E" w:rsidP="0079005F">
      <w:pPr>
        <w:pStyle w:val="Body"/>
      </w:pPr>
      <m:oMath>
        <m:r>
          <w:rPr>
            <w:rFonts w:ascii="Cambria Math" w:hAnsi="Cambria Math"/>
          </w:rPr>
          <m:t xml:space="preserve">R          = </m:t>
        </m:r>
      </m:oMath>
      <w:r w:rsidR="00C933A5">
        <w:t>radius of rotation of the particle to the center</w:t>
      </w:r>
    </w:p>
    <w:p w14:paraId="6823A630" w14:textId="77777777" w:rsidR="0079005F" w:rsidRDefault="0079005F" w:rsidP="0079005F">
      <w:pPr>
        <w:pStyle w:val="Body"/>
      </w:pPr>
    </w:p>
    <w:p w14:paraId="078487B0" w14:textId="20E4F57D" w:rsidR="00D66872" w:rsidRDefault="00E507A6" w:rsidP="00D61C54">
      <w:pPr>
        <w:pStyle w:val="Body"/>
      </w:pPr>
      <w:r>
        <w:lastRenderedPageBreak/>
        <w:t xml:space="preserve">As particle properties change over time, the RPM needs to be adjusted to counteract the relevant gravity component. However, the current mathematical model lacks sufficient detail for precise accuracy, leading to an overestimation of RPM. Therefore, the RPM would be selected and fine-tuned based on particle property limits, such as maximum shear stress. </w:t>
      </w:r>
    </w:p>
    <w:p w14:paraId="484840FD" w14:textId="77777777" w:rsidR="00D61C54" w:rsidRPr="00D61C54" w:rsidRDefault="00D61C54" w:rsidP="00D61C54">
      <w:pPr>
        <w:pStyle w:val="Body"/>
      </w:pPr>
    </w:p>
    <w:p w14:paraId="47D78E04" w14:textId="5FEBF768" w:rsidR="00781DA0" w:rsidRDefault="00AB2908" w:rsidP="00CE6766">
      <w:pPr>
        <w:pStyle w:val="Heading2"/>
        <w:numPr>
          <w:ilvl w:val="1"/>
          <w:numId w:val="13"/>
        </w:numPr>
      </w:pPr>
      <w:bookmarkStart w:id="131" w:name="_Toc216063897"/>
      <w:r>
        <w:t>Numerical Sampling</w:t>
      </w:r>
      <w:bookmarkEnd w:id="131"/>
      <w:r w:rsidR="006B6485">
        <w:t xml:space="preserve"> </w:t>
      </w:r>
    </w:p>
    <w:p w14:paraId="5595C967" w14:textId="77777777" w:rsidR="00077E98" w:rsidRDefault="00077E98" w:rsidP="00457BCA">
      <w:pPr>
        <w:pStyle w:val="Body"/>
      </w:pPr>
    </w:p>
    <w:p w14:paraId="6B2FE996" w14:textId="1E5726D2" w:rsidR="002D0F74" w:rsidRDefault="00097EB1" w:rsidP="00457BCA">
      <w:pPr>
        <w:pStyle w:val="Body"/>
      </w:pPr>
      <w:r>
        <w:t xml:space="preserve">As mentioned </w:t>
      </w:r>
      <w:r w:rsidR="00B71927">
        <w:t xml:space="preserve">in the </w:t>
      </w:r>
      <w:r w:rsidR="00B71927" w:rsidRPr="00B71927">
        <w:rPr>
          <w:u w:val="single"/>
        </w:rPr>
        <w:t>Calculations</w:t>
      </w:r>
      <w:r w:rsidR="00B71927">
        <w:rPr>
          <w:u w:val="single"/>
        </w:rPr>
        <w:t xml:space="preserve"> - Centripetal Acceleration Section</w:t>
      </w:r>
      <w:r w:rsidR="00B71927" w:rsidRPr="00DE5A4A">
        <w:t>, three methods were used to calculate the RPM and the angle required</w:t>
      </w:r>
      <w:r>
        <w:t xml:space="preserve"> to achieve the desired gravity. From the calculations, some imaginary values appeared in certain portions, indicating that it would not be realistic to </w:t>
      </w:r>
      <w:r w:rsidR="00DE5A4A">
        <w:t xml:space="preserve">achieve the intended gravity at this </w:t>
      </w:r>
      <w:r>
        <w:t xml:space="preserve">location. Additionally, due to </w:t>
      </w:r>
      <w:r w:rsidR="00DE5A4A">
        <w:t>vector balancing</w:t>
      </w:r>
      <w:r>
        <w:t xml:space="preserve">, some positions resulted in high RPM values. However, to ensure that the particles (specifically the cells) are not harmed by </w:t>
      </w:r>
      <w:r w:rsidR="00665A2F">
        <w:t>rotation-induced motion</w:t>
      </w:r>
      <w:r>
        <w:t xml:space="preserve">, we will use the </w:t>
      </w:r>
      <w:r w:rsidR="00665A2F">
        <w:t>average</w:t>
      </w:r>
      <w:r>
        <w:t xml:space="preserve"> RPM and angle for each intended gravity, as shown in </w:t>
      </w:r>
      <w:r w:rsidRPr="00097EB1">
        <w:rPr>
          <w:u w:val="single"/>
        </w:rPr>
        <w:t>Table 5</w:t>
      </w:r>
      <w:r>
        <w:t xml:space="preserve">. </w:t>
      </w:r>
    </w:p>
    <w:p w14:paraId="1416FCE2" w14:textId="542943AD" w:rsidR="00034718" w:rsidRDefault="00034718" w:rsidP="00457BCA">
      <w:pPr>
        <w:pStyle w:val="Body"/>
      </w:pPr>
    </w:p>
    <w:p w14:paraId="53A0CF02" w14:textId="1B3A3525" w:rsidR="00433AFA" w:rsidRDefault="00433AFA" w:rsidP="00433AFA">
      <w:pPr>
        <w:pStyle w:val="Caption"/>
      </w:pPr>
      <w:bookmarkStart w:id="132" w:name="_Toc216062966"/>
      <w:r>
        <w:t xml:space="preserve">Table </w:t>
      </w:r>
      <w:fldSimple w:instr=" SEQ Table \* ARABIC ">
        <w:r w:rsidR="00E36C6C">
          <w:rPr>
            <w:noProof/>
          </w:rPr>
          <w:t>5</w:t>
        </w:r>
      </w:fldSimple>
      <w:r>
        <w:t xml:space="preserve">. </w:t>
      </w:r>
      <w:r w:rsidRPr="00D70A10">
        <w:t xml:space="preserve">Numerical Values of </w:t>
      </w:r>
      <w:r w:rsidR="00A05A14">
        <w:t>Initial RPM and Angle Values</w:t>
      </w:r>
      <w:bookmarkEnd w:id="132"/>
    </w:p>
    <w:p w14:paraId="75F48299" w14:textId="77777777" w:rsidR="000D5E6F" w:rsidRDefault="000D5E6F" w:rsidP="000D5E6F"/>
    <w:p w14:paraId="694093E0" w14:textId="77777777" w:rsidR="000D5E6F" w:rsidRPr="000D5E6F" w:rsidRDefault="000D5E6F" w:rsidP="000D5E6F"/>
    <w:tbl>
      <w:tblPr>
        <w:tblStyle w:val="TableGrid"/>
        <w:tblW w:w="0" w:type="auto"/>
        <w:jc w:val="center"/>
        <w:tblLook w:val="04A0" w:firstRow="1" w:lastRow="0" w:firstColumn="1" w:lastColumn="0" w:noHBand="0" w:noVBand="1"/>
      </w:tblPr>
      <w:tblGrid>
        <w:gridCol w:w="1617"/>
        <w:gridCol w:w="2179"/>
        <w:gridCol w:w="1555"/>
      </w:tblGrid>
      <w:tr w:rsidR="008F1132" w14:paraId="64AEBDFD" w14:textId="0420AA89" w:rsidTr="00A82085">
        <w:trPr>
          <w:jc w:val="center"/>
        </w:trPr>
        <w:tc>
          <w:tcPr>
            <w:tcW w:w="0" w:type="auto"/>
          </w:tcPr>
          <w:p w14:paraId="4BE89C4C" w14:textId="1F1C857C" w:rsidR="004A11A8" w:rsidRPr="00C405FE" w:rsidRDefault="004A11A8" w:rsidP="00457BCA">
            <w:pPr>
              <w:pStyle w:val="Body"/>
            </w:pPr>
            <w:r>
              <w:t>Gravity (</w:t>
            </w:r>
            <m:oMath>
              <m:f>
                <m:fPr>
                  <m:ctrlPr>
                    <w:rPr>
                      <w:rFonts w:ascii="Cambria Math" w:hAnsi="Cambria Math"/>
                    </w:rPr>
                  </m:ctrlPr>
                </m:fPr>
                <m:num>
                  <m:r>
                    <w:rPr>
                      <w:rFonts w:ascii="Cambria Math" w:hAnsi="Cambria Math"/>
                    </w:rPr>
                    <m:t>m</m:t>
                  </m:r>
                </m:num>
                <m:den>
                  <m:sSup>
                    <m:sSupPr>
                      <m:ctrlPr>
                        <w:rPr>
                          <w:rFonts w:ascii="Cambria Math" w:hAnsi="Cambria Math"/>
                        </w:rPr>
                      </m:ctrlPr>
                    </m:sSupPr>
                    <m:e>
                      <m:r>
                        <w:rPr>
                          <w:rFonts w:ascii="Cambria Math" w:hAnsi="Cambria Math"/>
                        </w:rPr>
                        <m:t>s</m:t>
                      </m:r>
                    </m:e>
                    <m:sup>
                      <m:r>
                        <m:rPr>
                          <m:sty m:val="p"/>
                        </m:rPr>
                        <w:rPr>
                          <w:rFonts w:ascii="Cambria Math" w:hAnsi="Cambria Math"/>
                        </w:rPr>
                        <m:t>2</m:t>
                      </m:r>
                    </m:sup>
                  </m:sSup>
                </m:den>
              </m:f>
            </m:oMath>
            <w:r>
              <w:t>)</w:t>
            </w:r>
          </w:p>
        </w:tc>
        <w:tc>
          <w:tcPr>
            <w:tcW w:w="0" w:type="auto"/>
          </w:tcPr>
          <w:p w14:paraId="35C0E64D" w14:textId="6E905E55" w:rsidR="004A11A8" w:rsidRDefault="004A11A8" w:rsidP="00457BCA">
            <w:pPr>
              <w:pStyle w:val="Body"/>
            </w:pPr>
            <w:r>
              <w:t>Inclined Angle (°)</w:t>
            </w:r>
          </w:p>
        </w:tc>
        <w:tc>
          <w:tcPr>
            <w:tcW w:w="0" w:type="auto"/>
          </w:tcPr>
          <w:p w14:paraId="5C977A54" w14:textId="0C2738AC" w:rsidR="004A11A8" w:rsidRDefault="004A11A8" w:rsidP="00457BCA">
            <w:pPr>
              <w:pStyle w:val="Body"/>
            </w:pPr>
            <w:r>
              <w:t>RPM (</w:t>
            </w:r>
            <m:oMath>
              <m:f>
                <m:fPr>
                  <m:ctrlPr>
                    <w:rPr>
                      <w:rFonts w:ascii="Cambria Math" w:hAnsi="Cambria Math"/>
                    </w:rPr>
                  </m:ctrlPr>
                </m:fPr>
                <m:num>
                  <m:r>
                    <w:rPr>
                      <w:rFonts w:ascii="Cambria Math" w:hAnsi="Cambria Math"/>
                    </w:rPr>
                    <m:t>rev</m:t>
                  </m:r>
                </m:num>
                <m:den>
                  <m:r>
                    <w:rPr>
                      <w:rFonts w:ascii="Cambria Math" w:hAnsi="Cambria Math"/>
                    </w:rPr>
                    <m:t>min</m:t>
                  </m:r>
                </m:den>
              </m:f>
            </m:oMath>
            <w:r>
              <w:t>)</w:t>
            </w:r>
          </w:p>
        </w:tc>
      </w:tr>
      <w:tr w:rsidR="008F1132" w14:paraId="6AE08625" w14:textId="38148406" w:rsidTr="00A82085">
        <w:trPr>
          <w:jc w:val="center"/>
        </w:trPr>
        <w:tc>
          <w:tcPr>
            <w:tcW w:w="0" w:type="auto"/>
          </w:tcPr>
          <w:p w14:paraId="74156016" w14:textId="3A27A8FB" w:rsidR="00AD055B" w:rsidRPr="00533B49" w:rsidRDefault="0000346E" w:rsidP="00457BCA">
            <w:pPr>
              <w:pStyle w:val="Body"/>
            </w:pPr>
            <m:oMathPara>
              <m:oMath>
                <m:r>
                  <m:rPr>
                    <m:sty m:val="p"/>
                  </m:rPr>
                  <w:rPr>
                    <w:rFonts w:ascii="Cambria Math" w:hAnsi="Cambria Math"/>
                    <w:noProof/>
                  </w:rPr>
                  <m:t>1</m:t>
                </m:r>
                <m:r>
                  <w:rPr>
                    <w:rFonts w:ascii="Cambria Math" w:hAnsi="Cambria Math"/>
                  </w:rPr>
                  <m:t>G</m:t>
                </m:r>
              </m:oMath>
            </m:oMathPara>
          </w:p>
        </w:tc>
        <w:tc>
          <w:tcPr>
            <w:tcW w:w="0" w:type="auto"/>
          </w:tcPr>
          <w:p w14:paraId="7314272C" w14:textId="64BC1291" w:rsidR="00AD055B" w:rsidRPr="00533B49" w:rsidRDefault="00DB49C7" w:rsidP="00457BCA">
            <w:pPr>
              <w:pStyle w:val="Body"/>
              <w:rPr>
                <w:sz w:val="20"/>
                <w:szCs w:val="20"/>
              </w:rPr>
            </w:pPr>
            <w:r>
              <w:t>90</w:t>
            </w:r>
            <w:r w:rsidR="00DE6824">
              <w:t>°</w:t>
            </w:r>
          </w:p>
        </w:tc>
        <w:tc>
          <w:tcPr>
            <w:tcW w:w="0" w:type="auto"/>
          </w:tcPr>
          <w:p w14:paraId="40590ADD" w14:textId="58FC1753" w:rsidR="00AD055B" w:rsidRPr="00533B49" w:rsidRDefault="00DB49C7" w:rsidP="00457BCA">
            <w:pPr>
              <w:pStyle w:val="Body"/>
            </w:pPr>
            <w:r>
              <w:t>0</w:t>
            </w:r>
          </w:p>
        </w:tc>
      </w:tr>
      <w:tr w:rsidR="008F1132" w14:paraId="273B2E92" w14:textId="3FD32952" w:rsidTr="00A82085">
        <w:trPr>
          <w:jc w:val="center"/>
        </w:trPr>
        <w:tc>
          <w:tcPr>
            <w:tcW w:w="0" w:type="auto"/>
          </w:tcPr>
          <w:p w14:paraId="1EBB7212" w14:textId="1FE243FD" w:rsidR="00AD055B" w:rsidRPr="00533B49" w:rsidRDefault="00000000" w:rsidP="00457BCA">
            <w:pPr>
              <w:pStyle w:val="Body"/>
            </w:pPr>
            <m:oMathPara>
              <m:oMath>
                <m:f>
                  <m:fPr>
                    <m:ctrlPr>
                      <w:rPr>
                        <w:rFonts w:ascii="Cambria Math" w:hAnsi="Cambria Math"/>
                        <w:noProof/>
                      </w:rPr>
                    </m:ctrlPr>
                  </m:fPr>
                  <m:num>
                    <m:r>
                      <m:rPr>
                        <m:sty m:val="p"/>
                      </m:rPr>
                      <w:rPr>
                        <w:rFonts w:ascii="Cambria Math" w:hAnsi="Cambria Math"/>
                        <w:noProof/>
                      </w:rPr>
                      <m:t>3</m:t>
                    </m:r>
                  </m:num>
                  <m:den>
                    <m:r>
                      <m:rPr>
                        <m:sty m:val="p"/>
                      </m:rPr>
                      <w:rPr>
                        <w:rFonts w:ascii="Cambria Math" w:hAnsi="Cambria Math"/>
                        <w:noProof/>
                      </w:rPr>
                      <m:t>8</m:t>
                    </m:r>
                  </m:den>
                </m:f>
                <m:r>
                  <w:rPr>
                    <w:rFonts w:ascii="Cambria Math" w:hAnsi="Cambria Math"/>
                  </w:rPr>
                  <m:t>G</m:t>
                </m:r>
              </m:oMath>
            </m:oMathPara>
          </w:p>
        </w:tc>
        <w:tc>
          <w:tcPr>
            <w:tcW w:w="0" w:type="auto"/>
          </w:tcPr>
          <w:p w14:paraId="1813EA3E" w14:textId="6606C22D" w:rsidR="00AD055B" w:rsidRPr="00533B49" w:rsidRDefault="00D75CEB" w:rsidP="00457BCA">
            <w:pPr>
              <w:pStyle w:val="Body"/>
              <w:rPr>
                <w:sz w:val="20"/>
                <w:szCs w:val="20"/>
              </w:rPr>
            </w:pPr>
            <w:r>
              <w:t>16</w:t>
            </w:r>
            <w:r w:rsidR="00953D01">
              <w:t>°</w:t>
            </w:r>
            <w:r w:rsidR="00271483">
              <w:t xml:space="preserve"> </w:t>
            </w:r>
          </w:p>
        </w:tc>
        <w:tc>
          <w:tcPr>
            <w:tcW w:w="0" w:type="auto"/>
          </w:tcPr>
          <w:p w14:paraId="6EB512A5" w14:textId="1C3C8437" w:rsidR="00AD055B" w:rsidRPr="00533B49" w:rsidRDefault="00D75CEB" w:rsidP="00457BCA">
            <w:pPr>
              <w:pStyle w:val="Body"/>
            </w:pPr>
            <w:r>
              <w:t>10</w:t>
            </w:r>
          </w:p>
        </w:tc>
      </w:tr>
      <w:tr w:rsidR="008F1132" w14:paraId="2A10DA01" w14:textId="7096E433" w:rsidTr="00A82085">
        <w:trPr>
          <w:jc w:val="center"/>
        </w:trPr>
        <w:tc>
          <w:tcPr>
            <w:tcW w:w="0" w:type="auto"/>
          </w:tcPr>
          <w:p w14:paraId="24764EB6" w14:textId="13F742EB" w:rsidR="00AD055B" w:rsidRPr="00533B49" w:rsidRDefault="00000000" w:rsidP="00457BCA">
            <w:pPr>
              <w:pStyle w:val="Body"/>
            </w:pPr>
            <m:oMathPara>
              <m:oMath>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6</m:t>
                    </m:r>
                  </m:den>
                </m:f>
                <m:r>
                  <w:rPr>
                    <w:rFonts w:ascii="Cambria Math" w:hAnsi="Cambria Math"/>
                  </w:rPr>
                  <m:t>G</m:t>
                </m:r>
              </m:oMath>
            </m:oMathPara>
          </w:p>
        </w:tc>
        <w:tc>
          <w:tcPr>
            <w:tcW w:w="0" w:type="auto"/>
          </w:tcPr>
          <w:p w14:paraId="69B67461" w14:textId="0CD46631" w:rsidR="00AD055B" w:rsidRPr="00533B49" w:rsidRDefault="00D75CEB" w:rsidP="00457BCA">
            <w:pPr>
              <w:pStyle w:val="Body"/>
              <w:rPr>
                <w:sz w:val="20"/>
                <w:szCs w:val="20"/>
              </w:rPr>
            </w:pPr>
            <w:r>
              <w:t>13</w:t>
            </w:r>
            <w:r w:rsidR="00F3062B">
              <w:t>°</w:t>
            </w:r>
          </w:p>
        </w:tc>
        <w:tc>
          <w:tcPr>
            <w:tcW w:w="0" w:type="auto"/>
          </w:tcPr>
          <w:p w14:paraId="62915D20" w14:textId="4D9358EB" w:rsidR="00AD055B" w:rsidRPr="00533B49" w:rsidRDefault="00D75CEB" w:rsidP="00457BCA">
            <w:pPr>
              <w:pStyle w:val="Body"/>
            </w:pPr>
            <w:r>
              <w:t>16</w:t>
            </w:r>
          </w:p>
        </w:tc>
      </w:tr>
      <w:tr w:rsidR="008F1132" w14:paraId="3BE0EBF2" w14:textId="7D256E0B" w:rsidTr="00A82085">
        <w:trPr>
          <w:jc w:val="center"/>
        </w:trPr>
        <w:tc>
          <w:tcPr>
            <w:tcW w:w="0" w:type="auto"/>
          </w:tcPr>
          <w:p w14:paraId="638825FD" w14:textId="195D20C4" w:rsidR="00AD055B" w:rsidRPr="00533B49" w:rsidRDefault="0000346E" w:rsidP="00457BCA">
            <w:pPr>
              <w:pStyle w:val="Body"/>
            </w:pPr>
            <m:oMathPara>
              <m:oMath>
                <m:r>
                  <m:rPr>
                    <m:sty m:val="p"/>
                  </m:rPr>
                  <w:rPr>
                    <w:rFonts w:ascii="Cambria Math" w:hAnsi="Cambria Math"/>
                    <w:noProof/>
                  </w:rPr>
                  <m:t>µ</m:t>
                </m:r>
                <m:r>
                  <w:rPr>
                    <w:rFonts w:ascii="Cambria Math" w:hAnsi="Cambria Math"/>
                  </w:rPr>
                  <m:t>G</m:t>
                </m:r>
              </m:oMath>
            </m:oMathPara>
          </w:p>
        </w:tc>
        <w:tc>
          <w:tcPr>
            <w:tcW w:w="0" w:type="auto"/>
          </w:tcPr>
          <w:p w14:paraId="79263BA4" w14:textId="37C335E8" w:rsidR="00AD055B" w:rsidRPr="00533B49" w:rsidRDefault="004373BC" w:rsidP="00457BCA">
            <w:pPr>
              <w:pStyle w:val="Body"/>
              <w:rPr>
                <w:sz w:val="20"/>
                <w:szCs w:val="20"/>
              </w:rPr>
            </w:pPr>
            <w:r>
              <w:t>0</w:t>
            </w:r>
            <w:r w:rsidR="00792D5E">
              <w:t>°</w:t>
            </w:r>
          </w:p>
        </w:tc>
        <w:tc>
          <w:tcPr>
            <w:tcW w:w="0" w:type="auto"/>
          </w:tcPr>
          <w:p w14:paraId="36D4D5BF" w14:textId="31AFC029" w:rsidR="00AD055B" w:rsidRPr="00533B49" w:rsidRDefault="00D73084" w:rsidP="00457BCA">
            <w:pPr>
              <w:pStyle w:val="Body"/>
            </w:pPr>
            <w:r>
              <w:t>23</w:t>
            </w:r>
          </w:p>
        </w:tc>
      </w:tr>
    </w:tbl>
    <w:p w14:paraId="68B9CE8C" w14:textId="5408B67D" w:rsidR="00E25AC8" w:rsidRDefault="00433AFA" w:rsidP="00D864E7">
      <w:pPr>
        <w:pStyle w:val="Body"/>
        <w:ind w:firstLine="0"/>
      </w:pPr>
      <w:r>
        <w:t xml:space="preserve">The table </w:t>
      </w:r>
      <w:r w:rsidR="000F11C7">
        <w:t xml:space="preserve">presents some of the final numerical values derived from the equations detailed in the </w:t>
      </w:r>
      <w:r w:rsidR="000F11C7" w:rsidRPr="003A2B92">
        <w:rPr>
          <w:u w:val="single"/>
        </w:rPr>
        <w:t>Calculation section</w:t>
      </w:r>
      <w:r w:rsidR="000F11C7">
        <w:t xml:space="preserve">. The table includes four different </w:t>
      </w:r>
      <w:r w:rsidR="00D73084">
        <w:t>gravity values and their respective incline angles, along with the RPM for</w:t>
      </w:r>
      <w:r w:rsidR="000F11C7">
        <w:t xml:space="preserve"> a specific bioreactor radius of </w:t>
      </w:r>
      <w:r w:rsidR="00F46A42">
        <w:t>0.025m</w:t>
      </w:r>
      <w:r w:rsidR="000F11C7">
        <w:t>.</w:t>
      </w:r>
      <w:r w:rsidR="00DD0049">
        <w:t xml:space="preserve"> </w:t>
      </w:r>
    </w:p>
    <w:p w14:paraId="50C1DFC0" w14:textId="77777777" w:rsidR="008439D0" w:rsidRDefault="008439D0" w:rsidP="00457BCA">
      <w:pPr>
        <w:pStyle w:val="Body"/>
      </w:pPr>
    </w:p>
    <w:p w14:paraId="1E773A87" w14:textId="25119562" w:rsidR="00F3705A" w:rsidRDefault="00F3705A" w:rsidP="00C82D95">
      <w:pPr>
        <w:pStyle w:val="Heading3"/>
      </w:pPr>
      <w:bookmarkStart w:id="133" w:name="_Toc216063898"/>
      <w:r>
        <w:t xml:space="preserve">Correlation </w:t>
      </w:r>
      <w:r w:rsidR="005247F1">
        <w:t>and Analysis</w:t>
      </w:r>
      <w:bookmarkEnd w:id="133"/>
    </w:p>
    <w:p w14:paraId="5F0D1041" w14:textId="77777777" w:rsidR="00F3705A" w:rsidRDefault="00F3705A" w:rsidP="00457BCA">
      <w:pPr>
        <w:pStyle w:val="Body"/>
      </w:pPr>
    </w:p>
    <w:p w14:paraId="29B277BC" w14:textId="707357F3" w:rsidR="005E74AF" w:rsidRDefault="004C3BAE" w:rsidP="00457BCA">
      <w:pPr>
        <w:pStyle w:val="Body"/>
      </w:pPr>
      <w:r>
        <w:t xml:space="preserve">After calculating both the sedimentation velocity and the tangential velocity, the ratio of these velocities </w:t>
      </w:r>
      <w:r w:rsidR="00D73084">
        <w:t xml:space="preserve">provides valuable insights into particle interactions </w:t>
      </w:r>
      <w:r>
        <w:t xml:space="preserve">within the fluid. If the sedimentation velocity </w:t>
      </w:r>
      <w:r w:rsidR="00957FDA">
        <w:t>exceeds the tangential velocity, the particles will</w:t>
      </w:r>
      <w:r>
        <w:t xml:space="preserve"> settle, which is undesirable. Conversely, if the terminal velocity is lower than the tangential velocity, the particles remain in suspension continuously. The objective is to ensure that the tangential velocity exceeds the terminal velocity. </w:t>
      </w:r>
      <w:r w:rsidR="00CF2B7B">
        <w:t xml:space="preserve">The correlation is </w:t>
      </w:r>
      <w:r>
        <w:t xml:space="preserve"> </w:t>
      </w:r>
      <w:r w:rsidR="002E3C39">
        <w:t xml:space="preserve"> </w:t>
      </w:r>
    </w:p>
    <w:p w14:paraId="71BD1013" w14:textId="77777777" w:rsidR="00E25AC8" w:rsidRDefault="00E25AC8" w:rsidP="00457BCA">
      <w:pPr>
        <w:pStyle w:val="Body"/>
      </w:pPr>
    </w:p>
    <w:p w14:paraId="0923FC01" w14:textId="203B848A" w:rsidR="00843FD7" w:rsidRPr="00CF2B7B" w:rsidRDefault="002E3C39" w:rsidP="00457BCA">
      <w:pPr>
        <w:pStyle w:val="Body"/>
      </w:pPr>
      <w:r>
        <w:t xml:space="preserve"> </w:t>
      </w:r>
      <w:r w:rsidR="00D864E7">
        <w:tab/>
      </w:r>
      <w:r w:rsidR="00D864E7">
        <w:tab/>
      </w:r>
      <w:r w:rsidR="00D864E7">
        <w:tab/>
      </w:r>
      <w:r w:rsidR="00D864E7">
        <w:tab/>
      </w:r>
      <w:r w:rsidR="00D864E7">
        <w:tab/>
      </w:r>
      <w:r w:rsidR="00D864E7">
        <w:tab/>
      </w:r>
      <w:r>
        <w:t xml:space="preserve"> </w:t>
      </w:r>
      <w:r w:rsidR="00A55FC5">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m:t>
            </m:r>
          </m:sub>
        </m:sSub>
      </m:oMath>
      <w:r w:rsidR="00A55FC5">
        <w:t xml:space="preserve">                                      </w:t>
      </w:r>
      <w:r w:rsidR="00466C3B">
        <w:t xml:space="preserve">   </w:t>
      </w:r>
      <w:r w:rsidR="00260209">
        <w:tab/>
      </w:r>
      <w:r w:rsidR="00260209">
        <w:tab/>
      </w:r>
      <w:r w:rsidR="00260209">
        <w:tab/>
      </w:r>
    </w:p>
    <w:p w14:paraId="386AC348" w14:textId="77777777" w:rsidR="000875A7" w:rsidRDefault="000875A7" w:rsidP="00457BCA">
      <w:pPr>
        <w:pStyle w:val="Body"/>
      </w:pPr>
    </w:p>
    <w:p w14:paraId="7E3CF213" w14:textId="431554EB" w:rsidR="00CF2B7B" w:rsidRDefault="00CF2B7B" w:rsidP="00457BCA">
      <w:pPr>
        <w:pStyle w:val="Body"/>
      </w:pPr>
      <w:r>
        <w:t>If this condition is not satisfied, adjustments to the system should be implemented</w:t>
      </w:r>
      <w:r w:rsidR="00957FDA">
        <w:t>, such as increasing or decreasing the RPM</w:t>
      </w:r>
      <w:r>
        <w:t xml:space="preserve">. </w:t>
      </w:r>
    </w:p>
    <w:p w14:paraId="18A49D8D" w14:textId="77777777" w:rsidR="00CF2B7B" w:rsidRDefault="00CF2B7B" w:rsidP="00457BCA">
      <w:pPr>
        <w:pStyle w:val="Body"/>
      </w:pPr>
    </w:p>
    <w:p w14:paraId="669F4943" w14:textId="0C4A4267" w:rsidR="00843FD7" w:rsidRDefault="00145F45" w:rsidP="00457BCA">
      <w:pPr>
        <w:pStyle w:val="Body"/>
      </w:pPr>
      <w:r>
        <w:rPr>
          <w:u w:val="single"/>
        </w:rPr>
        <w:t>Figure 18</w:t>
      </w:r>
      <w:r w:rsidR="00843FD7" w:rsidRPr="00BB301C">
        <w:t xml:space="preserve"> </w:t>
      </w:r>
      <w:r w:rsidR="000875A7">
        <w:t>illustrates</w:t>
      </w:r>
      <w:r w:rsidR="00843FD7">
        <w:t xml:space="preserve"> the correlation </w:t>
      </w:r>
      <w:r w:rsidR="000875A7">
        <w:t>between</w:t>
      </w:r>
      <w:r w:rsidR="00843FD7">
        <w:t xml:space="preserve"> the RPM </w:t>
      </w:r>
      <w:r w:rsidR="000875A7">
        <w:t>and</w:t>
      </w:r>
      <w:r w:rsidR="00843FD7">
        <w:t xml:space="preserve"> the radius. The correlation is </w:t>
      </w:r>
    </w:p>
    <w:p w14:paraId="14606B9F" w14:textId="77777777" w:rsidR="00843FD7" w:rsidRPr="00E23FD2" w:rsidRDefault="00843FD7" w:rsidP="00457BCA">
      <w:pPr>
        <w:pStyle w:val="Body"/>
      </w:pPr>
    </w:p>
    <w:p w14:paraId="50A1FBC1" w14:textId="7AE16FE4" w:rsidR="003C02BA" w:rsidRPr="00843FD7" w:rsidRDefault="003C02BA" w:rsidP="00457BCA">
      <w:pPr>
        <w:pStyle w:val="Body"/>
      </w:pPr>
      <m:oMathPara>
        <m:oMath>
          <m:r>
            <w:rPr>
              <w:rFonts w:ascii="Cambria Math" w:hAnsi="Cambria Math"/>
            </w:rPr>
            <w:lastRenderedPageBreak/>
            <m:t>RPM</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w:rPr>
                      <w:rFonts w:ascii="Cambria Math" w:hAnsi="Cambria Math"/>
                    </w:rPr>
                    <m:t>R</m:t>
                  </m:r>
                </m:e>
              </m:rad>
            </m:den>
          </m:f>
        </m:oMath>
      </m:oMathPara>
    </w:p>
    <w:p w14:paraId="712E9FA9" w14:textId="77777777" w:rsidR="00843FD7" w:rsidRPr="00BB301C" w:rsidRDefault="00843FD7" w:rsidP="00457BCA">
      <w:pPr>
        <w:pStyle w:val="Body"/>
      </w:pPr>
    </w:p>
    <w:p w14:paraId="28E1E8A4" w14:textId="3E0E4B9D" w:rsidR="0083105E" w:rsidRDefault="005C1C14" w:rsidP="00457BCA">
      <w:pPr>
        <w:pStyle w:val="Body"/>
      </w:pPr>
      <w:r>
        <w:t xml:space="preserve">, considering the </w:t>
      </w:r>
      <w:r w:rsidR="000875A7">
        <w:t>centripetal acceleration</w:t>
      </w:r>
      <w:r>
        <w:t xml:space="preserve"> is kept constant. Therefore, as the radius increases, the RPM decreases.</w:t>
      </w:r>
    </w:p>
    <w:p w14:paraId="7FAA3A1E" w14:textId="027B2A82" w:rsidR="0083105E" w:rsidRDefault="005B6019" w:rsidP="00D864E7">
      <w:pPr>
        <w:pStyle w:val="Body"/>
        <w:jc w:val="center"/>
      </w:pPr>
      <w:r w:rsidRPr="005B6019">
        <w:rPr>
          <w:noProof/>
        </w:rPr>
        <w:drawing>
          <wp:inline distT="0" distB="0" distL="0" distR="0" wp14:anchorId="4A1A6E87" wp14:editId="462B1180">
            <wp:extent cx="2635196" cy="3773978"/>
            <wp:effectExtent l="0" t="0" r="0" b="0"/>
            <wp:docPr id="376296577" name="Picture 1" descr="A graph with a curv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296577" name="Picture 1" descr="A graph with a curved line&#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2639232" cy="3779758"/>
                    </a:xfrm>
                    <a:prstGeom prst="rect">
                      <a:avLst/>
                    </a:prstGeom>
                  </pic:spPr>
                </pic:pic>
              </a:graphicData>
            </a:graphic>
          </wp:inline>
        </w:drawing>
      </w:r>
    </w:p>
    <w:p w14:paraId="7D3E9F69" w14:textId="77777777" w:rsidR="003C02BA" w:rsidRPr="00BB301C" w:rsidRDefault="003C02BA" w:rsidP="00457BCA">
      <w:pPr>
        <w:pStyle w:val="Body"/>
      </w:pPr>
    </w:p>
    <w:p w14:paraId="6E67756F" w14:textId="5B6053C5" w:rsidR="00E25AC8" w:rsidRDefault="00E25AC8">
      <w:pPr>
        <w:pStyle w:val="Caption"/>
      </w:pPr>
      <w:bookmarkStart w:id="134" w:name="_Toc216063030"/>
      <w:r>
        <w:t xml:space="preserve">Figure </w:t>
      </w:r>
      <w:fldSimple w:instr=" SEQ Figure \* ARABIC ">
        <w:r w:rsidR="00E36C6C">
          <w:rPr>
            <w:noProof/>
          </w:rPr>
          <w:t>18</w:t>
        </w:r>
      </w:fldSimple>
      <w:r>
        <w:t xml:space="preserve">. </w:t>
      </w:r>
      <w:r w:rsidRPr="006D1C6E">
        <w:t>RPM vs Radius</w:t>
      </w:r>
      <w:bookmarkEnd w:id="134"/>
    </w:p>
    <w:p w14:paraId="5A31E16C" w14:textId="7A383726" w:rsidR="002D676B" w:rsidRDefault="00534949" w:rsidP="00D864E7">
      <w:pPr>
        <w:pStyle w:val="Body"/>
        <w:ind w:firstLine="0"/>
      </w:pPr>
      <w:r>
        <w:t xml:space="preserve">The figure illustrates that increasing the bioreactor radius </w:t>
      </w:r>
      <w:r w:rsidR="002D676B">
        <w:t>decreases</w:t>
      </w:r>
      <w:r>
        <w:t xml:space="preserve"> RPM. </w:t>
      </w:r>
    </w:p>
    <w:p w14:paraId="2CDE1BF8" w14:textId="77777777" w:rsidR="00D61C54" w:rsidRDefault="00D61C54" w:rsidP="00D864E7">
      <w:pPr>
        <w:pStyle w:val="Body"/>
        <w:ind w:firstLine="0"/>
      </w:pPr>
    </w:p>
    <w:p w14:paraId="46C83A95" w14:textId="6069605D" w:rsidR="00077E98" w:rsidRDefault="00077E98" w:rsidP="00DE0F74">
      <w:pPr>
        <w:pStyle w:val="Heading2"/>
        <w:numPr>
          <w:ilvl w:val="1"/>
          <w:numId w:val="13"/>
        </w:numPr>
      </w:pPr>
      <w:bookmarkStart w:id="135" w:name="_Toc216063899"/>
      <w:r>
        <w:t>Simulation</w:t>
      </w:r>
      <w:bookmarkEnd w:id="135"/>
    </w:p>
    <w:p w14:paraId="266F9E28" w14:textId="77777777" w:rsidR="00E31B68" w:rsidRDefault="00E31B68" w:rsidP="00457BCA">
      <w:pPr>
        <w:pStyle w:val="Body"/>
      </w:pPr>
    </w:p>
    <w:p w14:paraId="51AC4E4D" w14:textId="427BE5D7" w:rsidR="006B6485" w:rsidRDefault="006B6485" w:rsidP="00457BCA">
      <w:pPr>
        <w:pStyle w:val="Body"/>
      </w:pPr>
      <w:r>
        <w:t xml:space="preserve">Given the presence of </w:t>
      </w:r>
      <w:r w:rsidR="00A17999">
        <w:t>a few</w:t>
      </w:r>
      <w:r>
        <w:t xml:space="preserve"> mathematical equations, a simulation can be conducted. </w:t>
      </w:r>
    </w:p>
    <w:p w14:paraId="4C64CA28" w14:textId="77777777" w:rsidR="006B6485" w:rsidRDefault="006B6485" w:rsidP="00457BCA">
      <w:pPr>
        <w:pStyle w:val="Body"/>
      </w:pPr>
    </w:p>
    <w:p w14:paraId="1D2314FB" w14:textId="1B49B444" w:rsidR="00077E98" w:rsidRDefault="00077E98" w:rsidP="00DE0F74">
      <w:pPr>
        <w:pStyle w:val="Heading3"/>
      </w:pPr>
      <w:bookmarkStart w:id="136" w:name="_Toc216063900"/>
      <w:r>
        <w:t>Mathematical Simulation</w:t>
      </w:r>
      <w:bookmarkEnd w:id="136"/>
    </w:p>
    <w:p w14:paraId="10F4B57A" w14:textId="77777777" w:rsidR="00534949" w:rsidRPr="00534949" w:rsidRDefault="00534949" w:rsidP="00534949">
      <w:pPr>
        <w:rPr>
          <w:lang w:val="en-GB"/>
        </w:rPr>
      </w:pPr>
    </w:p>
    <w:p w14:paraId="167EAB6E" w14:textId="17195A5F" w:rsidR="00602FA8" w:rsidRDefault="00655DCC" w:rsidP="00457BCA">
      <w:pPr>
        <w:pStyle w:val="Body"/>
      </w:pPr>
      <w:r>
        <w:t>The mathematical simulation relies on</w:t>
      </w:r>
      <w:r w:rsidR="006D3752">
        <w:t xml:space="preserve"> the equations presented in the </w:t>
      </w:r>
      <w:r w:rsidR="006D3752" w:rsidRPr="00792D5E">
        <w:rPr>
          <w:u w:val="single"/>
        </w:rPr>
        <w:t>Calculation</w:t>
      </w:r>
      <w:r w:rsidR="006D3752">
        <w:t xml:space="preserve"> section</w:t>
      </w:r>
      <w:r w:rsidR="008942B2">
        <w:t>.</w:t>
      </w:r>
      <w:r w:rsidR="0070705C">
        <w:t xml:space="preserve"> </w:t>
      </w:r>
      <w:r w:rsidR="00BD4EB6">
        <w:t xml:space="preserve">Since there </w:t>
      </w:r>
      <w:r w:rsidR="00DC67F6">
        <w:t xml:space="preserve">are many mathematical variables to add to make </w:t>
      </w:r>
      <w:r w:rsidR="005A5EDB">
        <w:t>particle simulations truly accurate, the program was designed to allow easy data addition</w:t>
      </w:r>
      <w:r w:rsidR="00BD4EB6">
        <w:t xml:space="preserve">. </w:t>
      </w:r>
    </w:p>
    <w:p w14:paraId="5DE21858" w14:textId="77777777" w:rsidR="00DC67F6" w:rsidRDefault="00DC67F6" w:rsidP="00457BCA">
      <w:pPr>
        <w:pStyle w:val="Body"/>
      </w:pPr>
    </w:p>
    <w:p w14:paraId="27407043" w14:textId="77777777" w:rsidR="00137FA8" w:rsidRDefault="00BD4EB6" w:rsidP="00137FA8">
      <w:pPr>
        <w:pStyle w:val="Body"/>
      </w:pPr>
      <w:r>
        <w:t xml:space="preserve">First, the program was done in Python, and four different </w:t>
      </w:r>
      <w:r w:rsidR="00DC67F6">
        <w:t>Python</w:t>
      </w:r>
      <w:r>
        <w:t xml:space="preserve"> files were created. </w:t>
      </w:r>
      <w:r w:rsidR="00DC67F6">
        <w:t>The files included the following: generalized bioreactor</w:t>
      </w:r>
      <w:r>
        <w:t xml:space="preserve">, particle properties, particles in the bioreactor, and the application. </w:t>
      </w:r>
      <w:r w:rsidR="009B41DD">
        <w:t xml:space="preserve">The generalized bioreactor file contains functions that either find RPM and tilt from the intended gravity </w:t>
      </w:r>
      <w:r w:rsidR="009B41DD">
        <w:lastRenderedPageBreak/>
        <w:t>or</w:t>
      </w:r>
      <w:r w:rsidR="005A5EDB">
        <w:t>, conversely, find the gravity from RPM and tilt</w:t>
      </w:r>
      <w:r w:rsidR="003C1097">
        <w:t xml:space="preserve">. </w:t>
      </w:r>
      <w:r w:rsidR="009F6407">
        <w:t>The particle properties</w:t>
      </w:r>
      <w:r w:rsidR="00F753D6">
        <w:t xml:space="preserve"> </w:t>
      </w:r>
      <w:r w:rsidR="009F6407">
        <w:t>(</w:t>
      </w:r>
      <w:r w:rsidR="00300BD3">
        <w:t xml:space="preserve">as stated in the </w:t>
      </w:r>
      <w:r w:rsidR="00300BD3" w:rsidRPr="00300BD3">
        <w:rPr>
          <w:u w:val="single"/>
        </w:rPr>
        <w:t>Calculations</w:t>
      </w:r>
      <w:r w:rsidR="00300BD3">
        <w:t xml:space="preserve"> section) are added to</w:t>
      </w:r>
      <w:r w:rsidR="009F6407">
        <w:t xml:space="preserve"> their own functions</w:t>
      </w:r>
      <w:r w:rsidR="000929AF">
        <w:t>, each with its</w:t>
      </w:r>
      <w:r w:rsidR="009F6407">
        <w:t xml:space="preserve"> own variables,</w:t>
      </w:r>
      <w:r w:rsidR="00F753D6">
        <w:t xml:space="preserve"> including the dynamic portion.</w:t>
      </w:r>
      <w:r w:rsidR="002850D3">
        <w:t xml:space="preserve"> Since the particles </w:t>
      </w:r>
      <w:r w:rsidR="00A06462">
        <w:t>will be</w:t>
      </w:r>
      <w:r w:rsidR="00890C00">
        <w:t xml:space="preserve"> </w:t>
      </w:r>
      <w:r w:rsidR="00CD5D30">
        <w:t xml:space="preserve">rotating inside the bioreactor, </w:t>
      </w:r>
      <w:r w:rsidR="003402C2">
        <w:t xml:space="preserve">the </w:t>
      </w:r>
      <w:r w:rsidR="00F55247">
        <w:t xml:space="preserve">ratio of sedimentation velocity to linear velocity is calculated to ensure that particles </w:t>
      </w:r>
      <w:r w:rsidR="00D82A12">
        <w:t>do not settle and that the shear stress remains within</w:t>
      </w:r>
      <w:r w:rsidR="00F418BA">
        <w:t xml:space="preserve"> the acceptable range.</w:t>
      </w:r>
      <w:r w:rsidR="00B56EEC">
        <w:t xml:space="preserve"> </w:t>
      </w:r>
      <w:r w:rsidR="006C28E5">
        <w:t xml:space="preserve">Additionally, a heatmap </w:t>
      </w:r>
      <w:r w:rsidR="009F6407">
        <w:t>showing gravity at each position in the bioreactor is shown, for both perpendicular and parallel gravity</w:t>
      </w:r>
      <w:r w:rsidR="00545DE7">
        <w:t xml:space="preserve">. </w:t>
      </w:r>
      <w:r w:rsidR="002D3630">
        <w:t xml:space="preserve">Finally, the application file calls all the functions from the previous files to have an interactive website. </w:t>
      </w:r>
    </w:p>
    <w:p w14:paraId="4C61FBEF" w14:textId="77777777" w:rsidR="00137FA8" w:rsidRDefault="00137FA8" w:rsidP="00137FA8">
      <w:pPr>
        <w:pStyle w:val="Body"/>
      </w:pPr>
    </w:p>
    <w:p w14:paraId="7523BB3B" w14:textId="3B2F298D" w:rsidR="002D3630" w:rsidRDefault="002D3630" w:rsidP="00137FA8">
      <w:pPr>
        <w:pStyle w:val="Body"/>
      </w:pPr>
      <w:r>
        <w:t>In the application, there are two tabs</w:t>
      </w:r>
      <w:r w:rsidR="00137FA8">
        <w:t>:</w:t>
      </w:r>
      <w:r>
        <w:t xml:space="preserve"> simulation and math. The math </w:t>
      </w:r>
      <w:r w:rsidR="00137FA8">
        <w:t>tab</w:t>
      </w:r>
      <w:r>
        <w:t xml:space="preserve"> </w:t>
      </w:r>
      <w:r w:rsidR="00DE7AC7">
        <w:t xml:space="preserve">explains the </w:t>
      </w:r>
      <w:r w:rsidR="00DA567A">
        <w:t>mathematical methods used in this paper and provides a quick summary of the application’s mathematical methods</w:t>
      </w:r>
      <w:r>
        <w:t xml:space="preserve">. The simulation portion contains the generalized and particle gravities. </w:t>
      </w:r>
      <w:r w:rsidR="00DE7AC7">
        <w:t xml:space="preserve">With that, the </w:t>
      </w:r>
      <w:r w:rsidR="0091346F">
        <w:t xml:space="preserve">application is generated. </w:t>
      </w:r>
    </w:p>
    <w:p w14:paraId="6EB6897D" w14:textId="77777777" w:rsidR="0091346F" w:rsidRDefault="0091346F" w:rsidP="00137FA8">
      <w:pPr>
        <w:pStyle w:val="Body"/>
      </w:pPr>
    </w:p>
    <w:p w14:paraId="0EADE935" w14:textId="77D293EC" w:rsidR="0091346F" w:rsidRDefault="00D86ABF" w:rsidP="00137FA8">
      <w:pPr>
        <w:pStyle w:val="Body"/>
      </w:pPr>
      <w:r>
        <w:t>The heatmaps show how gravity is felt inside the bioreactor</w:t>
      </w:r>
      <w:r w:rsidR="0091346F">
        <w:t xml:space="preserve">. In </w:t>
      </w:r>
      <w:r w:rsidR="0091346F" w:rsidRPr="00D86ABF">
        <w:rPr>
          <w:u w:val="single"/>
        </w:rPr>
        <w:t>Figure 19</w:t>
      </w:r>
      <w:r w:rsidR="0091346F">
        <w:t xml:space="preserve">, </w:t>
      </w:r>
      <w:r>
        <w:t xml:space="preserve">the parallel gravity in two different </w:t>
      </w:r>
      <w:r w:rsidR="0075552A">
        <w:t>gravity environments (Earth and Mars) is shown</w:t>
      </w:r>
      <w:r>
        <w:t xml:space="preserve">. Looking at Earth’s gravity, there is a </w:t>
      </w:r>
      <w:r w:rsidR="0075552A">
        <w:t>slight color gradient, showing that the gravity is</w:t>
      </w:r>
      <w:r>
        <w:t xml:space="preserve"> not significantly different from one position to another. However, looking at </w:t>
      </w:r>
      <w:r w:rsidR="0075552A">
        <w:t>Mars'</w:t>
      </w:r>
      <w:r>
        <w:t xml:space="preserve"> gravity, </w:t>
      </w:r>
      <w:r w:rsidR="0075552A">
        <w:t xml:space="preserve">the color gradient </w:t>
      </w:r>
      <w:r w:rsidR="00141066">
        <w:t>varies with</w:t>
      </w:r>
      <w:r w:rsidR="00DA567A">
        <w:t xml:space="preserve"> the particle's position</w:t>
      </w:r>
      <w:r w:rsidR="0075552A">
        <w:t xml:space="preserve">. </w:t>
      </w:r>
      <w:r w:rsidR="007D3E49">
        <w:t xml:space="preserve">As seen in </w:t>
      </w:r>
      <w:r w:rsidR="007D3E49" w:rsidRPr="007F31C3">
        <w:rPr>
          <w:u w:val="single"/>
        </w:rPr>
        <w:t>Figure 19B</w:t>
      </w:r>
      <w:r w:rsidR="007D3E49">
        <w:t xml:space="preserve">, the bottom area has the </w:t>
      </w:r>
      <w:r w:rsidR="00141066">
        <w:t>lowest gravity,</w:t>
      </w:r>
      <w:r w:rsidR="007D3E49">
        <w:t xml:space="preserve"> </w:t>
      </w:r>
      <w:r w:rsidR="007F31C3">
        <w:t>while the top area has the most extreme gravity</w:t>
      </w:r>
      <w:r w:rsidR="007D3E49">
        <w:t xml:space="preserve">. The sides have the middle (most </w:t>
      </w:r>
      <w:r w:rsidR="00C458AB">
        <w:t>accurately</w:t>
      </w:r>
      <w:r w:rsidR="007D3E49">
        <w:t xml:space="preserve"> intended gravity). </w:t>
      </w:r>
      <w:r w:rsidR="0075552A">
        <w:t xml:space="preserve"> </w:t>
      </w:r>
      <w:r w:rsidR="007F31C3">
        <w:t>This is due to the correlation between RPM and radius</w:t>
      </w:r>
      <w:r w:rsidR="00C458AB">
        <w:t>,</w:t>
      </w:r>
      <w:r w:rsidR="007F31C3">
        <w:t xml:space="preserve"> as seen in </w:t>
      </w:r>
      <w:r w:rsidR="001633FF" w:rsidRPr="00C458AB">
        <w:rPr>
          <w:u w:val="single"/>
        </w:rPr>
        <w:t>Figure 1</w:t>
      </w:r>
      <w:r w:rsidR="00C458AB" w:rsidRPr="00C458AB">
        <w:rPr>
          <w:u w:val="single"/>
        </w:rPr>
        <w:t>3</w:t>
      </w:r>
      <w:r w:rsidR="007F31C3">
        <w:t xml:space="preserve">. </w:t>
      </w:r>
    </w:p>
    <w:p w14:paraId="11486494" w14:textId="77777777" w:rsidR="00141066" w:rsidRDefault="00141066" w:rsidP="00137FA8">
      <w:pPr>
        <w:pStyle w:val="Body"/>
      </w:pPr>
    </w:p>
    <w:p w14:paraId="77530CFF" w14:textId="77777777" w:rsidR="002B15D2" w:rsidRDefault="002B15D2" w:rsidP="00137FA8">
      <w:pPr>
        <w:pStyle w:val="Body"/>
      </w:pPr>
    </w:p>
    <w:p w14:paraId="7CDCE2DA" w14:textId="77777777" w:rsidR="002B15D2" w:rsidRDefault="002B15D2" w:rsidP="002B15D2">
      <w:pPr>
        <w:pStyle w:val="Body"/>
        <w:keepNext/>
      </w:pPr>
      <w:r w:rsidRPr="002B15D2">
        <w:rPr>
          <w:noProof/>
        </w:rPr>
        <w:drawing>
          <wp:inline distT="0" distB="0" distL="0" distR="0" wp14:anchorId="3B7424B9" wp14:editId="2E6112B3">
            <wp:extent cx="5943600" cy="1819275"/>
            <wp:effectExtent l="0" t="0" r="0" b="9525"/>
            <wp:docPr id="1275118750" name="Picture 1" descr="A comparison of a colo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18750" name="Picture 1" descr="A comparison of a color char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943600" cy="1819275"/>
                    </a:xfrm>
                    <a:prstGeom prst="rect">
                      <a:avLst/>
                    </a:prstGeom>
                  </pic:spPr>
                </pic:pic>
              </a:graphicData>
            </a:graphic>
          </wp:inline>
        </w:drawing>
      </w:r>
    </w:p>
    <w:p w14:paraId="0A77784F" w14:textId="3DF8F331" w:rsidR="002B15D2" w:rsidRDefault="002B15D2" w:rsidP="002B15D2">
      <w:pPr>
        <w:pStyle w:val="Caption"/>
      </w:pPr>
      <w:bookmarkStart w:id="137" w:name="_Toc216063031"/>
      <w:r>
        <w:t xml:space="preserve">Figure </w:t>
      </w:r>
      <w:fldSimple w:instr=" SEQ Figure \* ARABIC ">
        <w:r w:rsidR="00E36C6C">
          <w:rPr>
            <w:noProof/>
          </w:rPr>
          <w:t>19</w:t>
        </w:r>
      </w:fldSimple>
      <w:r>
        <w:t xml:space="preserve">: Parallel Gravity </w:t>
      </w:r>
      <w:r w:rsidR="00F26296">
        <w:t>Component</w:t>
      </w:r>
      <w:r>
        <w:t xml:space="preserve"> for Earth and Mars</w:t>
      </w:r>
      <w:bookmarkEnd w:id="137"/>
    </w:p>
    <w:p w14:paraId="797BC51A" w14:textId="3CDED676" w:rsidR="00F26296" w:rsidRPr="00F26296" w:rsidRDefault="00141066" w:rsidP="00D864E7">
      <w:pPr>
        <w:pStyle w:val="Body"/>
        <w:ind w:firstLine="0"/>
      </w:pPr>
      <w:r>
        <w:t xml:space="preserve">The figure </w:t>
      </w:r>
      <w:r w:rsidR="007F31C3">
        <w:t>shows</w:t>
      </w:r>
      <w:r>
        <w:t xml:space="preserve"> the effective gravity of (A) Earth and (B) Mars inside the bioreactor. </w:t>
      </w:r>
    </w:p>
    <w:p w14:paraId="2E8F6ECB" w14:textId="6EE7CBEA" w:rsidR="002D61C1" w:rsidRDefault="002D61C1" w:rsidP="00DD77EE">
      <w:pPr>
        <w:pStyle w:val="Body"/>
        <w:ind w:firstLine="0"/>
      </w:pPr>
    </w:p>
    <w:p w14:paraId="3D285CA0" w14:textId="77777777" w:rsidR="00D61C54" w:rsidRDefault="00D61C54">
      <w:pPr>
        <w:spacing w:after="160" w:line="278" w:lineRule="auto"/>
        <w:rPr>
          <w:rFonts w:asciiTheme="majorBidi" w:hAnsiTheme="majorBidi"/>
          <w:b/>
          <w:bCs/>
          <w:sz w:val="44"/>
          <w:szCs w:val="40"/>
        </w:rPr>
      </w:pPr>
      <w:r>
        <w:br w:type="page"/>
      </w:r>
    </w:p>
    <w:p w14:paraId="32444B98" w14:textId="1599824C" w:rsidR="00E31B68" w:rsidRDefault="00E31B68" w:rsidP="00871C21">
      <w:pPr>
        <w:pStyle w:val="Heading1"/>
      </w:pPr>
      <w:bookmarkStart w:id="138" w:name="_Toc216063901"/>
      <w:r>
        <w:lastRenderedPageBreak/>
        <w:t>Components</w:t>
      </w:r>
      <w:bookmarkEnd w:id="138"/>
    </w:p>
    <w:p w14:paraId="1962F3CA" w14:textId="0B3D245F" w:rsidR="002E0FD3" w:rsidRDefault="008874EF" w:rsidP="00457BCA">
      <w:pPr>
        <w:pStyle w:val="Body"/>
      </w:pPr>
      <w:r>
        <w:t xml:space="preserve">After understanding </w:t>
      </w:r>
      <w:r w:rsidR="007A7F37">
        <w:t>the system's basic operation, choosing</w:t>
      </w:r>
      <w:r>
        <w:t xml:space="preserve"> the right components is </w:t>
      </w:r>
      <w:r w:rsidR="00FD371B">
        <w:t>essential</w:t>
      </w:r>
      <w:r>
        <w:t xml:space="preserve">. </w:t>
      </w:r>
    </w:p>
    <w:p w14:paraId="78168839" w14:textId="77777777" w:rsidR="005D216D" w:rsidRDefault="005D216D" w:rsidP="00457BCA">
      <w:pPr>
        <w:pStyle w:val="Body"/>
      </w:pPr>
    </w:p>
    <w:p w14:paraId="3C49312F" w14:textId="67483710" w:rsidR="00802302" w:rsidRDefault="00802302" w:rsidP="00802302">
      <w:pPr>
        <w:pStyle w:val="Heading2"/>
        <w:numPr>
          <w:ilvl w:val="1"/>
          <w:numId w:val="40"/>
        </w:numPr>
      </w:pPr>
      <w:bookmarkStart w:id="139" w:name="_Toc216063902"/>
      <w:r>
        <w:t>Motor, Driver, and Microcontroller</w:t>
      </w:r>
      <w:bookmarkEnd w:id="139"/>
    </w:p>
    <w:p w14:paraId="075B749F" w14:textId="77777777" w:rsidR="00802302" w:rsidRDefault="00802302" w:rsidP="00802302"/>
    <w:p w14:paraId="72426608" w14:textId="3439AEB0" w:rsidR="00710B4A" w:rsidRDefault="00710B4A" w:rsidP="004E01BA">
      <w:pPr>
        <w:pStyle w:val="Body"/>
      </w:pPr>
      <w:r>
        <w:t xml:space="preserve">Given that a maximum of 1300 rpm is considered extreme when sustained for more than 10 minutes, as exceeding this limit </w:t>
      </w:r>
      <w:r w:rsidR="007A7F37">
        <w:t>can result in cell denaturation, a smaller radius is preferable to maintain</w:t>
      </w:r>
      <w:r>
        <w:t xml:space="preserve"> healthy cell cultures </w:t>
      </w:r>
      <w:r w:rsidR="004E01BA">
        <w:fldChar w:fldCharType="begin"/>
      </w:r>
      <w:r w:rsidR="004E01BA">
        <w:instrText xml:space="preserve"> ADDIN ZOTERO_ITEM CSL_CITATION {"citationID":"UTOOVJgg","properties":{"formattedCitation":"[96]","plainCitation":"[96]","noteIndex":0},"citationItems":[{"id":270,"uris":["http://zotero.org/users/local/V6BayNrH/items/GSSL8MZJ"],"itemData":{"id":270,"type":"article-journal","abstract":"Quantitative modeling is quickly becoming an integral part of biology, due to the ability of mathematical models and computer simulations to generate insights and predict the behavior of living systems. Single-cell models can be incapable or misleading for inferring population dynamics, as they do not consider the interactions between cells via metabolites or physical contact, nor do they consider competition for limited resources such as nutrients or space. Here we examine methods that are commonly used to model and simulate cell populations. First, we cover simple models where analytic solutions are available, and then move on to more complex scenarios where computational methods are required. Overall, we present a summary of mathematical models used to describe cell population dynamics, which may aid future model development and highlights the importance of population modeling in biology.","container-title":"In Silico Biology","DOI":"10.3233/ISB-180470","ISSN":"1386-6338","issue":"1-2","journalAbbreviation":"In Silico Biol","note":"PMID: 30562900\nPMCID: PMC6598210","page":"21-39","source":"PubMed Central","title":"Modeling cell population dynamics","volume":"13","author":[{"family":"Charlebois","given":"Daniel A."},{"family":"Balázsi","given":"Gábor"}]}}],"schema":"https://github.com/citation-style-language/schema/raw/master/csl-citation.json"} </w:instrText>
      </w:r>
      <w:r w:rsidR="004E01BA">
        <w:fldChar w:fldCharType="separate"/>
      </w:r>
      <w:r w:rsidR="004E01BA" w:rsidRPr="004E01BA">
        <w:t>[96]</w:t>
      </w:r>
      <w:r w:rsidR="004E01BA">
        <w:fldChar w:fldCharType="end"/>
      </w:r>
      <w:r>
        <w:t xml:space="preserve">. </w:t>
      </w:r>
      <w:r w:rsidR="008B358F">
        <w:t xml:space="preserve">Regarding </w:t>
      </w:r>
      <w:r w:rsidR="00B80888">
        <w:t>view</w:t>
      </w:r>
      <w:r w:rsidR="008B358F">
        <w:t xml:space="preserve"> clearance, a significant aspect of the prototype </w:t>
      </w:r>
      <w:r w:rsidR="00026090">
        <w:t xml:space="preserve">is </w:t>
      </w:r>
      <w:r w:rsidR="00B516DF">
        <w:t>the visual assessment of</w:t>
      </w:r>
      <w:r w:rsidR="00026090">
        <w:t xml:space="preserve"> the particle under rotation and at different inclinations</w:t>
      </w:r>
      <w:r w:rsidR="008B358F">
        <w:t xml:space="preserve">. </w:t>
      </w:r>
      <w:r w:rsidR="003D3C54">
        <w:t xml:space="preserve">Therefore, the </w:t>
      </w:r>
      <w:r w:rsidR="00026090">
        <w:t>chosen bioreactor should have a small radius and a large viewing</w:t>
      </w:r>
      <w:r w:rsidR="000C481C">
        <w:t xml:space="preserve"> area.</w:t>
      </w:r>
      <w:r w:rsidR="00897D9F">
        <w:t xml:space="preserve"> </w:t>
      </w:r>
      <w:r w:rsidR="007A4DE9">
        <w:t xml:space="preserve"> </w:t>
      </w:r>
    </w:p>
    <w:p w14:paraId="55BD2BC9" w14:textId="77777777" w:rsidR="00AB18DD" w:rsidRDefault="00AB18DD" w:rsidP="004E01BA">
      <w:pPr>
        <w:pStyle w:val="Body"/>
      </w:pPr>
    </w:p>
    <w:p w14:paraId="5AAEDE8E" w14:textId="4B7923D8" w:rsidR="00BF4D1A" w:rsidRDefault="00BF4D1A" w:rsidP="00453DD7">
      <w:pPr>
        <w:pStyle w:val="Body"/>
      </w:pPr>
      <w:r w:rsidRPr="00F03930">
        <w:t xml:space="preserve">To determine the torque required to </w:t>
      </w:r>
      <w:r w:rsidR="00B57FF0">
        <w:t>continuously rotate the bioreactor</w:t>
      </w:r>
      <w:r w:rsidRPr="00F03930">
        <w:t xml:space="preserve">, the moment of inertia and the angular acceleration must be calculated. However, since the bioreactor is expected to rotate from </w:t>
      </w:r>
      <w:r>
        <w:t>0 rpm to a maximum of 50 rpm, the angular acceleration can be observed</w:t>
      </w:r>
      <w:r w:rsidRPr="00F03930">
        <w:t xml:space="preserve"> </w:t>
      </w:r>
      <w:r w:rsidR="00B57FF0">
        <w:t xml:space="preserve">as the intended rpm increases </w:t>
      </w:r>
      <w:r w:rsidRPr="00F03930">
        <w:t xml:space="preserve">over time. Since RPM provides more information than angular velocity, the torque can be found as seen in Eq. </w:t>
      </w:r>
      <w:r w:rsidR="00F82038">
        <w:t>32</w:t>
      </w:r>
      <w:r w:rsidR="00FF7552">
        <w:t xml:space="preserve"> </w:t>
      </w:r>
      <w:r w:rsidR="00453DD7">
        <w:fldChar w:fldCharType="begin"/>
      </w:r>
      <w:r w:rsidR="00453DD7">
        <w:instrText xml:space="preserve"> ADDIN ZOTERO_ITEM CSL_CITATION {"citationID":"aXj1NBNU","properties":{"formattedCitation":"[97]","plainCitation":"[97]","noteIndex":0},"citationItems":[{"id":275,"uris":["http://zotero.org/users/local/V6BayNrH/items/BIAPJLBU"],"itemData":{"id":275,"type":"webpage","title":"Torque Formula (Moment of Inertia and Angular Acceleration)","URL":"https://www.softschools.com/formulas/physics/torque_formula/59/","accessed":{"date-parts":[["2025",12,7]]}}}],"schema":"https://github.com/citation-style-language/schema/raw/master/csl-citation.json"} </w:instrText>
      </w:r>
      <w:r w:rsidR="00453DD7">
        <w:fldChar w:fldCharType="separate"/>
      </w:r>
      <w:r w:rsidR="00453DD7" w:rsidRPr="00453DD7">
        <w:t>[97]</w:t>
      </w:r>
      <w:r w:rsidR="00453DD7">
        <w:fldChar w:fldCharType="end"/>
      </w:r>
      <w:r w:rsidRPr="00F03930">
        <w:t>.</w:t>
      </w:r>
    </w:p>
    <w:p w14:paraId="49294120" w14:textId="77777777" w:rsidR="00A86494" w:rsidRPr="00F03930" w:rsidRDefault="00A86494" w:rsidP="00A86494">
      <w:pPr>
        <w:pStyle w:val="Body"/>
        <w:rPr>
          <w:b/>
          <w:bCs/>
        </w:rPr>
      </w:pPr>
    </w:p>
    <w:p w14:paraId="019CC927" w14:textId="03391140" w:rsidR="00BF4D1A" w:rsidRPr="00F03930" w:rsidRDefault="00BF4D1A" w:rsidP="00BF4D1A">
      <w:pPr>
        <w:pStyle w:val="Body"/>
        <w:keepNext/>
        <w:tabs>
          <w:tab w:val="left" w:pos="7920"/>
        </w:tabs>
        <w:ind w:left="4320" w:hanging="3960"/>
        <w:rPr>
          <w:rFonts w:asciiTheme="majorBidi" w:hAnsiTheme="majorBidi" w:cstheme="majorBidi"/>
          <w:color w:val="000000" w:themeColor="text1"/>
          <w:sz w:val="24"/>
          <w:szCs w:val="24"/>
        </w:rPr>
      </w:pPr>
      <w:r w:rsidRPr="00F03930">
        <w:rPr>
          <w:rFonts w:asciiTheme="majorBidi" w:hAnsiTheme="majorBidi" w:cstheme="majorBidi"/>
          <w:sz w:val="24"/>
          <w:szCs w:val="24"/>
        </w:rPr>
        <w:t xml:space="preserve">                                                                    </w:t>
      </w:r>
      <m:oMath>
        <m:r>
          <w:rPr>
            <w:rFonts w:ascii="Cambria Math" w:hAnsi="Cambria Math" w:cstheme="majorBidi"/>
            <w:sz w:val="24"/>
            <w:szCs w:val="24"/>
          </w:rPr>
          <m:t>τ=I*∝ ⟹</m:t>
        </m:r>
      </m:oMath>
      <w:r w:rsidRPr="00F03930">
        <w:rPr>
          <w:rFonts w:asciiTheme="majorBidi" w:hAnsiTheme="majorBidi" w:cstheme="majorBidi"/>
          <w:sz w:val="24"/>
          <w:szCs w:val="24"/>
        </w:rPr>
        <w:t xml:space="preserve">                                                   (</w:t>
      </w:r>
      <w:r w:rsidR="00F82038">
        <w:rPr>
          <w:rFonts w:asciiTheme="majorBidi" w:hAnsiTheme="majorBidi" w:cstheme="majorBidi"/>
          <w:sz w:val="24"/>
          <w:szCs w:val="24"/>
        </w:rPr>
        <w:t>32</w:t>
      </w:r>
      <w:r w:rsidRPr="00F03930">
        <w:rPr>
          <w:rFonts w:asciiTheme="majorBidi" w:hAnsiTheme="majorBidi" w:cstheme="majorBidi"/>
          <w:sz w:val="24"/>
          <w:szCs w:val="24"/>
        </w:rPr>
        <w:t xml:space="preserve">)                                                       </w:t>
      </w:r>
      <w:r>
        <w:rPr>
          <w:rFonts w:asciiTheme="majorBidi" w:hAnsiTheme="majorBidi" w:cstheme="majorBidi"/>
          <w:sz w:val="24"/>
          <w:szCs w:val="24"/>
        </w:rPr>
        <w:t xml:space="preserve">       </w:t>
      </w:r>
      <m:oMath>
        <m:r>
          <w:rPr>
            <w:rFonts w:ascii="Cambria Math" w:hAnsi="Cambria Math" w:cstheme="majorBidi"/>
            <w:sz w:val="24"/>
            <w:szCs w:val="24"/>
          </w:rPr>
          <m:t>τ=I*</m:t>
        </m:r>
        <m:f>
          <m:fPr>
            <m:ctrlPr>
              <w:rPr>
                <w:rFonts w:ascii="Cambria Math" w:hAnsi="Cambria Math" w:cstheme="majorBidi"/>
                <w:i/>
                <w:sz w:val="24"/>
                <w:szCs w:val="24"/>
              </w:rPr>
            </m:ctrlPr>
          </m:fPr>
          <m:num>
            <m:r>
              <w:rPr>
                <w:rFonts w:ascii="Cambria Math" w:hAnsi="Cambria Math" w:cstheme="majorBidi"/>
                <w:sz w:val="24"/>
                <w:szCs w:val="24"/>
              </w:rPr>
              <m:t>∆ω</m:t>
            </m:r>
          </m:num>
          <m:den>
            <m:r>
              <w:rPr>
                <w:rFonts w:ascii="Cambria Math" w:hAnsi="Cambria Math" w:cstheme="majorBidi"/>
                <w:sz w:val="24"/>
                <w:szCs w:val="24"/>
              </w:rPr>
              <m:t>t</m:t>
            </m:r>
          </m:den>
        </m:f>
        <m:r>
          <w:rPr>
            <w:rFonts w:ascii="Cambria Math" w:hAnsi="Cambria Math" w:cstheme="majorBidi"/>
            <w:sz w:val="24"/>
            <w:szCs w:val="24"/>
          </w:rPr>
          <m:t xml:space="preserve"> ⟹</m:t>
        </m:r>
      </m:oMath>
    </w:p>
    <w:p w14:paraId="76DD8F4B" w14:textId="2B9A9EDA" w:rsidR="00BF4D1A" w:rsidRPr="00F03930" w:rsidRDefault="00BF4D1A" w:rsidP="00BF4D1A">
      <w:pPr>
        <w:pStyle w:val="Body"/>
        <w:keepNext/>
        <w:tabs>
          <w:tab w:val="left" w:pos="7920"/>
        </w:tabs>
        <w:ind w:left="720" w:firstLine="0"/>
        <w:rPr>
          <w:rFonts w:asciiTheme="majorBidi" w:hAnsiTheme="majorBidi" w:cstheme="majorBidi"/>
          <w:sz w:val="24"/>
          <w:szCs w:val="24"/>
        </w:rPr>
      </w:pPr>
      <w:r w:rsidRPr="00F03930">
        <w:rPr>
          <w:rFonts w:asciiTheme="majorBidi" w:hAnsiTheme="majorBidi" w:cstheme="majorBidi"/>
          <w:sz w:val="24"/>
          <w:szCs w:val="24"/>
        </w:rPr>
        <w:t xml:space="preserve">                                                        </w:t>
      </w:r>
      <w:r w:rsidR="00B516DF">
        <w:rPr>
          <w:rFonts w:asciiTheme="majorBidi" w:hAnsiTheme="majorBidi" w:cstheme="majorBidi"/>
          <w:sz w:val="24"/>
          <w:szCs w:val="24"/>
        </w:rPr>
        <w:t xml:space="preserve">    </w:t>
      </w:r>
      <w:r w:rsidRPr="00F03930">
        <w:rPr>
          <w:rFonts w:asciiTheme="majorBidi" w:hAnsiTheme="majorBidi" w:cstheme="majorBidi"/>
          <w:sz w:val="24"/>
          <w:szCs w:val="24"/>
        </w:rPr>
        <w:t xml:space="preserve"> </w:t>
      </w:r>
      <m:oMath>
        <m:r>
          <w:rPr>
            <w:rFonts w:ascii="Cambria Math" w:hAnsi="Cambria Math" w:cstheme="majorBidi"/>
            <w:sz w:val="24"/>
            <w:szCs w:val="24"/>
          </w:rPr>
          <m:t>τ=I*</m:t>
        </m:r>
        <m:f>
          <m:fPr>
            <m:ctrlPr>
              <w:rPr>
                <w:rFonts w:ascii="Cambria Math" w:hAnsi="Cambria Math" w:cstheme="majorBidi"/>
                <w:i/>
                <w:sz w:val="24"/>
                <w:szCs w:val="24"/>
              </w:rPr>
            </m:ctrlPr>
          </m:fPr>
          <m:num>
            <m:f>
              <m:fPr>
                <m:ctrlPr>
                  <w:rPr>
                    <w:rFonts w:ascii="Cambria Math" w:hAnsi="Cambria Math" w:cstheme="majorBidi"/>
                    <w:i/>
                    <w:sz w:val="24"/>
                    <w:szCs w:val="24"/>
                  </w:rPr>
                </m:ctrlPr>
              </m:fPr>
              <m:num>
                <m:r>
                  <w:rPr>
                    <w:rFonts w:ascii="Cambria Math" w:hAnsi="Cambria Math" w:cstheme="majorBidi"/>
                    <w:sz w:val="24"/>
                    <w:szCs w:val="24"/>
                  </w:rPr>
                  <m:t>2π</m:t>
                </m:r>
              </m:num>
              <m:den>
                <m:r>
                  <w:rPr>
                    <w:rFonts w:ascii="Cambria Math" w:hAnsi="Cambria Math" w:cstheme="majorBidi"/>
                    <w:sz w:val="24"/>
                    <w:szCs w:val="24"/>
                  </w:rPr>
                  <m:t>60</m:t>
                </m:r>
              </m:den>
            </m:f>
            <m:r>
              <w:rPr>
                <w:rFonts w:ascii="Cambria Math" w:hAnsi="Cambria Math" w:cstheme="majorBidi"/>
                <w:sz w:val="24"/>
                <w:szCs w:val="24"/>
              </w:rPr>
              <m:t>*RPM</m:t>
            </m:r>
          </m:num>
          <m:den>
            <m:r>
              <w:rPr>
                <w:rFonts w:ascii="Cambria Math" w:hAnsi="Cambria Math" w:cstheme="majorBidi"/>
                <w:sz w:val="24"/>
                <w:szCs w:val="24"/>
              </w:rPr>
              <m:t>t</m:t>
            </m:r>
          </m:den>
        </m:f>
      </m:oMath>
      <w:r w:rsidRPr="00F03930">
        <w:rPr>
          <w:rFonts w:asciiTheme="majorBidi" w:hAnsiTheme="majorBidi" w:cstheme="majorBidi"/>
          <w:sz w:val="24"/>
          <w:szCs w:val="24"/>
        </w:rPr>
        <w:t xml:space="preserve"> </w:t>
      </w:r>
    </w:p>
    <w:p w14:paraId="2A6DE189" w14:textId="733E60DD" w:rsidR="00C261E9" w:rsidRDefault="00C261E9" w:rsidP="00C261E9">
      <w:pPr>
        <w:pStyle w:val="Caption"/>
      </w:pPr>
      <w:r>
        <w:t xml:space="preserve">Equation </w:t>
      </w:r>
      <w:fldSimple w:instr=" SEQ Equation \* ARABIC ">
        <w:r w:rsidR="00E36C6C">
          <w:rPr>
            <w:noProof/>
          </w:rPr>
          <w:t>32</w:t>
        </w:r>
      </w:fldSimple>
      <w:r>
        <w:t>. Torque</w:t>
      </w:r>
    </w:p>
    <w:p w14:paraId="2CCF1DF2" w14:textId="77777777" w:rsidR="00BF4D1A" w:rsidRPr="00F03930" w:rsidRDefault="00BF4D1A" w:rsidP="00BF4D1A">
      <w:pPr>
        <w:pStyle w:val="ListParagraph"/>
        <w:rPr>
          <w:rFonts w:asciiTheme="majorBidi" w:hAnsiTheme="majorBidi" w:cstheme="majorBidi"/>
        </w:rPr>
      </w:pPr>
    </w:p>
    <w:p w14:paraId="20BC88EF" w14:textId="77777777" w:rsidR="00BF4D1A" w:rsidRPr="00F03930" w:rsidRDefault="00BF4D1A" w:rsidP="00BF4D1A">
      <w:pPr>
        <w:pStyle w:val="Body"/>
        <w:ind w:firstLine="0"/>
        <w:rPr>
          <w:rFonts w:asciiTheme="majorBidi" w:hAnsiTheme="majorBidi" w:cstheme="majorBidi"/>
          <w:sz w:val="24"/>
          <w:szCs w:val="24"/>
        </w:rPr>
      </w:pPr>
      <w:r w:rsidRPr="00F03930">
        <w:rPr>
          <w:rFonts w:asciiTheme="majorBidi" w:hAnsiTheme="majorBidi" w:cstheme="majorBidi"/>
          <w:sz w:val="24"/>
          <w:szCs w:val="24"/>
        </w:rPr>
        <w:t>Where:</w:t>
      </w:r>
    </w:p>
    <w:p w14:paraId="7BDDFF41"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τ  = </m:t>
        </m:r>
      </m:oMath>
      <w:r w:rsidRPr="00F03930">
        <w:rPr>
          <w:rFonts w:asciiTheme="majorBidi" w:hAnsiTheme="majorBidi" w:cstheme="majorBidi"/>
          <w:sz w:val="24"/>
          <w:szCs w:val="24"/>
        </w:rPr>
        <w:t>torque</w:t>
      </w:r>
    </w:p>
    <w:p w14:paraId="0E9656EE"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 = </m:t>
        </m:r>
      </m:oMath>
      <w:r w:rsidRPr="00F03930">
        <w:rPr>
          <w:rFonts w:asciiTheme="majorBidi" w:hAnsiTheme="majorBidi" w:cstheme="majorBidi"/>
          <w:sz w:val="24"/>
          <w:szCs w:val="24"/>
        </w:rPr>
        <w:t>angular acceleration</w:t>
      </w:r>
    </w:p>
    <w:p w14:paraId="389194BF"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ω= </m:t>
        </m:r>
      </m:oMath>
      <w:r w:rsidRPr="00F03930">
        <w:rPr>
          <w:rFonts w:asciiTheme="majorBidi" w:hAnsiTheme="majorBidi" w:cstheme="majorBidi"/>
          <w:sz w:val="24"/>
          <w:szCs w:val="24"/>
        </w:rPr>
        <w:t>angular velocity</w:t>
      </w:r>
    </w:p>
    <w:p w14:paraId="44042446"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RPM</m:t>
        </m:r>
      </m:oMath>
      <w:r w:rsidRPr="00F03930">
        <w:rPr>
          <w:rFonts w:asciiTheme="majorBidi" w:hAnsiTheme="majorBidi" w:cstheme="majorBidi"/>
          <w:sz w:val="24"/>
          <w:szCs w:val="24"/>
        </w:rPr>
        <w:t xml:space="preserve">  = revolution per minute</w:t>
      </w:r>
    </w:p>
    <w:p w14:paraId="6DF076CE"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t  = </m:t>
        </m:r>
      </m:oMath>
      <w:r w:rsidRPr="00F03930">
        <w:rPr>
          <w:rFonts w:asciiTheme="majorBidi" w:hAnsiTheme="majorBidi" w:cstheme="majorBidi"/>
          <w:sz w:val="24"/>
          <w:szCs w:val="24"/>
        </w:rPr>
        <w:t>time it takes to change angular velocity</w:t>
      </w:r>
    </w:p>
    <w:p w14:paraId="3D0AB3D3" w14:textId="77777777" w:rsidR="00BF4D1A" w:rsidRPr="00F03930" w:rsidRDefault="00BF4D1A" w:rsidP="00BF4D1A">
      <w:pPr>
        <w:pStyle w:val="Body"/>
        <w:keepNext/>
        <w:tabs>
          <w:tab w:val="left" w:pos="7920"/>
        </w:tabs>
        <w:ind w:firstLine="0"/>
        <w:rPr>
          <w:rFonts w:asciiTheme="majorBidi" w:hAnsiTheme="majorBidi" w:cstheme="majorBidi"/>
          <w:color w:val="000000" w:themeColor="text1"/>
          <w:sz w:val="24"/>
          <w:szCs w:val="24"/>
        </w:rPr>
      </w:pPr>
    </w:p>
    <w:p w14:paraId="5EA16A36" w14:textId="5032861F" w:rsidR="00BF4D1A" w:rsidRPr="00A86494" w:rsidRDefault="00BF4D1A" w:rsidP="00453DD7">
      <w:pPr>
        <w:pStyle w:val="Body"/>
      </w:pPr>
      <w:r w:rsidRPr="00F03930">
        <w:t xml:space="preserve"> </w:t>
      </w:r>
      <w:r w:rsidRPr="00A86494">
        <w:t xml:space="preserve">Focusing on the moment of inertia, the bioreactor is a cylinder with some extrusions. Assuming that the bioreactor is a cylinder, the moment of inertia is in Eq. </w:t>
      </w:r>
      <w:r w:rsidR="00A86494">
        <w:t>33</w:t>
      </w:r>
      <w:r w:rsidR="00453DD7">
        <w:t xml:space="preserve"> </w:t>
      </w:r>
      <w:r w:rsidR="00453DD7">
        <w:fldChar w:fldCharType="begin"/>
      </w:r>
      <w:r w:rsidR="00453DD7">
        <w:instrText xml:space="preserve"> ADDIN ZOTERO_ITEM CSL_CITATION {"citationID":"OmC2dHyt","properties":{"formattedCitation":"[98]","plainCitation":"[98]","noteIndex":0},"citationItems":[{"id":277,"uris":["http://zotero.org/users/local/V6BayNrH/items/LADW5PQ4"],"itemData":{"id":277,"type":"webpage","abstract":"Moments of inertia can be found by summing or integrating over every &amp;lsquo;piece of mass&amp;rsquo; that makes up an object, multiplied by the square of the distance of each &amp;lsquo;piece of mass&amp;rsquo; …","container-title":"Physics LibreTexts","language":"en","title":"10.6: Calculating Moments of Inertia","title-short":"10.6","URL":"https://phys.libretexts.org/Bookshelves/University_Physics/University_Physics_(OpenStax)/Book%3A_University_Physics_I_-_Mechanics_Sound_Oscillations_and_Waves_(OpenStax)/10%3A_Fixed-Axis_Rotation__Introduction/10.06%3A_Calculating_Moments_of_Inertia","accessed":{"date-parts":[["2025",12,7]]},"issued":{"date-parts":[["2016",10,18]]}}}],"schema":"https://github.com/citation-style-language/schema/raw/master/csl-citation.json"} </w:instrText>
      </w:r>
      <w:r w:rsidR="00453DD7">
        <w:fldChar w:fldCharType="separate"/>
      </w:r>
      <w:r w:rsidR="00453DD7" w:rsidRPr="00453DD7">
        <w:t>[98]</w:t>
      </w:r>
      <w:r w:rsidR="00453DD7">
        <w:fldChar w:fldCharType="end"/>
      </w:r>
      <w:r w:rsidRPr="00A86494">
        <w:t>.</w:t>
      </w:r>
    </w:p>
    <w:p w14:paraId="71747B2C" w14:textId="77777777" w:rsidR="00BF4D1A" w:rsidRPr="00F03930" w:rsidRDefault="00BF4D1A" w:rsidP="00BF4D1A">
      <w:pPr>
        <w:pStyle w:val="Body"/>
        <w:keepNext/>
        <w:tabs>
          <w:tab w:val="left" w:pos="7920"/>
        </w:tabs>
        <w:ind w:firstLine="0"/>
        <w:rPr>
          <w:rFonts w:asciiTheme="majorBidi" w:hAnsiTheme="majorBidi" w:cstheme="majorBidi"/>
          <w:color w:val="000000" w:themeColor="text1"/>
          <w:sz w:val="24"/>
          <w:szCs w:val="24"/>
        </w:rPr>
      </w:pPr>
    </w:p>
    <w:p w14:paraId="1CA633DC" w14:textId="52855393" w:rsidR="00BF4D1A" w:rsidRDefault="00BF4D1A" w:rsidP="00BF4D1A">
      <w:pPr>
        <w:pStyle w:val="Body"/>
        <w:keepNext/>
        <w:tabs>
          <w:tab w:val="left" w:pos="7920"/>
        </w:tabs>
        <w:ind w:firstLine="0"/>
        <w:rPr>
          <w:rFonts w:asciiTheme="majorBidi" w:hAnsiTheme="majorBidi" w:cstheme="majorBidi"/>
          <w:sz w:val="24"/>
          <w:szCs w:val="24"/>
        </w:rPr>
      </w:pPr>
      <w:r w:rsidRPr="00F03930">
        <w:rPr>
          <w:rFonts w:asciiTheme="majorBidi" w:hAnsiTheme="majorBidi" w:cstheme="majorBidi"/>
          <w:color w:val="000000" w:themeColor="text1"/>
          <w:sz w:val="24"/>
          <w:szCs w:val="24"/>
        </w:rPr>
        <w:t xml:space="preserve">                </w:t>
      </w:r>
      <w:r w:rsidRPr="00F03930">
        <w:rPr>
          <w:rFonts w:asciiTheme="majorBidi" w:hAnsiTheme="majorBidi" w:cstheme="majorBidi"/>
          <w:sz w:val="24"/>
          <w:szCs w:val="24"/>
        </w:rPr>
        <w:t xml:space="preserve">                                                                    </w:t>
      </w:r>
      <m:oMath>
        <m:r>
          <w:rPr>
            <w:rFonts w:ascii="Cambria Math" w:hAnsi="Cambria Math" w:cstheme="majorBidi"/>
            <w:sz w:val="24"/>
            <w:szCs w:val="24"/>
          </w:rPr>
          <m:t>I=</m:t>
        </m:r>
        <m:f>
          <m:fPr>
            <m:ctrlPr>
              <w:rPr>
                <w:rFonts w:ascii="Cambria Math" w:hAnsi="Cambria Math" w:cstheme="majorBidi"/>
                <w:i/>
                <w:sz w:val="24"/>
                <w:szCs w:val="24"/>
              </w:rPr>
            </m:ctrlPr>
          </m:fPr>
          <m:num>
            <m:r>
              <w:rPr>
                <w:rFonts w:ascii="Cambria Math" w:hAnsi="Cambria Math" w:cstheme="majorBidi"/>
                <w:sz w:val="24"/>
                <w:szCs w:val="24"/>
              </w:rPr>
              <m:t xml:space="preserve">m* </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2</m:t>
                </m:r>
              </m:sup>
            </m:sSup>
          </m:num>
          <m:den>
            <m:r>
              <w:rPr>
                <w:rFonts w:ascii="Cambria Math" w:hAnsi="Cambria Math" w:cstheme="majorBidi"/>
                <w:sz w:val="24"/>
                <w:szCs w:val="24"/>
              </w:rPr>
              <m:t>2</m:t>
            </m:r>
          </m:den>
        </m:f>
      </m:oMath>
      <w:r w:rsidRPr="00F03930">
        <w:rPr>
          <w:rFonts w:asciiTheme="majorBidi" w:hAnsiTheme="majorBidi" w:cstheme="majorBidi"/>
          <w:sz w:val="24"/>
          <w:szCs w:val="24"/>
        </w:rPr>
        <w:t xml:space="preserve">                                               </w:t>
      </w:r>
      <w:r>
        <w:rPr>
          <w:rFonts w:asciiTheme="majorBidi" w:hAnsiTheme="majorBidi" w:cstheme="majorBidi"/>
          <w:sz w:val="24"/>
          <w:szCs w:val="24"/>
        </w:rPr>
        <w:t xml:space="preserve">  </w:t>
      </w:r>
      <w:r w:rsidRPr="00F03930">
        <w:rPr>
          <w:rFonts w:asciiTheme="majorBidi" w:hAnsiTheme="majorBidi" w:cstheme="majorBidi"/>
          <w:sz w:val="24"/>
          <w:szCs w:val="24"/>
        </w:rPr>
        <w:t xml:space="preserve">  (</w:t>
      </w:r>
      <w:r w:rsidR="00A86494">
        <w:rPr>
          <w:rFonts w:asciiTheme="majorBidi" w:hAnsiTheme="majorBidi" w:cstheme="majorBidi"/>
          <w:sz w:val="24"/>
          <w:szCs w:val="24"/>
        </w:rPr>
        <w:t>33</w:t>
      </w:r>
      <w:r w:rsidRPr="00F03930">
        <w:rPr>
          <w:rFonts w:asciiTheme="majorBidi" w:hAnsiTheme="majorBidi" w:cstheme="majorBidi"/>
          <w:sz w:val="24"/>
          <w:szCs w:val="24"/>
        </w:rPr>
        <w:t>)</w:t>
      </w:r>
    </w:p>
    <w:p w14:paraId="2D9FE6D9" w14:textId="557F6B34" w:rsidR="00C261E9" w:rsidRDefault="00C261E9" w:rsidP="00C261E9">
      <w:pPr>
        <w:pStyle w:val="Caption"/>
      </w:pPr>
      <w:r>
        <w:t xml:space="preserve">Equation </w:t>
      </w:r>
      <w:fldSimple w:instr=" SEQ Equation \* ARABIC ">
        <w:r w:rsidR="00E36C6C">
          <w:rPr>
            <w:noProof/>
          </w:rPr>
          <w:t>33</w:t>
        </w:r>
      </w:fldSimple>
      <w:r>
        <w:t>. Moment of Inertia</w:t>
      </w:r>
    </w:p>
    <w:p w14:paraId="35ECB2D5" w14:textId="77777777" w:rsidR="007C3BBD" w:rsidRPr="007C3BBD" w:rsidRDefault="007C3BBD" w:rsidP="007C3BBD"/>
    <w:p w14:paraId="2F202F8D" w14:textId="77777777" w:rsidR="00BF4D1A" w:rsidRPr="00F03930" w:rsidRDefault="00BF4D1A" w:rsidP="00BF4D1A">
      <w:pPr>
        <w:pStyle w:val="Body"/>
        <w:ind w:firstLine="0"/>
        <w:rPr>
          <w:rFonts w:asciiTheme="majorBidi" w:hAnsiTheme="majorBidi" w:cstheme="majorBidi"/>
          <w:sz w:val="24"/>
          <w:szCs w:val="24"/>
        </w:rPr>
      </w:pPr>
      <w:r w:rsidRPr="00F03930">
        <w:rPr>
          <w:rFonts w:asciiTheme="majorBidi" w:hAnsiTheme="majorBidi" w:cstheme="majorBidi"/>
          <w:sz w:val="24"/>
          <w:szCs w:val="24"/>
        </w:rPr>
        <w:t>Where:</w:t>
      </w:r>
    </w:p>
    <w:p w14:paraId="00CD09A5"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m  = </m:t>
        </m:r>
      </m:oMath>
      <w:r w:rsidRPr="00F03930">
        <w:rPr>
          <w:rFonts w:asciiTheme="majorBidi" w:hAnsiTheme="majorBidi" w:cstheme="majorBidi"/>
          <w:sz w:val="24"/>
          <w:szCs w:val="24"/>
        </w:rPr>
        <w:t>mass of the rotating object</w:t>
      </w:r>
    </w:p>
    <w:p w14:paraId="54F7B51D"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r   = </m:t>
        </m:r>
      </m:oMath>
      <w:r w:rsidRPr="00F03930">
        <w:rPr>
          <w:rFonts w:asciiTheme="majorBidi" w:hAnsiTheme="majorBidi" w:cstheme="majorBidi"/>
          <w:sz w:val="24"/>
          <w:szCs w:val="24"/>
        </w:rPr>
        <w:t>radius of the rotating object</w:t>
      </w:r>
    </w:p>
    <w:p w14:paraId="3DEBFFE4"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w:lastRenderedPageBreak/>
          <m:t>I</m:t>
        </m:r>
      </m:oMath>
      <w:r w:rsidRPr="00F03930">
        <w:rPr>
          <w:rFonts w:asciiTheme="majorBidi" w:hAnsiTheme="majorBidi" w:cstheme="majorBidi"/>
          <w:sz w:val="24"/>
          <w:szCs w:val="24"/>
        </w:rPr>
        <w:t xml:space="preserve">    = moment of inertia</w:t>
      </w:r>
    </w:p>
    <w:p w14:paraId="21C4916A" w14:textId="77777777" w:rsidR="00BF4D1A" w:rsidRPr="00F03930" w:rsidRDefault="00BF4D1A" w:rsidP="00BF4D1A">
      <w:pPr>
        <w:pStyle w:val="Body"/>
        <w:ind w:firstLine="0"/>
        <w:rPr>
          <w:rFonts w:asciiTheme="majorBidi" w:hAnsiTheme="majorBidi" w:cstheme="majorBidi"/>
          <w:sz w:val="24"/>
          <w:szCs w:val="24"/>
        </w:rPr>
      </w:pPr>
    </w:p>
    <w:p w14:paraId="0D0B6335" w14:textId="7FC6E2F3" w:rsidR="00BF4D1A" w:rsidRDefault="00BF4D1A" w:rsidP="00F4321F">
      <w:pPr>
        <w:pStyle w:val="Body"/>
      </w:pPr>
      <w:r w:rsidRPr="00A86494">
        <w:t xml:space="preserve">Eq. </w:t>
      </w:r>
      <w:r w:rsidR="00A86494" w:rsidRPr="00A86494">
        <w:t>33</w:t>
      </w:r>
      <w:r w:rsidRPr="00A86494">
        <w:t xml:space="preserve"> is the inertia of the rotation along the length of the cylinder, which applies to both the bioreactor and the rod. </w:t>
      </w:r>
      <w:r w:rsidR="005718E4">
        <w:t>For the bioreactor, the radius would be the 50mL HARV to achieve</w:t>
      </w:r>
      <w:r w:rsidRPr="00A86494">
        <w:t xml:space="preserve"> the most extreme moment of inertia possible for the prototype. A diameter of 99.06mm, corresponding to a radius of 0.04953m, will be used. As for the mass, it was documented from the prior team that the empty mass of the bioreactor is .03kg, and using the volume of 50mL, the density of the water </w:t>
      </w:r>
      <m:oMath>
        <m:r>
          <m:rPr>
            <m:sty m:val="p"/>
          </m:rPr>
          <w:rPr>
            <w:rFonts w:ascii="Cambria Math" w:hAnsi="Cambria Math"/>
          </w:rPr>
          <m:t>1,000</m:t>
        </m:r>
        <m:f>
          <m:fPr>
            <m:ctrlPr>
              <w:rPr>
                <w:rFonts w:ascii="Cambria Math" w:hAnsi="Cambria Math"/>
              </w:rPr>
            </m:ctrlPr>
          </m:fPr>
          <m:num>
            <m:r>
              <w:rPr>
                <w:rFonts w:ascii="Cambria Math" w:hAnsi="Cambria Math"/>
              </w:rPr>
              <m:t>kg</m:t>
            </m:r>
            <m:r>
              <m:rPr>
                <m:sty m:val="p"/>
              </m:rPr>
              <w:rPr>
                <w:rFonts w:ascii="Cambria Math" w:hAnsi="Cambria Math"/>
              </w:rPr>
              <m:t xml:space="preserve"> </m:t>
            </m:r>
          </m:num>
          <m:den>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oMath>
      <w:r w:rsidRPr="00A86494">
        <w:t xml:space="preserve">, and the prior knowledge of </w:t>
      </w:r>
      <m:oMath>
        <m:r>
          <m:rPr>
            <m:sty m:val="p"/>
          </m:rPr>
          <w:rPr>
            <w:rFonts w:ascii="Cambria Math" w:hAnsi="Cambria Math"/>
          </w:rPr>
          <m:t>1</m:t>
        </m:r>
        <m:r>
          <w:rPr>
            <w:rFonts w:ascii="Cambria Math" w:hAnsi="Cambria Math"/>
          </w:rPr>
          <m:t>mL</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sSup>
          <m:sSupPr>
            <m:ctrlPr>
              <w:rPr>
                <w:rFonts w:ascii="Cambria Math" w:hAnsi="Cambria Math"/>
              </w:rPr>
            </m:ctrlPr>
          </m:sSupPr>
          <m:e>
            <m:r>
              <w:rPr>
                <w:rFonts w:ascii="Cambria Math" w:hAnsi="Cambria Math"/>
              </w:rPr>
              <m:t>m</m:t>
            </m:r>
          </m:e>
          <m:sup>
            <m:r>
              <m:rPr>
                <m:sty m:val="p"/>
              </m:rPr>
              <w:rPr>
                <w:rFonts w:ascii="Cambria Math" w:hAnsi="Cambria Math"/>
              </w:rPr>
              <m:t>3</m:t>
            </m:r>
          </m:sup>
        </m:sSup>
      </m:oMath>
      <w:r w:rsidRPr="00A86494">
        <w:t xml:space="preserve"> the mass of the filled bioreactor can be measured using Eq. 3</w:t>
      </w:r>
      <w:r w:rsidR="005718E4">
        <w:t>4</w:t>
      </w:r>
      <w:r w:rsidR="00F4321F">
        <w:t xml:space="preserve"> </w:t>
      </w:r>
      <w:r w:rsidR="00F4321F">
        <w:fldChar w:fldCharType="begin"/>
      </w:r>
      <w:r w:rsidR="00F4321F">
        <w:instrText xml:space="preserve"> ADDIN ZOTERO_ITEM CSL_CITATION {"citationID":"m7FBNn5D","properties":{"formattedCitation":"[99]","plainCitation":"[99]","noteIndex":0},"citationItems":[{"id":279,"uris":["http://zotero.org/users/local/V6BayNrH/items/IAN8Z2MM"],"itemData":{"id":279,"type":"webpage","title":"Density Formula - How To Calculate Density","URL":"https://www.thecalculatorsite.com/articles/math/density-formula.php","accessed":{"date-parts":[["2025",12,7]]}}}],"schema":"https://github.com/citation-style-language/schema/raw/master/csl-citation.json"} </w:instrText>
      </w:r>
      <w:r w:rsidR="00F4321F">
        <w:fldChar w:fldCharType="separate"/>
      </w:r>
      <w:r w:rsidR="00F4321F" w:rsidRPr="00F4321F">
        <w:t>[99]</w:t>
      </w:r>
      <w:r w:rsidR="00F4321F">
        <w:fldChar w:fldCharType="end"/>
      </w:r>
      <w:r w:rsidRPr="00A86494">
        <w:t xml:space="preserve">. </w:t>
      </w:r>
    </w:p>
    <w:p w14:paraId="0B25A560" w14:textId="77777777" w:rsidR="005718E4" w:rsidRPr="00A86494" w:rsidRDefault="005718E4" w:rsidP="00A86494">
      <w:pPr>
        <w:pStyle w:val="Body"/>
      </w:pPr>
    </w:p>
    <w:p w14:paraId="08E9979D" w14:textId="1FF694F9" w:rsidR="00BF4D1A" w:rsidRDefault="00BF4D1A" w:rsidP="00BF4D1A">
      <w:pPr>
        <w:pStyle w:val="Body"/>
        <w:keepNext/>
        <w:tabs>
          <w:tab w:val="left" w:pos="7920"/>
        </w:tabs>
        <w:ind w:left="720" w:firstLine="0"/>
        <w:rPr>
          <w:rFonts w:asciiTheme="majorBidi" w:hAnsiTheme="majorBidi" w:cstheme="majorBidi"/>
          <w:sz w:val="24"/>
          <w:szCs w:val="24"/>
        </w:rPr>
      </w:pPr>
      <w:r w:rsidRPr="00F03930">
        <w:rPr>
          <w:rFonts w:asciiTheme="majorBidi" w:hAnsiTheme="majorBidi" w:cstheme="majorBidi"/>
          <w:sz w:val="24"/>
          <w:szCs w:val="24"/>
        </w:rPr>
        <w:t xml:space="preserve">                                                                    </w:t>
      </w:r>
      <m:oMath>
        <m:r>
          <w:rPr>
            <w:rFonts w:ascii="Cambria Math" w:hAnsi="Cambria Math" w:cstheme="majorBidi"/>
            <w:sz w:val="24"/>
            <w:szCs w:val="24"/>
          </w:rPr>
          <m:t>m=ρ*V</m:t>
        </m:r>
      </m:oMath>
      <w:r w:rsidRPr="00F03930">
        <w:rPr>
          <w:rFonts w:asciiTheme="majorBidi" w:hAnsiTheme="majorBidi" w:cstheme="majorBidi"/>
          <w:sz w:val="24"/>
          <w:szCs w:val="24"/>
        </w:rPr>
        <w:t xml:space="preserve">                                                  (3</w:t>
      </w:r>
      <w:r w:rsidR="005718E4">
        <w:rPr>
          <w:rFonts w:asciiTheme="majorBidi" w:hAnsiTheme="majorBidi" w:cstheme="majorBidi"/>
          <w:sz w:val="24"/>
          <w:szCs w:val="24"/>
        </w:rPr>
        <w:t>4</w:t>
      </w:r>
      <w:r w:rsidRPr="00F03930">
        <w:rPr>
          <w:rFonts w:asciiTheme="majorBidi" w:hAnsiTheme="majorBidi" w:cstheme="majorBidi"/>
          <w:sz w:val="24"/>
          <w:szCs w:val="24"/>
        </w:rPr>
        <w:t>)</w:t>
      </w:r>
    </w:p>
    <w:p w14:paraId="539F9444" w14:textId="2987F0D1" w:rsidR="007C3BBD" w:rsidRDefault="007C3BBD" w:rsidP="007C3BBD">
      <w:pPr>
        <w:pStyle w:val="Caption"/>
      </w:pPr>
      <w:r>
        <w:t xml:space="preserve">Equation </w:t>
      </w:r>
      <w:fldSimple w:instr=" SEQ Equation \* ARABIC ">
        <w:r w:rsidR="00E36C6C">
          <w:rPr>
            <w:noProof/>
          </w:rPr>
          <w:t>34</w:t>
        </w:r>
      </w:fldSimple>
      <w:r>
        <w:t>. Mass</w:t>
      </w:r>
    </w:p>
    <w:p w14:paraId="5A1ADD10" w14:textId="77777777" w:rsidR="007C3BBD" w:rsidRPr="00F03930" w:rsidRDefault="007C3BBD" w:rsidP="00BF4D1A">
      <w:pPr>
        <w:pStyle w:val="Body"/>
        <w:keepNext/>
        <w:tabs>
          <w:tab w:val="left" w:pos="7920"/>
        </w:tabs>
        <w:ind w:left="720" w:firstLine="0"/>
        <w:rPr>
          <w:rFonts w:asciiTheme="majorBidi" w:hAnsiTheme="majorBidi" w:cstheme="majorBidi"/>
          <w:color w:val="000000" w:themeColor="text1"/>
          <w:sz w:val="24"/>
          <w:szCs w:val="24"/>
        </w:rPr>
      </w:pPr>
    </w:p>
    <w:p w14:paraId="046A0DB9" w14:textId="77777777" w:rsidR="00BF4D1A" w:rsidRPr="00F03930" w:rsidRDefault="00BF4D1A" w:rsidP="00BF4D1A">
      <w:pPr>
        <w:pStyle w:val="Body"/>
        <w:ind w:firstLine="0"/>
        <w:rPr>
          <w:rFonts w:asciiTheme="majorBidi" w:hAnsiTheme="majorBidi" w:cstheme="majorBidi"/>
          <w:sz w:val="24"/>
          <w:szCs w:val="24"/>
        </w:rPr>
      </w:pPr>
      <w:r w:rsidRPr="00F03930">
        <w:rPr>
          <w:rFonts w:asciiTheme="majorBidi" w:hAnsiTheme="majorBidi" w:cstheme="majorBidi"/>
          <w:sz w:val="24"/>
          <w:szCs w:val="24"/>
        </w:rPr>
        <w:t>Where:</w:t>
      </w:r>
    </w:p>
    <w:p w14:paraId="739D21B5"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m  = </m:t>
        </m:r>
      </m:oMath>
      <w:r w:rsidRPr="00F03930">
        <w:rPr>
          <w:rFonts w:asciiTheme="majorBidi" w:hAnsiTheme="majorBidi" w:cstheme="majorBidi"/>
          <w:sz w:val="24"/>
          <w:szCs w:val="24"/>
        </w:rPr>
        <w:t>mass of the system</w:t>
      </w:r>
    </w:p>
    <w:p w14:paraId="6E232319"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V   = </m:t>
        </m:r>
      </m:oMath>
      <w:r w:rsidRPr="00F03930">
        <w:rPr>
          <w:rFonts w:asciiTheme="majorBidi" w:hAnsiTheme="majorBidi" w:cstheme="majorBidi"/>
          <w:sz w:val="24"/>
          <w:szCs w:val="24"/>
        </w:rPr>
        <w:t>volume of the system</w:t>
      </w:r>
    </w:p>
    <w:p w14:paraId="55066A25"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ρ</m:t>
        </m:r>
      </m:oMath>
      <w:r w:rsidRPr="00F03930">
        <w:rPr>
          <w:rFonts w:asciiTheme="majorBidi" w:hAnsiTheme="majorBidi" w:cstheme="majorBidi"/>
          <w:sz w:val="24"/>
          <w:szCs w:val="24"/>
        </w:rPr>
        <w:t xml:space="preserve">     = density of the system</w:t>
      </w:r>
    </w:p>
    <w:p w14:paraId="7222F537" w14:textId="77777777" w:rsidR="00BF4D1A" w:rsidRPr="00F03930" w:rsidRDefault="00BF4D1A" w:rsidP="00BF4D1A">
      <w:pPr>
        <w:pStyle w:val="Body"/>
        <w:rPr>
          <w:rFonts w:asciiTheme="majorBidi" w:hAnsiTheme="majorBidi" w:cstheme="majorBidi"/>
          <w:sz w:val="24"/>
          <w:szCs w:val="24"/>
        </w:rPr>
      </w:pPr>
    </w:p>
    <w:p w14:paraId="42262EC6" w14:textId="2D082C9B" w:rsidR="00BF4D1A" w:rsidRPr="00A857C5" w:rsidRDefault="00BF4D1A" w:rsidP="00A857C5">
      <w:pPr>
        <w:pStyle w:val="Body"/>
      </w:pPr>
      <w:r w:rsidRPr="00A857C5">
        <w:t xml:space="preserve">Adding the mass of the bioreactor to the mass of the system inside it, the mass of the filled bioreactor is 0.08kg. However, since the actual mass of the total bioreactor is never precisely known, a safety factor of 1.5 is used. For that, the mass of the filled bioreactor is 0.12kg. Plugging the filled mass of the bioreactor and the radius of 0.04953m in Eq. </w:t>
      </w:r>
      <w:r w:rsidR="00A857C5">
        <w:t>33</w:t>
      </w:r>
      <w:r w:rsidRPr="00A857C5">
        <w:t xml:space="preserve">, the moment of inertia is </w:t>
      </w:r>
      <m:oMath>
        <m:r>
          <m:rPr>
            <m:sty m:val="p"/>
          </m:rPr>
          <w:rPr>
            <w:rFonts w:ascii="Cambria Math" w:hAnsi="Cambria Math"/>
          </w:rPr>
          <m:t>1.4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w:rPr>
            <w:rFonts w:ascii="Cambria Math" w:hAnsi="Cambria Math"/>
          </w:rPr>
          <m:t>kg</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oMath>
      <w:r w:rsidRPr="00A857C5">
        <w:t xml:space="preserve">. If it takes 1 second to go from 0 RPM to a maximum RPM of 50 RPM, plugging the values into Eq. </w:t>
      </w:r>
      <w:r w:rsidR="00A857C5">
        <w:t>32</w:t>
      </w:r>
      <w:r w:rsidRPr="00A857C5">
        <w:t xml:space="preserve"> will provide a torque of </w:t>
      </w:r>
      <m:oMath>
        <m:r>
          <m:rPr>
            <m:sty m:val="p"/>
          </m:rPr>
          <w:rPr>
            <w:rFonts w:ascii="Cambria Math" w:hAnsi="Cambria Math"/>
          </w:rPr>
          <m:t>2.5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f>
          <m:fPr>
            <m:ctrlPr>
              <w:rPr>
                <w:rFonts w:ascii="Cambria Math" w:hAnsi="Cambria Math"/>
              </w:rPr>
            </m:ctrlPr>
          </m:fPr>
          <m:num>
            <m:r>
              <w:rPr>
                <w:rFonts w:ascii="Cambria Math" w:hAnsi="Cambria Math"/>
              </w:rPr>
              <m:t>rev</m:t>
            </m:r>
            <m:r>
              <m:rPr>
                <m:sty m:val="p"/>
              </m:rPr>
              <w:rPr>
                <w:rFonts w:ascii="Cambria Math" w:hAnsi="Cambria Math"/>
              </w:rPr>
              <m:t xml:space="preserve"> </m:t>
            </m:r>
          </m:num>
          <m:den>
            <m:sSup>
              <m:sSupPr>
                <m:ctrlPr>
                  <w:rPr>
                    <w:rFonts w:ascii="Cambria Math" w:hAnsi="Cambria Math"/>
                  </w:rPr>
                </m:ctrlPr>
              </m:sSupPr>
              <m:e>
                <m:r>
                  <w:rPr>
                    <w:rFonts w:ascii="Cambria Math" w:hAnsi="Cambria Math"/>
                  </w:rPr>
                  <m:t>s</m:t>
                </m:r>
              </m:e>
              <m:sup>
                <m:r>
                  <m:rPr>
                    <m:sty m:val="p"/>
                  </m:rPr>
                  <w:rPr>
                    <w:rFonts w:ascii="Cambria Math" w:hAnsi="Cambria Math"/>
                  </w:rPr>
                  <m:t>2</m:t>
                </m:r>
              </m:sup>
            </m:sSup>
          </m:den>
        </m:f>
      </m:oMath>
      <w:r w:rsidRPr="00A857C5">
        <w:t xml:space="preserve">, which is </w:t>
      </w:r>
      <m:oMath>
        <m:r>
          <m:rPr>
            <m:sty m:val="p"/>
          </m:rPr>
          <w:rPr>
            <w:rFonts w:ascii="Cambria Math" w:hAnsi="Cambria Math"/>
          </w:rPr>
          <m:t>1.6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w:rPr>
            <w:rFonts w:ascii="Cambria Math" w:hAnsi="Cambria Math"/>
          </w:rPr>
          <m:t>Nm</m:t>
        </m:r>
      </m:oMath>
      <w:r w:rsidRPr="00A857C5">
        <w:t xml:space="preserve">. </w:t>
      </w:r>
    </w:p>
    <w:p w14:paraId="4DDD3C11" w14:textId="77777777" w:rsidR="00BF4D1A" w:rsidRPr="00A857C5" w:rsidRDefault="00BF4D1A" w:rsidP="00A857C5">
      <w:pPr>
        <w:pStyle w:val="Body"/>
      </w:pPr>
    </w:p>
    <w:p w14:paraId="3B5645B9" w14:textId="2AC85B4F" w:rsidR="00BF4D1A" w:rsidRPr="00A857C5" w:rsidRDefault="00BF4D1A" w:rsidP="00B81668">
      <w:pPr>
        <w:pStyle w:val="Body"/>
      </w:pPr>
      <w:r w:rsidRPr="00A857C5">
        <w:t xml:space="preserve">Since the torque is very low, most motors would be suitable for the prototype. However, the accuracy of </w:t>
      </w:r>
      <w:r w:rsidR="00CC5AF4" w:rsidRPr="00A857C5">
        <w:t>motor rotation at 20-50rpm is essential</w:t>
      </w:r>
      <w:r w:rsidRPr="00A857C5">
        <w:t xml:space="preserve">. Therefore, </w:t>
      </w:r>
      <w:r w:rsidR="00CC5AF4" w:rsidRPr="00A857C5">
        <w:t xml:space="preserve">the best way to achieve that is to break down the steps per </w:t>
      </w:r>
      <w:r w:rsidR="00D61C54">
        <w:t>motor revolution</w:t>
      </w:r>
      <w:r w:rsidRPr="00A857C5">
        <w:t xml:space="preserve">. </w:t>
      </w:r>
      <w:r w:rsidR="00CC5AF4" w:rsidRPr="00A857C5">
        <w:t>The NEMA 17</w:t>
      </w:r>
      <w:r w:rsidRPr="00A857C5">
        <w:t xml:space="preserve"> </w:t>
      </w:r>
      <w:r w:rsidR="008F45B1">
        <w:t>has</w:t>
      </w:r>
      <w:r w:rsidRPr="00A857C5">
        <w:t xml:space="preserve"> a step angle of 1.8°, </w:t>
      </w:r>
      <w:r w:rsidR="0072309B">
        <w:t>requiring 200 steps to complete one full</w:t>
      </w:r>
      <w:r w:rsidRPr="00A857C5">
        <w:t xml:space="preserve"> turn</w:t>
      </w:r>
      <w:r w:rsidR="001C7E5E">
        <w:t xml:space="preserve"> </w:t>
      </w:r>
      <w:r w:rsidR="00D765DD">
        <w:fldChar w:fldCharType="begin"/>
      </w:r>
      <w:r w:rsidR="00D765DD">
        <w:instrText xml:space="preserve"> ADDIN ZOTERO_ITEM CSL_CITATION {"citationID":"2bN38Tlm","properties":{"formattedCitation":"[100]","plainCitation":"[100]","noteIndex":0},"citationItems":[{"id":280,"uris":["http://zotero.org/users/local/V6BayNrH/items/MSL9VZC9"],"itemData":{"id":280,"type":"webpage","title":"Nema 17 Bipolar 1.8deg 65Ncm(92oz.in) 2.1A 42x42x60mm 4 Wires - 17HS24-2104S | StepperOnline","URL":"https://www.omc-stepperonline.com/nema-17-bipolar-1-8deg-65ncm-92oz-in-2-1a-3-36v-42x42x60mm-4-wires-17hs24-2104s","accessed":{"date-parts":[["2025",12,7]]}}}],"schema":"https://github.com/citation-style-language/schema/raw/master/csl-citation.json"} </w:instrText>
      </w:r>
      <w:r w:rsidR="00D765DD">
        <w:fldChar w:fldCharType="separate"/>
      </w:r>
      <w:r w:rsidR="00D765DD" w:rsidRPr="00D765DD">
        <w:t>[100]</w:t>
      </w:r>
      <w:r w:rsidR="00D765DD">
        <w:fldChar w:fldCharType="end"/>
      </w:r>
      <w:r w:rsidRPr="00A857C5">
        <w:t xml:space="preserve">. </w:t>
      </w:r>
      <w:r w:rsidR="00D765DD">
        <w:t xml:space="preserve">It draws up a current phase of </w:t>
      </w:r>
      <w:r w:rsidR="004D7C93">
        <w:t>1.6</w:t>
      </w:r>
      <w:r w:rsidR="00D765DD">
        <w:t>A, and the digital stepper driver used has a current per phase of 0.3-2.2A</w:t>
      </w:r>
      <w:r w:rsidR="004D7C93">
        <w:t xml:space="preserve"> </w:t>
      </w:r>
      <w:r w:rsidR="00283C30">
        <w:fldChar w:fldCharType="begin"/>
      </w:r>
      <w:r w:rsidR="00B81668">
        <w:instrText xml:space="preserve"> ADDIN ZOTERO_ITEM CSL_CITATION {"citationID":"Ney8zVHy","properties":{"formattedCitation":"[100], [101]","plainCitation":"[100], [101]","noteIndex":0},"citationItems":[{"id":282,"uris":["http://zotero.org/users/local/V6BayNrH/items/I4CGBJ3P"],"itemData":{"id":282,"type":"webpage","abstract":"McMaster-Carr is the complete source for your plant with over 595&amp;#44;000 products. 98% of products ordered ship from stock and deliver same or next day.","language":"en","title":"McMaster-Carr","URL":"https://www.mcmaster.com/","accessed":{"date-parts":[["2025",12,7]]}}},{"id":280,"uris":["http://zotero.org/users/local/V6BayNrH/items/MSL9VZC9"],"itemData":{"id":280,"type":"webpage","title":"Nema 17 Bipolar 1.8deg 65Ncm(92oz.in) 2.1A 42x42x60mm 4 Wires - 17HS24-2104S | StepperOnline","URL":"https://www.omc-stepperonline.com/nema-17-bipolar-1-8deg-65ncm-92oz-in-2-1a-3-36v-42x42x60mm-4-wires-17hs24-2104s","accessed":{"date-parts":[["2025",12,7]]}}}],"schema":"https://github.com/citation-style-language/schema/raw/master/csl-citation.json"} </w:instrText>
      </w:r>
      <w:r w:rsidR="00283C30">
        <w:fldChar w:fldCharType="separate"/>
      </w:r>
      <w:r w:rsidR="00B81668" w:rsidRPr="00B81668">
        <w:t>[100], [101]</w:t>
      </w:r>
      <w:r w:rsidR="00283C30">
        <w:fldChar w:fldCharType="end"/>
      </w:r>
      <w:r w:rsidR="00954A59">
        <w:t xml:space="preserve">. </w:t>
      </w:r>
      <w:r w:rsidRPr="00A857C5">
        <w:t xml:space="preserve">Since the current per phase of the motor is </w:t>
      </w:r>
      <w:r w:rsidR="00B516DF">
        <w:t>within the driver's range</w:t>
      </w:r>
      <w:r w:rsidRPr="00A857C5">
        <w:t xml:space="preserve">, the driver would be applicable. It </w:t>
      </w:r>
      <w:r w:rsidR="00D61C54">
        <w:t>reaches a maximum temperature of 50 °C, exceeding</w:t>
      </w:r>
      <w:r w:rsidR="00B516DF">
        <w:t xml:space="preserve"> the incubator’s temperature limit</w:t>
      </w:r>
      <w:r w:rsidRPr="00A857C5">
        <w:t xml:space="preserve">. Furthermore, the maximum step resolution is </w:t>
      </w:r>
      <w:r w:rsidR="00D61C54">
        <w:t>1/100, allowing the driver to divide a complete</w:t>
      </w:r>
      <w:r w:rsidRPr="00A857C5">
        <w:t xml:space="preserve"> step into</w:t>
      </w:r>
      <w:r w:rsidR="00954A59">
        <w:t xml:space="preserve"> </w:t>
      </w:r>
      <w:r w:rsidRPr="00A857C5">
        <w:t xml:space="preserve">100 smaller steps. This enhances the variation in </w:t>
      </w:r>
      <w:r w:rsidR="00D61C54">
        <w:t>angle increments</w:t>
      </w:r>
      <w:r w:rsidRPr="00A857C5">
        <w:t xml:space="preserve"> in the prototype, thereby enabling a broader range of inclination solutions. Using Eq. </w:t>
      </w:r>
      <w:r w:rsidR="00954A59">
        <w:t>35</w:t>
      </w:r>
      <w:r w:rsidRPr="00A857C5">
        <w:t xml:space="preserve">, the number of steps per revolution is </w:t>
      </w:r>
      <w:r w:rsidR="00785703">
        <w:t>2</w:t>
      </w:r>
      <w:r w:rsidRPr="00A857C5">
        <w:t>0,000</w:t>
      </w:r>
      <w:r w:rsidR="00785703">
        <w:t>.</w:t>
      </w:r>
    </w:p>
    <w:p w14:paraId="77BD931C" w14:textId="77777777" w:rsidR="00BF4D1A" w:rsidRPr="00F03930" w:rsidRDefault="00BF4D1A" w:rsidP="00BF4D1A">
      <w:pPr>
        <w:pStyle w:val="Body"/>
        <w:ind w:firstLine="0"/>
        <w:rPr>
          <w:rFonts w:asciiTheme="majorBidi" w:hAnsiTheme="majorBidi" w:cstheme="majorBidi"/>
          <w:sz w:val="24"/>
          <w:szCs w:val="24"/>
        </w:rPr>
      </w:pPr>
    </w:p>
    <w:p w14:paraId="3EC18F42" w14:textId="3107DCEB" w:rsidR="00BF4D1A" w:rsidRPr="00F03930" w:rsidRDefault="00BF4D1A" w:rsidP="00BF4D1A">
      <w:pPr>
        <w:pStyle w:val="Body"/>
        <w:ind w:left="2880" w:firstLine="0"/>
        <w:rPr>
          <w:rFonts w:asciiTheme="majorBidi" w:hAnsiTheme="majorBidi" w:cstheme="majorBidi"/>
          <w:sz w:val="24"/>
          <w:szCs w:val="24"/>
        </w:rPr>
      </w:pPr>
      <m:oMath>
        <m:r>
          <w:rPr>
            <w:rFonts w:ascii="Cambria Math" w:hAnsi="Cambria Math" w:cstheme="majorBidi"/>
            <w:sz w:val="24"/>
            <w:szCs w:val="24"/>
          </w:rPr>
          <m:t xml:space="preserve">Total Microsteps= </m:t>
        </m:r>
        <m:f>
          <m:fPr>
            <m:ctrlPr>
              <w:rPr>
                <w:rFonts w:ascii="Cambria Math" w:hAnsi="Cambria Math" w:cstheme="majorBidi"/>
                <w:i/>
                <w:sz w:val="24"/>
                <w:szCs w:val="24"/>
              </w:rPr>
            </m:ctrlPr>
          </m:fPr>
          <m:num>
            <m:r>
              <w:rPr>
                <w:rFonts w:ascii="Cambria Math" w:hAnsi="Cambria Math" w:cstheme="majorBidi"/>
                <w:sz w:val="24"/>
                <w:szCs w:val="24"/>
              </w:rPr>
              <m:t>360*</m:t>
            </m:r>
            <m:sSup>
              <m:sSupPr>
                <m:ctrlPr>
                  <w:rPr>
                    <w:rFonts w:ascii="Cambria Math" w:hAnsi="Cambria Math" w:cstheme="majorBidi"/>
                    <w:i/>
                    <w:sz w:val="24"/>
                    <w:szCs w:val="24"/>
                  </w:rPr>
                </m:ctrlPr>
              </m:sSupPr>
              <m:e>
                <m:r>
                  <w:rPr>
                    <w:rFonts w:ascii="Cambria Math" w:hAnsi="Cambria Math" w:cstheme="majorBidi"/>
                    <w:sz w:val="24"/>
                    <w:szCs w:val="24"/>
                  </w:rPr>
                  <m:t>(Step Resolution)</m:t>
                </m:r>
              </m:e>
              <m:sup>
                <m:r>
                  <w:rPr>
                    <w:rFonts w:ascii="Cambria Math" w:hAnsi="Cambria Math" w:cstheme="majorBidi"/>
                    <w:sz w:val="24"/>
                    <w:szCs w:val="24"/>
                  </w:rPr>
                  <m:t>-1</m:t>
                </m:r>
              </m:sup>
            </m:sSup>
          </m:num>
          <m:den>
            <m:r>
              <w:rPr>
                <w:rFonts w:ascii="Cambria Math" w:hAnsi="Cambria Math" w:cstheme="majorBidi"/>
                <w:sz w:val="24"/>
                <w:szCs w:val="24"/>
              </w:rPr>
              <m:t>Full Step Angle</m:t>
            </m:r>
          </m:den>
        </m:f>
      </m:oMath>
      <w:r w:rsidRPr="00F03930">
        <w:rPr>
          <w:rFonts w:asciiTheme="majorBidi" w:hAnsiTheme="majorBidi" w:cstheme="majorBidi"/>
          <w:sz w:val="24"/>
          <w:szCs w:val="24"/>
        </w:rPr>
        <w:tab/>
      </w:r>
      <w:r w:rsidRPr="00F03930">
        <w:rPr>
          <w:rFonts w:asciiTheme="majorBidi" w:hAnsiTheme="majorBidi" w:cstheme="majorBidi"/>
          <w:sz w:val="24"/>
          <w:szCs w:val="24"/>
        </w:rPr>
        <w:tab/>
      </w:r>
      <w:r w:rsidRPr="00F03930">
        <w:rPr>
          <w:rFonts w:asciiTheme="majorBidi" w:hAnsiTheme="majorBidi" w:cstheme="majorBidi"/>
          <w:sz w:val="24"/>
          <w:szCs w:val="24"/>
        </w:rPr>
        <w:tab/>
      </w:r>
      <w:r>
        <w:rPr>
          <w:rFonts w:asciiTheme="majorBidi" w:hAnsiTheme="majorBidi" w:cstheme="majorBidi"/>
          <w:sz w:val="24"/>
          <w:szCs w:val="24"/>
        </w:rPr>
        <w:t xml:space="preserve">    </w:t>
      </w:r>
      <w:r w:rsidRPr="00F03930">
        <w:rPr>
          <w:rFonts w:asciiTheme="majorBidi" w:hAnsiTheme="majorBidi" w:cstheme="majorBidi"/>
          <w:sz w:val="24"/>
          <w:szCs w:val="24"/>
        </w:rPr>
        <w:t>(</w:t>
      </w:r>
      <w:r w:rsidR="00954A59">
        <w:rPr>
          <w:rFonts w:asciiTheme="majorBidi" w:hAnsiTheme="majorBidi" w:cstheme="majorBidi"/>
          <w:sz w:val="24"/>
          <w:szCs w:val="24"/>
        </w:rPr>
        <w:t>35</w:t>
      </w:r>
      <w:r w:rsidRPr="00F03930">
        <w:rPr>
          <w:rFonts w:asciiTheme="majorBidi" w:hAnsiTheme="majorBidi" w:cstheme="majorBidi"/>
          <w:sz w:val="24"/>
          <w:szCs w:val="24"/>
        </w:rPr>
        <w:t>)</w:t>
      </w:r>
    </w:p>
    <w:p w14:paraId="22A1BB02" w14:textId="77777777" w:rsidR="00BF4D1A" w:rsidRPr="00F03930" w:rsidRDefault="00BF4D1A" w:rsidP="00BF4D1A">
      <w:pPr>
        <w:pStyle w:val="Body"/>
        <w:ind w:firstLine="0"/>
        <w:rPr>
          <w:rFonts w:asciiTheme="majorBidi" w:hAnsiTheme="majorBidi" w:cstheme="majorBidi"/>
          <w:sz w:val="24"/>
          <w:szCs w:val="24"/>
        </w:rPr>
      </w:pPr>
    </w:p>
    <w:p w14:paraId="580D8006" w14:textId="25672DAD" w:rsidR="007C3BBD" w:rsidRDefault="007C3BBD" w:rsidP="007C3BBD">
      <w:pPr>
        <w:pStyle w:val="Caption"/>
      </w:pPr>
      <w:r>
        <w:t xml:space="preserve">Equation </w:t>
      </w:r>
      <w:fldSimple w:instr=" SEQ Equation \* ARABIC ">
        <w:r w:rsidR="00E36C6C">
          <w:rPr>
            <w:noProof/>
          </w:rPr>
          <w:t>35</w:t>
        </w:r>
      </w:fldSimple>
      <w:r>
        <w:t xml:space="preserve">. </w:t>
      </w:r>
      <w:r w:rsidR="00D217F9">
        <w:t>Microsteps</w:t>
      </w:r>
    </w:p>
    <w:p w14:paraId="477F7326" w14:textId="5F97B95C" w:rsidR="002B66C3" w:rsidRDefault="002B66C3" w:rsidP="007C3BBD">
      <w:pPr>
        <w:pStyle w:val="Body"/>
        <w:ind w:firstLine="0"/>
      </w:pPr>
    </w:p>
    <w:p w14:paraId="22985E3E" w14:textId="2882559E" w:rsidR="0001016B" w:rsidRPr="0001016B" w:rsidRDefault="0001016B" w:rsidP="0001016B">
      <w:pPr>
        <w:pStyle w:val="Body"/>
      </w:pPr>
      <w:r w:rsidRPr="0001016B">
        <w:t>Regarding the inclination plane rotation, the most critical aspect is to ensure that</w:t>
      </w:r>
      <w:r>
        <w:t>, during the plane's stationary motion</w:t>
      </w:r>
      <w:r w:rsidRPr="0001016B">
        <w:t>, the motor remains stationary. For that, Eq. 3</w:t>
      </w:r>
      <w:r w:rsidR="00785703">
        <w:t>6</w:t>
      </w:r>
      <w:r w:rsidRPr="0001016B">
        <w:t xml:space="preserve"> would be used to calculate the holding torque.</w:t>
      </w:r>
      <w:r>
        <w:t xml:space="preserve"> </w:t>
      </w:r>
    </w:p>
    <w:p w14:paraId="6A809D59" w14:textId="77777777" w:rsidR="00AB18DD" w:rsidRDefault="00AB18DD" w:rsidP="004E01BA">
      <w:pPr>
        <w:pStyle w:val="Body"/>
      </w:pPr>
    </w:p>
    <w:p w14:paraId="22B8D240" w14:textId="521F5B81" w:rsidR="000B762A" w:rsidRPr="000B762A" w:rsidRDefault="000B762A" w:rsidP="000B762A">
      <w:pPr>
        <w:pStyle w:val="Body"/>
        <w:rPr>
          <w:rFonts w:ascii="Cambria Math" w:hAnsi="Cambria Math"/>
        </w:rPr>
      </w:pPr>
      <w:r>
        <w:t xml:space="preserve">                                                                            </w:t>
      </w:r>
      <m:oMath>
        <m:r>
          <w:rPr>
            <w:rFonts w:ascii="Cambria Math" w:hAnsi="Cambria Math"/>
          </w:rPr>
          <m:t>τ=m*g*d</m:t>
        </m:r>
      </m:oMath>
      <w:r>
        <w:t xml:space="preserve">                                                    (3</w:t>
      </w:r>
      <w:r w:rsidR="00785703">
        <w:t>6</w:t>
      </w:r>
      <w:r>
        <w:t>)</w:t>
      </w:r>
    </w:p>
    <w:p w14:paraId="18FFD1B3" w14:textId="77777777" w:rsidR="00B80888" w:rsidRDefault="00B80888" w:rsidP="00457BCA">
      <w:pPr>
        <w:pStyle w:val="Body"/>
      </w:pPr>
    </w:p>
    <w:p w14:paraId="30BD6F93" w14:textId="6CF9001F" w:rsidR="0049046D" w:rsidRDefault="0049046D" w:rsidP="0049046D">
      <w:pPr>
        <w:pStyle w:val="Caption"/>
      </w:pPr>
      <w:r>
        <w:t xml:space="preserve">Equation </w:t>
      </w:r>
      <w:fldSimple w:instr=" SEQ Equation \* ARABIC ">
        <w:r w:rsidR="00E36C6C">
          <w:rPr>
            <w:noProof/>
          </w:rPr>
          <w:t>36</w:t>
        </w:r>
      </w:fldSimple>
      <w:r>
        <w:t xml:space="preserve">. Torque </w:t>
      </w:r>
    </w:p>
    <w:p w14:paraId="6E6E2C12" w14:textId="77777777" w:rsidR="0049046D" w:rsidRPr="00A6585B" w:rsidRDefault="0049046D" w:rsidP="0049046D"/>
    <w:p w14:paraId="139DAE4B" w14:textId="77777777" w:rsidR="0049046D" w:rsidRDefault="0049046D" w:rsidP="00457BCA">
      <w:pPr>
        <w:pStyle w:val="Body"/>
      </w:pPr>
      <w:r>
        <w:t>Where:</w:t>
      </w:r>
    </w:p>
    <w:p w14:paraId="2334418C" w14:textId="7ED93E7D" w:rsidR="0049046D" w:rsidRDefault="000024A7" w:rsidP="00457BCA">
      <w:pPr>
        <w:pStyle w:val="Body"/>
      </w:pPr>
      <m:oMath>
        <m:r>
          <w:rPr>
            <w:rFonts w:ascii="Cambria Math" w:hAnsi="Cambria Math"/>
          </w:rPr>
          <m:t xml:space="preserve">τ  = </m:t>
        </m:r>
      </m:oMath>
      <w:r w:rsidR="0049046D">
        <w:t>torque</w:t>
      </w:r>
    </w:p>
    <w:p w14:paraId="26C36A95" w14:textId="063AB781" w:rsidR="0049046D" w:rsidRDefault="000024A7" w:rsidP="00457BCA">
      <w:pPr>
        <w:pStyle w:val="Body"/>
      </w:pPr>
      <m:oMath>
        <m:r>
          <w:rPr>
            <w:rFonts w:ascii="Cambria Math" w:hAnsi="Cambria Math"/>
          </w:rPr>
          <m:t>m</m:t>
        </m:r>
        <m:r>
          <m:rPr>
            <m:sty m:val="p"/>
          </m:rPr>
          <w:rPr>
            <w:rFonts w:ascii="Cambria Math" w:hAnsi="Cambria Math"/>
          </w:rPr>
          <m:t xml:space="preserve"> = </m:t>
        </m:r>
      </m:oMath>
      <w:r w:rsidR="0049046D">
        <w:t>mass</w:t>
      </w:r>
    </w:p>
    <w:p w14:paraId="79E5EAE3" w14:textId="0A197B80" w:rsidR="008F0D95" w:rsidRDefault="000B762A" w:rsidP="00457BCA">
      <w:pPr>
        <w:pStyle w:val="Body"/>
      </w:pPr>
      <m:oMath>
        <m:r>
          <w:rPr>
            <w:rFonts w:ascii="Cambria Math" w:hAnsi="Cambria Math"/>
          </w:rPr>
          <m:t xml:space="preserve">d= </m:t>
        </m:r>
      </m:oMath>
      <w:r w:rsidR="0001016B">
        <w:t>perpendicular distance from the pivot</w:t>
      </w:r>
    </w:p>
    <w:p w14:paraId="13E10B1A" w14:textId="77777777" w:rsidR="00AD2109" w:rsidRDefault="00AD2109" w:rsidP="00457BCA">
      <w:pPr>
        <w:pStyle w:val="Body"/>
      </w:pPr>
    </w:p>
    <w:p w14:paraId="16CA1F13" w14:textId="446B3D06" w:rsidR="00B75297" w:rsidRPr="00B75297" w:rsidRDefault="00B75297" w:rsidP="00B75297">
      <w:pPr>
        <w:pStyle w:val="Body"/>
      </w:pPr>
      <w:r w:rsidRPr="00B75297">
        <w:t xml:space="preserve">The mass </w:t>
      </w:r>
      <w:r w:rsidR="00F36D53">
        <w:t>acting during the motor's rotation</w:t>
      </w:r>
      <w:r w:rsidRPr="00B75297">
        <w:t xml:space="preserve"> would be divided into two main components: the acrylic </w:t>
      </w:r>
      <w:r w:rsidR="00D61C54">
        <w:t>inclined</w:t>
      </w:r>
      <w:r w:rsidRPr="00B75297">
        <w:t xml:space="preserve"> plane and the bioreactor with its motor. The acrylic plane has a length of 0.127m, a width of 0.1524 m, a thickness of 0.00635m, and a density of </w:t>
      </w:r>
      <m:oMath>
        <m:r>
          <m:rPr>
            <m:sty m:val="p"/>
          </m:rPr>
          <w:rPr>
            <w:rFonts w:ascii="Cambria Math" w:hAnsi="Cambria Math"/>
          </w:rPr>
          <m:t>1190</m:t>
        </m:r>
        <m:f>
          <m:fPr>
            <m:ctrlPr>
              <w:rPr>
                <w:rFonts w:ascii="Cambria Math" w:hAnsi="Cambria Math"/>
              </w:rPr>
            </m:ctrlPr>
          </m:fPr>
          <m:num>
            <m:r>
              <w:rPr>
                <w:rFonts w:ascii="Cambria Math" w:hAnsi="Cambria Math"/>
              </w:rPr>
              <m:t>kg</m:t>
            </m:r>
            <m:r>
              <m:rPr>
                <m:sty m:val="p"/>
              </m:rPr>
              <w:rPr>
                <w:rFonts w:ascii="Cambria Math" w:hAnsi="Cambria Math"/>
              </w:rPr>
              <m:t xml:space="preserve"> </m:t>
            </m:r>
          </m:num>
          <m:den>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oMath>
      <w:r w:rsidRPr="00B75297">
        <w:t xml:space="preserve">, the distance from the pivot point is 0.0635m. As for the bioreactor and motor, their total mass is the sum of 0.08kg and 0.28kg, with 0.0508m from the pivot. Additionally, to ensure safety, a safety factor of 2 would be used. For this, the holding torque is calculated to be 0.542 Nm. Since the camera component was not taken into consideration due to the unknown mass, the acceptable holding torque would be about 0.55-0.6 Nm. </w:t>
      </w:r>
    </w:p>
    <w:p w14:paraId="537A8266" w14:textId="77777777" w:rsidR="00FF4588" w:rsidRDefault="00FF4588" w:rsidP="00457BCA">
      <w:pPr>
        <w:pStyle w:val="Body"/>
      </w:pPr>
    </w:p>
    <w:p w14:paraId="624EB63C" w14:textId="25896D18" w:rsidR="00194E13" w:rsidRPr="00194E13" w:rsidRDefault="00194E13" w:rsidP="00D55C35">
      <w:pPr>
        <w:pStyle w:val="Body"/>
      </w:pPr>
      <w:r w:rsidRPr="00194E13">
        <w:t>The Nema 23 173.5 in-oz has a maximum holding torque of 1.225 Nm</w:t>
      </w:r>
      <w:r w:rsidR="002314A5">
        <w:t xml:space="preserve"> </w:t>
      </w:r>
      <w:r w:rsidR="00717F8D">
        <w:fldChar w:fldCharType="begin"/>
      </w:r>
      <w:r w:rsidR="00717F8D">
        <w:instrText xml:space="preserve"> ADDIN ZOTERO_ITEM CSL_CITATION {"citationID":"WETIDrv5","properties":{"formattedCitation":"[102]","plainCitation":"[102]","noteIndex":0},"citationItems":[{"id":286,"uris":["http://zotero.org/users/local/V6BayNrH/items/K5K7C24T"],"itemData":{"id":286,"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717F8D">
        <w:fldChar w:fldCharType="separate"/>
      </w:r>
      <w:r w:rsidR="00717F8D" w:rsidRPr="00717F8D">
        <w:t>[102]</w:t>
      </w:r>
      <w:r w:rsidR="00717F8D">
        <w:fldChar w:fldCharType="end"/>
      </w:r>
      <w:r w:rsidRPr="00194E13">
        <w:t>. Since the holding torque exceeds the maximum opposing torque, the motor is suitable. The maximum temperature reaches 266 °F (130 °C), exceeding the incubator's temperature limit</w:t>
      </w:r>
      <w:r w:rsidR="00717F8D">
        <w:t xml:space="preserve"> </w:t>
      </w:r>
      <w:r w:rsidR="00717F8D">
        <w:fldChar w:fldCharType="begin"/>
      </w:r>
      <w:r w:rsidR="00D55C35">
        <w:instrText xml:space="preserve"> ADDIN ZOTERO_ITEM CSL_CITATION {"citationID":"xD2c5OWo","properties":{"formattedCitation":"[102]","plainCitation":"[102]","noteIndex":0},"citationItems":[{"id":286,"uris":["http://zotero.org/users/local/V6BayNrH/items/K5K7C24T"],"itemData":{"id":286,"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717F8D">
        <w:fldChar w:fldCharType="separate"/>
      </w:r>
      <w:r w:rsidR="00717F8D" w:rsidRPr="00717F8D">
        <w:t>[102]</w:t>
      </w:r>
      <w:r w:rsidR="00717F8D">
        <w:fldChar w:fldCharType="end"/>
      </w:r>
      <w:r w:rsidRPr="00194E13">
        <w:t>. Additionally, the motor has a current rate per phase of 2.8A and has a step angle of 1.8°</w:t>
      </w:r>
      <w:r w:rsidR="00717F8D">
        <w:t xml:space="preserve"> </w:t>
      </w:r>
      <w:r w:rsidR="00717F8D">
        <w:fldChar w:fldCharType="begin"/>
      </w:r>
      <w:r w:rsidR="00D55C35">
        <w:instrText xml:space="preserve"> ADDIN ZOTERO_ITEM CSL_CITATION {"citationID":"6mTL0OtG","properties":{"formattedCitation":"[102]","plainCitation":"[102]","noteIndex":0},"citationItems":[{"id":286,"uris":["http://zotero.org/users/local/V6BayNrH/items/K5K7C24T"],"itemData":{"id":286,"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717F8D">
        <w:fldChar w:fldCharType="separate"/>
      </w:r>
      <w:r w:rsidR="00717F8D" w:rsidRPr="00717F8D">
        <w:t>[102]</w:t>
      </w:r>
      <w:r w:rsidR="00717F8D">
        <w:fldChar w:fldCharType="end"/>
      </w:r>
      <w:r w:rsidRPr="00194E13">
        <w:t xml:space="preserve">. </w:t>
      </w:r>
      <w:r w:rsidR="007A0C02">
        <w:t>Since this component is a stepper motor, a stepper driver has been selected to enable</w:t>
      </w:r>
      <w:r w:rsidRPr="00194E13">
        <w:t xml:space="preserve"> more precise rotational movement. The digital stepper driver used has a current per phase of 2.35-8A</w:t>
      </w:r>
      <w:r w:rsidR="00D55C35">
        <w:t xml:space="preserve"> </w:t>
      </w:r>
      <w:r w:rsidR="00D55C35">
        <w:fldChar w:fldCharType="begin"/>
      </w:r>
      <w:r w:rsidR="00D55C35">
        <w:instrText xml:space="preserve"> ADDIN ZOTERO_ITEM CSL_CITATION {"citationID":"4k59loci","properties":{"formattedCitation":"[103]","plainCitation":"[103]","noteIndex":0},"citationItems":[{"id":287,"uris":["http://zotero.org/users/local/V6BayNrH/items/JT5I97G9"],"itemData":{"id":287,"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D55C35">
        <w:fldChar w:fldCharType="separate"/>
      </w:r>
      <w:r w:rsidR="00D55C35" w:rsidRPr="00D55C35">
        <w:t>[103]</w:t>
      </w:r>
      <w:r w:rsidR="00D55C35">
        <w:fldChar w:fldCharType="end"/>
      </w:r>
      <w:r w:rsidRPr="00194E13">
        <w:t xml:space="preserve">. Since the current per phase of the motor is </w:t>
      </w:r>
      <w:r w:rsidR="00F36D53">
        <w:t>within the driver's range</w:t>
      </w:r>
      <w:r w:rsidRPr="00194E13">
        <w:t>, the driver would be applicable. It has a maximum temperature of 85 °C, exceeding the incubator’s temperature</w:t>
      </w:r>
      <w:r w:rsidR="00D55C35">
        <w:t xml:space="preserve"> </w:t>
      </w:r>
      <w:r w:rsidR="00D55C35">
        <w:fldChar w:fldCharType="begin"/>
      </w:r>
      <w:r w:rsidR="00651C03">
        <w:instrText xml:space="preserve"> ADDIN ZOTERO_ITEM CSL_CITATION {"citationID":"MKLanq2J","properties":{"formattedCitation":"[103]","plainCitation":"[103]","noteIndex":0},"citationItems":[{"id":287,"uris":["http://zotero.org/users/local/V6BayNrH/items/JT5I97G9"],"itemData":{"id":287,"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D55C35">
        <w:fldChar w:fldCharType="separate"/>
      </w:r>
      <w:r w:rsidR="00D55C35" w:rsidRPr="00D55C35">
        <w:t>[103]</w:t>
      </w:r>
      <w:r w:rsidR="00D55C35">
        <w:fldChar w:fldCharType="end"/>
      </w:r>
      <w:r w:rsidRPr="00194E13">
        <w:t>. Furthermore, the maximum step resolution is one hundredth, allowing the driver to divide a complete step into 100 smaller steps</w:t>
      </w:r>
      <w:r w:rsidR="00D55C35">
        <w:t xml:space="preserve"> </w:t>
      </w:r>
      <w:r w:rsidR="00D55C35">
        <w:fldChar w:fldCharType="begin"/>
      </w:r>
      <w:r w:rsidR="00651C03">
        <w:instrText xml:space="preserve"> ADDIN ZOTERO_ITEM CSL_CITATION {"citationID":"PhrwX8OF","properties":{"formattedCitation":"[103]","plainCitation":"[103]","noteIndex":0},"citationItems":[{"id":287,"uris":["http://zotero.org/users/local/V6BayNrH/items/JT5I97G9"],"itemData":{"id":287,"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D55C35">
        <w:fldChar w:fldCharType="separate"/>
      </w:r>
      <w:r w:rsidR="00D55C35" w:rsidRPr="00D55C35">
        <w:t>[103]</w:t>
      </w:r>
      <w:r w:rsidR="00D55C35">
        <w:fldChar w:fldCharType="end"/>
      </w:r>
      <w:r w:rsidRPr="00194E13">
        <w:t xml:space="preserve">. This enhances the variation in </w:t>
      </w:r>
      <w:r w:rsidR="007A0C02">
        <w:t>angle increments</w:t>
      </w:r>
      <w:r w:rsidRPr="00194E13">
        <w:t xml:space="preserve"> in the prototype, thereby enabling a broader range of inclination solutions. </w:t>
      </w:r>
    </w:p>
    <w:p w14:paraId="47665275" w14:textId="77777777" w:rsidR="003E2082" w:rsidRDefault="003E2082" w:rsidP="006C61E7">
      <w:pPr>
        <w:pStyle w:val="Body"/>
        <w:ind w:firstLine="0"/>
      </w:pPr>
    </w:p>
    <w:p w14:paraId="6BF87319" w14:textId="527F1445" w:rsidR="00513805" w:rsidRDefault="00056AD8" w:rsidP="00651C03">
      <w:pPr>
        <w:pStyle w:val="Body"/>
      </w:pPr>
      <w:r>
        <w:t xml:space="preserve">The microcontroller employed for direct motor control is the Arduino </w:t>
      </w:r>
      <w:r w:rsidR="00684736">
        <w:t>GIGA R1 WiFi</w:t>
      </w:r>
      <w:r>
        <w:t xml:space="preserve">, which incorporates </w:t>
      </w:r>
      <w:r w:rsidR="00F36D53">
        <w:t>a</w:t>
      </w:r>
      <w:r w:rsidR="00A0083F">
        <w:t xml:space="preserve"> </w:t>
      </w:r>
      <w:r w:rsidR="00F36D53">
        <w:t>dual-core</w:t>
      </w:r>
      <w:r w:rsidR="00A0083F">
        <w:t xml:space="preserve"> that can be programmed separately</w:t>
      </w:r>
      <w:r>
        <w:t xml:space="preserve"> </w:t>
      </w:r>
      <w:r w:rsidR="00651C03">
        <w:fldChar w:fldCharType="begin"/>
      </w:r>
      <w:r w:rsidR="00651C03">
        <w:instrText xml:space="preserve"> ADDIN ZOTERO_ITEM CSL_CITATION {"citationID":"rQHHgHRB","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651C03">
        <w:fldChar w:fldCharType="separate"/>
      </w:r>
      <w:r w:rsidR="00651C03" w:rsidRPr="00651C03">
        <w:t>[104]</w:t>
      </w:r>
      <w:r w:rsidR="00651C03">
        <w:fldChar w:fldCharType="end"/>
      </w:r>
      <w:r w:rsidR="00651C03">
        <w:t xml:space="preserve">. </w:t>
      </w:r>
      <w:r>
        <w:t>A key feature of this Arduino is its capability to connect to Wi-Fi</w:t>
      </w:r>
      <w:r w:rsidR="00010FAA">
        <w:t xml:space="preserve"> </w:t>
      </w:r>
      <w:r w:rsidR="00010FAA">
        <w:fldChar w:fldCharType="begin"/>
      </w:r>
      <w:r w:rsidR="00CF7500">
        <w:instrText xml:space="preserve"> ADDIN ZOTERO_ITEM CSL_CITATION {"citationID":"uJWPpuO8","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010FAA">
        <w:fldChar w:fldCharType="separate"/>
      </w:r>
      <w:r w:rsidR="00010FAA" w:rsidRPr="00651C03">
        <w:t>[104]</w:t>
      </w:r>
      <w:r w:rsidR="00010FAA">
        <w:fldChar w:fldCharType="end"/>
      </w:r>
      <w:r>
        <w:t xml:space="preserve">. Additionally, it </w:t>
      </w:r>
      <w:r w:rsidR="00010FAA">
        <w:t>has</w:t>
      </w:r>
      <w:r>
        <w:t xml:space="preserve"> Bluetooth connectivity capabilities </w:t>
      </w:r>
      <w:r w:rsidR="00010FAA">
        <w:fldChar w:fldCharType="begin"/>
      </w:r>
      <w:r w:rsidR="00CF7500">
        <w:instrText xml:space="preserve"> ADDIN ZOTERO_ITEM CSL_CITATION {"citationID":"zF2vd8Gr","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010FAA">
        <w:fldChar w:fldCharType="separate"/>
      </w:r>
      <w:r w:rsidR="00010FAA" w:rsidRPr="00651C03">
        <w:t>[104]</w:t>
      </w:r>
      <w:r w:rsidR="00010FAA">
        <w:fldChar w:fldCharType="end"/>
      </w:r>
      <w:r w:rsidR="00010FAA">
        <w:t>.</w:t>
      </w:r>
      <w:r>
        <w:t xml:space="preserve"> </w:t>
      </w:r>
      <w:r w:rsidR="0055322E">
        <w:t xml:space="preserve">Finally, since there are a lot of pins needed for this project, the Arduino comes with 76 GPIOs and several communication buses </w:t>
      </w:r>
      <w:r w:rsidR="0055322E">
        <w:fldChar w:fldCharType="begin"/>
      </w:r>
      <w:r w:rsidR="00CF7500">
        <w:instrText xml:space="preserve"> ADDIN ZOTERO_ITEM CSL_CITATION {"citationID":"jqie8UFq","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55322E">
        <w:fldChar w:fldCharType="separate"/>
      </w:r>
      <w:r w:rsidR="0055322E" w:rsidRPr="00651C03">
        <w:t>[104]</w:t>
      </w:r>
      <w:r w:rsidR="0055322E">
        <w:fldChar w:fldCharType="end"/>
      </w:r>
      <w:r w:rsidR="0055322E">
        <w:t xml:space="preserve">. </w:t>
      </w:r>
    </w:p>
    <w:p w14:paraId="5AB6FD53" w14:textId="77777777" w:rsidR="005468C0" w:rsidRDefault="005468C0" w:rsidP="00FC2319">
      <w:pPr>
        <w:pStyle w:val="Body"/>
      </w:pPr>
    </w:p>
    <w:p w14:paraId="018A5EA8" w14:textId="6B76A578" w:rsidR="00B55329" w:rsidRDefault="003E2082" w:rsidP="003E2082">
      <w:pPr>
        <w:pStyle w:val="Heading2"/>
        <w:numPr>
          <w:ilvl w:val="1"/>
          <w:numId w:val="40"/>
        </w:numPr>
      </w:pPr>
      <w:bookmarkStart w:id="140" w:name="_Toc216063903"/>
      <w:r>
        <w:t>Base Material</w:t>
      </w:r>
      <w:bookmarkEnd w:id="140"/>
      <w:r>
        <w:t xml:space="preserve"> </w:t>
      </w:r>
    </w:p>
    <w:p w14:paraId="3D9EE02D" w14:textId="4CD5701C" w:rsidR="003E2082" w:rsidRDefault="003E2082" w:rsidP="00457BCA">
      <w:pPr>
        <w:pStyle w:val="Body"/>
      </w:pPr>
    </w:p>
    <w:p w14:paraId="595F3DF4" w14:textId="7C2180E2" w:rsidR="00F33315" w:rsidRDefault="008F456D" w:rsidP="00CF7500">
      <w:pPr>
        <w:pStyle w:val="Body"/>
      </w:pPr>
      <w:r>
        <w:t xml:space="preserve">Acrylic sheets </w:t>
      </w:r>
      <w:r w:rsidR="00A93E19">
        <w:t>must</w:t>
      </w:r>
      <w:r>
        <w:t xml:space="preserve"> be utilized as the foundational material for the prototype </w:t>
      </w:r>
      <w:r w:rsidR="00CF7500">
        <w:fldChar w:fldCharType="begin"/>
      </w:r>
      <w:r w:rsidR="00CF7500">
        <w:instrText xml:space="preserve"> ADDIN ZOTERO_ITEM CSL_CITATION {"citationID":"cFsjyvUU","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CF7500">
        <w:fldChar w:fldCharType="separate"/>
      </w:r>
      <w:r w:rsidR="00CF7500" w:rsidRPr="00CF7500">
        <w:t>[105]</w:t>
      </w:r>
      <w:r w:rsidR="00CF7500">
        <w:fldChar w:fldCharType="end"/>
      </w:r>
      <w:r>
        <w:t xml:space="preserve">. Given that the prototype will be positioned within the incubator and </w:t>
      </w:r>
      <w:r w:rsidR="007A0C02">
        <w:t xml:space="preserve">tests are anticipated to be conducted therein, the incubator's humidity and temperature </w:t>
      </w:r>
      <w:r>
        <w:t xml:space="preserve">are likely to influence the base material of the prototype. </w:t>
      </w:r>
    </w:p>
    <w:p w14:paraId="528A313D" w14:textId="77777777" w:rsidR="00F33315" w:rsidRDefault="00F33315" w:rsidP="00457BCA">
      <w:pPr>
        <w:pStyle w:val="Body"/>
      </w:pPr>
    </w:p>
    <w:p w14:paraId="64CF3D23" w14:textId="6D95952F" w:rsidR="00A25096" w:rsidRDefault="008F456D" w:rsidP="00457BCA">
      <w:pPr>
        <w:pStyle w:val="Body"/>
      </w:pPr>
      <w:r>
        <w:lastRenderedPageBreak/>
        <w:t>T</w:t>
      </w:r>
      <w:r w:rsidR="003E2082">
        <w:t>he physical properties of the acrylic sheets</w:t>
      </w:r>
      <w:r w:rsidR="00BC7BB8">
        <w:t xml:space="preserve">, </w:t>
      </w:r>
      <w:r w:rsidR="00295861">
        <w:t xml:space="preserve">as determined by the ASTM method D648, show that a thickness of 0.236mm has a deflection temperature under a load of 264 psi of 99 °C, and the forming temperature ranges from 170 to </w:t>
      </w:r>
      <w:r w:rsidR="00BC7BB8">
        <w:t>190 °C</w:t>
      </w:r>
      <w:r>
        <w:t xml:space="preserve"> </w:t>
      </w:r>
      <w:r w:rsidR="00F36D53">
        <w:fldChar w:fldCharType="begin"/>
      </w:r>
      <w:r w:rsidR="00910915">
        <w:instrText xml:space="preserve"> ADDIN ZOTERO_ITEM CSL_CITATION {"citationID":"zkjqgNc2","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F36D53">
        <w:fldChar w:fldCharType="separate"/>
      </w:r>
      <w:r w:rsidR="00F36D53" w:rsidRPr="00CF7500">
        <w:t>[105]</w:t>
      </w:r>
      <w:r w:rsidR="00F36D53">
        <w:fldChar w:fldCharType="end"/>
      </w:r>
      <w:r w:rsidR="00F36D53">
        <w:t>.</w:t>
      </w:r>
      <w:r w:rsidR="003E2082">
        <w:t xml:space="preserve"> </w:t>
      </w:r>
      <w:r w:rsidR="00F33315">
        <w:t>The</w:t>
      </w:r>
      <w:r w:rsidR="00B31E55">
        <w:t xml:space="preserve"> softening point, </w:t>
      </w:r>
      <w:r w:rsidR="00295861">
        <w:t>as determined by the ASTM method D1525, is 115 °C, with a</w:t>
      </w:r>
      <w:r w:rsidR="00B31E55">
        <w:t xml:space="preserve"> maximum recommended continuous service temperature of 82 °C</w:t>
      </w:r>
      <w:r>
        <w:t xml:space="preserve"> </w:t>
      </w:r>
      <w:r w:rsidR="00F36D53">
        <w:fldChar w:fldCharType="begin"/>
      </w:r>
      <w:r w:rsidR="00910915">
        <w:instrText xml:space="preserve"> ADDIN ZOTERO_ITEM CSL_CITATION {"citationID":"0hDy4LNK","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F36D53">
        <w:fldChar w:fldCharType="separate"/>
      </w:r>
      <w:r w:rsidR="00F36D53" w:rsidRPr="00CF7500">
        <w:t>[105]</w:t>
      </w:r>
      <w:r w:rsidR="00F36D53">
        <w:fldChar w:fldCharType="end"/>
      </w:r>
      <w:r w:rsidR="00F36D53">
        <w:t>.</w:t>
      </w:r>
      <w:r w:rsidR="003E2082">
        <w:t xml:space="preserve"> Since the incubator </w:t>
      </w:r>
      <w:r w:rsidR="00F33315">
        <w:t>would have a temperature significantly lower than the temperatures stated above, the</w:t>
      </w:r>
      <w:r w:rsidR="003E2082">
        <w:t xml:space="preserve"> minimum width of the acrylic sheets would be 0.236mm. </w:t>
      </w:r>
    </w:p>
    <w:p w14:paraId="181382E1" w14:textId="77777777" w:rsidR="00F33315" w:rsidRDefault="00F33315" w:rsidP="00457BCA">
      <w:pPr>
        <w:pStyle w:val="Body"/>
      </w:pPr>
    </w:p>
    <w:p w14:paraId="402A2EAD" w14:textId="5389442C" w:rsidR="00F33315" w:rsidRDefault="008F456D" w:rsidP="002B0930">
      <w:pPr>
        <w:pStyle w:val="Body"/>
      </w:pPr>
      <w:r>
        <w:t xml:space="preserve">Additionally, the </w:t>
      </w:r>
      <w:r w:rsidR="002B0930">
        <w:t>acrylic exhibits good insulating properties</w:t>
      </w:r>
      <w:r>
        <w:t>, with a surface resistivity higher than that of most plastics, making it a viable protector of the electrical components in the prototype.</w:t>
      </w:r>
      <w:r w:rsidR="002B0930">
        <w:t xml:space="preserve"> </w:t>
      </w:r>
      <w:r w:rsidR="00240C22">
        <w:t xml:space="preserve">Due to </w:t>
      </w:r>
      <w:r w:rsidR="002B0930">
        <w:t>humidity exposure, the acrylic is expected to expand by 0.6%, 0.4%, and 0.2% at</w:t>
      </w:r>
      <w:r w:rsidR="00240C22">
        <w:t xml:space="preserve"> humidities of 100%, 80%, and 60%, respectively </w:t>
      </w:r>
      <w:r w:rsidR="002B0930">
        <w:fldChar w:fldCharType="begin"/>
      </w:r>
      <w:r w:rsidR="00910915">
        <w:instrText xml:space="preserve"> ADDIN ZOTERO_ITEM CSL_CITATION {"citationID":"O8jERxKF","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2B0930">
        <w:fldChar w:fldCharType="separate"/>
      </w:r>
      <w:r w:rsidR="002B0930" w:rsidRPr="00CF7500">
        <w:t>[105]</w:t>
      </w:r>
      <w:r w:rsidR="002B0930">
        <w:fldChar w:fldCharType="end"/>
      </w:r>
      <w:r w:rsidR="002B0930">
        <w:t>.</w:t>
      </w:r>
      <w:r w:rsidR="00240C22">
        <w:t xml:space="preserve"> </w:t>
      </w:r>
    </w:p>
    <w:p w14:paraId="549BDD5C" w14:textId="77777777" w:rsidR="003102B1" w:rsidRDefault="003102B1" w:rsidP="00457BCA">
      <w:pPr>
        <w:pStyle w:val="Body"/>
      </w:pPr>
    </w:p>
    <w:p w14:paraId="5EDDB34F" w14:textId="4924E259" w:rsidR="003E2082" w:rsidRDefault="003E2082" w:rsidP="00457BCA">
      <w:pPr>
        <w:pStyle w:val="Body"/>
      </w:pPr>
      <w:r>
        <w:t xml:space="preserve">Additionally, we need to ensure </w:t>
      </w:r>
      <w:r w:rsidR="00295861">
        <w:t>that the prototype will not degrade</w:t>
      </w:r>
      <w:r>
        <w:t xml:space="preserve"> </w:t>
      </w:r>
      <w:r w:rsidR="00295861">
        <w:t>in the presence of</w:t>
      </w:r>
      <w:r>
        <w:t xml:space="preserve"> chemical </w:t>
      </w:r>
      <w:r w:rsidR="00295861">
        <w:t>additives</w:t>
      </w:r>
      <w:r>
        <w:t xml:space="preserve">. </w:t>
      </w:r>
      <w:r w:rsidR="008F456D">
        <w:t>Another limitation is the use of isopropyl alcohol (</w:t>
      </w:r>
      <w:r w:rsidR="009511F8">
        <w:t xml:space="preserve">the </w:t>
      </w:r>
      <w:r w:rsidR="008F456D">
        <w:t>most used alcohol in labs)</w:t>
      </w:r>
      <w:r w:rsidR="009511F8">
        <w:t>. A</w:t>
      </w:r>
      <w:r w:rsidR="00295861">
        <w:t>crylic has limited</w:t>
      </w:r>
      <w:r>
        <w:t xml:space="preserve"> resistance to th</w:t>
      </w:r>
      <w:r w:rsidR="00295861">
        <w:t>is</w:t>
      </w:r>
      <w:r>
        <w:t xml:space="preserve"> chemical</w:t>
      </w:r>
      <w:r w:rsidR="009511F8">
        <w:t xml:space="preserve"> </w:t>
      </w:r>
      <w:r w:rsidR="002B0930">
        <w:fldChar w:fldCharType="begin"/>
      </w:r>
      <w:r w:rsidR="00910915">
        <w:instrText xml:space="preserve"> ADDIN ZOTERO_ITEM CSL_CITATION {"citationID":"AusBjtQb","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2B0930">
        <w:fldChar w:fldCharType="separate"/>
      </w:r>
      <w:r w:rsidR="002B0930" w:rsidRPr="00CF7500">
        <w:t>[105]</w:t>
      </w:r>
      <w:r w:rsidR="002B0930">
        <w:fldChar w:fldCharType="end"/>
      </w:r>
      <w:r>
        <w:t xml:space="preserve">. Therefore, it </w:t>
      </w:r>
      <w:r w:rsidR="00295861">
        <w:t>is advisable to avoid</w:t>
      </w:r>
      <w:r w:rsidR="00F33315">
        <w:t xml:space="preserve"> using alcohol on the surface or placing the prototype on a surface with alcohol to ensure longevity</w:t>
      </w:r>
      <w:r>
        <w:t xml:space="preserve">. However, since there is limited resistance, it will be stated that limiting the use of alcohol is a must. </w:t>
      </w:r>
    </w:p>
    <w:p w14:paraId="54E53E33" w14:textId="77777777" w:rsidR="003E2082" w:rsidRDefault="003E2082" w:rsidP="00457BCA">
      <w:pPr>
        <w:pStyle w:val="Body"/>
      </w:pPr>
    </w:p>
    <w:p w14:paraId="5BBFE853" w14:textId="2A01743D" w:rsidR="003E2082" w:rsidRDefault="003E2082" w:rsidP="003E2082">
      <w:pPr>
        <w:pStyle w:val="Heading2"/>
        <w:numPr>
          <w:ilvl w:val="1"/>
          <w:numId w:val="40"/>
        </w:numPr>
      </w:pPr>
      <w:bookmarkStart w:id="141" w:name="_Toc216063904"/>
      <w:r>
        <w:t>Rod</w:t>
      </w:r>
      <w:bookmarkEnd w:id="141"/>
    </w:p>
    <w:p w14:paraId="627DE678" w14:textId="595F62F5" w:rsidR="00BC7BB8" w:rsidRDefault="00252BA3" w:rsidP="00457BCA">
      <w:pPr>
        <w:pStyle w:val="Body"/>
      </w:pPr>
      <w:r>
        <w:t xml:space="preserve">To achieve the inclination angles, the plane must undergo rotation. This rotation is facilitated by connecting the </w:t>
      </w:r>
      <w:r w:rsidR="00A1530C">
        <w:t xml:space="preserve">inclined </w:t>
      </w:r>
      <w:r>
        <w:t xml:space="preserve">plane to a rod that transfers linear motion into rotational motion. The choice of material for the rod is critical </w:t>
      </w:r>
      <w:r w:rsidR="007707F0">
        <w:t>to the prototype's viability and safety</w:t>
      </w:r>
      <w:r>
        <w:t xml:space="preserve">. Accordingly, aluminum is selected as the material for the rod. </w:t>
      </w:r>
    </w:p>
    <w:p w14:paraId="16DE3CB1" w14:textId="77777777" w:rsidR="00252BA3" w:rsidRDefault="00252BA3" w:rsidP="00457BCA">
      <w:pPr>
        <w:pStyle w:val="Body"/>
      </w:pPr>
    </w:p>
    <w:p w14:paraId="70DAAC1B" w14:textId="46C8DC46" w:rsidR="00842926" w:rsidRDefault="008B0AD1" w:rsidP="00910915">
      <w:pPr>
        <w:pStyle w:val="Body"/>
      </w:pPr>
      <w:r>
        <w:t>A primary characteristic of aluminum is its combination of lightness and strength</w:t>
      </w:r>
      <w:r w:rsidR="0023523A">
        <w:t xml:space="preserve"> </w:t>
      </w:r>
      <w:r w:rsidR="00910915">
        <w:fldChar w:fldCharType="begin"/>
      </w:r>
      <w:r w:rsidR="00910915">
        <w:instrText xml:space="preserve"> ADDIN ZOTERO_ITEM CSL_CITATION {"citationID":"cXubmO5K","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910915">
        <w:fldChar w:fldCharType="separate"/>
      </w:r>
      <w:r w:rsidR="00910915" w:rsidRPr="00910915">
        <w:t>[106]</w:t>
      </w:r>
      <w:r w:rsidR="00910915">
        <w:fldChar w:fldCharType="end"/>
      </w:r>
      <w:r>
        <w:t>. Given that</w:t>
      </w:r>
      <w:r w:rsidR="002F32DE">
        <w:t xml:space="preserve"> the </w:t>
      </w:r>
      <w:r>
        <w:t>inclined</w:t>
      </w:r>
      <w:r w:rsidR="002F32DE">
        <w:t xml:space="preserve"> plane</w:t>
      </w:r>
      <w:r>
        <w:t>, in conjunction</w:t>
      </w:r>
      <w:r w:rsidR="002F32DE">
        <w:t xml:space="preserve"> with </w:t>
      </w:r>
      <w:r w:rsidR="00910915">
        <w:t>the NEMA 17</w:t>
      </w:r>
      <w:r w:rsidR="002F32DE">
        <w:t xml:space="preserve"> and the bioreactor</w:t>
      </w:r>
      <w:r>
        <w:t xml:space="preserve">, </w:t>
      </w:r>
      <w:r w:rsidR="007707F0">
        <w:t>contributes to the overall weight the rod must support, aluminum is</w:t>
      </w:r>
      <w:r w:rsidR="00C63B3C">
        <w:t xml:space="preserve"> the </w:t>
      </w:r>
      <w:r>
        <w:t>most suitable material. As</w:t>
      </w:r>
      <w:r w:rsidR="00A1530C">
        <w:t xml:space="preserve"> the </w:t>
      </w:r>
      <w:r w:rsidR="00A31331">
        <w:t xml:space="preserve">rod will be </w:t>
      </w:r>
      <w:r>
        <w:t xml:space="preserve">supported at its </w:t>
      </w:r>
      <w:r w:rsidR="00170C4C">
        <w:t>end</w:t>
      </w:r>
      <w:r w:rsidR="00ED14BE">
        <w:t xml:space="preserve">, it is </w:t>
      </w:r>
      <w:r>
        <w:t xml:space="preserve">advantageous that the material's </w:t>
      </w:r>
      <w:r w:rsidR="00926A4F">
        <w:t xml:space="preserve">weight does not </w:t>
      </w:r>
      <w:r>
        <w:t>augment</w:t>
      </w:r>
      <w:r w:rsidR="00926A4F">
        <w:t xml:space="preserve"> the stresses </w:t>
      </w:r>
      <w:r>
        <w:t>at these points</w:t>
      </w:r>
      <w:r w:rsidR="00926A4F">
        <w:t xml:space="preserve">. </w:t>
      </w:r>
    </w:p>
    <w:p w14:paraId="2844845D" w14:textId="77777777" w:rsidR="008B0AD1" w:rsidRDefault="008B0AD1" w:rsidP="00457BCA">
      <w:pPr>
        <w:pStyle w:val="Body"/>
      </w:pPr>
    </w:p>
    <w:p w14:paraId="16530D56" w14:textId="53A130AC" w:rsidR="00252BA3" w:rsidRDefault="00842926" w:rsidP="00457BCA">
      <w:pPr>
        <w:pStyle w:val="Body"/>
      </w:pPr>
      <w:r>
        <w:t xml:space="preserve">Additionally, aluminum has a melting point of </w:t>
      </w:r>
      <w:r w:rsidR="00197F7C">
        <w:t>660°C</w:t>
      </w:r>
      <w:r>
        <w:t xml:space="preserve">, which </w:t>
      </w:r>
      <w:r w:rsidR="00197F7C">
        <w:t>is higher than</w:t>
      </w:r>
      <w:r>
        <w:t xml:space="preserve"> the </w:t>
      </w:r>
      <w:r w:rsidR="00C07C4C">
        <w:t>incubator temperature</w:t>
      </w:r>
      <w:r w:rsidR="00197F7C">
        <w:t>,</w:t>
      </w:r>
      <w:r>
        <w:t xml:space="preserve"> ensuring </w:t>
      </w:r>
      <w:r w:rsidR="00197F7C">
        <w:t>its stability</w:t>
      </w:r>
      <w:r w:rsidR="00025CC9">
        <w:t xml:space="preserve"> </w:t>
      </w:r>
      <w:r w:rsidR="00C07C4C">
        <w:fldChar w:fldCharType="begin"/>
      </w:r>
      <w:r w:rsidR="00D44C20">
        <w:instrText xml:space="preserve"> ADDIN ZOTERO_ITEM CSL_CITATION {"citationID":"wr1H5SIJ","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C07C4C">
        <w:fldChar w:fldCharType="separate"/>
      </w:r>
      <w:r w:rsidR="00C07C4C" w:rsidRPr="00910915">
        <w:t>[106]</w:t>
      </w:r>
      <w:r w:rsidR="00C07C4C">
        <w:fldChar w:fldCharType="end"/>
      </w:r>
      <w:r w:rsidR="00197F7C">
        <w:t>. Regarding</w:t>
      </w:r>
      <w:r w:rsidR="00CC0774">
        <w:t xml:space="preserve"> the incubator, aluminum is </w:t>
      </w:r>
      <w:r w:rsidR="00197F7C">
        <w:t>non-corrosive</w:t>
      </w:r>
      <w:r w:rsidR="004818B6">
        <w:t xml:space="preserve"> </w:t>
      </w:r>
      <w:r w:rsidR="0023523A">
        <w:t>due to</w:t>
      </w:r>
      <w:r w:rsidR="00197F7C">
        <w:t xml:space="preserve"> </w:t>
      </w:r>
      <w:r w:rsidR="005D13A4">
        <w:t>its protective oxide layer; however, it can corrode if exposed to highly alkaline or acidic environments for extended periods</w:t>
      </w:r>
      <w:r w:rsidR="00025CC9">
        <w:t xml:space="preserve"> </w:t>
      </w:r>
      <w:r w:rsidR="005D13A4">
        <w:fldChar w:fldCharType="begin"/>
      </w:r>
      <w:r w:rsidR="00D44C20">
        <w:instrText xml:space="preserve"> ADDIN ZOTERO_ITEM CSL_CITATION {"citationID":"ChSSQYOT","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5D13A4">
        <w:fldChar w:fldCharType="separate"/>
      </w:r>
      <w:r w:rsidR="005D13A4" w:rsidRPr="00910915">
        <w:t>[106]</w:t>
      </w:r>
      <w:r w:rsidR="005D13A4">
        <w:fldChar w:fldCharType="end"/>
      </w:r>
      <w:r w:rsidR="00197F7C">
        <w:t>.</w:t>
      </w:r>
      <w:r w:rsidR="004818B6">
        <w:t xml:space="preserve"> </w:t>
      </w:r>
      <w:r w:rsidR="00197F7C">
        <w:t>Therefore, it is advisable to</w:t>
      </w:r>
      <w:r w:rsidR="004818B6">
        <w:t xml:space="preserve"> be </w:t>
      </w:r>
      <w:r w:rsidR="00197F7C">
        <w:t>cautious and avoid</w:t>
      </w:r>
      <w:r w:rsidR="00980BFA">
        <w:t xml:space="preserve"> direct contact </w:t>
      </w:r>
      <w:r w:rsidR="00197F7C">
        <w:t>between aluminum and</w:t>
      </w:r>
      <w:r w:rsidR="00980BFA">
        <w:t xml:space="preserve"> acidic or alkaline chemicals</w:t>
      </w:r>
      <w:r w:rsidR="00025CC9">
        <w:t xml:space="preserve"> [</w:t>
      </w:r>
      <w:r w:rsidR="00025CC9" w:rsidRPr="008F456D">
        <w:rPr>
          <w:u w:val="single"/>
        </w:rPr>
        <w:t>11</w:t>
      </w:r>
      <w:r w:rsidR="00CF5989">
        <w:rPr>
          <w:u w:val="single"/>
        </w:rPr>
        <w:t>9</w:t>
      </w:r>
      <w:r w:rsidR="00025CC9">
        <w:t>]</w:t>
      </w:r>
      <w:r w:rsidR="00197F7C">
        <w:t>.</w:t>
      </w:r>
      <w:r w:rsidR="00980BFA">
        <w:t xml:space="preserve"> </w:t>
      </w:r>
      <w:r w:rsidR="003938B2">
        <w:t xml:space="preserve">As a safety </w:t>
      </w:r>
      <w:r w:rsidR="00197F7C">
        <w:t>feature</w:t>
      </w:r>
      <w:r w:rsidR="003938B2">
        <w:t xml:space="preserve">, aluminum is ductile and </w:t>
      </w:r>
      <w:r w:rsidR="00197F7C">
        <w:t>malleable</w:t>
      </w:r>
      <w:r w:rsidR="00025CC9">
        <w:t xml:space="preserve"> </w:t>
      </w:r>
      <w:r w:rsidR="005D13A4">
        <w:fldChar w:fldCharType="begin"/>
      </w:r>
      <w:r w:rsidR="00D44C20">
        <w:instrText xml:space="preserve"> ADDIN ZOTERO_ITEM CSL_CITATION {"citationID":"cMiigUCq","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5D13A4">
        <w:fldChar w:fldCharType="separate"/>
      </w:r>
      <w:r w:rsidR="005D13A4" w:rsidRPr="00910915">
        <w:t>[106]</w:t>
      </w:r>
      <w:r w:rsidR="005D13A4">
        <w:fldChar w:fldCharType="end"/>
      </w:r>
      <w:r w:rsidR="00197F7C">
        <w:t xml:space="preserve">. In </w:t>
      </w:r>
      <w:r w:rsidR="00170C4C">
        <w:t>the event</w:t>
      </w:r>
      <w:r w:rsidR="00197F7C">
        <w:t xml:space="preserve"> of </w:t>
      </w:r>
      <w:r w:rsidR="00B75AE4">
        <w:t>failure</w:t>
      </w:r>
      <w:r w:rsidR="00197F7C">
        <w:t xml:space="preserve">, aluminum </w:t>
      </w:r>
      <w:r w:rsidR="00170C4C">
        <w:t>absorbs</w:t>
      </w:r>
      <w:r w:rsidR="00B75AE4">
        <w:t xml:space="preserve"> </w:t>
      </w:r>
      <w:r w:rsidR="00197F7C">
        <w:t xml:space="preserve">significant </w:t>
      </w:r>
      <w:r w:rsidR="00B75AE4">
        <w:t>energy before breaking</w:t>
      </w:r>
      <w:r w:rsidR="006068F8">
        <w:t xml:space="preserve"> </w:t>
      </w:r>
      <w:r w:rsidR="00197F7C">
        <w:t xml:space="preserve">and </w:t>
      </w:r>
      <w:r w:rsidR="006068F8">
        <w:t xml:space="preserve">deforms before </w:t>
      </w:r>
      <w:r w:rsidR="00197F7C">
        <w:t>failure</w:t>
      </w:r>
      <w:r w:rsidR="00CF5989">
        <w:t xml:space="preserve"> </w:t>
      </w:r>
      <w:r w:rsidR="005D13A4">
        <w:fldChar w:fldCharType="begin"/>
      </w:r>
      <w:r w:rsidR="00D44C20">
        <w:instrText xml:space="preserve"> ADDIN ZOTERO_ITEM CSL_CITATION {"citationID":"JsgELdw2","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5D13A4">
        <w:fldChar w:fldCharType="separate"/>
      </w:r>
      <w:r w:rsidR="005D13A4" w:rsidRPr="00910915">
        <w:t>[106]</w:t>
      </w:r>
      <w:r w:rsidR="005D13A4">
        <w:fldChar w:fldCharType="end"/>
      </w:r>
      <w:r w:rsidR="00197F7C">
        <w:t>.</w:t>
      </w:r>
      <w:r w:rsidR="006068F8">
        <w:t xml:space="preserve"> </w:t>
      </w:r>
      <w:r w:rsidR="00A4767A">
        <w:t xml:space="preserve">This </w:t>
      </w:r>
      <w:r w:rsidR="00197F7C">
        <w:t xml:space="preserve">property </w:t>
      </w:r>
      <w:r w:rsidR="00A4767A">
        <w:t xml:space="preserve">provides a </w:t>
      </w:r>
      <w:r w:rsidR="00197F7C">
        <w:t xml:space="preserve">visual warning </w:t>
      </w:r>
      <w:r w:rsidR="00A4767A">
        <w:t xml:space="preserve">that </w:t>
      </w:r>
      <w:r w:rsidR="00E64757">
        <w:t xml:space="preserve">the prototype </w:t>
      </w:r>
      <w:r w:rsidR="00197F7C">
        <w:t xml:space="preserve">may </w:t>
      </w:r>
      <w:r w:rsidR="005D13A4">
        <w:t>fail before it does</w:t>
      </w:r>
      <w:r w:rsidR="001B2158">
        <w:t xml:space="preserve">. </w:t>
      </w:r>
      <w:r w:rsidR="006068F8">
        <w:t xml:space="preserve"> </w:t>
      </w:r>
      <w:r w:rsidR="00C63B3C">
        <w:t xml:space="preserve"> </w:t>
      </w:r>
    </w:p>
    <w:p w14:paraId="14392AF9" w14:textId="77777777" w:rsidR="003E2082" w:rsidRDefault="003E2082" w:rsidP="00457BCA">
      <w:pPr>
        <w:pStyle w:val="Body"/>
      </w:pPr>
    </w:p>
    <w:p w14:paraId="2034874A" w14:textId="1385238F" w:rsidR="005E7179" w:rsidRDefault="003E2082" w:rsidP="00D61C54">
      <w:pPr>
        <w:pStyle w:val="Heading2"/>
        <w:numPr>
          <w:ilvl w:val="1"/>
          <w:numId w:val="40"/>
        </w:numPr>
      </w:pPr>
      <w:bookmarkStart w:id="142" w:name="_Toc216063905"/>
      <w:r>
        <w:t>Bioreacto</w:t>
      </w:r>
      <w:r w:rsidR="00D61C54">
        <w:t>r</w:t>
      </w:r>
      <w:bookmarkEnd w:id="142"/>
    </w:p>
    <w:p w14:paraId="3E1A506F" w14:textId="435E188B" w:rsidR="00B700DB" w:rsidRDefault="00263D42" w:rsidP="005B4359">
      <w:pPr>
        <w:pStyle w:val="Body"/>
      </w:pPr>
      <w:r>
        <w:t>For the bioreactor, the part</w:t>
      </w:r>
      <w:r w:rsidR="009B4FAF">
        <w:t xml:space="preserve"> was recreated to </w:t>
      </w:r>
      <w:r w:rsidR="002650ED">
        <w:t>accommodate the new materials available on</w:t>
      </w:r>
      <w:r w:rsidR="009B4FAF">
        <w:t xml:space="preserve"> the market. </w:t>
      </w:r>
      <w:r w:rsidR="00D61C54">
        <w:t>Using the provided CAD, the layers could be generated</w:t>
      </w:r>
      <w:r w:rsidR="005B4359">
        <w:t xml:space="preserve"> </w:t>
      </w:r>
      <w:r w:rsidR="005B4359">
        <w:fldChar w:fldCharType="begin"/>
      </w:r>
      <w:r w:rsidR="005B4359">
        <w:instrText xml:space="preserve"> ADDIN ZOTERO_ITEM CSL_CITATION {"citationID":"yN5EMCVu","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5B4359">
        <w:fldChar w:fldCharType="separate"/>
      </w:r>
      <w:r w:rsidR="005B4359" w:rsidRPr="00D44C20">
        <w:t>[64]</w:t>
      </w:r>
      <w:r w:rsidR="005B4359">
        <w:fldChar w:fldCharType="end"/>
      </w:r>
      <w:r w:rsidR="005B4359">
        <w:t xml:space="preserve">. </w:t>
      </w:r>
      <w:r w:rsidR="002A0C74">
        <w:t>The structural layers of the bioreactor are as follows: top plate, bubble plate, gasket, spatial area, gas membrane, and bottom plate</w:t>
      </w:r>
      <w:r w:rsidR="00D44C20">
        <w:t xml:space="preserve"> </w:t>
      </w:r>
      <w:r w:rsidR="00D44C20">
        <w:fldChar w:fldCharType="begin"/>
      </w:r>
      <w:r w:rsidR="00126331">
        <w:instrText xml:space="preserve"> ADDIN ZOTERO_ITEM CSL_CITATION {"citationID":"7s94HZHM","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D44C20">
        <w:fldChar w:fldCharType="separate"/>
      </w:r>
      <w:r w:rsidR="00D44C20" w:rsidRPr="00D44C20">
        <w:t>[64]</w:t>
      </w:r>
      <w:r w:rsidR="00D44C20">
        <w:fldChar w:fldCharType="end"/>
      </w:r>
      <w:r w:rsidR="002A0C74">
        <w:t xml:space="preserve">. </w:t>
      </w:r>
      <w:r w:rsidR="009F4F46">
        <w:t xml:space="preserve">Since each layer </w:t>
      </w:r>
      <w:r w:rsidR="009F4F46">
        <w:lastRenderedPageBreak/>
        <w:t xml:space="preserve">is separated, all the layers have cut-out holes around their circumference. The layers are then stacked </w:t>
      </w:r>
      <w:r w:rsidR="00D44C20">
        <w:t xml:space="preserve">and bolted together, as shown in </w:t>
      </w:r>
      <w:r w:rsidR="00D44C20" w:rsidRPr="00D44C20">
        <w:rPr>
          <w:u w:val="single"/>
        </w:rPr>
        <w:t>Figure 20</w:t>
      </w:r>
      <w:r w:rsidR="00D44C20">
        <w:t>.</w:t>
      </w:r>
    </w:p>
    <w:p w14:paraId="46252AC4" w14:textId="77777777" w:rsidR="005E7179" w:rsidRDefault="005E7179" w:rsidP="00457BCA">
      <w:pPr>
        <w:pStyle w:val="Body"/>
      </w:pPr>
    </w:p>
    <w:p w14:paraId="75C25853" w14:textId="77777777" w:rsidR="00D44C20" w:rsidRDefault="00FC2319" w:rsidP="00D61C54">
      <w:pPr>
        <w:pStyle w:val="Body"/>
        <w:keepNext/>
        <w:jc w:val="center"/>
      </w:pPr>
      <w:r w:rsidRPr="00513805">
        <w:rPr>
          <w:noProof/>
        </w:rPr>
        <w:drawing>
          <wp:inline distT="0" distB="0" distL="0" distR="0" wp14:anchorId="0B2191E5" wp14:editId="7AC01323">
            <wp:extent cx="2706773" cy="1495647"/>
            <wp:effectExtent l="0" t="0" r="0" b="0"/>
            <wp:docPr id="948137286" name="Picture 1" descr="A diagram of a sample vess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7286" name="Picture 1" descr="A diagram of a sample vessel&#10;&#10;AI-generated content may be incorrect."/>
                    <pic:cNvPicPr/>
                  </pic:nvPicPr>
                  <pic:blipFill rotWithShape="1">
                    <a:blip r:embed="rId34"/>
                    <a:srcRect l="55098" t="4772" r="-664" b="61657"/>
                    <a:stretch>
                      <a:fillRect/>
                    </a:stretch>
                  </pic:blipFill>
                  <pic:spPr bwMode="auto">
                    <a:xfrm>
                      <a:off x="0" y="0"/>
                      <a:ext cx="2708267" cy="1496472"/>
                    </a:xfrm>
                    <a:prstGeom prst="rect">
                      <a:avLst/>
                    </a:prstGeom>
                    <a:ln>
                      <a:noFill/>
                    </a:ln>
                    <a:extLst>
                      <a:ext uri="{53640926-AAD7-44D8-BBD7-CCE9431645EC}">
                        <a14:shadowObscured xmlns:a14="http://schemas.microsoft.com/office/drawing/2010/main"/>
                      </a:ext>
                    </a:extLst>
                  </pic:spPr>
                </pic:pic>
              </a:graphicData>
            </a:graphic>
          </wp:inline>
        </w:drawing>
      </w:r>
    </w:p>
    <w:p w14:paraId="0FC50037" w14:textId="61A23025" w:rsidR="00D44C20" w:rsidRDefault="00D44C20" w:rsidP="00D44C20">
      <w:pPr>
        <w:pStyle w:val="Caption"/>
      </w:pPr>
      <w:bookmarkStart w:id="143" w:name="_Toc216063032"/>
      <w:r>
        <w:t xml:space="preserve">Figure </w:t>
      </w:r>
      <w:fldSimple w:instr=" SEQ Figure \* ARABIC ">
        <w:r w:rsidR="00E36C6C">
          <w:rPr>
            <w:noProof/>
          </w:rPr>
          <w:t>20</w:t>
        </w:r>
      </w:fldSimple>
      <w:r>
        <w:t>: HARV Layers</w:t>
      </w:r>
      <w:bookmarkEnd w:id="143"/>
    </w:p>
    <w:p w14:paraId="71483933" w14:textId="77777777" w:rsidR="00D61C54" w:rsidRPr="00D61C54" w:rsidRDefault="00D61C54" w:rsidP="00D61C54"/>
    <w:p w14:paraId="4888BD9F" w14:textId="77777777" w:rsidR="00D61C54" w:rsidRDefault="00D61C54">
      <w:pPr>
        <w:spacing w:after="160" w:line="278" w:lineRule="auto"/>
        <w:rPr>
          <w:rFonts w:asciiTheme="majorBidi" w:hAnsiTheme="majorBidi"/>
          <w:b/>
          <w:bCs/>
          <w:sz w:val="44"/>
          <w:szCs w:val="40"/>
        </w:rPr>
      </w:pPr>
      <w:r>
        <w:br w:type="page"/>
      </w:r>
    </w:p>
    <w:p w14:paraId="3D18A804" w14:textId="7AC73D54" w:rsidR="00D61C54" w:rsidRPr="00D61C54" w:rsidRDefault="005E5D72" w:rsidP="00D61C54">
      <w:pPr>
        <w:pStyle w:val="Heading1"/>
      </w:pPr>
      <w:bookmarkStart w:id="144" w:name="_Toc216063906"/>
      <w:r>
        <w:lastRenderedPageBreak/>
        <w:t>Prototype</w:t>
      </w:r>
      <w:bookmarkEnd w:id="144"/>
      <w:r w:rsidR="00945FF0">
        <w:t xml:space="preserve"> </w:t>
      </w:r>
    </w:p>
    <w:p w14:paraId="661D290B" w14:textId="30A0125E" w:rsidR="00945FF0" w:rsidRDefault="006A7CAE" w:rsidP="006A7CAE">
      <w:pPr>
        <w:pStyle w:val="Heading2"/>
        <w:numPr>
          <w:ilvl w:val="1"/>
          <w:numId w:val="40"/>
        </w:numPr>
      </w:pPr>
      <w:bookmarkStart w:id="145" w:name="_Toc216063907"/>
      <w:r>
        <w:t>Wiring</w:t>
      </w:r>
      <w:bookmarkEnd w:id="145"/>
    </w:p>
    <w:p w14:paraId="66C0891A" w14:textId="43611D1D" w:rsidR="00BD656E" w:rsidRDefault="00D96BAC" w:rsidP="00457BCA">
      <w:pPr>
        <w:pStyle w:val="Body"/>
      </w:pPr>
      <w:r w:rsidRPr="006A7CAE">
        <w:t xml:space="preserve">After discussing </w:t>
      </w:r>
      <w:r w:rsidR="00885ADC">
        <w:t xml:space="preserve">the components of the prototype, various electrical components will require connections. </w:t>
      </w:r>
      <w:r w:rsidR="00567E36">
        <w:t xml:space="preserve">Initially, it is </w:t>
      </w:r>
      <w:r w:rsidR="003A02FF">
        <w:t>essential</w:t>
      </w:r>
      <w:r w:rsidR="00567E36">
        <w:t xml:space="preserve"> to </w:t>
      </w:r>
      <w:r w:rsidR="003A02FF">
        <w:t xml:space="preserve">possess </w:t>
      </w:r>
      <w:r w:rsidR="00567E36">
        <w:t xml:space="preserve">two motors and two stepper motor drivers. The </w:t>
      </w:r>
      <w:r w:rsidR="003A02FF">
        <w:t>rationale</w:t>
      </w:r>
      <w:r w:rsidR="00567E36">
        <w:t xml:space="preserve"> for this </w:t>
      </w:r>
      <w:r w:rsidR="003A02FF">
        <w:t xml:space="preserve">requirement </w:t>
      </w:r>
      <w:r w:rsidR="00567E36">
        <w:t>is that one motor will be connected to the bioreactor</w:t>
      </w:r>
      <w:r w:rsidR="003A02FF">
        <w:t xml:space="preserve"> to facilitate</w:t>
      </w:r>
      <w:r w:rsidR="00567E36">
        <w:t xml:space="preserve"> its rotation, </w:t>
      </w:r>
      <w:r w:rsidR="00855CED">
        <w:t>and</w:t>
      </w:r>
      <w:r w:rsidR="003A02FF">
        <w:t xml:space="preserve"> </w:t>
      </w:r>
      <w:r w:rsidR="00855CED">
        <w:t xml:space="preserve">the </w:t>
      </w:r>
      <w:r w:rsidR="003A02FF">
        <w:t>other</w:t>
      </w:r>
      <w:r w:rsidR="00567E36">
        <w:t xml:space="preserve"> motor will be attached to the rod </w:t>
      </w:r>
      <w:r w:rsidR="00855CED">
        <w:t>that rotates</w:t>
      </w:r>
      <w:r w:rsidR="00567E36">
        <w:t xml:space="preserve"> the plane. </w:t>
      </w:r>
      <w:r w:rsidR="003A02FF">
        <w:t>Considering</w:t>
      </w:r>
      <w:r w:rsidR="00567E36">
        <w:t xml:space="preserve"> that the motors </w:t>
      </w:r>
      <w:r w:rsidR="003A02FF">
        <w:t xml:space="preserve">used have </w:t>
      </w:r>
      <w:r w:rsidR="00567E36">
        <w:t xml:space="preserve">high torque, it is impractical to connect both to a single driver. </w:t>
      </w:r>
      <w:r w:rsidR="004F2833">
        <w:t xml:space="preserve">Connecting them to </w:t>
      </w:r>
      <w:r w:rsidR="00855CED">
        <w:t>a single</w:t>
      </w:r>
      <w:r w:rsidR="004F2833">
        <w:t xml:space="preserve"> driver </w:t>
      </w:r>
      <w:r w:rsidR="00567E36">
        <w:t xml:space="preserve">would result in current </w:t>
      </w:r>
      <w:r w:rsidR="003A02FF">
        <w:t>division</w:t>
      </w:r>
      <w:r w:rsidR="00567E36">
        <w:t xml:space="preserve"> between the two motors</w:t>
      </w:r>
      <w:r w:rsidR="00855CED">
        <w:t>. Since</w:t>
      </w:r>
      <w:r w:rsidR="00567E36">
        <w:t xml:space="preserve"> these motors </w:t>
      </w:r>
      <w:r w:rsidR="003A02FF">
        <w:t>demand</w:t>
      </w:r>
      <w:r w:rsidR="00567E36">
        <w:t xml:space="preserve"> more than three-fourths of the available current, such a </w:t>
      </w:r>
      <w:r w:rsidR="003A02FF">
        <w:t>setup</w:t>
      </w:r>
      <w:r w:rsidR="00567E36">
        <w:t xml:space="preserve"> would increase hazards and </w:t>
      </w:r>
      <w:r w:rsidR="00855CED">
        <w:t>compromise</w:t>
      </w:r>
      <w:r w:rsidR="003A02FF">
        <w:t xml:space="preserve"> system</w:t>
      </w:r>
      <w:r w:rsidR="00567E36">
        <w:t xml:space="preserve"> safety</w:t>
      </w:r>
      <w:r w:rsidR="003A02FF">
        <w:t>. Although procuring</w:t>
      </w:r>
      <w:r w:rsidR="00B365D8">
        <w:t xml:space="preserve"> two drivers</w:t>
      </w:r>
      <w:r w:rsidR="003A02FF">
        <w:t xml:space="preserve"> incurs higher costs</w:t>
      </w:r>
      <w:r w:rsidR="00B365D8">
        <w:t xml:space="preserve">, </w:t>
      </w:r>
      <w:r w:rsidR="00F775C6">
        <w:t xml:space="preserve">electrical </w:t>
      </w:r>
      <w:r w:rsidR="00B365D8">
        <w:t xml:space="preserve">safety </w:t>
      </w:r>
      <w:r w:rsidR="003A02FF">
        <w:t>remains</w:t>
      </w:r>
      <w:r w:rsidR="00B365D8">
        <w:t xml:space="preserve"> a </w:t>
      </w:r>
      <w:r w:rsidR="003A02FF">
        <w:t>primary</w:t>
      </w:r>
      <w:r w:rsidR="00B365D8">
        <w:t xml:space="preserve"> </w:t>
      </w:r>
      <w:r w:rsidR="00546727">
        <w:t>design consideration</w:t>
      </w:r>
      <w:r w:rsidR="00B365D8">
        <w:t xml:space="preserve">. </w:t>
      </w:r>
      <w:r w:rsidR="00855CED">
        <w:t>Additionally, this</w:t>
      </w:r>
      <w:r w:rsidR="00B365D8">
        <w:t xml:space="preserve"> would allow the wiring to be neat</w:t>
      </w:r>
      <w:r w:rsidR="00546727">
        <w:t xml:space="preserve"> and aligned with</w:t>
      </w:r>
      <w:r w:rsidR="00B365D8">
        <w:t xml:space="preserve"> the </w:t>
      </w:r>
      <w:r w:rsidR="00855CED">
        <w:t>prototype’s</w:t>
      </w:r>
      <w:r w:rsidR="00B365D8">
        <w:t xml:space="preserve"> needs.</w:t>
      </w:r>
    </w:p>
    <w:p w14:paraId="46A257FE" w14:textId="14B1095A" w:rsidR="00B365D8" w:rsidRDefault="00B365D8" w:rsidP="00457BCA">
      <w:pPr>
        <w:pStyle w:val="Body"/>
      </w:pPr>
      <w:r>
        <w:t xml:space="preserve"> </w:t>
      </w:r>
    </w:p>
    <w:p w14:paraId="7B88F93A" w14:textId="61378153" w:rsidR="00B365D8" w:rsidRDefault="00B365D8" w:rsidP="00457BCA">
      <w:pPr>
        <w:pStyle w:val="Body"/>
      </w:pPr>
      <w:r>
        <w:t>The motors have four wires</w:t>
      </w:r>
      <w:r w:rsidR="00626539">
        <w:t>, which should</w:t>
      </w:r>
      <w:r>
        <w:t xml:space="preserve"> be connected to the </w:t>
      </w:r>
      <w:r w:rsidR="00626539">
        <w:t>corresponding terminals on</w:t>
      </w:r>
      <w:r>
        <w:t xml:space="preserve"> the stepper motor driver: </w:t>
      </w:r>
      <w:r w:rsidR="00855CED">
        <w:t xml:space="preserve">A-, A+, B-, </w:t>
      </w:r>
      <w:r w:rsidR="00626539">
        <w:t xml:space="preserve">and </w:t>
      </w:r>
      <w:r w:rsidR="00855CED">
        <w:t xml:space="preserve">B+. The stepper driver </w:t>
      </w:r>
      <w:r w:rsidR="009F6FC3">
        <w:t xml:space="preserve">is </w:t>
      </w:r>
      <w:r w:rsidR="00626539">
        <w:t>interfaced with</w:t>
      </w:r>
      <w:r w:rsidR="009F6FC3">
        <w:t xml:space="preserve"> the Arduino </w:t>
      </w:r>
      <w:r w:rsidR="00626539">
        <w:t>via</w:t>
      </w:r>
      <w:r w:rsidR="009F6FC3">
        <w:t xml:space="preserve"> the following</w:t>
      </w:r>
      <w:r w:rsidR="00626539">
        <w:t xml:space="preserve"> connections:</w:t>
      </w:r>
      <w:r w:rsidR="009F6FC3">
        <w:t xml:space="preserve"> </w:t>
      </w:r>
      <w:r>
        <w:t xml:space="preserve">STEPS+, DIRECTION+, ENABLE+, and GND. The STEP+ </w:t>
      </w:r>
      <w:r w:rsidR="00626539">
        <w:t xml:space="preserve">connection </w:t>
      </w:r>
      <w:r w:rsidR="00106FD6">
        <w:t>controls the number of steps, thereby controlling the shaft's rotation</w:t>
      </w:r>
      <w:r w:rsidR="00626539">
        <w:t xml:space="preserve">. The </w:t>
      </w:r>
      <w:r>
        <w:t xml:space="preserve">DIRECTION+ </w:t>
      </w:r>
      <w:r w:rsidR="00626539">
        <w:t>connection determines</w:t>
      </w:r>
      <w:r>
        <w:t xml:space="preserve"> </w:t>
      </w:r>
      <w:r w:rsidR="007938C2">
        <w:t>th</w:t>
      </w:r>
      <w:r w:rsidR="009F6FC3">
        <w:t xml:space="preserve">e </w:t>
      </w:r>
      <w:r w:rsidR="00106FD6">
        <w:t>rotation direction</w:t>
      </w:r>
      <w:r>
        <w:t xml:space="preserve">. The ENABLE+ </w:t>
      </w:r>
      <w:r w:rsidR="00626539">
        <w:t>connection specifies</w:t>
      </w:r>
      <w:r>
        <w:t xml:space="preserve"> whether the </w:t>
      </w:r>
      <w:r w:rsidR="00626539">
        <w:t>rotational</w:t>
      </w:r>
      <w:r>
        <w:t xml:space="preserve"> </w:t>
      </w:r>
      <w:r w:rsidR="007938C2">
        <w:t>system</w:t>
      </w:r>
      <w:r>
        <w:t xml:space="preserve"> will be </w:t>
      </w:r>
      <w:r w:rsidR="00626539">
        <w:t>operated</w:t>
      </w:r>
      <w:r>
        <w:t xml:space="preserve"> manually or </w:t>
      </w:r>
      <w:r w:rsidR="00626539">
        <w:t xml:space="preserve">exclusively </w:t>
      </w:r>
      <w:r>
        <w:t xml:space="preserve">by the driver. </w:t>
      </w:r>
    </w:p>
    <w:p w14:paraId="4871DA18" w14:textId="77777777" w:rsidR="00855CED" w:rsidRDefault="00855CED" w:rsidP="00457BCA">
      <w:pPr>
        <w:pStyle w:val="Body"/>
      </w:pPr>
    </w:p>
    <w:p w14:paraId="23FCCCC7" w14:textId="06D0647C" w:rsidR="00B365D8" w:rsidRDefault="00B365D8" w:rsidP="00457BCA">
      <w:pPr>
        <w:pStyle w:val="Body"/>
      </w:pPr>
      <w:r>
        <w:t xml:space="preserve">The negatives of STEP, DIRECTION, and ENABLE </w:t>
      </w:r>
      <w:r w:rsidR="0047246A">
        <w:t>shall</w:t>
      </w:r>
      <w:r>
        <w:t xml:space="preserve"> be connected to GND. </w:t>
      </w:r>
      <w:r w:rsidR="0047246A">
        <w:t>While this</w:t>
      </w:r>
      <w:r>
        <w:t xml:space="preserve"> is not </w:t>
      </w:r>
      <w:r w:rsidR="0047246A">
        <w:t>obligatory,</w:t>
      </w:r>
      <w:r>
        <w:t xml:space="preserve"> ensuring they </w:t>
      </w:r>
      <w:r w:rsidR="0047246A">
        <w:t>remain disabled</w:t>
      </w:r>
      <w:r>
        <w:t xml:space="preserve"> would </w:t>
      </w:r>
      <w:r w:rsidR="0047246A">
        <w:t>enhance</w:t>
      </w:r>
      <w:r>
        <w:t xml:space="preserve"> safety. </w:t>
      </w:r>
      <w:r w:rsidR="00162AEC">
        <w:t xml:space="preserve">Regarding GND, the entire system must be referenced to a common ground to ensure safety and </w:t>
      </w:r>
      <w:r w:rsidR="0047246A">
        <w:t>comply with</w:t>
      </w:r>
      <w:r w:rsidR="007938C2">
        <w:t xml:space="preserve"> </w:t>
      </w:r>
      <w:r>
        <w:t xml:space="preserve">wiring </w:t>
      </w:r>
      <w:r w:rsidR="0047246A">
        <w:t>standards</w:t>
      </w:r>
      <w:r>
        <w:t xml:space="preserve">. </w:t>
      </w:r>
    </w:p>
    <w:p w14:paraId="22F322DC" w14:textId="77777777" w:rsidR="00855CED" w:rsidRDefault="00855CED" w:rsidP="00457BCA">
      <w:pPr>
        <w:pStyle w:val="Body"/>
      </w:pPr>
    </w:p>
    <w:p w14:paraId="0C42F1F4" w14:textId="1D0F4CE4" w:rsidR="00D96BAC" w:rsidRDefault="00BF65F4" w:rsidP="00162AEC">
      <w:pPr>
        <w:pStyle w:val="Body"/>
      </w:pPr>
      <w:r>
        <w:t xml:space="preserve">Given that emergency safety is a critical requirement </w:t>
      </w:r>
      <w:r w:rsidR="00162AEC">
        <w:t xml:space="preserve">for the prototype, </w:t>
      </w:r>
      <w:r w:rsidR="00DA2C55">
        <w:t>activating</w:t>
      </w:r>
      <w:r w:rsidR="00162AEC">
        <w:t xml:space="preserve"> the stop button must halt </w:t>
      </w:r>
      <w:r>
        <w:t>all system motion. Accordingly</w:t>
      </w:r>
      <w:r w:rsidR="00B365D8">
        <w:t xml:space="preserve">, the VCD of the drivers </w:t>
      </w:r>
      <w:r w:rsidR="007938C2">
        <w:t>is</w:t>
      </w:r>
      <w:r w:rsidR="00B365D8">
        <w:t xml:space="preserve"> </w:t>
      </w:r>
      <w:r>
        <w:t>linked</w:t>
      </w:r>
      <w:r w:rsidR="00B365D8">
        <w:t xml:space="preserve"> to one </w:t>
      </w:r>
      <w:r>
        <w:t>terminal</w:t>
      </w:r>
      <w:r w:rsidR="00B365D8">
        <w:t xml:space="preserve"> of the stop button</w:t>
      </w:r>
      <w:r w:rsidR="007938C2">
        <w:t>,</w:t>
      </w:r>
      <w:r w:rsidR="00B365D8">
        <w:t xml:space="preserve"> </w:t>
      </w:r>
      <w:r>
        <w:t>while</w:t>
      </w:r>
      <w:r w:rsidR="00B365D8">
        <w:t xml:space="preserve"> the </w:t>
      </w:r>
      <w:r>
        <w:t>opposite terminal</w:t>
      </w:r>
      <w:r w:rsidR="00B365D8">
        <w:t xml:space="preserve"> is connected to the power source (power plug). </w:t>
      </w:r>
      <w:r>
        <w:t>The Arduino is powered independently via a battery</w:t>
      </w:r>
      <w:r w:rsidR="007318E6">
        <w:t>, ensuring</w:t>
      </w:r>
      <w:r>
        <w:t xml:space="preserve"> a dedicated power supply. Nevertheless</w:t>
      </w:r>
      <w:r w:rsidR="00B365D8">
        <w:t xml:space="preserve">, the battery </w:t>
      </w:r>
      <w:r>
        <w:t xml:space="preserve">grounds </w:t>
      </w:r>
      <w:r w:rsidR="00B365D8">
        <w:t>the Arduino</w:t>
      </w:r>
      <w:r>
        <w:t>, which</w:t>
      </w:r>
      <w:r w:rsidR="00B365D8">
        <w:t xml:space="preserve"> is </w:t>
      </w:r>
      <w:r>
        <w:t xml:space="preserve">also </w:t>
      </w:r>
      <w:r w:rsidR="00B365D8">
        <w:t xml:space="preserve">connected to the </w:t>
      </w:r>
      <w:r w:rsidR="00162AEC">
        <w:t>drivers' GND</w:t>
      </w:r>
      <w:r>
        <w:t>, thereby ensuring uniform grounding across all components.</w:t>
      </w:r>
      <w:r w:rsidR="00B365D8">
        <w:t xml:space="preserve"> </w:t>
      </w:r>
      <w:r w:rsidR="00111CA4">
        <w:t xml:space="preserve">Using </w:t>
      </w:r>
      <w:r w:rsidR="00162AEC">
        <w:t>KiCad</w:t>
      </w:r>
      <w:r w:rsidR="00111CA4">
        <w:t xml:space="preserve">, </w:t>
      </w:r>
      <w:r w:rsidR="00885ADC" w:rsidRPr="007318E6">
        <w:rPr>
          <w:u w:val="single"/>
        </w:rPr>
        <w:t xml:space="preserve">Figure </w:t>
      </w:r>
      <w:r w:rsidR="00E237DB" w:rsidRPr="007318E6">
        <w:rPr>
          <w:u w:val="single"/>
        </w:rPr>
        <w:t>2</w:t>
      </w:r>
      <w:r w:rsidR="00001DF8">
        <w:rPr>
          <w:u w:val="single"/>
        </w:rPr>
        <w:t>1</w:t>
      </w:r>
      <w:r w:rsidR="003D7204">
        <w:t xml:space="preserve"> </w:t>
      </w:r>
      <w:r w:rsidR="00B365D8">
        <w:t>illustrates the electrical connections display</w:t>
      </w:r>
      <w:r w:rsidR="00162AEC">
        <w:t>ed in</w:t>
      </w:r>
      <w:r w:rsidR="00B365D8">
        <w:t xml:space="preserve"> the schematic</w:t>
      </w:r>
      <w:r w:rsidR="003B4F99">
        <w:t>.</w:t>
      </w:r>
    </w:p>
    <w:p w14:paraId="79590272" w14:textId="77777777" w:rsidR="00001DF8" w:rsidRDefault="00001DF8" w:rsidP="00162AEC">
      <w:pPr>
        <w:pStyle w:val="Body"/>
      </w:pPr>
    </w:p>
    <w:p w14:paraId="59292341" w14:textId="77777777" w:rsidR="00001DF8" w:rsidRDefault="00001DF8" w:rsidP="00162AEC">
      <w:pPr>
        <w:pStyle w:val="Body"/>
      </w:pPr>
    </w:p>
    <w:p w14:paraId="680FE859" w14:textId="77777777" w:rsidR="000872FC" w:rsidRDefault="000872FC" w:rsidP="00D61C54">
      <w:pPr>
        <w:pStyle w:val="Body"/>
        <w:keepNext/>
        <w:jc w:val="center"/>
      </w:pPr>
      <w:r w:rsidRPr="000872FC">
        <w:rPr>
          <w:noProof/>
        </w:rPr>
        <w:lastRenderedPageBreak/>
        <w:drawing>
          <wp:inline distT="0" distB="0" distL="0" distR="0" wp14:anchorId="55018B37" wp14:editId="12D45A1E">
            <wp:extent cx="3448372" cy="3015872"/>
            <wp:effectExtent l="0" t="0" r="0" b="0"/>
            <wp:docPr id="2" name="Picture 1" descr="A computer screen shot of a circuit board&#10;&#10;AI-generated content may be incorrect.">
              <a:extLst xmlns:a="http://schemas.openxmlformats.org/drawingml/2006/main">
                <a:ext uri="{FF2B5EF4-FFF2-40B4-BE49-F238E27FC236}">
                  <a16:creationId xmlns:a16="http://schemas.microsoft.com/office/drawing/2014/main" id="{1D34D1CA-810B-787A-95F4-E9BC088861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ircuit board&#10;&#10;AI-generated content may be incorrect.">
                      <a:extLst>
                        <a:ext uri="{FF2B5EF4-FFF2-40B4-BE49-F238E27FC236}">
                          <a16:creationId xmlns:a16="http://schemas.microsoft.com/office/drawing/2014/main" id="{1D34D1CA-810B-787A-95F4-E9BC088861F1}"/>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49555" cy="3016907"/>
                    </a:xfrm>
                    <a:prstGeom prst="rect">
                      <a:avLst/>
                    </a:prstGeom>
                  </pic:spPr>
                </pic:pic>
              </a:graphicData>
            </a:graphic>
          </wp:inline>
        </w:drawing>
      </w:r>
    </w:p>
    <w:p w14:paraId="7FC75DD8" w14:textId="7BD16C83" w:rsidR="00517657" w:rsidRDefault="000872FC" w:rsidP="000872FC">
      <w:pPr>
        <w:pStyle w:val="Caption"/>
      </w:pPr>
      <w:bookmarkStart w:id="146" w:name="_Toc216063033"/>
      <w:r>
        <w:t xml:space="preserve">Figure </w:t>
      </w:r>
      <w:fldSimple w:instr=" SEQ Figure \* ARABIC ">
        <w:r w:rsidR="00E36C6C">
          <w:rPr>
            <w:noProof/>
          </w:rPr>
          <w:t>21</w:t>
        </w:r>
      </w:fldSimple>
      <w:r>
        <w:t>: Electrical Schematic</w:t>
      </w:r>
      <w:bookmarkEnd w:id="146"/>
    </w:p>
    <w:p w14:paraId="58408CE7" w14:textId="77777777" w:rsidR="00D66CAE" w:rsidRPr="006A7CAE" w:rsidRDefault="00D66CAE" w:rsidP="00D66CAE"/>
    <w:p w14:paraId="6939E1EB" w14:textId="77777777" w:rsidR="000E5864" w:rsidRPr="000E5864" w:rsidRDefault="000E5864" w:rsidP="000E5864"/>
    <w:p w14:paraId="349A61A4" w14:textId="47122D00" w:rsidR="00BB1561" w:rsidRDefault="00BB1561" w:rsidP="008E729D">
      <w:pPr>
        <w:pStyle w:val="Heading2"/>
        <w:numPr>
          <w:ilvl w:val="1"/>
          <w:numId w:val="40"/>
        </w:numPr>
      </w:pPr>
      <w:bookmarkStart w:id="147" w:name="_Toc216063908"/>
      <w:r>
        <w:t xml:space="preserve">Overall Prototype </w:t>
      </w:r>
      <w:r w:rsidR="00292FA2">
        <w:t>Basics</w:t>
      </w:r>
      <w:bookmarkEnd w:id="147"/>
      <w:r>
        <w:t xml:space="preserve"> </w:t>
      </w:r>
    </w:p>
    <w:p w14:paraId="04D40205" w14:textId="4AF88932" w:rsidR="00D75AAA" w:rsidRPr="00D61C54" w:rsidRDefault="00F8730E" w:rsidP="00D61C54">
      <w:pPr>
        <w:pStyle w:val="Body"/>
      </w:pPr>
      <w:r w:rsidRPr="00D61C54">
        <w:t xml:space="preserve">With the components </w:t>
      </w:r>
      <w:r w:rsidR="0030790A" w:rsidRPr="00D61C54">
        <w:t>assembled</w:t>
      </w:r>
      <w:r w:rsidRPr="00D61C54">
        <w:t xml:space="preserve"> and the electrical connections </w:t>
      </w:r>
      <w:r w:rsidR="0030790A" w:rsidRPr="00D61C54">
        <w:t>established</w:t>
      </w:r>
      <w:r w:rsidRPr="00D61C54">
        <w:t xml:space="preserve">, the prototype could </w:t>
      </w:r>
      <w:r w:rsidR="0030790A" w:rsidRPr="00D61C54">
        <w:t xml:space="preserve">then </w:t>
      </w:r>
      <w:r w:rsidRPr="00D61C54">
        <w:t xml:space="preserve">be </w:t>
      </w:r>
      <w:r w:rsidR="00D66CAE" w:rsidRPr="00D61C54">
        <w:t>constructed</w:t>
      </w:r>
      <w:r w:rsidRPr="00D61C54">
        <w:t xml:space="preserve">. </w:t>
      </w:r>
    </w:p>
    <w:p w14:paraId="738E4761" w14:textId="77777777" w:rsidR="00506CBB" w:rsidRDefault="00506CBB" w:rsidP="00457BCA">
      <w:pPr>
        <w:pStyle w:val="Body"/>
      </w:pPr>
    </w:p>
    <w:p w14:paraId="40B428C4" w14:textId="77777777" w:rsidR="00D61C54" w:rsidRDefault="0030790A" w:rsidP="00D61C54">
      <w:pPr>
        <w:pStyle w:val="Body"/>
      </w:pPr>
      <w:r w:rsidRPr="00D61C54">
        <w:t>Constrained</w:t>
      </w:r>
      <w:r w:rsidR="008E1510" w:rsidRPr="00D61C54">
        <w:t xml:space="preserve"> by the dimensions of the incubator, the </w:t>
      </w:r>
      <w:r w:rsidR="00740D1D" w:rsidRPr="00D61C54">
        <w:t xml:space="preserve">prototype should not exceed </w:t>
      </w:r>
      <w:r w:rsidR="00331255" w:rsidRPr="00D61C54">
        <w:t>the specified limits</w:t>
      </w:r>
      <w:r w:rsidR="00B55A04" w:rsidRPr="00D61C54">
        <w:t xml:space="preserve"> of the incubator: </w:t>
      </w:r>
      <m:oMath>
        <m:r>
          <m:rPr>
            <m:sty m:val="p"/>
          </m:rPr>
          <w:rPr>
            <w:rFonts w:ascii="Cambria Math" w:hAnsi="Cambria Math"/>
          </w:rPr>
          <m:t xml:space="preserve">23 × 17 × 14 </m:t>
        </m:r>
        <m:r>
          <w:rPr>
            <w:rFonts w:ascii="Cambria Math" w:hAnsi="Cambria Math"/>
          </w:rPr>
          <m:t>in</m:t>
        </m:r>
      </m:oMath>
      <w:r w:rsidR="00331255" w:rsidRPr="00D61C54">
        <w:t>.</w:t>
      </w:r>
      <w:r w:rsidR="00362A50" w:rsidRPr="00D61C54">
        <w:t xml:space="preserve"> As </w:t>
      </w:r>
      <w:r w:rsidR="00331255" w:rsidRPr="00D61C54">
        <w:t>Figure</w:t>
      </w:r>
      <w:r w:rsidR="00362A50" w:rsidRPr="00D61C54">
        <w:t xml:space="preserve"> 2</w:t>
      </w:r>
      <w:r w:rsidR="007F24F4" w:rsidRPr="00D61C54">
        <w:t>2</w:t>
      </w:r>
      <w:r w:rsidR="00362A50" w:rsidRPr="00D61C54">
        <w:t xml:space="preserve"> </w:t>
      </w:r>
      <w:r w:rsidR="00331255" w:rsidRPr="00D61C54">
        <w:t>illustrate</w:t>
      </w:r>
      <w:r w:rsidR="0048488A" w:rsidRPr="00D61C54">
        <w:t>s</w:t>
      </w:r>
      <w:r w:rsidR="00362A50" w:rsidRPr="00D61C54">
        <w:t xml:space="preserve">, </w:t>
      </w:r>
      <w:r w:rsidR="00A144E4" w:rsidRPr="00D61C54">
        <w:t xml:space="preserve">the dimensions of the initial prototype </w:t>
      </w:r>
      <w:r w:rsidR="00331255" w:rsidRPr="00D61C54">
        <w:t>estimate are significantly smaller</w:t>
      </w:r>
      <w:r w:rsidR="00A144E4" w:rsidRPr="00D61C54">
        <w:t xml:space="preserve"> than </w:t>
      </w:r>
      <w:r w:rsidR="00331255" w:rsidRPr="00D61C54">
        <w:t>these constraints,</w:t>
      </w:r>
      <w:r w:rsidR="00A144E4" w:rsidRPr="00D61C54">
        <w:t xml:space="preserve"> with a </w:t>
      </w:r>
      <w:r w:rsidR="00331255" w:rsidRPr="00D61C54">
        <w:t xml:space="preserve">value of </w:t>
      </w:r>
      <m:oMath>
        <m:r>
          <m:rPr>
            <m:sty m:val="p"/>
          </m:rPr>
          <w:rPr>
            <w:rFonts w:ascii="Cambria Math" w:hAnsi="Cambria Math"/>
          </w:rPr>
          <m:t xml:space="preserve">11.9 × 13.0 × 2.95 </m:t>
        </m:r>
        <m:r>
          <w:rPr>
            <w:rFonts w:ascii="Cambria Math" w:hAnsi="Cambria Math"/>
          </w:rPr>
          <m:t>in</m:t>
        </m:r>
      </m:oMath>
      <w:r w:rsidR="00331255" w:rsidRPr="00D61C54">
        <w:t>.</w:t>
      </w:r>
      <w:r w:rsidR="00F41791" w:rsidRPr="00D61C54">
        <w:t xml:space="preserve"> </w:t>
      </w:r>
      <w:r w:rsidR="006849E9" w:rsidRPr="00D61C54">
        <w:t>The dimensions could be reduced by cutting off the excess portion of the rod; even at this size, it still fits the incubator.</w:t>
      </w:r>
    </w:p>
    <w:p w14:paraId="776EE25D" w14:textId="77777777" w:rsidR="00D61C54" w:rsidRPr="00D61C54" w:rsidRDefault="00D61C54" w:rsidP="00D61C54">
      <w:pPr>
        <w:pStyle w:val="Body"/>
      </w:pPr>
    </w:p>
    <w:p w14:paraId="2C232419" w14:textId="77DBA775" w:rsidR="008849D0" w:rsidRDefault="008849D0" w:rsidP="00D61C54">
      <w:pPr>
        <w:pStyle w:val="Body"/>
        <w:jc w:val="center"/>
      </w:pPr>
      <w:r w:rsidRPr="008849D0">
        <w:rPr>
          <w:noProof/>
        </w:rPr>
        <w:drawing>
          <wp:inline distT="0" distB="0" distL="0" distR="0" wp14:anchorId="7B1D51D4" wp14:editId="615A294D">
            <wp:extent cx="4181417" cy="2193010"/>
            <wp:effectExtent l="0" t="0" r="0" b="0"/>
            <wp:docPr id="276962797" name="Picture 1" descr="A drawing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962797" name="Picture 1" descr="A drawing of a machine&#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4181417" cy="2193010"/>
                    </a:xfrm>
                    <a:prstGeom prst="rect">
                      <a:avLst/>
                    </a:prstGeom>
                  </pic:spPr>
                </pic:pic>
              </a:graphicData>
            </a:graphic>
          </wp:inline>
        </w:drawing>
      </w:r>
    </w:p>
    <w:p w14:paraId="021F0CA9" w14:textId="438CB28F" w:rsidR="002253C2" w:rsidRDefault="00B55A04" w:rsidP="00D81843">
      <w:pPr>
        <w:pStyle w:val="Caption"/>
        <w:jc w:val="left"/>
      </w:pPr>
      <w:bookmarkStart w:id="148" w:name="_Toc216063034"/>
      <w:r>
        <w:t xml:space="preserve">Figure </w:t>
      </w:r>
      <w:fldSimple w:instr=" SEQ Figure \* ARABIC ">
        <w:r w:rsidR="00E36C6C">
          <w:rPr>
            <w:noProof/>
          </w:rPr>
          <w:t>22</w:t>
        </w:r>
      </w:fldSimple>
      <w:r>
        <w:t xml:space="preserve">. </w:t>
      </w:r>
      <w:r w:rsidR="0048488A">
        <w:t>Prototype Dimensions (inches)</w:t>
      </w:r>
      <w:bookmarkEnd w:id="148"/>
    </w:p>
    <w:p w14:paraId="0E63813B" w14:textId="77777777" w:rsidR="00D81843" w:rsidRPr="00D81843" w:rsidRDefault="00D81843" w:rsidP="00D81843"/>
    <w:p w14:paraId="0325D656" w14:textId="77777777" w:rsidR="00673643" w:rsidRDefault="00673643" w:rsidP="006849E9">
      <w:pPr>
        <w:pStyle w:val="Body"/>
        <w:ind w:firstLine="0"/>
      </w:pPr>
    </w:p>
    <w:p w14:paraId="3415382F" w14:textId="4DEA0491" w:rsidR="00D81843" w:rsidRDefault="00897CC1" w:rsidP="00457BCA">
      <w:pPr>
        <w:pStyle w:val="Body"/>
      </w:pPr>
      <w:r>
        <w:lastRenderedPageBreak/>
        <w:t xml:space="preserve">The prototype initially comprises a rectangular acrylic sheet base. An aluminum rod is positioned along two parallel sides of the base. The aluminum rod </w:t>
      </w:r>
      <w:r w:rsidR="00D61065">
        <w:t>allows the inclined plane to rotate, as its movement requires a specific</w:t>
      </w:r>
      <w:r>
        <w:t xml:space="preserve"> angle. The most straightforward and effective </w:t>
      </w:r>
      <w:r w:rsidR="00D61065">
        <w:t>way to automatically facilitate this rotation is to use</w:t>
      </w:r>
      <w:r>
        <w:t xml:space="preserve"> a rotatable rod. </w:t>
      </w:r>
    </w:p>
    <w:p w14:paraId="2CD6AF46" w14:textId="77777777" w:rsidR="00897CC1" w:rsidRDefault="00897CC1" w:rsidP="00457BCA">
      <w:pPr>
        <w:pStyle w:val="Body"/>
      </w:pPr>
    </w:p>
    <w:p w14:paraId="7D208C65" w14:textId="77777777" w:rsidR="00452E95" w:rsidRDefault="00642AE9" w:rsidP="00C12C3A">
      <w:pPr>
        <w:pStyle w:val="Body"/>
      </w:pPr>
      <w:r>
        <w:t xml:space="preserve">To enable the rotation of the rod, it must be connected to a suitable motor capable of facilitating such motion. Accordingly, the rod is affixed to the NEMA </w:t>
      </w:r>
      <w:r w:rsidR="00D61065">
        <w:t>23</w:t>
      </w:r>
      <w:r>
        <w:t xml:space="preserve"> stepper motor. Since the </w:t>
      </w:r>
      <w:r w:rsidR="00D61065">
        <w:t xml:space="preserve">rod's diameter is </w:t>
      </w:r>
      <w:r w:rsidR="008E52E6">
        <w:t>0.5 in, it is connected to the motor shaft via a coupler</w:t>
      </w:r>
      <w:r>
        <w:t xml:space="preserve">.  </w:t>
      </w:r>
      <w:r w:rsidR="00C06954">
        <w:t xml:space="preserve">Nevertheless, it is imperative to secure the aluminum rod in position. To achieve this, bearings are installed at both </w:t>
      </w:r>
      <w:r w:rsidR="00A2609C">
        <w:t>ends</w:t>
      </w:r>
      <w:r w:rsidR="00C06954">
        <w:t xml:space="preserve"> of the rod. </w:t>
      </w:r>
    </w:p>
    <w:p w14:paraId="58948903" w14:textId="77777777" w:rsidR="00452E95" w:rsidRDefault="00452E95" w:rsidP="00C12C3A">
      <w:pPr>
        <w:pStyle w:val="Body"/>
      </w:pPr>
    </w:p>
    <w:p w14:paraId="241CE6D6" w14:textId="64B6EC4F" w:rsidR="00C12C3A" w:rsidRDefault="00C06954" w:rsidP="00C12C3A">
      <w:pPr>
        <w:pStyle w:val="Body"/>
      </w:pPr>
      <w:r>
        <w:t xml:space="preserve">A ball bearing is positioned at the end </w:t>
      </w:r>
      <w:r w:rsidR="00502B7F">
        <w:t>nearest the motor to facilitate smooth rotation and prevent increased</w:t>
      </w:r>
      <w:r>
        <w:t xml:space="preserve"> stress on the motor shaft. The rod is subsequently connected to the inclined plane via two </w:t>
      </w:r>
      <w:r w:rsidR="00C12C3A">
        <w:t>aluminum brackets</w:t>
      </w:r>
      <w:r>
        <w:t xml:space="preserve">. These brackets fit snugly into the rod through their circular holes and are fastened to the inclined plane at the horizontal section. The horizontal section attached to the inclined plane supports the bioreactor and the motor. The bioreactor is coupled to the motor using the motor coupler. The motor is secured in place by being screwed to the horizontal section. </w:t>
      </w:r>
    </w:p>
    <w:p w14:paraId="4B895CEB" w14:textId="77777777" w:rsidR="00452E95" w:rsidRDefault="00452E95" w:rsidP="00C12C3A">
      <w:pPr>
        <w:pStyle w:val="Body"/>
      </w:pPr>
    </w:p>
    <w:p w14:paraId="2AA7B3CA" w14:textId="7DEF1E97" w:rsidR="00BC7DD3" w:rsidRDefault="00781C0E" w:rsidP="00C12C3A">
      <w:pPr>
        <w:pStyle w:val="Body"/>
      </w:pPr>
      <w:r>
        <w:t xml:space="preserve">The base is secured using L-shaped brackets to ensure stability. Furthermore, the inclined plane and the bioreactor plane are also supported by L-shaped brackets. </w:t>
      </w:r>
      <w:r w:rsidR="005B7F77">
        <w:t>The additional components in the prototype include a modification to the thickness of the front width of the base to ensure that the inclined plane does not topple from the initial angle. The</w:t>
      </w:r>
      <w:r w:rsidR="00BB7E7C">
        <w:t xml:space="preserve"> detachable</w:t>
      </w:r>
      <w:r w:rsidR="005B7F77">
        <w:t xml:space="preserve"> camera </w:t>
      </w:r>
      <w:r w:rsidR="00BB7E7C">
        <w:t>is</w:t>
      </w:r>
      <w:r w:rsidR="005B7F77">
        <w:t xml:space="preserve"> positioned at the end of the inclined plane</w:t>
      </w:r>
      <w:r w:rsidR="00E87383">
        <w:t xml:space="preserve">, seen in </w:t>
      </w:r>
      <w:r w:rsidR="00E87383" w:rsidRPr="00E87383">
        <w:rPr>
          <w:u w:val="single"/>
        </w:rPr>
        <w:t>Figure 2</w:t>
      </w:r>
      <w:r w:rsidR="0012260F">
        <w:rPr>
          <w:u w:val="single"/>
        </w:rPr>
        <w:t>3</w:t>
      </w:r>
      <w:r w:rsidR="005B7F77">
        <w:t xml:space="preserve">. </w:t>
      </w:r>
      <w:r w:rsidR="007505D2">
        <w:t xml:space="preserve">A safety wall is </w:t>
      </w:r>
      <w:r w:rsidR="009421FD">
        <w:t>installed to prevent the inclined plane from exceeding 0 or</w:t>
      </w:r>
      <w:r w:rsidR="0080345F">
        <w:t xml:space="preserve"> 90 degrees</w:t>
      </w:r>
      <w:r w:rsidR="00E87383">
        <w:t xml:space="preserve">, </w:t>
      </w:r>
      <w:r w:rsidR="0012260F">
        <w:t xml:space="preserve">as </w:t>
      </w:r>
      <w:r w:rsidR="00E87383">
        <w:t xml:space="preserve">seen in </w:t>
      </w:r>
      <w:r w:rsidR="00E87383" w:rsidRPr="0012260F">
        <w:rPr>
          <w:u w:val="single"/>
        </w:rPr>
        <w:t>Figure 2</w:t>
      </w:r>
      <w:r w:rsidR="0012260F" w:rsidRPr="0012260F">
        <w:rPr>
          <w:u w:val="single"/>
        </w:rPr>
        <w:t>4</w:t>
      </w:r>
      <w:r w:rsidR="0080345F">
        <w:t xml:space="preserve">. </w:t>
      </w:r>
      <w:r w:rsidR="00BB7E7C">
        <w:t xml:space="preserve">A box is made to ensure the electrical wiring, keypad, and </w:t>
      </w:r>
      <w:r w:rsidR="007505D2">
        <w:t xml:space="preserve">emergency button are connected. </w:t>
      </w:r>
    </w:p>
    <w:p w14:paraId="3EC67FDE" w14:textId="77777777" w:rsidR="00D61C54" w:rsidRDefault="00D61C54" w:rsidP="00C12C3A">
      <w:pPr>
        <w:pStyle w:val="Body"/>
      </w:pPr>
    </w:p>
    <w:p w14:paraId="78EC44FB" w14:textId="621D8DF1" w:rsidR="005B7F77" w:rsidRDefault="009421FD" w:rsidP="00D61C54">
      <w:pPr>
        <w:jc w:val="center"/>
      </w:pPr>
      <w:r w:rsidRPr="009421FD">
        <w:rPr>
          <w:noProof/>
        </w:rPr>
        <w:drawing>
          <wp:inline distT="0" distB="0" distL="0" distR="0" wp14:anchorId="55BC449D" wp14:editId="13421857">
            <wp:extent cx="4587498" cy="3032845"/>
            <wp:effectExtent l="0" t="0" r="3810" b="0"/>
            <wp:docPr id="15" name="Picture 14" descr="Diagram of a mechanical device with text&#10;&#10;AI-generated content may be incorrect.">
              <a:extLst xmlns:a="http://schemas.openxmlformats.org/drawingml/2006/main">
                <a:ext uri="{FF2B5EF4-FFF2-40B4-BE49-F238E27FC236}">
                  <a16:creationId xmlns:a16="http://schemas.microsoft.com/office/drawing/2014/main" id="{AAAEDCB9-05D7-F0AC-CD80-AA3DE5229D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agram of a mechanical device with text&#10;&#10;AI-generated content may be incorrect.">
                      <a:extLst>
                        <a:ext uri="{FF2B5EF4-FFF2-40B4-BE49-F238E27FC236}">
                          <a16:creationId xmlns:a16="http://schemas.microsoft.com/office/drawing/2014/main" id="{AAAEDCB9-05D7-F0AC-CD80-AA3DE5229D14}"/>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92976" cy="3036467"/>
                    </a:xfrm>
                    <a:prstGeom prst="rect">
                      <a:avLst/>
                    </a:prstGeom>
                  </pic:spPr>
                </pic:pic>
              </a:graphicData>
            </a:graphic>
          </wp:inline>
        </w:drawing>
      </w:r>
    </w:p>
    <w:p w14:paraId="159B689A" w14:textId="11960149" w:rsidR="00966CB4" w:rsidRDefault="005B7F77" w:rsidP="007505D2">
      <w:pPr>
        <w:pStyle w:val="Caption"/>
        <w:jc w:val="left"/>
      </w:pPr>
      <w:bookmarkStart w:id="149" w:name="_Toc216063035"/>
      <w:r>
        <w:t xml:space="preserve">Figure </w:t>
      </w:r>
      <w:fldSimple w:instr=" SEQ Figure \* ARABIC ">
        <w:r w:rsidR="00E36C6C">
          <w:rPr>
            <w:noProof/>
          </w:rPr>
          <w:t>23</w:t>
        </w:r>
      </w:fldSimple>
      <w:r>
        <w:t xml:space="preserve">. </w:t>
      </w:r>
      <w:r w:rsidR="0012260F">
        <w:t xml:space="preserve">Isometric </w:t>
      </w:r>
      <w:r>
        <w:t>View of Prototype CAD</w:t>
      </w:r>
      <w:bookmarkEnd w:id="149"/>
      <w:r>
        <w:t xml:space="preserve"> </w:t>
      </w:r>
    </w:p>
    <w:p w14:paraId="3CD3BA83" w14:textId="77777777" w:rsidR="005E3A08" w:rsidRDefault="005E3A08" w:rsidP="005E3A08"/>
    <w:p w14:paraId="527DD0A3" w14:textId="77777777" w:rsidR="0012260F" w:rsidRDefault="00EB27F8" w:rsidP="0012260F">
      <w:pPr>
        <w:keepNext/>
      </w:pPr>
      <w:r w:rsidRPr="00EB27F8">
        <w:rPr>
          <w:noProof/>
        </w:rPr>
        <w:lastRenderedPageBreak/>
        <w:drawing>
          <wp:inline distT="0" distB="0" distL="0" distR="0" wp14:anchorId="254D9026" wp14:editId="272BBB74">
            <wp:extent cx="5943600" cy="3041015"/>
            <wp:effectExtent l="0" t="0" r="0" b="6985"/>
            <wp:docPr id="833681282" name="Picture 1" descr="A machine on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81282" name="Picture 1" descr="A machine on a table&#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5943600" cy="3041015"/>
                    </a:xfrm>
                    <a:prstGeom prst="rect">
                      <a:avLst/>
                    </a:prstGeom>
                  </pic:spPr>
                </pic:pic>
              </a:graphicData>
            </a:graphic>
          </wp:inline>
        </w:drawing>
      </w:r>
    </w:p>
    <w:p w14:paraId="1D56EDB1" w14:textId="230E7D7C" w:rsidR="005E3A08" w:rsidRDefault="0012260F" w:rsidP="0012260F">
      <w:pPr>
        <w:pStyle w:val="Caption"/>
        <w:jc w:val="left"/>
      </w:pPr>
      <w:bookmarkStart w:id="150" w:name="_Toc216063036"/>
      <w:r>
        <w:t xml:space="preserve">Figure </w:t>
      </w:r>
      <w:fldSimple w:instr=" SEQ Figure \* ARABIC ">
        <w:r w:rsidR="00E36C6C">
          <w:rPr>
            <w:noProof/>
          </w:rPr>
          <w:t>24</w:t>
        </w:r>
      </w:fldSimple>
      <w:r>
        <w:t>: Prototype Angled View</w:t>
      </w:r>
      <w:bookmarkEnd w:id="150"/>
    </w:p>
    <w:p w14:paraId="75ABC248" w14:textId="77777777" w:rsidR="0012260F" w:rsidRPr="0012260F" w:rsidRDefault="0012260F" w:rsidP="0012260F"/>
    <w:p w14:paraId="3A4E20CD" w14:textId="77777777" w:rsidR="00D61C54" w:rsidRDefault="00D61C54">
      <w:pPr>
        <w:spacing w:after="160" w:line="278" w:lineRule="auto"/>
        <w:rPr>
          <w:rFonts w:asciiTheme="majorBidi" w:hAnsiTheme="majorBidi"/>
          <w:b/>
          <w:bCs/>
          <w:sz w:val="44"/>
          <w:szCs w:val="40"/>
        </w:rPr>
      </w:pPr>
      <w:r>
        <w:br w:type="page"/>
      </w:r>
    </w:p>
    <w:p w14:paraId="14681596" w14:textId="5309CAC1" w:rsidR="00AF2131" w:rsidRDefault="00B55329" w:rsidP="00702F83">
      <w:pPr>
        <w:pStyle w:val="Heading1"/>
      </w:pPr>
      <w:bookmarkStart w:id="151" w:name="_Toc216063909"/>
      <w:r>
        <w:lastRenderedPageBreak/>
        <w:t>Test Method</w:t>
      </w:r>
      <w:r w:rsidR="006A7DE5">
        <w:t>s</w:t>
      </w:r>
      <w:bookmarkEnd w:id="151"/>
      <w:r w:rsidR="006A7DE5">
        <w:t xml:space="preserve"> </w:t>
      </w:r>
    </w:p>
    <w:p w14:paraId="3950C136" w14:textId="67CF24FA" w:rsidR="00AF2131" w:rsidRPr="00282FD7" w:rsidRDefault="003D3C54" w:rsidP="00282FD7">
      <w:pPr>
        <w:pStyle w:val="Body"/>
      </w:pPr>
      <w:r w:rsidRPr="00282FD7">
        <w:t xml:space="preserve">To guarantee the validity of the results and decisions, </w:t>
      </w:r>
      <w:r w:rsidR="00B855A1" w:rsidRPr="00282FD7">
        <w:t>specific</w:t>
      </w:r>
      <w:r w:rsidRPr="00282FD7">
        <w:t xml:space="preserve"> tests must be conducted. </w:t>
      </w:r>
    </w:p>
    <w:p w14:paraId="003DA154" w14:textId="77777777" w:rsidR="0012260F" w:rsidRPr="00282FD7" w:rsidRDefault="0012260F" w:rsidP="00282FD7">
      <w:pPr>
        <w:pStyle w:val="Body"/>
      </w:pPr>
    </w:p>
    <w:p w14:paraId="3D0A70C4" w14:textId="4D51CCE7" w:rsidR="004155F8" w:rsidRPr="00282FD7" w:rsidRDefault="004155F8" w:rsidP="00282FD7">
      <w:pPr>
        <w:pStyle w:val="Body"/>
      </w:pPr>
      <w:r w:rsidRPr="00282FD7">
        <w:t xml:space="preserve">To validate the prototype, specific tests were conducted to quantify the effects of simulated gravity on the spacemen. Since gravity is only tested by its impact on a mass, there are two ways in which gravity’s effect is induced on the specimen in this prototype: RPM and inclination angle. Accordingly, the RPM Validation Test and the Inclination Angle Test were performed to assess these components. </w:t>
      </w:r>
    </w:p>
    <w:p w14:paraId="5494D9E8" w14:textId="77777777" w:rsidR="004155F8" w:rsidRDefault="004155F8" w:rsidP="004155F8"/>
    <w:p w14:paraId="6D7876CA" w14:textId="02E9E1EF" w:rsidR="004155F8" w:rsidRDefault="004155F8" w:rsidP="00282FD7">
      <w:pPr>
        <w:pStyle w:val="Body"/>
      </w:pPr>
      <w:r>
        <w:t xml:space="preserve">The </w:t>
      </w:r>
      <w:r w:rsidR="00193D45">
        <w:t>platform's tilt</w:t>
      </w:r>
      <w:r>
        <w:t xml:space="preserve"> is a critical element in simulating partial gravity. The Inclination Angle Test was conducted to assess the accuracy of the tilt relative to the programmed angles. Images of the prototype were captured at eye level using a phone, with the platform tilted in 10° increments from 0° to 90°.  Three images were taken at each step to assess stability. The angles in the image were measured three times </w:t>
      </w:r>
      <w:r w:rsidR="00193D45">
        <w:t>in ImageJ to ensure accuracy</w:t>
      </w:r>
      <w:r>
        <w:t xml:space="preserve">. Statistical analysis, including the calculation of means and standard deviations, was performed in R. Finally, a linearity test was conducted to compare the measured angles with the expected angles. </w:t>
      </w:r>
    </w:p>
    <w:p w14:paraId="41721799" w14:textId="77777777" w:rsidR="004155F8" w:rsidRDefault="004155F8" w:rsidP="00282FD7">
      <w:pPr>
        <w:pStyle w:val="Body"/>
      </w:pPr>
    </w:p>
    <w:p w14:paraId="510017EE" w14:textId="1340C7D4" w:rsidR="004155F8" w:rsidRDefault="004155F8" w:rsidP="00282FD7">
      <w:pPr>
        <w:pStyle w:val="Body"/>
      </w:pPr>
      <w:r>
        <w:t xml:space="preserve">To minimize shear on the specimen, the </w:t>
      </w:r>
      <w:r w:rsidR="00193D45">
        <w:t xml:space="preserve">platform's rotational speed </w:t>
      </w:r>
      <w:r>
        <w:t xml:space="preserve">must remain constant. The RPM Validation Test was conducted to evaluate two criteria: the prototype’s ability to generate the intended gravitational effect and </w:t>
      </w:r>
      <w:r w:rsidR="00EA3FFA">
        <w:t>to maintain</w:t>
      </w:r>
      <w:r>
        <w:t xml:space="preserve"> steady flow under partial gravity. A tachometer was used to measure rotational speeds ranging from 5 RPM to 60 RPM in 5 RPM increments. For each RPM setting, three measurements were recorded at 30-second intervals to evaluate stability over time. Statistical analysis, including mean and standard deviation calculations, was performed in R for each RPM condition. Finally, the linearity between the measured </w:t>
      </w:r>
      <w:r w:rsidR="00E32610">
        <w:t>and target RPMs</w:t>
      </w:r>
      <w:r>
        <w:t xml:space="preserve"> was assessed to verify the accuracy of the rotational control. </w:t>
      </w:r>
    </w:p>
    <w:p w14:paraId="0BA2ED04" w14:textId="77777777" w:rsidR="004155F8" w:rsidRDefault="004155F8" w:rsidP="00282FD7">
      <w:pPr>
        <w:pStyle w:val="Body"/>
      </w:pPr>
    </w:p>
    <w:p w14:paraId="046B66FB" w14:textId="17554A60" w:rsidR="004155F8" w:rsidRDefault="004155F8" w:rsidP="00C72B1C">
      <w:pPr>
        <w:pStyle w:val="Body"/>
      </w:pPr>
      <w:r>
        <w:t>The Alginate Bead Flow Test was conducted to verify that the specimen follows a circulator trajectory under partial gravity and to provide visual confirmation of steady flow. Alginate beads, a type of natural polymer widely used in drug delivery and cell studies, were selected to “mimic” cells due to their controllable size and encapsulation properties</w:t>
      </w:r>
      <w:r w:rsidR="00126331">
        <w:t xml:space="preserve"> </w:t>
      </w:r>
      <w:r w:rsidR="007E5098">
        <w:fldChar w:fldCharType="begin"/>
      </w:r>
      <w:r w:rsidR="007E5098">
        <w:instrText xml:space="preserve"> ADDIN ZOTERO_ITEM CSL_CITATION {"citationID":"VHJ69Ofa","properties":{"formattedCitation":"[107]","plainCitation":"[107]","noteIndex":0},"citationItems":[{"id":295,"uris":["http://zotero.org/users/local/V6BayNrH/items/2QESK2X3"],"itemData":{"id":295,"type":"article-journal","abstract":"Alginate is one of the natural polymers that are often used in drug- and protein-delivery systems. The use of alginate can provide several advantages including ease of preparation, biocompatibility, biodegradability, and nontoxicity. It can be applied to various routes of drug administration including targeted or localized drug-delivery systems. The development of alginates as a selected polymer in various delivery systems can be adjusted depending on the challenges that must be overcome by drug or proteins or the system itself. The increased effectiveness and safety of sodium alginate in the drug- or protein-delivery system are evidenced by changing the physicochemical characteristics of the drug or proteins. In this review, various routes of alginate-based drug or protein delivery, the effectivity of alginate in the stem cells, and cell encapsulation have been discussed. The recent advances in the in vivo alginate-based drug-delivery systems as well as their toxicities have also been reviewed.","container-title":"Advances in Pharmacological and Pharmaceutical Sciences","DOI":"10.1155/2020/8886095","ISSN":"2633-4690","journalAbbreviation":"Adv Pharmacol Pharm Sci","language":"eng","note":"PMID: 32832902\nPMCID: PMC7428837","page":"8886095","source":"PubMed","title":"Current Status of Alginate in Drug Delivery","volume":"2020","author":[{"family":"Hariyadi","given":"Dewi Melani"},{"family":"Islam","given":"Nazrul"}],"issued":{"date-parts":[["2020"]]}}}],"schema":"https://github.com/citation-style-language/schema/raw/master/csl-citation.json"} </w:instrText>
      </w:r>
      <w:r w:rsidR="007E5098">
        <w:fldChar w:fldCharType="separate"/>
      </w:r>
      <w:r w:rsidR="007E5098" w:rsidRPr="007E5098">
        <w:t>[107]</w:t>
      </w:r>
      <w:r w:rsidR="007E5098">
        <w:fldChar w:fldCharType="end"/>
      </w:r>
      <w:r>
        <w:t>. The droplet size during formation determines the bead size, offering flexibility in producing “mimic cells” of varying dimensions. Beads were made using the extrusion dripping method</w:t>
      </w:r>
      <w:r w:rsidR="00CC1B4F">
        <w:t xml:space="preserve"> </w:t>
      </w:r>
      <w:r w:rsidR="00CC1B4F">
        <w:fldChar w:fldCharType="begin"/>
      </w:r>
      <w:r w:rsidR="00CC1B4F">
        <w:instrText xml:space="preserve"> ADDIN ZOTERO_ITEM CSL_CITATION {"citationID":"EGcDzyBI","properties":{"formattedCitation":"[108]","plainCitation":"[108]","noteIndex":0},"citationItems":[{"id":298,"uris":["http://zotero.org/users/local/V6BayNrH/items/WEW8PM9G"],"itemData":{"id":298,"type":"article-journal","abstract":"Currently, there is a growing interest for encapsulation of bioactive ingredients using calcium alginate microspheres or beads. Diffusion of the Ca in the alginate droplets provokes an ionic gelation and their conversion to hydrogel beads. The main objective of this study is to investigate the influence of physical properties of alginate and CaCl2 solutions on alginate droplet formation and penetration into gelling bath, in size and shape of Ca-alginate beads. The droplet formation and penetration in the calcium bath was investigated using a high-speed video recording. Viscosity of alginate solution was modified by changing the alginate concentration (from 10 to 30 g/L) and the viscosity of the bath was modified by using different water/glycerol mixes (0–90% of glycerol) to prepare the CaCl2 solution. Surface tension of CaCl2 solution is reduced by adding different concentrations of surfactants (Tween 20) in a range of 0.01–1 g/L. Droplets detach from the tip with a tear shape. In all conditions tested, the droplets reach a spherical shape in less than 15 ms after detachment and less than 25 mm from the tip. Spherical beads are obtained when the kinetic energy is high enough to break the surface resistance of the calcium bath and droplet viscosity high enough to avoid deformations. Penetration depth of alginate droplets were mainly affected by viscosity and surface tension of CaCl2 solution. When viscosity and surface tension of CaCl2 solution increases, sphericity decrease and shape deformations are observed. The surfactant addition enhanced penetration and prevented shape deformations of Ca-alginate beads.","container-title":"Food Hydrocolloids","DOI":"10.1016/j.foodhyd.2016.06.029","ISSN":"0268-005X","journalAbbreviation":"Food Hydrocolloids","page":"119-127","source":"ScienceDirect","title":"The influence of solution viscosities and surface tension on calcium-alginate microbead formation using dripping technique","volume":"62","author":[{"family":"Davarcı","given":"Fatma"},{"family":"Turan","given":"Deniz"},{"family":"Ozcelik","given":"Beraat"},{"family":"Poncelet","given":"Denis"}],"issued":{"date-parts":[["2017",1,1]]}}}],"schema":"https://github.com/citation-style-language/schema/raw/master/csl-citation.json"} </w:instrText>
      </w:r>
      <w:r w:rsidR="00CC1B4F">
        <w:fldChar w:fldCharType="separate"/>
      </w:r>
      <w:r w:rsidR="00CC1B4F" w:rsidRPr="00CC1B4F">
        <w:t>[108]</w:t>
      </w:r>
      <w:r w:rsidR="00CC1B4F">
        <w:fldChar w:fldCharType="end"/>
      </w:r>
      <w:r>
        <w:t xml:space="preserve">. </w:t>
      </w:r>
      <w:r w:rsidR="0079109E">
        <w:t>Due to their dispersive properties, visualization was achieved using</w:t>
      </w:r>
      <w:r>
        <w:t xml:space="preserve"> dark-field imaging. For the test, </w:t>
      </w:r>
      <w:r w:rsidR="008A081E">
        <w:t xml:space="preserve">a replica of the </w:t>
      </w:r>
      <w:r w:rsidR="0079109E">
        <w:t>Alginate Bead Fluid Dynamics Validation was run</w:t>
      </w:r>
      <w:r w:rsidR="00C72B1C">
        <w:t xml:space="preserve"> </w:t>
      </w:r>
      <w:r w:rsidR="00C72B1C">
        <w:fldChar w:fldCharType="begin"/>
      </w:r>
      <w:r w:rsidR="00C72B1C">
        <w:instrText xml:space="preserve"> ADDIN ZOTERO_ITEM CSL_CITATION {"citationID":"WA3Gkt47","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C72B1C">
        <w:fldChar w:fldCharType="separate"/>
      </w:r>
      <w:r w:rsidR="00C72B1C" w:rsidRPr="00C72B1C">
        <w:t>[64]</w:t>
      </w:r>
      <w:r w:rsidR="00C72B1C">
        <w:fldChar w:fldCharType="end"/>
      </w:r>
      <w:r w:rsidR="00C72B1C">
        <w:t xml:space="preserve">. </w:t>
      </w:r>
      <w:r>
        <w:t xml:space="preserve">A one-minute video was recorded for each condition using a stabilized camera aligned parallel to the inclined plane. Videos were analyzed in MATLAB to extract particle motion and generate trajectory graphs. </w:t>
      </w:r>
    </w:p>
    <w:p w14:paraId="275A6B53" w14:textId="77777777" w:rsidR="004155F8" w:rsidRDefault="004155F8" w:rsidP="00282FD7">
      <w:pPr>
        <w:pStyle w:val="Body"/>
      </w:pPr>
    </w:p>
    <w:p w14:paraId="52D41536" w14:textId="1BA057A0" w:rsidR="004155F8" w:rsidRDefault="004155F8" w:rsidP="00AD18E5">
      <w:pPr>
        <w:pStyle w:val="Body"/>
      </w:pPr>
      <w:r>
        <w:t xml:space="preserve">To ensure cell viability </w:t>
      </w:r>
      <w:r w:rsidR="00C72B1C">
        <w:t>in the bioreactor, all materials in contact with the cells must be biocompatible and free of</w:t>
      </w:r>
      <w:r>
        <w:t xml:space="preserve"> cytotoxic compounds. Compliance with ISO 10993-5: Tests for In Vitro Cytotoxicity was maintained to verify that the materials did not induce cell deformation or lysis</w:t>
      </w:r>
      <w:r w:rsidR="00C57789">
        <w:t xml:space="preserve"> </w:t>
      </w:r>
      <w:r w:rsidR="00C57789">
        <w:fldChar w:fldCharType="begin"/>
      </w:r>
      <w:r w:rsidR="00C57789">
        <w:instrText xml:space="preserve"> ADDIN ZOTERO_ITEM CSL_CITATION {"citationID":"bhejpYFI","properties":{"formattedCitation":"[109]","plainCitation":"[109]","noteIndex":0},"citationItems":[{"id":300,"uris":["http://zotero.org/users/local/V6BayNrH/items/NZ9Z96H4"],"itemData":{"id":300,"type":"webpage","abstract":"Biological evaluation of medical devices — Part 5: Tests for in vitro cytotoxicity","container-title":"ISO","language":"en","title":"ISO 10993-5:2009","title-short":"ISO 10993-5","URL":"https://www.iso.org/standard/36406.html","accessed":{"date-parts":[["2025",12,8]]}}}],"schema":"https://github.com/citation-style-language/schema/raw/master/csl-citation.json"} </w:instrText>
      </w:r>
      <w:r w:rsidR="00C57789">
        <w:fldChar w:fldCharType="separate"/>
      </w:r>
      <w:r w:rsidR="00C57789" w:rsidRPr="00C57789">
        <w:t>[109]</w:t>
      </w:r>
      <w:r w:rsidR="00C57789">
        <w:fldChar w:fldCharType="end"/>
      </w:r>
      <w:r>
        <w:t xml:space="preserve">. The Indirect Contact Test assessed cell viability resulting from material-medium interactions </w:t>
      </w:r>
      <w:r w:rsidR="00CA6C5E">
        <w:fldChar w:fldCharType="begin"/>
      </w:r>
      <w:r w:rsidR="00CA6C5E">
        <w:instrText xml:space="preserve"> ADDIN ZOTERO_ITEM CSL_CITATION {"citationID":"GHVpk6mN","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CA6C5E">
        <w:fldChar w:fldCharType="separate"/>
      </w:r>
      <w:r w:rsidR="00CA6C5E" w:rsidRPr="00CA6C5E">
        <w:t>[110]</w:t>
      </w:r>
      <w:r w:rsidR="00CA6C5E">
        <w:fldChar w:fldCharType="end"/>
      </w:r>
      <w:r>
        <w:t xml:space="preserve">. Although L929 cells are the standard for cytotoxicity evaluation, NIH/3T3 cells were used in this study due to material availability constraints </w:t>
      </w:r>
      <w:r w:rsidR="00AD18E5">
        <w:fldChar w:fldCharType="begin"/>
      </w:r>
      <w:r w:rsidR="00AD18E5">
        <w:instrText xml:space="preserve"> ADDIN ZOTERO_ITEM CSL_CITATION {"citationID":"XfB1ioUe","properties":{"formattedCitation":"[111]","plainCitation":"[111]","noteIndex":0},"citationItems":[{"id":304,"uris":["http://zotero.org/users/local/V6BayNrH/items/ZY9K4CUX"],"itemData":{"id":304,"type":"webpage","abstract":"Protocol by ATCC","container-title":"Scribd","language":"en","title":"Nih/3T3 (Atcc CRL 1658) : Product Sheet | PDF | Atcc (Company) | Cell Culture","title-short":"Nih/3T3 (Atcc CRL 1658)","URL":"https://www.scribd.com/document/435514441/NIH-3T3","accessed":{"date-parts":[["2025",12,8]]}}}],"schema":"https://github.com/citation-style-language/schema/raw/master/csl-citation.json"} </w:instrText>
      </w:r>
      <w:r w:rsidR="00AD18E5">
        <w:fldChar w:fldCharType="separate"/>
      </w:r>
      <w:r w:rsidR="00AD18E5" w:rsidRPr="00AD18E5">
        <w:t>[111]</w:t>
      </w:r>
      <w:r w:rsidR="00AD18E5">
        <w:fldChar w:fldCharType="end"/>
      </w:r>
      <w:r>
        <w:t xml:space="preserve">. </w:t>
      </w:r>
    </w:p>
    <w:p w14:paraId="2D3E8C17" w14:textId="77777777" w:rsidR="004155F8" w:rsidRDefault="004155F8" w:rsidP="00282FD7">
      <w:pPr>
        <w:pStyle w:val="Body"/>
      </w:pPr>
    </w:p>
    <w:p w14:paraId="53910F2B" w14:textId="51553746" w:rsidR="004155F8" w:rsidRDefault="004155F8" w:rsidP="00290222">
      <w:pPr>
        <w:pStyle w:val="Body"/>
      </w:pPr>
      <w:r>
        <w:lastRenderedPageBreak/>
        <w:t>For the Indirect Contact Test, NIH/3T3 cells were seeded in T25 flasks and cultured to approximately 70% confluency</w:t>
      </w:r>
      <w:r w:rsidR="007871FA">
        <w:t xml:space="preserve"> </w:t>
      </w:r>
      <w:r w:rsidR="00B81668">
        <w:fldChar w:fldCharType="begin"/>
      </w:r>
      <w:r w:rsidR="00B81668">
        <w:instrText xml:space="preserve"> ADDIN ZOTERO_ITEM CSL_CITATION {"citationID":"QlxB5l6f","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B81668">
        <w:fldChar w:fldCharType="separate"/>
      </w:r>
      <w:r w:rsidR="00B81668" w:rsidRPr="00B81668">
        <w:t>[110]</w:t>
      </w:r>
      <w:r w:rsidR="00B81668">
        <w:fldChar w:fldCharType="end"/>
      </w:r>
      <w:r>
        <w:t xml:space="preserve">. Cells were then plated in a 96-well plate at a density of </w:t>
      </w:r>
      <m:oMath>
        <m:r>
          <w:rPr>
            <w:rFonts w:ascii="Cambria Math" w:hAnsi="Cambria Math"/>
          </w:rPr>
          <m:t xml:space="preserve">1.0  × </m:t>
        </m:r>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cells per mL, with 50 μL of DMEM/FBS medium added to each well, bringing the total volume to 100 μL </w:t>
      </w:r>
      <w:r w:rsidR="00B81668">
        <w:fldChar w:fldCharType="begin"/>
      </w:r>
      <w:r w:rsidR="00290222">
        <w:instrText xml:space="preserve"> ADDIN ZOTERO_ITEM CSL_CITATION {"citationID":"cxnuzEZs","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B81668">
        <w:fldChar w:fldCharType="separate"/>
      </w:r>
      <w:r w:rsidR="00B81668" w:rsidRPr="00B81668">
        <w:t>[110]</w:t>
      </w:r>
      <w:r w:rsidR="00B81668">
        <w:fldChar w:fldCharType="end"/>
      </w:r>
      <w:r>
        <w:t>. T</w:t>
      </w:r>
      <w:r w:rsidR="00921DED">
        <w:t>wo</w:t>
      </w:r>
      <w:r>
        <w:t xml:space="preserve"> material samples- Nylon </w:t>
      </w:r>
      <w:r w:rsidR="00921DED">
        <w:t>50</w:t>
      </w:r>
      <w:r>
        <w:t xml:space="preserve">0 mesh </w:t>
      </w:r>
      <w:r w:rsidR="00921DED">
        <w:t>and</w:t>
      </w:r>
      <w:r>
        <w:t xml:space="preserve"> Tegaderm- were incubated for 24 hours with a surface area-to-media ratio of 3mm</w:t>
      </w:r>
      <w:r w:rsidRPr="006972D0">
        <w:rPr>
          <w:vertAlign w:val="superscript"/>
        </w:rPr>
        <w:t>2</w:t>
      </w:r>
      <w:r>
        <w:t xml:space="preserve">/mL </w:t>
      </w:r>
      <w:r w:rsidR="00290222">
        <w:fldChar w:fldCharType="begin"/>
      </w:r>
      <w:r w:rsidR="00290222">
        <w:instrText xml:space="preserve"> ADDIN ZOTERO_ITEM CSL_CITATION {"citationID":"eARgoFPR","properties":{"formattedCitation":"[112]","plainCitation":"[112]","noteIndex":0},"citationItems":[{"id":306,"uris":["http://zotero.org/users/local/V6BayNrH/items/35F4VJEE"],"itemData":{"id":306,"type":"post-weblog","abstract":"Cytotoxicity testing helps to prove the biocompatibility of devices. Despite ISO 10993-5, there are pitfalls to avoid.","container-title":"Regulatory knowledge for medical devices","language":"en-US","title":"Cytotoxicity testing &amp; ISO 10993-5: 7 tips for laboratory selection","title-short":"Cytotoxicity testing &amp; ISO 10993-5","URL":"https://blog.johner-institute.com/regulatory-affairs/cytotoxicity-testing/","author":[{"family":"Gruber","given":"Sarah"}],"accessed":{"date-parts":[["2025",12,8]]},"issued":{"date-parts":[["2022",3,31]]}}}],"schema":"https://github.com/citation-style-language/schema/raw/master/csl-citation.json"} </w:instrText>
      </w:r>
      <w:r w:rsidR="00290222">
        <w:fldChar w:fldCharType="separate"/>
      </w:r>
      <w:r w:rsidR="00290222" w:rsidRPr="00290222">
        <w:t>[112]</w:t>
      </w:r>
      <w:r w:rsidR="00290222">
        <w:fldChar w:fldCharType="end"/>
      </w:r>
      <w:r>
        <w:t xml:space="preserve">. The medium in the wells was subsequently replaced with the material-conditioned medium. Each sample was tested in triplicate and analyzed in diluted (50%) concentrations. Negative controls consisted of cells cultured with standard DMEM/FBS, while positive controls received PEI treatment </w:t>
      </w:r>
      <w:r w:rsidR="00B81668">
        <w:fldChar w:fldCharType="begin"/>
      </w:r>
      <w:r w:rsidR="00290222">
        <w:instrText xml:space="preserve"> ADDIN ZOTERO_ITEM CSL_CITATION {"citationID":"cUPhtvLk","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B81668">
        <w:fldChar w:fldCharType="separate"/>
      </w:r>
      <w:r w:rsidR="00B81668" w:rsidRPr="00B81668">
        <w:t>[110]</w:t>
      </w:r>
      <w:r w:rsidR="00B81668">
        <w:fldChar w:fldCharType="end"/>
      </w:r>
      <w:r>
        <w:t xml:space="preserve">. The plate was incubated for 24 hours, after which 10% v/v Presto-Blue reagent </w:t>
      </w:r>
      <w:r w:rsidR="00921DED">
        <w:t>was added to</w:t>
      </w:r>
      <w:r>
        <w:t xml:space="preserve"> the medium for </w:t>
      </w:r>
      <w:r w:rsidR="00D61C54">
        <w:t>5–10 minutes</w:t>
      </w:r>
      <w:r>
        <w:t>. Fluorescence readings were used to quantify cell viability. Data analysis was performed in R, and normality and variance were assessed before a one-sided unpaired t-test (</w:t>
      </w:r>
      <w:r w:rsidR="00921DED">
        <w:t xml:space="preserve">α = 0.01), with the null hypothesis </w:t>
      </w:r>
      <w:r>
        <w:t xml:space="preserve">that cell viability in contact with each material would be equal to or greater than the normal cell viability. </w:t>
      </w:r>
    </w:p>
    <w:p w14:paraId="6A6C2024" w14:textId="77777777" w:rsidR="004155F8" w:rsidRPr="00DB1408" w:rsidRDefault="004155F8" w:rsidP="00DB1408">
      <w:pPr>
        <w:pStyle w:val="Heading1"/>
      </w:pPr>
      <w:bookmarkStart w:id="152" w:name="_Toc216063910"/>
      <w:r w:rsidRPr="00DB1408">
        <w:t>Results</w:t>
      </w:r>
      <w:bookmarkEnd w:id="152"/>
    </w:p>
    <w:p w14:paraId="511A026F" w14:textId="3A7B7507" w:rsidR="004155F8" w:rsidRPr="00AA3254" w:rsidRDefault="004155F8" w:rsidP="004155F8">
      <w:pPr>
        <w:pStyle w:val="Heading2"/>
        <w:numPr>
          <w:ilvl w:val="1"/>
          <w:numId w:val="0"/>
        </w:numPr>
        <w:tabs>
          <w:tab w:val="num" w:pos="360"/>
        </w:tabs>
        <w:ind w:firstLine="360"/>
        <w:rPr>
          <w:b w:val="0"/>
          <w:bCs w:val="0"/>
        </w:rPr>
      </w:pPr>
      <w:bookmarkStart w:id="153" w:name="_Toc216063911"/>
      <w:r w:rsidRPr="00AA3254">
        <w:t xml:space="preserve">RPM </w:t>
      </w:r>
      <w:r w:rsidR="00EE4F57">
        <w:t xml:space="preserve">and Tilt </w:t>
      </w:r>
      <w:r w:rsidRPr="00AA3254">
        <w:t>Validation Test</w:t>
      </w:r>
      <w:r w:rsidR="00EE4F57">
        <w:t>s</w:t>
      </w:r>
      <w:bookmarkEnd w:id="153"/>
    </w:p>
    <w:p w14:paraId="6DDC31BD" w14:textId="7289CD41" w:rsidR="004155F8" w:rsidRDefault="004155F8" w:rsidP="00290222">
      <w:pPr>
        <w:pStyle w:val="Body"/>
      </w:pPr>
      <w:r>
        <w:t xml:space="preserve">Measurements </w:t>
      </w:r>
      <w:r w:rsidR="00214E96">
        <w:t>across the targeted RPM settings showed that the system provides values identical to</w:t>
      </w:r>
      <w:r>
        <w:t xml:space="preserve"> the programmed RPMs with minimal variability. For each target RPM, the percentage error of the technical replicates was less than 1.5%, indicating good repeatability of the measurement process, supported by the small error bars in </w:t>
      </w:r>
      <w:r w:rsidRPr="004441ED">
        <w:rPr>
          <w:u w:val="single"/>
        </w:rPr>
        <w:t xml:space="preserve">Figure </w:t>
      </w:r>
      <w:r w:rsidR="00CE3219" w:rsidRPr="004441ED">
        <w:rPr>
          <w:u w:val="single"/>
        </w:rPr>
        <w:t>25A</w:t>
      </w:r>
      <w:r>
        <w:t xml:space="preserve">. </w:t>
      </w:r>
    </w:p>
    <w:p w14:paraId="336D2290" w14:textId="77777777" w:rsidR="004155F8" w:rsidRDefault="004155F8" w:rsidP="00290222">
      <w:pPr>
        <w:pStyle w:val="Body"/>
      </w:pPr>
    </w:p>
    <w:p w14:paraId="7CD3AE5F" w14:textId="77777777" w:rsidR="004155F8" w:rsidRDefault="004155F8" w:rsidP="00290222">
      <w:pPr>
        <w:pStyle w:val="Body"/>
      </w:pPr>
      <w:r>
        <w:t xml:space="preserve">Running the </w:t>
      </w:r>
      <w:r w:rsidRPr="00631C64">
        <w:rPr>
          <w:i/>
          <w:iCs/>
        </w:rPr>
        <w:t>lm</w:t>
      </w:r>
      <w:r>
        <w:t xml:space="preserve"> function in R to find the linearity of the data, the equation was the following: </w:t>
      </w:r>
    </w:p>
    <w:p w14:paraId="5FD57E54" w14:textId="68C7304F" w:rsidR="004155F8" w:rsidRPr="000636C4" w:rsidRDefault="004155F8" w:rsidP="00290222">
      <w:pPr>
        <w:pStyle w:val="Body"/>
        <w:rPr>
          <w:rFonts w:eastAsiaTheme="minorEastAsia"/>
        </w:rPr>
      </w:pPr>
      <m:oMathPara>
        <m:oMath>
          <m:r>
            <w:rPr>
              <w:rFonts w:ascii="Cambria Math" w:hAnsi="Cambria Math"/>
            </w:rPr>
            <m:t>y=0.99x-0.06</m:t>
          </m:r>
        </m:oMath>
      </m:oMathPara>
    </w:p>
    <w:p w14:paraId="1C5C3442" w14:textId="0D1F3FE7" w:rsidR="004155F8" w:rsidRDefault="004155F8" w:rsidP="00290222">
      <w:pPr>
        <w:pStyle w:val="Body"/>
        <w:rPr>
          <w:rFonts w:eastAsiaTheme="minorEastAsia"/>
        </w:rPr>
      </w:pPr>
      <w:r>
        <w:rPr>
          <w:rFonts w:eastAsiaTheme="minorEastAsia"/>
        </w:rPr>
        <w:t xml:space="preserve">With a slope of 0.99, there is a 0.81% error from the ideal slope. With that, it confirms that the measured </w:t>
      </w:r>
      <w:r w:rsidR="002868A7">
        <w:rPr>
          <w:rFonts w:eastAsiaTheme="minorEastAsia"/>
        </w:rPr>
        <w:t>and intended RPMs are the same, demonstrating the accuracy of the device and code for</w:t>
      </w:r>
      <w:r>
        <w:rPr>
          <w:rFonts w:eastAsiaTheme="minorEastAsia"/>
        </w:rPr>
        <w:t xml:space="preserve"> RPM. The R-squared value of the fit is 0.999, indicating that a linear fit is the most appropriate model. However, the intercept value of 0.06 is slightly higher than expected. With a percentage error of 6.4%, the difference could be due to experimental/ sampling errors. </w:t>
      </w:r>
    </w:p>
    <w:p w14:paraId="184D965B" w14:textId="77777777" w:rsidR="004155F8" w:rsidRDefault="004155F8" w:rsidP="00290222">
      <w:pPr>
        <w:pStyle w:val="Body"/>
        <w:rPr>
          <w:rFonts w:eastAsiaTheme="minorEastAsia"/>
        </w:rPr>
      </w:pPr>
    </w:p>
    <w:p w14:paraId="567750EE" w14:textId="353DFF6E" w:rsidR="002868A7" w:rsidRDefault="004441ED" w:rsidP="002868A7">
      <w:pPr>
        <w:pStyle w:val="Body"/>
      </w:pPr>
      <w:r>
        <w:t xml:space="preserve">As for the tilt angles, the system showed that the measured values match the programmed values. </w:t>
      </w:r>
      <w:r w:rsidR="001B4C0D">
        <w:t xml:space="preserve">With little to no variability, the errors bars (which are barely seen in </w:t>
      </w:r>
      <w:r w:rsidR="001B4C0D" w:rsidRPr="001B4C0D">
        <w:rPr>
          <w:u w:val="single"/>
        </w:rPr>
        <w:t>Figure 25B</w:t>
      </w:r>
      <w:r w:rsidR="001B4C0D">
        <w:t>)</w:t>
      </w:r>
      <w:r w:rsidR="002868A7">
        <w:t xml:space="preserve"> </w:t>
      </w:r>
      <w:r w:rsidR="001B4C0D">
        <w:t xml:space="preserve"> show little variability</w:t>
      </w:r>
      <w:r w:rsidR="002868A7">
        <w:t xml:space="preserve">. </w:t>
      </w:r>
    </w:p>
    <w:p w14:paraId="3A689161" w14:textId="77777777" w:rsidR="002868A7" w:rsidRDefault="002868A7" w:rsidP="002868A7">
      <w:pPr>
        <w:pStyle w:val="Body"/>
      </w:pPr>
    </w:p>
    <w:p w14:paraId="589E04B0" w14:textId="77777777" w:rsidR="002868A7" w:rsidRDefault="002868A7" w:rsidP="002868A7">
      <w:pPr>
        <w:pStyle w:val="Body"/>
      </w:pPr>
      <w:r>
        <w:t xml:space="preserve">Running the </w:t>
      </w:r>
      <w:r w:rsidRPr="00631C64">
        <w:rPr>
          <w:i/>
          <w:iCs/>
        </w:rPr>
        <w:t>lm</w:t>
      </w:r>
      <w:r>
        <w:t xml:space="preserve"> function in R to find the linearity of the data, the equation was the following: </w:t>
      </w:r>
    </w:p>
    <w:p w14:paraId="4126B498" w14:textId="16BC7099" w:rsidR="002868A7" w:rsidRPr="000636C4" w:rsidRDefault="002868A7" w:rsidP="002868A7">
      <w:pPr>
        <w:pStyle w:val="Body"/>
        <w:rPr>
          <w:rFonts w:eastAsiaTheme="minorEastAsia"/>
        </w:rPr>
      </w:pPr>
      <m:oMathPara>
        <m:oMath>
          <m:r>
            <w:rPr>
              <w:rFonts w:ascii="Cambria Math" w:hAnsi="Cambria Math"/>
            </w:rPr>
            <m:t>y=1.03x-0.4</m:t>
          </m:r>
        </m:oMath>
      </m:oMathPara>
    </w:p>
    <w:p w14:paraId="04EB1133" w14:textId="3AEACB9F" w:rsidR="002868A7" w:rsidRDefault="002868A7" w:rsidP="002868A7">
      <w:pPr>
        <w:pStyle w:val="Body"/>
        <w:rPr>
          <w:rFonts w:eastAsiaTheme="minorEastAsia"/>
        </w:rPr>
      </w:pPr>
      <w:r>
        <w:rPr>
          <w:rFonts w:eastAsiaTheme="minorEastAsia"/>
        </w:rPr>
        <w:t xml:space="preserve">With a slope of </w:t>
      </w:r>
      <w:r w:rsidR="001B4C0D">
        <w:rPr>
          <w:rFonts w:eastAsiaTheme="minorEastAsia"/>
        </w:rPr>
        <w:t>1.03</w:t>
      </w:r>
      <w:r>
        <w:rPr>
          <w:rFonts w:eastAsiaTheme="minorEastAsia"/>
        </w:rPr>
        <w:t xml:space="preserve">, there is a </w:t>
      </w:r>
      <w:r w:rsidR="00651E07">
        <w:rPr>
          <w:rFonts w:eastAsiaTheme="minorEastAsia"/>
        </w:rPr>
        <w:t>3</w:t>
      </w:r>
      <w:r>
        <w:rPr>
          <w:rFonts w:eastAsiaTheme="minorEastAsia"/>
        </w:rPr>
        <w:t xml:space="preserve">% error from the ideal slope. With that, it confirms that the measured and intended </w:t>
      </w:r>
      <w:r w:rsidR="00651E07">
        <w:rPr>
          <w:rFonts w:eastAsiaTheme="minorEastAsia"/>
        </w:rPr>
        <w:t>tilt</w:t>
      </w:r>
      <w:r>
        <w:rPr>
          <w:rFonts w:eastAsiaTheme="minorEastAsia"/>
        </w:rPr>
        <w:t xml:space="preserve">s are the same, demonstrating the accuracy of the device and code for </w:t>
      </w:r>
      <w:r w:rsidR="00651E07">
        <w:rPr>
          <w:rFonts w:eastAsiaTheme="minorEastAsia"/>
        </w:rPr>
        <w:t>tilt</w:t>
      </w:r>
      <w:r>
        <w:rPr>
          <w:rFonts w:eastAsiaTheme="minorEastAsia"/>
        </w:rPr>
        <w:t xml:space="preserve">. The R-squared value of the fit is 0.999, indicating that a linear fit is the most appropriate model. However, the </w:t>
      </w:r>
      <w:r w:rsidR="0069261F">
        <w:rPr>
          <w:rFonts w:eastAsiaTheme="minorEastAsia"/>
        </w:rPr>
        <w:t>y-</w:t>
      </w:r>
      <w:r>
        <w:rPr>
          <w:rFonts w:eastAsiaTheme="minorEastAsia"/>
        </w:rPr>
        <w:t>intercept value of 0.</w:t>
      </w:r>
      <w:r w:rsidR="004F6666">
        <w:rPr>
          <w:rFonts w:eastAsiaTheme="minorEastAsia"/>
        </w:rPr>
        <w:t>4</w:t>
      </w:r>
      <w:r>
        <w:rPr>
          <w:rFonts w:eastAsiaTheme="minorEastAsia"/>
        </w:rPr>
        <w:t xml:space="preserve"> is slightly higher than expected. </w:t>
      </w:r>
    </w:p>
    <w:p w14:paraId="0361B55D" w14:textId="77777777" w:rsidR="002868A7" w:rsidRDefault="002868A7" w:rsidP="00290222">
      <w:pPr>
        <w:pStyle w:val="Body"/>
        <w:rPr>
          <w:rFonts w:eastAsiaTheme="minorEastAsia"/>
        </w:rPr>
      </w:pPr>
    </w:p>
    <w:p w14:paraId="738DD462" w14:textId="5491F06C" w:rsidR="004155F8" w:rsidRDefault="004E7460" w:rsidP="004E7460">
      <w:pPr>
        <w:keepNext/>
        <w:jc w:val="center"/>
      </w:pPr>
      <w:r w:rsidRPr="004E7460">
        <w:rPr>
          <w:noProof/>
        </w:rPr>
        <w:lastRenderedPageBreak/>
        <w:drawing>
          <wp:inline distT="0" distB="0" distL="0" distR="0" wp14:anchorId="7DC154F1" wp14:editId="759FA031">
            <wp:extent cx="4788976" cy="2399093"/>
            <wp:effectExtent l="0" t="0" r="0" b="1270"/>
            <wp:docPr id="17" name="Picture 16" descr="A graph of a curve and a measurement&#10;&#10;AI-generated content may be incorrect.">
              <a:extLst xmlns:a="http://schemas.openxmlformats.org/drawingml/2006/main">
                <a:ext uri="{FF2B5EF4-FFF2-40B4-BE49-F238E27FC236}">
                  <a16:creationId xmlns:a16="http://schemas.microsoft.com/office/drawing/2014/main" id="{CD71B9CB-69F0-7329-1FEE-F02B02BCC4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graph of a curve and a measurement&#10;&#10;AI-generated content may be incorrect.">
                      <a:extLst>
                        <a:ext uri="{FF2B5EF4-FFF2-40B4-BE49-F238E27FC236}">
                          <a16:creationId xmlns:a16="http://schemas.microsoft.com/office/drawing/2014/main" id="{CD71B9CB-69F0-7329-1FEE-F02B02BCC476}"/>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792286" cy="2400751"/>
                    </a:xfrm>
                    <a:prstGeom prst="rect">
                      <a:avLst/>
                    </a:prstGeom>
                  </pic:spPr>
                </pic:pic>
              </a:graphicData>
            </a:graphic>
          </wp:inline>
        </w:drawing>
      </w:r>
    </w:p>
    <w:p w14:paraId="23199DB4" w14:textId="0B4FE355" w:rsidR="004155F8" w:rsidRDefault="004155F8" w:rsidP="004155F8">
      <w:pPr>
        <w:pStyle w:val="Caption"/>
        <w:jc w:val="left"/>
        <w:rPr>
          <w:rFonts w:eastAsiaTheme="minorEastAsia"/>
        </w:rPr>
      </w:pPr>
      <w:bookmarkStart w:id="154" w:name="_Toc216063037"/>
      <w:r>
        <w:t xml:space="preserve">Figure </w:t>
      </w:r>
      <w:fldSimple w:instr=" SEQ Figure \* ARABIC ">
        <w:r w:rsidR="00E36C6C">
          <w:rPr>
            <w:noProof/>
          </w:rPr>
          <w:t>25</w:t>
        </w:r>
      </w:fldSimple>
      <w:r>
        <w:t xml:space="preserve">. </w:t>
      </w:r>
      <w:r w:rsidR="004F6666">
        <w:t>RPM and Tilt Validation</w:t>
      </w:r>
      <w:bookmarkEnd w:id="154"/>
    </w:p>
    <w:p w14:paraId="28C3BDA9" w14:textId="3B016AA5" w:rsidR="004155F8" w:rsidRDefault="004155F8" w:rsidP="0069261F">
      <w:pPr>
        <w:pStyle w:val="Body"/>
        <w:ind w:firstLine="0"/>
        <w:rPr>
          <w:rFonts w:eastAsiaTheme="minorEastAsia"/>
        </w:rPr>
      </w:pPr>
      <w:r>
        <w:rPr>
          <w:rFonts w:eastAsiaTheme="minorEastAsia"/>
        </w:rPr>
        <w:t xml:space="preserve">The figure shows the linear regression line. </w:t>
      </w:r>
      <w:r w:rsidR="004F6666">
        <w:rPr>
          <w:rFonts w:eastAsiaTheme="minorEastAsia"/>
        </w:rPr>
        <w:t xml:space="preserve">(A) </w:t>
      </w:r>
      <w:r>
        <w:rPr>
          <w:rFonts w:eastAsiaTheme="minorEastAsia"/>
        </w:rPr>
        <w:t xml:space="preserve">The graph displays targeted RPM versus measured RPM.  </w:t>
      </w:r>
      <w:r w:rsidR="004F6666">
        <w:rPr>
          <w:rFonts w:eastAsiaTheme="minorEastAsia"/>
        </w:rPr>
        <w:t xml:space="preserve">(B) The graph </w:t>
      </w:r>
      <w:r w:rsidR="00D73E6C">
        <w:rPr>
          <w:rFonts w:eastAsiaTheme="minorEastAsia"/>
        </w:rPr>
        <w:t>shows the targeted tilt versus the measured tilt</w:t>
      </w:r>
      <w:r w:rsidR="004F6666">
        <w:rPr>
          <w:rFonts w:eastAsiaTheme="minorEastAsia"/>
        </w:rPr>
        <w:t xml:space="preserve">. </w:t>
      </w:r>
    </w:p>
    <w:p w14:paraId="784FC9DE" w14:textId="77777777" w:rsidR="004155F8" w:rsidRPr="00B02EF2" w:rsidRDefault="004155F8" w:rsidP="004155F8"/>
    <w:p w14:paraId="280042CF" w14:textId="77777777" w:rsidR="004155F8" w:rsidRDefault="004155F8" w:rsidP="004155F8">
      <w:pPr>
        <w:pStyle w:val="Heading2"/>
        <w:numPr>
          <w:ilvl w:val="1"/>
          <w:numId w:val="0"/>
        </w:numPr>
        <w:tabs>
          <w:tab w:val="num" w:pos="360"/>
        </w:tabs>
        <w:ind w:firstLine="360"/>
      </w:pPr>
      <w:bookmarkStart w:id="155" w:name="_Toc216063912"/>
      <w:r w:rsidRPr="00120FCD">
        <w:t>Alginate Bead Test</w:t>
      </w:r>
      <w:bookmarkEnd w:id="155"/>
    </w:p>
    <w:p w14:paraId="42F75151" w14:textId="77777777" w:rsidR="00760D08" w:rsidRPr="00760D08" w:rsidRDefault="00760D08" w:rsidP="00760D08"/>
    <w:p w14:paraId="2D0FCE1A" w14:textId="4BB5C86B" w:rsidR="004155F8" w:rsidRPr="00497AC8" w:rsidRDefault="00760D08" w:rsidP="00760D08">
      <w:pPr>
        <w:pStyle w:val="Body"/>
      </w:pPr>
      <w:r>
        <w:t xml:space="preserve">For the alginate bead test, the goal is to observe a uniform circular flow. Using the recorded video and transferring it to MATLAB for analysis, the particle trajectories resemble those of the reference data (Dr. Phelan’s alginate bead fluid validation test), as shown in </w:t>
      </w:r>
      <w:r w:rsidRPr="00760D08">
        <w:rPr>
          <w:u w:val="single"/>
        </w:rPr>
        <w:t>Figure 26</w:t>
      </w:r>
      <w:r>
        <w:t xml:space="preserve"> </w:t>
      </w:r>
      <w:r>
        <w:fldChar w:fldCharType="begin"/>
      </w:r>
      <w:r>
        <w:instrText xml:space="preserve"> ADDIN ZOTERO_ITEM CSL_CITATION {"citationID":"nQV3q5UN","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fldChar w:fldCharType="separate"/>
      </w:r>
      <w:r w:rsidRPr="00760D08">
        <w:t>[64]</w:t>
      </w:r>
      <w:r>
        <w:fldChar w:fldCharType="end"/>
      </w:r>
      <w:r>
        <w:t xml:space="preserve">. This confirmed a uniform circular trajectory. </w:t>
      </w:r>
    </w:p>
    <w:p w14:paraId="5262792F" w14:textId="02242C55" w:rsidR="004155F8" w:rsidRDefault="004155F8" w:rsidP="004155F8">
      <w:pPr>
        <w:keepNext/>
        <w:jc w:val="center"/>
      </w:pPr>
    </w:p>
    <w:p w14:paraId="63DDA000" w14:textId="1CF23858" w:rsidR="00C31B18" w:rsidRDefault="00C31B18" w:rsidP="00C31B18">
      <w:pPr>
        <w:keepNext/>
        <w:jc w:val="center"/>
      </w:pPr>
      <w:r w:rsidRPr="00C31B18">
        <w:rPr>
          <w:noProof/>
        </w:rPr>
        <w:drawing>
          <wp:inline distT="0" distB="0" distL="0" distR="0" wp14:anchorId="13683FF1" wp14:editId="38EDB8B9">
            <wp:extent cx="3022170" cy="2887280"/>
            <wp:effectExtent l="0" t="0" r="6985" b="8890"/>
            <wp:docPr id="693" name="Picture 692" descr="A graph of a circle with red and blue lines&#10;&#10;AI-generated content may be incorrect.">
              <a:extLst xmlns:a="http://schemas.openxmlformats.org/drawingml/2006/main">
                <a:ext uri="{FF2B5EF4-FFF2-40B4-BE49-F238E27FC236}">
                  <a16:creationId xmlns:a16="http://schemas.microsoft.com/office/drawing/2014/main" id="{E37B83A8-393A-7328-A2D6-986F7F11A0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 name="Picture 692" descr="A graph of a circle with red and blue lines&#10;&#10;AI-generated content may be incorrect.">
                      <a:extLst>
                        <a:ext uri="{FF2B5EF4-FFF2-40B4-BE49-F238E27FC236}">
                          <a16:creationId xmlns:a16="http://schemas.microsoft.com/office/drawing/2014/main" id="{E37B83A8-393A-7328-A2D6-986F7F11A08D}"/>
                        </a:ext>
                      </a:extLst>
                    </pic:cNvPr>
                    <pic:cNvPicPr>
                      <a:picLocks noChangeAspect="1"/>
                    </pic:cNvPicPr>
                  </pic:nvPicPr>
                  <pic:blipFill>
                    <a:blip r:embed="rId40" cstate="print">
                      <a:extLst>
                        <a:ext uri="{28A0092B-C50C-407E-A947-70E740481C1C}">
                          <a14:useLocalDpi xmlns:a14="http://schemas.microsoft.com/office/drawing/2010/main" val="0"/>
                        </a:ext>
                      </a:extLst>
                    </a:blip>
                    <a:srcRect l="3742" r="3932"/>
                    <a:stretch>
                      <a:fillRect/>
                    </a:stretch>
                  </pic:blipFill>
                  <pic:spPr>
                    <a:xfrm>
                      <a:off x="0" y="0"/>
                      <a:ext cx="3027065" cy="2891957"/>
                    </a:xfrm>
                    <a:prstGeom prst="rect">
                      <a:avLst/>
                    </a:prstGeom>
                  </pic:spPr>
                </pic:pic>
              </a:graphicData>
            </a:graphic>
          </wp:inline>
        </w:drawing>
      </w:r>
    </w:p>
    <w:p w14:paraId="26CFF3B1" w14:textId="297D4507" w:rsidR="004155F8" w:rsidRDefault="004155F8" w:rsidP="004155F8">
      <w:pPr>
        <w:pStyle w:val="Caption"/>
      </w:pPr>
      <w:bookmarkStart w:id="156" w:name="_Toc216063038"/>
      <w:r>
        <w:t xml:space="preserve">Figure </w:t>
      </w:r>
      <w:fldSimple w:instr=" SEQ Figure \* ARABIC ">
        <w:r w:rsidR="00E36C6C">
          <w:rPr>
            <w:noProof/>
          </w:rPr>
          <w:t>26</w:t>
        </w:r>
      </w:fldSimple>
      <w:r>
        <w:t>. Alginate Bead Particle Motion</w:t>
      </w:r>
      <w:bookmarkEnd w:id="156"/>
    </w:p>
    <w:p w14:paraId="12C48B32" w14:textId="478687CF" w:rsidR="004155F8" w:rsidRPr="001C681A" w:rsidRDefault="004155F8" w:rsidP="0069261F">
      <w:pPr>
        <w:pStyle w:val="Body"/>
        <w:ind w:firstLine="0"/>
      </w:pPr>
      <w:r>
        <w:t xml:space="preserve">The figure shows the trajectory of the particles in one run of the bioreactor. </w:t>
      </w:r>
    </w:p>
    <w:p w14:paraId="191CB1FE" w14:textId="77777777" w:rsidR="004155F8" w:rsidRPr="00712852" w:rsidRDefault="004155F8" w:rsidP="004155F8"/>
    <w:p w14:paraId="7CE512EB" w14:textId="77777777" w:rsidR="004155F8" w:rsidRDefault="004155F8" w:rsidP="004155F8">
      <w:pPr>
        <w:pStyle w:val="Heading2"/>
        <w:numPr>
          <w:ilvl w:val="1"/>
          <w:numId w:val="0"/>
        </w:numPr>
        <w:tabs>
          <w:tab w:val="num" w:pos="360"/>
        </w:tabs>
        <w:ind w:firstLine="360"/>
      </w:pPr>
      <w:bookmarkStart w:id="157" w:name="_Toc216063913"/>
      <w:r w:rsidRPr="00120FCD">
        <w:lastRenderedPageBreak/>
        <w:t>Indirect Contact Test</w:t>
      </w:r>
      <w:bookmarkEnd w:id="157"/>
    </w:p>
    <w:p w14:paraId="7B5F4D0B" w14:textId="77777777" w:rsidR="0069261F" w:rsidRPr="0069261F" w:rsidRDefault="0069261F" w:rsidP="0069261F"/>
    <w:p w14:paraId="7B13C3AB" w14:textId="40163B5C" w:rsidR="004155F8" w:rsidRDefault="004155F8" w:rsidP="004155F8">
      <w:pPr>
        <w:pStyle w:val="Body"/>
      </w:pPr>
      <w:r>
        <w:t xml:space="preserve">Cell viability was assessed for </w:t>
      </w:r>
      <w:r w:rsidR="00921DED">
        <w:t>two</w:t>
      </w:r>
      <w:r>
        <w:t xml:space="preserve"> materials: Nylon </w:t>
      </w:r>
      <w:r w:rsidR="00921DED">
        <w:t>50</w:t>
      </w:r>
      <w:r>
        <w:t xml:space="preserve">0 mesh </w:t>
      </w:r>
      <w:r w:rsidR="00921DED">
        <w:t>and</w:t>
      </w:r>
      <w:r>
        <w:t xml:space="preserve"> Tegaderm. Individual replicates for each condition are shown in </w:t>
      </w:r>
      <w:r w:rsidRPr="00DA6CD5">
        <w:rPr>
          <w:u w:val="single"/>
        </w:rPr>
        <w:t xml:space="preserve">Figure </w:t>
      </w:r>
      <w:r w:rsidR="00921DED" w:rsidRPr="00DA6CD5">
        <w:rPr>
          <w:u w:val="single"/>
        </w:rPr>
        <w:t>27</w:t>
      </w:r>
      <w:r>
        <w:t xml:space="preserve">, with the mean value indicated below each group and the standard deviation represented. </w:t>
      </w:r>
    </w:p>
    <w:p w14:paraId="40467287" w14:textId="77777777" w:rsidR="004155F8" w:rsidRDefault="004155F8" w:rsidP="004155F8">
      <w:pPr>
        <w:pStyle w:val="Body"/>
      </w:pPr>
    </w:p>
    <w:p w14:paraId="69A4852C" w14:textId="73DB47AF" w:rsidR="004155F8" w:rsidRDefault="004155F8" w:rsidP="004155F8">
      <w:pPr>
        <w:pStyle w:val="Body"/>
      </w:pPr>
      <w:r>
        <w:t xml:space="preserve">For the Nylon </w:t>
      </w:r>
      <w:r w:rsidR="00DA6CD5">
        <w:t>50</w:t>
      </w:r>
      <w:r>
        <w:t xml:space="preserve">0 Mesh, the mean variability was </w:t>
      </w:r>
      <w:r w:rsidR="00570492">
        <w:t>137.9</w:t>
      </w:r>
      <w:r>
        <w:t>%</w:t>
      </w:r>
      <w:r w:rsidR="00DA6CD5">
        <w:t xml:space="preserve">. </w:t>
      </w:r>
      <w:r>
        <w:t>Tegaderm had a mean viability of 9</w:t>
      </w:r>
      <w:r w:rsidR="00570492">
        <w:t>5.1</w:t>
      </w:r>
      <w:r>
        <w:t xml:space="preserve">%. The results of the Levene Test (for variance) and the Shapiro-Wilk Test (for normality) indicated that all groups had </w:t>
      </w:r>
      <w:r w:rsidR="00921DED">
        <w:t>normal distributions and equal variances</w:t>
      </w:r>
      <w:r>
        <w:t xml:space="preserve">. </w:t>
      </w:r>
    </w:p>
    <w:p w14:paraId="6795EAE8" w14:textId="77777777" w:rsidR="004155F8" w:rsidRDefault="004155F8" w:rsidP="004155F8">
      <w:pPr>
        <w:pStyle w:val="Body"/>
      </w:pPr>
    </w:p>
    <w:p w14:paraId="7D61C522" w14:textId="454A1F5A" w:rsidR="004155F8" w:rsidRDefault="004155F8" w:rsidP="004155F8">
      <w:pPr>
        <w:pStyle w:val="Body"/>
      </w:pPr>
      <w:r>
        <w:t>Statistical analysis using a one-sided unpaired t-test revealed no significant differences in cell viability between the conditions and the healthy cell culture.</w:t>
      </w:r>
      <w:r w:rsidR="00837B88">
        <w:t xml:space="preserve"> </w:t>
      </w:r>
      <w:r>
        <w:t xml:space="preserve">Overall, all the materials exhibited high cell viability at a 50% dilution; Therefore, the null hypothesis has not been refuted, making </w:t>
      </w:r>
      <w:r w:rsidR="0069261F">
        <w:t>the Tegaderm and Nylon 500 mesh acceptable material choices</w:t>
      </w:r>
      <w:r>
        <w:t xml:space="preserve">. </w:t>
      </w:r>
    </w:p>
    <w:p w14:paraId="2AD4970C" w14:textId="77777777" w:rsidR="004155F8" w:rsidRDefault="004155F8" w:rsidP="004155F8">
      <w:pPr>
        <w:pStyle w:val="Body"/>
      </w:pPr>
    </w:p>
    <w:p w14:paraId="38B37E34" w14:textId="77777777" w:rsidR="004155F8" w:rsidRDefault="004155F8" w:rsidP="004155F8">
      <w:pPr>
        <w:pStyle w:val="Body"/>
        <w:ind w:firstLine="0"/>
      </w:pPr>
    </w:p>
    <w:p w14:paraId="58FD585F" w14:textId="45EDC94B" w:rsidR="004155F8" w:rsidRDefault="004E7460" w:rsidP="004E7460">
      <w:pPr>
        <w:pStyle w:val="Body"/>
        <w:keepNext/>
        <w:jc w:val="center"/>
      </w:pPr>
      <w:r w:rsidRPr="004E7460">
        <w:rPr>
          <w:noProof/>
        </w:rPr>
        <w:drawing>
          <wp:inline distT="0" distB="0" distL="0" distR="0" wp14:anchorId="4E501FD5" wp14:editId="77CDFFD3">
            <wp:extent cx="4511694" cy="3664940"/>
            <wp:effectExtent l="0" t="0" r="3175" b="0"/>
            <wp:docPr id="699" name="Picture 698" descr="A graph of different types of materials&#10;&#10;AI-generated content may be incorrect.">
              <a:extLst xmlns:a="http://schemas.openxmlformats.org/drawingml/2006/main">
                <a:ext uri="{FF2B5EF4-FFF2-40B4-BE49-F238E27FC236}">
                  <a16:creationId xmlns:a16="http://schemas.microsoft.com/office/drawing/2014/main" id="{EB87B88A-4A7B-AB04-4999-DB9AEB1361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 name="Picture 698" descr="A graph of different types of materials&#10;&#10;AI-generated content may be incorrect.">
                      <a:extLst>
                        <a:ext uri="{FF2B5EF4-FFF2-40B4-BE49-F238E27FC236}">
                          <a16:creationId xmlns:a16="http://schemas.microsoft.com/office/drawing/2014/main" id="{EB87B88A-4A7B-AB04-4999-DB9AEB1361E1}"/>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513090" cy="3666074"/>
                    </a:xfrm>
                    <a:prstGeom prst="rect">
                      <a:avLst/>
                    </a:prstGeom>
                  </pic:spPr>
                </pic:pic>
              </a:graphicData>
            </a:graphic>
          </wp:inline>
        </w:drawing>
      </w:r>
    </w:p>
    <w:p w14:paraId="0A34194B" w14:textId="54B145AD" w:rsidR="004155F8" w:rsidRDefault="004155F8" w:rsidP="004155F8">
      <w:pPr>
        <w:pStyle w:val="Caption"/>
        <w:jc w:val="left"/>
      </w:pPr>
      <w:bookmarkStart w:id="158" w:name="_Toc216063039"/>
      <w:r>
        <w:t xml:space="preserve">Figure </w:t>
      </w:r>
      <w:fldSimple w:instr=" SEQ Figure \* ARABIC ">
        <w:r w:rsidR="00E36C6C">
          <w:rPr>
            <w:noProof/>
          </w:rPr>
          <w:t>27</w:t>
        </w:r>
      </w:fldSimple>
      <w:r>
        <w:t>. Cell Viability Per Material</w:t>
      </w:r>
      <w:bookmarkEnd w:id="158"/>
    </w:p>
    <w:p w14:paraId="0BBB117D" w14:textId="191B26B3" w:rsidR="004155F8" w:rsidRPr="0069261F" w:rsidRDefault="004155F8" w:rsidP="0069261F">
      <w:pPr>
        <w:pStyle w:val="Body"/>
        <w:ind w:firstLine="0"/>
      </w:pPr>
      <w:r w:rsidRPr="0069261F">
        <w:t xml:space="preserve">The figure displays a scatter plot of cell viability across different conditions: healthy, toxic, </w:t>
      </w:r>
      <w:r w:rsidR="00D32E95" w:rsidRPr="0069261F">
        <w:t>nylon 500 mesh</w:t>
      </w:r>
      <w:r w:rsidRPr="0069261F">
        <w:t>, and Tegaderm</w:t>
      </w:r>
      <w:r w:rsidR="00D32E95" w:rsidRPr="0069261F">
        <w:t xml:space="preserve">. </w:t>
      </w:r>
      <w:r w:rsidRPr="0069261F">
        <w:t xml:space="preserve">The graph also </w:t>
      </w:r>
      <w:r w:rsidR="00D32E95" w:rsidRPr="0069261F">
        <w:t>shows</w:t>
      </w:r>
      <w:r w:rsidRPr="0069261F">
        <w:t xml:space="preserve"> the standard deviation </w:t>
      </w:r>
      <w:r w:rsidR="003359B3" w:rsidRPr="0069261F">
        <w:t>for each group</w:t>
      </w:r>
      <w:r w:rsidR="00D32E95" w:rsidRPr="0069261F">
        <w:t>, along with</w:t>
      </w:r>
      <w:r w:rsidR="003359B3" w:rsidRPr="0069261F">
        <w:t xml:space="preserve"> its mean</w:t>
      </w:r>
      <w:r w:rsidRPr="0069261F">
        <w:t xml:space="preserve">. </w:t>
      </w:r>
    </w:p>
    <w:p w14:paraId="06FBD935" w14:textId="77777777" w:rsidR="00BC3C76" w:rsidRDefault="00BC3C76" w:rsidP="00D32E95">
      <w:pPr>
        <w:pStyle w:val="Body"/>
        <w:ind w:firstLine="0"/>
      </w:pPr>
    </w:p>
    <w:p w14:paraId="280CBBB1" w14:textId="77777777" w:rsidR="0069261F" w:rsidRDefault="0069261F">
      <w:pPr>
        <w:spacing w:after="160" w:line="278" w:lineRule="auto"/>
        <w:rPr>
          <w:rFonts w:asciiTheme="majorBidi" w:hAnsiTheme="majorBidi"/>
          <w:b/>
          <w:bCs/>
          <w:sz w:val="44"/>
          <w:szCs w:val="40"/>
        </w:rPr>
      </w:pPr>
      <w:r>
        <w:br w:type="page"/>
      </w:r>
    </w:p>
    <w:p w14:paraId="10419743" w14:textId="63ED7775" w:rsidR="003E3315" w:rsidRDefault="00A51D7E" w:rsidP="0067771B">
      <w:pPr>
        <w:pStyle w:val="Heading1"/>
      </w:pPr>
      <w:bookmarkStart w:id="159" w:name="_Toc216063914"/>
      <w:r>
        <w:lastRenderedPageBreak/>
        <w:t>Co</w:t>
      </w:r>
      <w:r w:rsidR="00D32E95">
        <w:t>s</w:t>
      </w:r>
      <w:r>
        <w:t>t</w:t>
      </w:r>
      <w:bookmarkEnd w:id="159"/>
    </w:p>
    <w:p w14:paraId="0DE18B28" w14:textId="780BD414" w:rsidR="0067771B" w:rsidRPr="00E54851" w:rsidRDefault="0067771B" w:rsidP="00E54851">
      <w:pPr>
        <w:pStyle w:val="Body"/>
      </w:pPr>
      <w:r w:rsidRPr="00E54851">
        <w:t xml:space="preserve">As for the cost, the </w:t>
      </w:r>
      <w:r w:rsidR="00113DF9" w:rsidRPr="00E54851">
        <w:t>prototype's per-unit cost would be roughly</w:t>
      </w:r>
      <w:r w:rsidRPr="00E54851">
        <w:t xml:space="preserve"> </w:t>
      </w:r>
      <w:r w:rsidR="00113DF9" w:rsidRPr="00E54851">
        <w:t xml:space="preserve">$615.00. This price is a rough estimation based on over-pricing and </w:t>
      </w:r>
      <w:r w:rsidR="0069261F">
        <w:t>lowering the prices of</w:t>
      </w:r>
      <w:r w:rsidR="00113DF9" w:rsidRPr="00E54851">
        <w:t xml:space="preserve"> different materials. </w:t>
      </w:r>
      <w:r w:rsidR="00333B3B">
        <w:t xml:space="preserve">The materials listed in </w:t>
      </w:r>
      <w:r w:rsidR="00333B3B" w:rsidRPr="00333B3B">
        <w:rPr>
          <w:u w:val="single"/>
        </w:rPr>
        <w:t>Table 6</w:t>
      </w:r>
      <w:r w:rsidR="00333B3B">
        <w:t xml:space="preserve"> were discussed in the </w:t>
      </w:r>
      <w:r w:rsidR="00333B3B" w:rsidRPr="00333B3B">
        <w:rPr>
          <w:u w:val="single"/>
        </w:rPr>
        <w:t>Components</w:t>
      </w:r>
      <w:r w:rsidR="00333B3B">
        <w:t xml:space="preserve"> and </w:t>
      </w:r>
      <w:r w:rsidR="00333B3B" w:rsidRPr="00333B3B">
        <w:rPr>
          <w:u w:val="single"/>
        </w:rPr>
        <w:t>Prototype</w:t>
      </w:r>
      <w:r w:rsidR="00333B3B">
        <w:t xml:space="preserve"> sections. </w:t>
      </w:r>
    </w:p>
    <w:p w14:paraId="2BFE7585" w14:textId="77777777" w:rsidR="003E3315" w:rsidRPr="003E3315" w:rsidRDefault="003E3315" w:rsidP="003E3315"/>
    <w:p w14:paraId="37C758AF" w14:textId="2ABE18E5" w:rsidR="00333B3B" w:rsidRDefault="00333B3B" w:rsidP="00333B3B">
      <w:pPr>
        <w:pStyle w:val="Caption"/>
      </w:pPr>
      <w:bookmarkStart w:id="160" w:name="_Toc216062967"/>
      <w:r>
        <w:t xml:space="preserve">Table </w:t>
      </w:r>
      <w:fldSimple w:instr=" SEQ Table \* ARABIC ">
        <w:r w:rsidR="00E36C6C">
          <w:rPr>
            <w:noProof/>
          </w:rPr>
          <w:t>6</w:t>
        </w:r>
      </w:fldSimple>
      <w:r>
        <w:t>: Material Cost</w:t>
      </w:r>
      <w:bookmarkEnd w:id="160"/>
    </w:p>
    <w:tbl>
      <w:tblPr>
        <w:tblStyle w:val="TableGrid"/>
        <w:tblW w:w="0" w:type="auto"/>
        <w:jc w:val="center"/>
        <w:tblLook w:val="04A0" w:firstRow="1" w:lastRow="0" w:firstColumn="1" w:lastColumn="0" w:noHBand="0" w:noVBand="1"/>
      </w:tblPr>
      <w:tblGrid>
        <w:gridCol w:w="5013"/>
        <w:gridCol w:w="866"/>
      </w:tblGrid>
      <w:tr w:rsidR="003F1FD8" w:rsidRPr="003F1FD8" w14:paraId="1F5551E1" w14:textId="77777777" w:rsidTr="00D32E95">
        <w:trPr>
          <w:trHeight w:val="469"/>
          <w:jc w:val="center"/>
        </w:trPr>
        <w:tc>
          <w:tcPr>
            <w:tcW w:w="0" w:type="auto"/>
            <w:hideMark/>
          </w:tcPr>
          <w:p w14:paraId="79226860" w14:textId="77777777" w:rsidR="003F1FD8" w:rsidRPr="003F1FD8" w:rsidRDefault="003F1FD8" w:rsidP="00333B3B">
            <w:pPr>
              <w:spacing w:after="160" w:line="278" w:lineRule="auto"/>
              <w:jc w:val="center"/>
            </w:pPr>
            <w:r w:rsidRPr="003F1FD8">
              <w:rPr>
                <w:b/>
                <w:bCs/>
              </w:rPr>
              <w:t>Material</w:t>
            </w:r>
          </w:p>
        </w:tc>
        <w:tc>
          <w:tcPr>
            <w:tcW w:w="0" w:type="auto"/>
            <w:hideMark/>
          </w:tcPr>
          <w:p w14:paraId="380B29F4" w14:textId="3A256FAB" w:rsidR="003F1FD8" w:rsidRPr="003F1FD8" w:rsidRDefault="003F1FD8" w:rsidP="00333B3B">
            <w:pPr>
              <w:spacing w:after="160" w:line="278" w:lineRule="auto"/>
              <w:jc w:val="center"/>
            </w:pPr>
            <w:r w:rsidRPr="003F1FD8">
              <w:rPr>
                <w:b/>
                <w:bCs/>
              </w:rPr>
              <w:t>Price</w:t>
            </w:r>
          </w:p>
        </w:tc>
      </w:tr>
      <w:tr w:rsidR="003F1FD8" w:rsidRPr="003F1FD8" w14:paraId="48DAE77E" w14:textId="77777777" w:rsidTr="00D32E95">
        <w:trPr>
          <w:trHeight w:val="469"/>
          <w:jc w:val="center"/>
        </w:trPr>
        <w:tc>
          <w:tcPr>
            <w:tcW w:w="0" w:type="auto"/>
            <w:hideMark/>
          </w:tcPr>
          <w:p w14:paraId="2732EF38" w14:textId="77777777" w:rsidR="003F1FD8" w:rsidRPr="003F1FD8" w:rsidRDefault="003F1FD8" w:rsidP="00333B3B">
            <w:pPr>
              <w:spacing w:after="160" w:line="278" w:lineRule="auto"/>
              <w:jc w:val="center"/>
              <w:rPr>
                <w:lang w:val="it-IT"/>
              </w:rPr>
            </w:pPr>
            <w:r w:rsidRPr="003F1FD8">
              <w:rPr>
                <w:lang w:val="it-IT"/>
              </w:rPr>
              <w:t>Arduino Giga R1 Wi-Fi</w:t>
            </w:r>
          </w:p>
        </w:tc>
        <w:tc>
          <w:tcPr>
            <w:tcW w:w="0" w:type="auto"/>
            <w:hideMark/>
          </w:tcPr>
          <w:p w14:paraId="680FFFF2" w14:textId="77777777" w:rsidR="003F1FD8" w:rsidRPr="003F1FD8" w:rsidRDefault="003F1FD8" w:rsidP="00333B3B">
            <w:pPr>
              <w:spacing w:after="160" w:line="278" w:lineRule="auto"/>
              <w:jc w:val="center"/>
            </w:pPr>
            <w:r w:rsidRPr="003F1FD8">
              <w:rPr>
                <w:b/>
                <w:bCs/>
                <w:i/>
                <w:iCs/>
              </w:rPr>
              <w:t>$48.72</w:t>
            </w:r>
          </w:p>
        </w:tc>
      </w:tr>
      <w:tr w:rsidR="003F1FD8" w:rsidRPr="003F1FD8" w14:paraId="3D3AC033" w14:textId="77777777" w:rsidTr="00D32E95">
        <w:trPr>
          <w:trHeight w:val="469"/>
          <w:jc w:val="center"/>
        </w:trPr>
        <w:tc>
          <w:tcPr>
            <w:tcW w:w="0" w:type="auto"/>
            <w:hideMark/>
          </w:tcPr>
          <w:p w14:paraId="10EF9AED" w14:textId="77777777" w:rsidR="003F1FD8" w:rsidRPr="003F1FD8" w:rsidRDefault="003F1FD8" w:rsidP="00333B3B">
            <w:pPr>
              <w:spacing w:after="160" w:line="278" w:lineRule="auto"/>
              <w:jc w:val="center"/>
            </w:pPr>
            <w:r w:rsidRPr="003F1FD8">
              <w:t>Latching Emergency Stop Push Button Switch</w:t>
            </w:r>
          </w:p>
        </w:tc>
        <w:tc>
          <w:tcPr>
            <w:tcW w:w="0" w:type="auto"/>
            <w:hideMark/>
          </w:tcPr>
          <w:p w14:paraId="53173AE2" w14:textId="77777777" w:rsidR="003F1FD8" w:rsidRPr="003F1FD8" w:rsidRDefault="003F1FD8" w:rsidP="00333B3B">
            <w:pPr>
              <w:spacing w:after="160" w:line="278" w:lineRule="auto"/>
              <w:jc w:val="center"/>
            </w:pPr>
            <w:r w:rsidRPr="003F1FD8">
              <w:rPr>
                <w:b/>
                <w:bCs/>
                <w:i/>
                <w:iCs/>
              </w:rPr>
              <w:t>$11.99</w:t>
            </w:r>
          </w:p>
        </w:tc>
      </w:tr>
      <w:tr w:rsidR="003F1FD8" w:rsidRPr="003F1FD8" w14:paraId="06F9BAF4" w14:textId="77777777" w:rsidTr="00D32E95">
        <w:trPr>
          <w:trHeight w:val="469"/>
          <w:jc w:val="center"/>
        </w:trPr>
        <w:tc>
          <w:tcPr>
            <w:tcW w:w="0" w:type="auto"/>
            <w:hideMark/>
          </w:tcPr>
          <w:p w14:paraId="11EC450A" w14:textId="77777777" w:rsidR="003F1FD8" w:rsidRPr="003F1FD8" w:rsidRDefault="003F1FD8" w:rsidP="00333B3B">
            <w:pPr>
              <w:spacing w:after="160" w:line="278" w:lineRule="auto"/>
              <w:jc w:val="center"/>
            </w:pPr>
            <w:r w:rsidRPr="003F1FD8">
              <w:t>IPS Weld-On 3 Acrylic Plastic Cement</w:t>
            </w:r>
          </w:p>
        </w:tc>
        <w:tc>
          <w:tcPr>
            <w:tcW w:w="0" w:type="auto"/>
            <w:hideMark/>
          </w:tcPr>
          <w:p w14:paraId="30214250" w14:textId="77777777" w:rsidR="003F1FD8" w:rsidRPr="003F1FD8" w:rsidRDefault="003F1FD8" w:rsidP="00333B3B">
            <w:pPr>
              <w:spacing w:after="160" w:line="278" w:lineRule="auto"/>
              <w:jc w:val="center"/>
            </w:pPr>
            <w:r w:rsidRPr="003F1FD8">
              <w:rPr>
                <w:b/>
                <w:bCs/>
                <w:i/>
                <w:iCs/>
              </w:rPr>
              <w:t>$26.99</w:t>
            </w:r>
          </w:p>
        </w:tc>
      </w:tr>
      <w:tr w:rsidR="003F1FD8" w:rsidRPr="003F1FD8" w14:paraId="604FFCB3" w14:textId="77777777" w:rsidTr="00D32E95">
        <w:trPr>
          <w:trHeight w:val="469"/>
          <w:jc w:val="center"/>
        </w:trPr>
        <w:tc>
          <w:tcPr>
            <w:tcW w:w="0" w:type="auto"/>
            <w:hideMark/>
          </w:tcPr>
          <w:p w14:paraId="3585C57C" w14:textId="77777777" w:rsidR="003F1FD8" w:rsidRPr="003F1FD8" w:rsidRDefault="003F1FD8" w:rsidP="00333B3B">
            <w:pPr>
              <w:spacing w:after="160" w:line="278" w:lineRule="auto"/>
              <w:jc w:val="center"/>
            </w:pPr>
            <w:r w:rsidRPr="003F1FD8">
              <w:t>Acrylic Sheet 3/8’’ Thick Cast</w:t>
            </w:r>
          </w:p>
        </w:tc>
        <w:tc>
          <w:tcPr>
            <w:tcW w:w="0" w:type="auto"/>
            <w:hideMark/>
          </w:tcPr>
          <w:p w14:paraId="67F5EB47" w14:textId="77777777" w:rsidR="003F1FD8" w:rsidRPr="003F1FD8" w:rsidRDefault="003F1FD8" w:rsidP="00333B3B">
            <w:pPr>
              <w:spacing w:after="160" w:line="278" w:lineRule="auto"/>
              <w:jc w:val="center"/>
            </w:pPr>
            <w:r w:rsidRPr="003F1FD8">
              <w:rPr>
                <w:b/>
                <w:bCs/>
                <w:i/>
                <w:iCs/>
              </w:rPr>
              <w:t>$49.99</w:t>
            </w:r>
          </w:p>
        </w:tc>
      </w:tr>
      <w:tr w:rsidR="003F1FD8" w:rsidRPr="003F1FD8" w14:paraId="113731A0" w14:textId="77777777" w:rsidTr="00D32E95">
        <w:trPr>
          <w:trHeight w:val="469"/>
          <w:jc w:val="center"/>
        </w:trPr>
        <w:tc>
          <w:tcPr>
            <w:tcW w:w="0" w:type="auto"/>
            <w:hideMark/>
          </w:tcPr>
          <w:p w14:paraId="779E4D2B" w14:textId="77777777" w:rsidR="003F1FD8" w:rsidRPr="003F1FD8" w:rsidRDefault="003F1FD8" w:rsidP="00333B3B">
            <w:pPr>
              <w:spacing w:after="160" w:line="278" w:lineRule="auto"/>
              <w:jc w:val="center"/>
            </w:pPr>
            <w:r w:rsidRPr="003F1FD8">
              <w:t>Nylon Mesh 300</w:t>
            </w:r>
          </w:p>
        </w:tc>
        <w:tc>
          <w:tcPr>
            <w:tcW w:w="0" w:type="auto"/>
            <w:hideMark/>
          </w:tcPr>
          <w:p w14:paraId="0F036B47" w14:textId="77777777" w:rsidR="003F1FD8" w:rsidRPr="003F1FD8" w:rsidRDefault="003F1FD8" w:rsidP="00333B3B">
            <w:pPr>
              <w:spacing w:after="160" w:line="278" w:lineRule="auto"/>
              <w:jc w:val="center"/>
            </w:pPr>
            <w:r w:rsidRPr="003F1FD8">
              <w:rPr>
                <w:b/>
                <w:bCs/>
                <w:i/>
                <w:iCs/>
              </w:rPr>
              <w:t>$15.99</w:t>
            </w:r>
          </w:p>
        </w:tc>
      </w:tr>
      <w:tr w:rsidR="003F1FD8" w:rsidRPr="003F1FD8" w14:paraId="790AC660" w14:textId="77777777" w:rsidTr="00D32E95">
        <w:trPr>
          <w:trHeight w:val="469"/>
          <w:jc w:val="center"/>
        </w:trPr>
        <w:tc>
          <w:tcPr>
            <w:tcW w:w="0" w:type="auto"/>
            <w:hideMark/>
          </w:tcPr>
          <w:p w14:paraId="0D778EC3" w14:textId="77777777" w:rsidR="003F1FD8" w:rsidRPr="003F1FD8" w:rsidRDefault="003F1FD8" w:rsidP="00333B3B">
            <w:pPr>
              <w:spacing w:after="160" w:line="278" w:lineRule="auto"/>
              <w:jc w:val="center"/>
            </w:pPr>
            <w:r w:rsidRPr="003F1FD8">
              <w:t>3M Tegaderm Roll</w:t>
            </w:r>
          </w:p>
        </w:tc>
        <w:tc>
          <w:tcPr>
            <w:tcW w:w="0" w:type="auto"/>
            <w:hideMark/>
          </w:tcPr>
          <w:p w14:paraId="3EAC74D4" w14:textId="77777777" w:rsidR="003F1FD8" w:rsidRPr="003F1FD8" w:rsidRDefault="003F1FD8" w:rsidP="00333B3B">
            <w:pPr>
              <w:spacing w:after="160" w:line="278" w:lineRule="auto"/>
              <w:jc w:val="center"/>
            </w:pPr>
            <w:r w:rsidRPr="003F1FD8">
              <w:rPr>
                <w:b/>
                <w:bCs/>
                <w:i/>
                <w:iCs/>
              </w:rPr>
              <w:t>$25.81</w:t>
            </w:r>
          </w:p>
        </w:tc>
      </w:tr>
      <w:tr w:rsidR="003F1FD8" w:rsidRPr="003F1FD8" w14:paraId="1524BB48" w14:textId="77777777" w:rsidTr="00D32E95">
        <w:trPr>
          <w:trHeight w:val="469"/>
          <w:jc w:val="center"/>
        </w:trPr>
        <w:tc>
          <w:tcPr>
            <w:tcW w:w="0" w:type="auto"/>
            <w:hideMark/>
          </w:tcPr>
          <w:p w14:paraId="2D693727" w14:textId="77777777" w:rsidR="003F1FD8" w:rsidRPr="003F1FD8" w:rsidRDefault="003F1FD8" w:rsidP="00333B3B">
            <w:pPr>
              <w:spacing w:after="160" w:line="278" w:lineRule="auto"/>
              <w:jc w:val="center"/>
            </w:pPr>
            <w:r w:rsidRPr="003F1FD8">
              <w:t>Translucent Silicone Rubber 1/32’’ Thickness</w:t>
            </w:r>
          </w:p>
        </w:tc>
        <w:tc>
          <w:tcPr>
            <w:tcW w:w="0" w:type="auto"/>
            <w:hideMark/>
          </w:tcPr>
          <w:p w14:paraId="3875AAC3" w14:textId="77777777" w:rsidR="003F1FD8" w:rsidRPr="003F1FD8" w:rsidRDefault="003F1FD8" w:rsidP="00333B3B">
            <w:pPr>
              <w:spacing w:after="160" w:line="278" w:lineRule="auto"/>
              <w:jc w:val="center"/>
            </w:pPr>
            <w:r w:rsidRPr="003F1FD8">
              <w:rPr>
                <w:b/>
                <w:bCs/>
                <w:i/>
                <w:iCs/>
              </w:rPr>
              <w:t>$11.99</w:t>
            </w:r>
          </w:p>
        </w:tc>
      </w:tr>
      <w:tr w:rsidR="003F1FD8" w:rsidRPr="003F1FD8" w14:paraId="410BE812" w14:textId="77777777" w:rsidTr="00D32E95">
        <w:trPr>
          <w:trHeight w:val="469"/>
          <w:jc w:val="center"/>
        </w:trPr>
        <w:tc>
          <w:tcPr>
            <w:tcW w:w="0" w:type="auto"/>
            <w:hideMark/>
          </w:tcPr>
          <w:p w14:paraId="7FA64061" w14:textId="77777777" w:rsidR="003F1FD8" w:rsidRPr="003F1FD8" w:rsidRDefault="003F1FD8" w:rsidP="00333B3B">
            <w:pPr>
              <w:spacing w:after="160" w:line="278" w:lineRule="auto"/>
              <w:jc w:val="center"/>
            </w:pPr>
            <w:r w:rsidRPr="003F1FD8">
              <w:t>½’’ Diameter Aluminum Rod</w:t>
            </w:r>
          </w:p>
        </w:tc>
        <w:tc>
          <w:tcPr>
            <w:tcW w:w="0" w:type="auto"/>
            <w:hideMark/>
          </w:tcPr>
          <w:p w14:paraId="2800C82B" w14:textId="77777777" w:rsidR="003F1FD8" w:rsidRPr="003F1FD8" w:rsidRDefault="003F1FD8" w:rsidP="00333B3B">
            <w:pPr>
              <w:spacing w:after="160" w:line="278" w:lineRule="auto"/>
              <w:jc w:val="center"/>
            </w:pPr>
            <w:r w:rsidRPr="003F1FD8">
              <w:rPr>
                <w:b/>
                <w:bCs/>
                <w:i/>
                <w:iCs/>
              </w:rPr>
              <w:t>$11.99</w:t>
            </w:r>
          </w:p>
        </w:tc>
      </w:tr>
      <w:tr w:rsidR="003F1FD8" w:rsidRPr="003F1FD8" w14:paraId="2E8F8E16" w14:textId="77777777" w:rsidTr="00D32E95">
        <w:trPr>
          <w:trHeight w:val="469"/>
          <w:jc w:val="center"/>
        </w:trPr>
        <w:tc>
          <w:tcPr>
            <w:tcW w:w="0" w:type="auto"/>
            <w:hideMark/>
          </w:tcPr>
          <w:p w14:paraId="00D2DB33" w14:textId="77777777" w:rsidR="003F1FD8" w:rsidRPr="003F1FD8" w:rsidRDefault="003F1FD8" w:rsidP="00333B3B">
            <w:pPr>
              <w:spacing w:after="160" w:line="278" w:lineRule="auto"/>
              <w:jc w:val="center"/>
            </w:pPr>
            <w:r w:rsidRPr="003F1FD8">
              <w:t>¼’’ Thick Clear Cast Acrylic</w:t>
            </w:r>
          </w:p>
        </w:tc>
        <w:tc>
          <w:tcPr>
            <w:tcW w:w="0" w:type="auto"/>
            <w:hideMark/>
          </w:tcPr>
          <w:p w14:paraId="342FF324" w14:textId="77777777" w:rsidR="003F1FD8" w:rsidRPr="003F1FD8" w:rsidRDefault="003F1FD8" w:rsidP="00333B3B">
            <w:pPr>
              <w:spacing w:after="160" w:line="278" w:lineRule="auto"/>
              <w:jc w:val="center"/>
            </w:pPr>
            <w:r w:rsidRPr="003F1FD8">
              <w:rPr>
                <w:b/>
                <w:bCs/>
                <w:i/>
                <w:iCs/>
              </w:rPr>
              <w:t>$9.99</w:t>
            </w:r>
          </w:p>
        </w:tc>
      </w:tr>
      <w:tr w:rsidR="003F1FD8" w:rsidRPr="003F1FD8" w14:paraId="4B021578" w14:textId="77777777" w:rsidTr="00D32E95">
        <w:trPr>
          <w:trHeight w:val="469"/>
          <w:jc w:val="center"/>
        </w:trPr>
        <w:tc>
          <w:tcPr>
            <w:tcW w:w="0" w:type="auto"/>
            <w:hideMark/>
          </w:tcPr>
          <w:p w14:paraId="544AB772" w14:textId="77777777" w:rsidR="003F1FD8" w:rsidRPr="003F1FD8" w:rsidRDefault="003F1FD8" w:rsidP="00333B3B">
            <w:pPr>
              <w:spacing w:after="160" w:line="278" w:lineRule="auto"/>
              <w:jc w:val="center"/>
            </w:pPr>
            <w:r w:rsidRPr="003F1FD8">
              <w:t>Sun-Founder Elite Explorer Kit</w:t>
            </w:r>
          </w:p>
        </w:tc>
        <w:tc>
          <w:tcPr>
            <w:tcW w:w="0" w:type="auto"/>
            <w:hideMark/>
          </w:tcPr>
          <w:p w14:paraId="516C839E" w14:textId="77777777" w:rsidR="003F1FD8" w:rsidRPr="003F1FD8" w:rsidRDefault="003F1FD8" w:rsidP="00333B3B">
            <w:pPr>
              <w:spacing w:after="160" w:line="278" w:lineRule="auto"/>
              <w:jc w:val="center"/>
            </w:pPr>
            <w:r w:rsidRPr="003F1FD8">
              <w:rPr>
                <w:b/>
                <w:bCs/>
                <w:i/>
                <w:iCs/>
              </w:rPr>
              <w:t>$95.99</w:t>
            </w:r>
          </w:p>
        </w:tc>
      </w:tr>
      <w:tr w:rsidR="003F1FD8" w:rsidRPr="003F1FD8" w14:paraId="3B3DD312" w14:textId="77777777" w:rsidTr="00D32E95">
        <w:trPr>
          <w:trHeight w:val="469"/>
          <w:jc w:val="center"/>
        </w:trPr>
        <w:tc>
          <w:tcPr>
            <w:tcW w:w="0" w:type="auto"/>
            <w:hideMark/>
          </w:tcPr>
          <w:p w14:paraId="29FE8AF7" w14:textId="77777777" w:rsidR="003F1FD8" w:rsidRPr="003F1FD8" w:rsidRDefault="003F1FD8" w:rsidP="00333B3B">
            <w:pPr>
              <w:spacing w:after="160" w:line="278" w:lineRule="auto"/>
              <w:jc w:val="center"/>
            </w:pPr>
            <w:r w:rsidRPr="003F1FD8">
              <w:t>Luer Lock Tube Coupling ¼’’-28</w:t>
            </w:r>
          </w:p>
        </w:tc>
        <w:tc>
          <w:tcPr>
            <w:tcW w:w="0" w:type="auto"/>
            <w:hideMark/>
          </w:tcPr>
          <w:p w14:paraId="2525EE90" w14:textId="77777777" w:rsidR="003F1FD8" w:rsidRPr="003F1FD8" w:rsidRDefault="003F1FD8" w:rsidP="00333B3B">
            <w:pPr>
              <w:spacing w:after="160" w:line="278" w:lineRule="auto"/>
              <w:jc w:val="center"/>
            </w:pPr>
            <w:r w:rsidRPr="003F1FD8">
              <w:rPr>
                <w:b/>
                <w:bCs/>
                <w:i/>
                <w:iCs/>
              </w:rPr>
              <w:t>$9.26</w:t>
            </w:r>
          </w:p>
        </w:tc>
      </w:tr>
      <w:tr w:rsidR="003F1FD8" w:rsidRPr="003F1FD8" w14:paraId="48CEBA22" w14:textId="77777777" w:rsidTr="00D32E95">
        <w:trPr>
          <w:trHeight w:val="469"/>
          <w:jc w:val="center"/>
        </w:trPr>
        <w:tc>
          <w:tcPr>
            <w:tcW w:w="0" w:type="auto"/>
            <w:hideMark/>
          </w:tcPr>
          <w:p w14:paraId="4DD71B53" w14:textId="7B693C57" w:rsidR="003F1FD8" w:rsidRPr="003F1FD8" w:rsidRDefault="003F1FD8" w:rsidP="00333B3B">
            <w:pPr>
              <w:spacing w:after="160" w:line="278" w:lineRule="auto"/>
              <w:jc w:val="center"/>
            </w:pPr>
            <w:r w:rsidRPr="003F1FD8">
              <w:t xml:space="preserve">Nema </w:t>
            </w:r>
            <w:r w:rsidR="00DA294C">
              <w:t>23</w:t>
            </w:r>
            <w:r w:rsidRPr="003F1FD8">
              <w:t xml:space="preserve"> Stepper Motor + Stepper Driver</w:t>
            </w:r>
          </w:p>
        </w:tc>
        <w:tc>
          <w:tcPr>
            <w:tcW w:w="0" w:type="auto"/>
            <w:hideMark/>
          </w:tcPr>
          <w:p w14:paraId="50402B6C" w14:textId="77777777" w:rsidR="003F1FD8" w:rsidRPr="003F1FD8" w:rsidRDefault="003F1FD8" w:rsidP="00333B3B">
            <w:pPr>
              <w:spacing w:after="160" w:line="278" w:lineRule="auto"/>
              <w:jc w:val="center"/>
            </w:pPr>
            <w:r w:rsidRPr="003F1FD8">
              <w:rPr>
                <w:b/>
                <w:bCs/>
                <w:i/>
                <w:iCs/>
              </w:rPr>
              <w:t>$112.34</w:t>
            </w:r>
          </w:p>
        </w:tc>
      </w:tr>
      <w:tr w:rsidR="003F1FD8" w:rsidRPr="003F1FD8" w14:paraId="3C05DCD7" w14:textId="77777777" w:rsidTr="00D32E95">
        <w:trPr>
          <w:trHeight w:val="469"/>
          <w:jc w:val="center"/>
        </w:trPr>
        <w:tc>
          <w:tcPr>
            <w:tcW w:w="0" w:type="auto"/>
            <w:hideMark/>
          </w:tcPr>
          <w:p w14:paraId="3DC77368" w14:textId="77777777" w:rsidR="003F1FD8" w:rsidRPr="003F1FD8" w:rsidRDefault="003F1FD8" w:rsidP="00333B3B">
            <w:pPr>
              <w:spacing w:after="160" w:line="278" w:lineRule="auto"/>
              <w:jc w:val="center"/>
            </w:pPr>
            <w:r w:rsidRPr="003F1FD8">
              <w:t>Nema 17 Stepper Motor + Stepper Driver</w:t>
            </w:r>
          </w:p>
        </w:tc>
        <w:tc>
          <w:tcPr>
            <w:tcW w:w="0" w:type="auto"/>
            <w:hideMark/>
          </w:tcPr>
          <w:p w14:paraId="27A33A72" w14:textId="77777777" w:rsidR="003F1FD8" w:rsidRPr="003F1FD8" w:rsidRDefault="003F1FD8" w:rsidP="00333B3B">
            <w:pPr>
              <w:spacing w:after="160" w:line="278" w:lineRule="auto"/>
              <w:jc w:val="center"/>
            </w:pPr>
            <w:r w:rsidRPr="003F1FD8">
              <w:rPr>
                <w:b/>
                <w:bCs/>
                <w:i/>
                <w:iCs/>
              </w:rPr>
              <w:t>$45.99</w:t>
            </w:r>
          </w:p>
        </w:tc>
      </w:tr>
      <w:tr w:rsidR="003E3315" w:rsidRPr="003E3315" w14:paraId="6E62BBE4" w14:textId="77777777" w:rsidTr="00D32E95">
        <w:trPr>
          <w:trHeight w:val="469"/>
          <w:jc w:val="center"/>
        </w:trPr>
        <w:tc>
          <w:tcPr>
            <w:tcW w:w="0" w:type="auto"/>
            <w:hideMark/>
          </w:tcPr>
          <w:p w14:paraId="0A556095" w14:textId="77777777" w:rsidR="003E3315" w:rsidRPr="003E3315" w:rsidRDefault="003E3315" w:rsidP="00333B3B">
            <w:pPr>
              <w:spacing w:after="160" w:line="278" w:lineRule="auto"/>
              <w:jc w:val="center"/>
            </w:pPr>
            <w:r w:rsidRPr="003E3315">
              <w:t>Aluminum Easy-Access Base-Mounted Shaft Support (1/2')</w:t>
            </w:r>
          </w:p>
        </w:tc>
        <w:tc>
          <w:tcPr>
            <w:tcW w:w="0" w:type="auto"/>
            <w:hideMark/>
          </w:tcPr>
          <w:p w14:paraId="0866E4C3" w14:textId="77777777" w:rsidR="003E3315" w:rsidRPr="003E3315" w:rsidRDefault="003E3315" w:rsidP="00333B3B">
            <w:pPr>
              <w:spacing w:after="160" w:line="278" w:lineRule="auto"/>
              <w:jc w:val="center"/>
            </w:pPr>
            <w:r w:rsidRPr="003E3315">
              <w:rPr>
                <w:b/>
                <w:bCs/>
                <w:i/>
                <w:iCs/>
              </w:rPr>
              <w:t>$56.4</w:t>
            </w:r>
          </w:p>
        </w:tc>
      </w:tr>
      <w:tr w:rsidR="003E3315" w:rsidRPr="003E3315" w14:paraId="3089A917" w14:textId="77777777" w:rsidTr="00D32E95">
        <w:trPr>
          <w:trHeight w:val="469"/>
          <w:jc w:val="center"/>
        </w:trPr>
        <w:tc>
          <w:tcPr>
            <w:tcW w:w="0" w:type="auto"/>
            <w:hideMark/>
          </w:tcPr>
          <w:p w14:paraId="5CCF1CBA" w14:textId="77777777" w:rsidR="003E3315" w:rsidRPr="003E3315" w:rsidRDefault="003E3315" w:rsidP="00333B3B">
            <w:pPr>
              <w:spacing w:after="160" w:line="278" w:lineRule="auto"/>
              <w:jc w:val="center"/>
            </w:pPr>
            <w:r w:rsidRPr="003E3315">
              <w:t>Mounted Ball Bearing</w:t>
            </w:r>
          </w:p>
        </w:tc>
        <w:tc>
          <w:tcPr>
            <w:tcW w:w="0" w:type="auto"/>
            <w:hideMark/>
          </w:tcPr>
          <w:p w14:paraId="108DF200" w14:textId="77777777" w:rsidR="003E3315" w:rsidRPr="003E3315" w:rsidRDefault="003E3315" w:rsidP="00333B3B">
            <w:pPr>
              <w:spacing w:after="160" w:line="278" w:lineRule="auto"/>
              <w:jc w:val="center"/>
            </w:pPr>
            <w:r w:rsidRPr="003E3315">
              <w:rPr>
                <w:b/>
                <w:bCs/>
                <w:i/>
                <w:iCs/>
              </w:rPr>
              <w:t>$25.14</w:t>
            </w:r>
          </w:p>
        </w:tc>
      </w:tr>
      <w:tr w:rsidR="003E3315" w:rsidRPr="003E3315" w14:paraId="4EA72E69" w14:textId="77777777" w:rsidTr="00D32E95">
        <w:trPr>
          <w:trHeight w:val="469"/>
          <w:jc w:val="center"/>
        </w:trPr>
        <w:tc>
          <w:tcPr>
            <w:tcW w:w="0" w:type="auto"/>
            <w:hideMark/>
          </w:tcPr>
          <w:p w14:paraId="2C28AEF3" w14:textId="77777777" w:rsidR="003E3315" w:rsidRPr="003E3315" w:rsidRDefault="003E3315" w:rsidP="00333B3B">
            <w:pPr>
              <w:spacing w:after="160" w:line="278" w:lineRule="auto"/>
              <w:jc w:val="center"/>
            </w:pPr>
            <w:r w:rsidRPr="003E3315">
              <w:t>Ball Bearing</w:t>
            </w:r>
          </w:p>
        </w:tc>
        <w:tc>
          <w:tcPr>
            <w:tcW w:w="0" w:type="auto"/>
            <w:hideMark/>
          </w:tcPr>
          <w:p w14:paraId="2FCC60B8" w14:textId="77777777" w:rsidR="003E3315" w:rsidRPr="003E3315" w:rsidRDefault="003E3315" w:rsidP="00333B3B">
            <w:pPr>
              <w:spacing w:after="160" w:line="278" w:lineRule="auto"/>
              <w:jc w:val="center"/>
            </w:pPr>
            <w:r w:rsidRPr="003E3315">
              <w:rPr>
                <w:b/>
                <w:bCs/>
                <w:i/>
                <w:iCs/>
              </w:rPr>
              <w:t>$30.3</w:t>
            </w:r>
          </w:p>
        </w:tc>
      </w:tr>
      <w:tr w:rsidR="003E3315" w:rsidRPr="003E3315" w14:paraId="4728E12D" w14:textId="77777777" w:rsidTr="00D32E95">
        <w:trPr>
          <w:trHeight w:val="469"/>
          <w:jc w:val="center"/>
        </w:trPr>
        <w:tc>
          <w:tcPr>
            <w:tcW w:w="0" w:type="auto"/>
            <w:hideMark/>
          </w:tcPr>
          <w:p w14:paraId="7EAC5B7D" w14:textId="77777777" w:rsidR="003E3315" w:rsidRPr="003E3315" w:rsidRDefault="003E3315" w:rsidP="00333B3B">
            <w:pPr>
              <w:spacing w:after="160" w:line="278" w:lineRule="auto"/>
              <w:jc w:val="center"/>
            </w:pPr>
            <w:r w:rsidRPr="003E3315">
              <w:t>Motor Nema 23 to Shaft Coupler</w:t>
            </w:r>
          </w:p>
        </w:tc>
        <w:tc>
          <w:tcPr>
            <w:tcW w:w="0" w:type="auto"/>
            <w:hideMark/>
          </w:tcPr>
          <w:p w14:paraId="353ED973" w14:textId="77777777" w:rsidR="003E3315" w:rsidRPr="003E3315" w:rsidRDefault="003E3315" w:rsidP="00333B3B">
            <w:pPr>
              <w:spacing w:after="160" w:line="278" w:lineRule="auto"/>
              <w:jc w:val="center"/>
            </w:pPr>
            <w:r w:rsidRPr="003E3315">
              <w:rPr>
                <w:b/>
                <w:bCs/>
                <w:i/>
                <w:iCs/>
              </w:rPr>
              <w:t>$9.19</w:t>
            </w:r>
          </w:p>
        </w:tc>
      </w:tr>
      <w:tr w:rsidR="003E3315" w:rsidRPr="003E3315" w14:paraId="59EFC723" w14:textId="77777777" w:rsidTr="00D32E95">
        <w:trPr>
          <w:trHeight w:val="469"/>
          <w:jc w:val="center"/>
        </w:trPr>
        <w:tc>
          <w:tcPr>
            <w:tcW w:w="0" w:type="auto"/>
            <w:hideMark/>
          </w:tcPr>
          <w:p w14:paraId="0653515F" w14:textId="77777777" w:rsidR="003E3315" w:rsidRPr="003E3315" w:rsidRDefault="003E3315" w:rsidP="00333B3B">
            <w:pPr>
              <w:spacing w:after="160" w:line="278" w:lineRule="auto"/>
              <w:jc w:val="center"/>
            </w:pPr>
            <w:r w:rsidRPr="003E3315">
              <w:t>Motor Nema 17 to Shaft Coupler</w:t>
            </w:r>
          </w:p>
        </w:tc>
        <w:tc>
          <w:tcPr>
            <w:tcW w:w="0" w:type="auto"/>
            <w:hideMark/>
          </w:tcPr>
          <w:p w14:paraId="45654AB4" w14:textId="77777777" w:rsidR="003E3315" w:rsidRPr="003E3315" w:rsidRDefault="003E3315" w:rsidP="00333B3B">
            <w:pPr>
              <w:spacing w:after="160" w:line="278" w:lineRule="auto"/>
              <w:jc w:val="center"/>
            </w:pPr>
            <w:r w:rsidRPr="003E3315">
              <w:rPr>
                <w:b/>
                <w:bCs/>
                <w:i/>
                <w:iCs/>
              </w:rPr>
              <w:t>$10.39</w:t>
            </w:r>
          </w:p>
        </w:tc>
      </w:tr>
    </w:tbl>
    <w:p w14:paraId="0E936955" w14:textId="24C2D162" w:rsidR="003F5D9B" w:rsidRDefault="003F5D9B" w:rsidP="00664959">
      <w:pPr>
        <w:spacing w:after="160" w:line="278" w:lineRule="auto"/>
      </w:pPr>
    </w:p>
    <w:p w14:paraId="7709362F" w14:textId="77777777" w:rsidR="0069261F" w:rsidRDefault="0069261F">
      <w:pPr>
        <w:spacing w:after="160" w:line="278" w:lineRule="auto"/>
        <w:rPr>
          <w:rFonts w:asciiTheme="majorBidi" w:hAnsiTheme="majorBidi"/>
          <w:b/>
          <w:bCs/>
          <w:sz w:val="44"/>
          <w:szCs w:val="40"/>
        </w:rPr>
      </w:pPr>
      <w:r>
        <w:br w:type="page"/>
      </w:r>
    </w:p>
    <w:p w14:paraId="495B7895" w14:textId="78D3F920" w:rsidR="00A51D7E" w:rsidRDefault="00A51D7E" w:rsidP="003F5D9B">
      <w:pPr>
        <w:pStyle w:val="Heading1"/>
      </w:pPr>
      <w:bookmarkStart w:id="161" w:name="_Toc216063915"/>
      <w:r>
        <w:lastRenderedPageBreak/>
        <w:t>Summary and Conclusion</w:t>
      </w:r>
      <w:bookmarkEnd w:id="161"/>
    </w:p>
    <w:p w14:paraId="6CF75FA9" w14:textId="56EC7DCB" w:rsidR="00D32E95" w:rsidRDefault="00720BE4" w:rsidP="00417B0F">
      <w:pPr>
        <w:pStyle w:val="Body"/>
      </w:pPr>
      <w:r>
        <w:t xml:space="preserve">Overall, the prototype can simulate partial gravity using rotation and tilting. A created program enables a deeper understanding of </w:t>
      </w:r>
      <w:r w:rsidR="007F61E9">
        <w:t>particle and fluid properties, as well as gravity within</w:t>
      </w:r>
      <w:r>
        <w:t xml:space="preserve"> the bioreactor. Looking at </w:t>
      </w:r>
      <w:r w:rsidRPr="00720BE4">
        <w:rPr>
          <w:u w:val="single"/>
        </w:rPr>
        <w:t>Table 7</w:t>
      </w:r>
      <w:r>
        <w:t xml:space="preserve">, all the criteria for the prototype were met except the computational model, which was a negotiable criterion. Therefore, it is reasonable to consider this prototype a success. </w:t>
      </w:r>
    </w:p>
    <w:p w14:paraId="37A82E20" w14:textId="77777777" w:rsidR="00720BE4" w:rsidRDefault="00720BE4" w:rsidP="00417B0F">
      <w:pPr>
        <w:pStyle w:val="Body"/>
      </w:pPr>
    </w:p>
    <w:p w14:paraId="10EA0E40" w14:textId="0A8B6C62" w:rsidR="00720BE4" w:rsidRDefault="00720BE4" w:rsidP="00720BE4">
      <w:pPr>
        <w:pStyle w:val="Caption"/>
      </w:pPr>
      <w:bookmarkStart w:id="162" w:name="_Toc216062968"/>
      <w:r>
        <w:t xml:space="preserve">Table </w:t>
      </w:r>
      <w:fldSimple w:instr=" SEQ Table \* ARABIC ">
        <w:r w:rsidR="00E36C6C">
          <w:rPr>
            <w:noProof/>
          </w:rPr>
          <w:t>7</w:t>
        </w:r>
      </w:fldSimple>
      <w:r>
        <w:t>: Prototype Criteria</w:t>
      </w:r>
      <w:bookmarkEnd w:id="162"/>
    </w:p>
    <w:tbl>
      <w:tblPr>
        <w:tblStyle w:val="TableGrid"/>
        <w:tblW w:w="0" w:type="auto"/>
        <w:jc w:val="center"/>
        <w:tblLook w:val="04A0" w:firstRow="1" w:lastRow="0" w:firstColumn="1" w:lastColumn="0" w:noHBand="0" w:noVBand="1"/>
      </w:tblPr>
      <w:tblGrid>
        <w:gridCol w:w="437"/>
        <w:gridCol w:w="1262"/>
        <w:gridCol w:w="1749"/>
        <w:gridCol w:w="1491"/>
        <w:gridCol w:w="1605"/>
        <w:gridCol w:w="1777"/>
        <w:gridCol w:w="1029"/>
      </w:tblGrid>
      <w:tr w:rsidR="005233DD" w:rsidRPr="007C7111" w14:paraId="27C558C2" w14:textId="030FA57C" w:rsidTr="005233DD">
        <w:trPr>
          <w:trHeight w:val="573"/>
          <w:jc w:val="center"/>
        </w:trPr>
        <w:tc>
          <w:tcPr>
            <w:tcW w:w="0" w:type="auto"/>
          </w:tcPr>
          <w:p w14:paraId="1796AA68" w14:textId="77777777" w:rsidR="005233DD" w:rsidRPr="00301AD3" w:rsidRDefault="005233DD" w:rsidP="00ED25F5">
            <w:pPr>
              <w:pStyle w:val="Body"/>
              <w:ind w:firstLine="0"/>
              <w:jc w:val="center"/>
            </w:pPr>
            <w:r w:rsidRPr="00301AD3">
              <w:t>#</w:t>
            </w:r>
          </w:p>
        </w:tc>
        <w:tc>
          <w:tcPr>
            <w:tcW w:w="0" w:type="auto"/>
          </w:tcPr>
          <w:p w14:paraId="0A141527" w14:textId="77777777" w:rsidR="005233DD" w:rsidRPr="005D6406" w:rsidRDefault="005233DD" w:rsidP="00ED25F5">
            <w:pPr>
              <w:pStyle w:val="Body"/>
              <w:jc w:val="center"/>
            </w:pPr>
            <w:r w:rsidRPr="005D6406">
              <w:t>Priority</w:t>
            </w:r>
          </w:p>
        </w:tc>
        <w:tc>
          <w:tcPr>
            <w:tcW w:w="0" w:type="auto"/>
          </w:tcPr>
          <w:p w14:paraId="3F7C2394" w14:textId="77777777" w:rsidR="005233DD" w:rsidRPr="005D6406" w:rsidRDefault="005233DD" w:rsidP="00ED25F5">
            <w:pPr>
              <w:pStyle w:val="Body"/>
              <w:jc w:val="center"/>
            </w:pPr>
            <w:r w:rsidRPr="005D6406">
              <w:t>Requirement</w:t>
            </w:r>
          </w:p>
        </w:tc>
        <w:tc>
          <w:tcPr>
            <w:tcW w:w="0" w:type="auto"/>
          </w:tcPr>
          <w:p w14:paraId="186DB744" w14:textId="77777777" w:rsidR="005233DD" w:rsidRPr="005D6406" w:rsidRDefault="005233DD" w:rsidP="00ED25F5">
            <w:pPr>
              <w:pStyle w:val="Body"/>
              <w:jc w:val="center"/>
            </w:pPr>
            <w:r w:rsidRPr="005D6406">
              <w:t>Metric</w:t>
            </w:r>
          </w:p>
        </w:tc>
        <w:tc>
          <w:tcPr>
            <w:tcW w:w="0" w:type="auto"/>
          </w:tcPr>
          <w:p w14:paraId="441C5EA8" w14:textId="77777777" w:rsidR="005233DD" w:rsidRPr="005D6406" w:rsidRDefault="005233DD" w:rsidP="00ED25F5">
            <w:pPr>
              <w:pStyle w:val="Body"/>
              <w:jc w:val="center"/>
            </w:pPr>
            <w:r w:rsidRPr="005D6406">
              <w:t>Target Values/ Range or Pass/Fail</w:t>
            </w:r>
          </w:p>
        </w:tc>
        <w:tc>
          <w:tcPr>
            <w:tcW w:w="0" w:type="auto"/>
          </w:tcPr>
          <w:p w14:paraId="0F681A4B" w14:textId="77777777" w:rsidR="005233DD" w:rsidRPr="005D6406" w:rsidRDefault="005233DD" w:rsidP="00ED25F5">
            <w:pPr>
              <w:pStyle w:val="Body"/>
              <w:jc w:val="center"/>
            </w:pPr>
            <w:r w:rsidRPr="005D6406">
              <w:t>Justification</w:t>
            </w:r>
          </w:p>
        </w:tc>
        <w:tc>
          <w:tcPr>
            <w:tcW w:w="0" w:type="auto"/>
          </w:tcPr>
          <w:p w14:paraId="0A4C46B7" w14:textId="73229779" w:rsidR="005233DD" w:rsidRPr="005D6406" w:rsidRDefault="005233DD" w:rsidP="00ED25F5">
            <w:pPr>
              <w:pStyle w:val="Body"/>
              <w:jc w:val="center"/>
            </w:pPr>
            <w:r>
              <w:t>Met?</w:t>
            </w:r>
          </w:p>
        </w:tc>
      </w:tr>
      <w:tr w:rsidR="005233DD" w:rsidRPr="007C7111" w14:paraId="087925E7" w14:textId="0FF64B3B" w:rsidTr="005233DD">
        <w:trPr>
          <w:trHeight w:val="1994"/>
          <w:jc w:val="center"/>
        </w:trPr>
        <w:tc>
          <w:tcPr>
            <w:tcW w:w="0" w:type="auto"/>
          </w:tcPr>
          <w:p w14:paraId="58EAD614" w14:textId="77777777" w:rsidR="005233DD" w:rsidRPr="00175C0D" w:rsidRDefault="005233DD" w:rsidP="00ED25F5">
            <w:pPr>
              <w:pStyle w:val="Body"/>
              <w:ind w:firstLine="0"/>
              <w:jc w:val="center"/>
            </w:pPr>
            <w:r>
              <w:t>1</w:t>
            </w:r>
          </w:p>
        </w:tc>
        <w:tc>
          <w:tcPr>
            <w:tcW w:w="0" w:type="auto"/>
          </w:tcPr>
          <w:p w14:paraId="4423A1AB" w14:textId="77777777" w:rsidR="005233DD" w:rsidRPr="00175C0D" w:rsidRDefault="005233DD" w:rsidP="00ED25F5">
            <w:pPr>
              <w:pStyle w:val="Body"/>
              <w:ind w:firstLine="0"/>
              <w:jc w:val="center"/>
            </w:pPr>
            <w:r w:rsidRPr="00175C0D">
              <w:t>Non-negotiable</w:t>
            </w:r>
          </w:p>
        </w:tc>
        <w:tc>
          <w:tcPr>
            <w:tcW w:w="0" w:type="auto"/>
          </w:tcPr>
          <w:p w14:paraId="25FE063F" w14:textId="77777777" w:rsidR="005233DD" w:rsidRPr="007C7111" w:rsidRDefault="005233DD" w:rsidP="00ED25F5">
            <w:pPr>
              <w:pStyle w:val="Body"/>
              <w:ind w:firstLine="0"/>
              <w:jc w:val="center"/>
            </w:pPr>
            <w:r w:rsidRPr="007C7111">
              <w:t>Gravitational Type</w:t>
            </w:r>
          </w:p>
        </w:tc>
        <w:tc>
          <w:tcPr>
            <w:tcW w:w="0" w:type="auto"/>
          </w:tcPr>
          <w:p w14:paraId="1D4272A9" w14:textId="77777777" w:rsidR="005233DD" w:rsidRPr="007C7111" w:rsidRDefault="005233DD" w:rsidP="00ED25F5">
            <w:pPr>
              <w:pStyle w:val="Body"/>
              <w:ind w:firstLine="0"/>
              <w:jc w:val="center"/>
            </w:pPr>
            <w:r w:rsidRPr="007C7111">
              <w:t>Partial Gravity and Controls</w:t>
            </w:r>
          </w:p>
        </w:tc>
        <w:tc>
          <w:tcPr>
            <w:tcW w:w="0" w:type="auto"/>
          </w:tcPr>
          <w:p w14:paraId="193573B8" w14:textId="77777777" w:rsidR="005233DD" w:rsidRPr="007C7111" w:rsidRDefault="005233DD" w:rsidP="00ED25F5">
            <w:pPr>
              <w:pStyle w:val="Body"/>
              <w:ind w:firstLine="0"/>
              <w:jc w:val="center"/>
            </w:pPr>
            <w:r w:rsidRPr="007C7111">
              <w:t xml:space="preserve">Range: </w:t>
            </w:r>
            <m:oMath>
              <m:r>
                <w:rPr>
                  <w:rFonts w:ascii="Cambria Math" w:hAnsi="Cambria Math"/>
                  <w:noProof/>
                </w:rPr>
                <m:t>μ</m:t>
              </m:r>
              <m:r>
                <w:rPr>
                  <w:rFonts w:ascii="Cambria Math" w:hAnsi="Cambria Math"/>
                </w:rPr>
                <m:t xml:space="preserve">G </m:t>
              </m:r>
            </m:oMath>
            <w:r w:rsidRPr="007C7111">
              <w:t xml:space="preserve">to </w:t>
            </w:r>
            <w:r>
              <w:rPr>
                <w:i/>
              </w:rPr>
              <w:t>1</w:t>
            </w:r>
            <m:oMath>
              <m:r>
                <w:rPr>
                  <w:rFonts w:ascii="Cambria Math" w:hAnsi="Cambria Math"/>
                </w:rPr>
                <m:t>G</m:t>
              </m:r>
            </m:oMath>
          </w:p>
          <w:p w14:paraId="32A527C5" w14:textId="77777777" w:rsidR="005233DD" w:rsidRPr="007C7111" w:rsidRDefault="005233DD" w:rsidP="00ED25F5">
            <w:pPr>
              <w:pStyle w:val="Body"/>
              <w:ind w:firstLine="0"/>
              <w:jc w:val="center"/>
            </w:pPr>
            <w:r w:rsidRPr="007C7111">
              <w:t>Lunar gravit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sidRPr="007C7111">
              <w:t>)</w:t>
            </w:r>
          </w:p>
          <w:p w14:paraId="04F386D0" w14:textId="77777777" w:rsidR="005233DD" w:rsidRPr="007C7111" w:rsidRDefault="005233DD" w:rsidP="00ED25F5">
            <w:pPr>
              <w:pStyle w:val="Body"/>
              <w:ind w:firstLine="0"/>
              <w:jc w:val="center"/>
            </w:pPr>
            <w:r w:rsidRPr="007C7111">
              <w:t>Martian gravity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Pr="007C7111">
              <w:t>) Earth’s gravity (</w:t>
            </w:r>
            <m:oMath>
              <m:r>
                <w:rPr>
                  <w:rFonts w:ascii="Cambria Math" w:hAnsi="Cambria Math"/>
                  <w:noProof/>
                </w:rPr>
                <m:t>1</m:t>
              </m:r>
              <m:r>
                <w:rPr>
                  <w:rFonts w:ascii="Cambria Math" w:hAnsi="Cambria Math"/>
                </w:rPr>
                <m:t>G</m:t>
              </m:r>
            </m:oMath>
            <w:r w:rsidRPr="007C7111">
              <w:t>)</w:t>
            </w:r>
          </w:p>
          <w:p w14:paraId="0D878FAA" w14:textId="77777777" w:rsidR="005233DD" w:rsidRPr="007C7111" w:rsidRDefault="005233DD" w:rsidP="00ED25F5">
            <w:pPr>
              <w:pStyle w:val="Body"/>
              <w:ind w:firstLine="0"/>
              <w:jc w:val="center"/>
            </w:pPr>
            <w:r w:rsidRPr="007C7111">
              <w:t>Microgravity (</w:t>
            </w:r>
            <m:oMath>
              <m:r>
                <w:rPr>
                  <w:rFonts w:ascii="Cambria Math" w:hAnsi="Cambria Math"/>
                  <w:noProof/>
                </w:rPr>
                <m:t>μ</m:t>
              </m:r>
              <m:r>
                <w:rPr>
                  <w:rFonts w:ascii="Cambria Math" w:hAnsi="Cambria Math"/>
                </w:rPr>
                <m:t>G</m:t>
              </m:r>
            </m:oMath>
            <w:r w:rsidRPr="007C7111">
              <w:t>)</w:t>
            </w:r>
          </w:p>
        </w:tc>
        <w:tc>
          <w:tcPr>
            <w:tcW w:w="0" w:type="auto"/>
          </w:tcPr>
          <w:p w14:paraId="249F25C8" w14:textId="4F596DF4" w:rsidR="005233DD" w:rsidRPr="007C7111" w:rsidRDefault="005233DD" w:rsidP="00ED25F5">
            <w:pPr>
              <w:pStyle w:val="Body"/>
              <w:ind w:firstLine="0"/>
              <w:jc w:val="center"/>
            </w:pPr>
            <w:r w:rsidRPr="007C7111">
              <w:t>NASA’s Goals</w:t>
            </w:r>
            <w:r>
              <w:t xml:space="preserve"> </w:t>
            </w:r>
            <w:r>
              <w:fldChar w:fldCharType="begin"/>
            </w:r>
            <w:r w:rsidR="00450EBC">
              <w:instrText xml:space="preserve"> ADDIN ZOTERO_ITEM CSL_CITATION {"citationID":"go2aTl1U","properties":{"formattedCitation":"[50]","plainCitation":"[50]","noteIndex":0},"citationItems":[{"id":125,"uris":["http://zotero.org/users/local/V6BayNrH/items/ZVQ5ABJI"],"itemData":{"id":125,"type":"post-weblog","language":"en-US","note":"section: Humans in Space","title":"Destinations - NASA","URL":"https://www.nasa.gov/humans-in-space/destinations/","accessed":{"date-parts":[["2025",11,16]]}}}],"schema":"https://github.com/citation-style-language/schema/raw/master/csl-citation.json"} </w:instrText>
            </w:r>
            <w:r>
              <w:fldChar w:fldCharType="separate"/>
            </w:r>
            <w:r w:rsidRPr="003859EF">
              <w:t>[50]</w:t>
            </w:r>
            <w:r>
              <w:fldChar w:fldCharType="end"/>
            </w:r>
          </w:p>
        </w:tc>
        <w:tc>
          <w:tcPr>
            <w:tcW w:w="0" w:type="auto"/>
          </w:tcPr>
          <w:p w14:paraId="76B0CB38" w14:textId="33B26764" w:rsidR="005233DD" w:rsidRPr="007C7111" w:rsidRDefault="005233DD" w:rsidP="00ED25F5">
            <w:pPr>
              <w:pStyle w:val="Body"/>
              <w:ind w:firstLine="0"/>
              <w:jc w:val="center"/>
            </w:pPr>
            <w:r>
              <w:t>Yes</w:t>
            </w:r>
          </w:p>
        </w:tc>
      </w:tr>
      <w:tr w:rsidR="005233DD" w:rsidRPr="007C7111" w14:paraId="3D071733" w14:textId="162320B6" w:rsidTr="005233DD">
        <w:trPr>
          <w:trHeight w:val="860"/>
          <w:jc w:val="center"/>
        </w:trPr>
        <w:tc>
          <w:tcPr>
            <w:tcW w:w="0" w:type="auto"/>
          </w:tcPr>
          <w:p w14:paraId="2AAFC3E5" w14:textId="77777777" w:rsidR="005233DD" w:rsidRPr="00175C0D" w:rsidRDefault="005233DD" w:rsidP="00ED25F5">
            <w:pPr>
              <w:pStyle w:val="Body"/>
              <w:ind w:firstLine="0"/>
              <w:jc w:val="center"/>
            </w:pPr>
            <w:r>
              <w:t>2</w:t>
            </w:r>
          </w:p>
        </w:tc>
        <w:tc>
          <w:tcPr>
            <w:tcW w:w="0" w:type="auto"/>
          </w:tcPr>
          <w:p w14:paraId="33FAEBC7" w14:textId="77777777" w:rsidR="005233DD" w:rsidRPr="00175C0D" w:rsidRDefault="005233DD" w:rsidP="00ED25F5">
            <w:pPr>
              <w:pStyle w:val="Body"/>
              <w:ind w:firstLine="0"/>
              <w:jc w:val="center"/>
            </w:pPr>
            <w:r w:rsidRPr="00175C0D">
              <w:t>Non-negotiable</w:t>
            </w:r>
          </w:p>
        </w:tc>
        <w:tc>
          <w:tcPr>
            <w:tcW w:w="0" w:type="auto"/>
          </w:tcPr>
          <w:p w14:paraId="3C3404FD" w14:textId="77777777" w:rsidR="005233DD" w:rsidRPr="007C7111" w:rsidRDefault="005233DD" w:rsidP="00ED25F5">
            <w:pPr>
              <w:pStyle w:val="Body"/>
              <w:ind w:firstLine="0"/>
              <w:jc w:val="center"/>
            </w:pPr>
            <w:r>
              <w:t>Uniform Trajectory</w:t>
            </w:r>
          </w:p>
        </w:tc>
        <w:tc>
          <w:tcPr>
            <w:tcW w:w="0" w:type="auto"/>
          </w:tcPr>
          <w:p w14:paraId="32B033A1" w14:textId="77777777" w:rsidR="005233DD" w:rsidRPr="007C7111" w:rsidRDefault="005233DD" w:rsidP="00ED25F5">
            <w:pPr>
              <w:pStyle w:val="Body"/>
              <w:ind w:firstLine="0"/>
              <w:jc w:val="center"/>
            </w:pPr>
            <w:r w:rsidRPr="007C7111">
              <w:t>Partial Gravity Accuracy</w:t>
            </w:r>
          </w:p>
        </w:tc>
        <w:tc>
          <w:tcPr>
            <w:tcW w:w="0" w:type="auto"/>
          </w:tcPr>
          <w:p w14:paraId="2CB97989" w14:textId="77777777" w:rsidR="005233DD" w:rsidRPr="007C7111" w:rsidRDefault="005233DD" w:rsidP="00ED25F5">
            <w:pPr>
              <w:pStyle w:val="Body"/>
              <w:ind w:firstLine="0"/>
              <w:jc w:val="center"/>
            </w:pPr>
            <w:r w:rsidRPr="007C7111">
              <w:t xml:space="preserve">Pass/ Fail Using Model and </w:t>
            </w:r>
            <w:r>
              <w:t>Visuals</w:t>
            </w:r>
          </w:p>
        </w:tc>
        <w:tc>
          <w:tcPr>
            <w:tcW w:w="0" w:type="auto"/>
          </w:tcPr>
          <w:p w14:paraId="627852A3" w14:textId="048D6DB9" w:rsidR="005233DD" w:rsidRPr="007C7111" w:rsidRDefault="005233DD" w:rsidP="00ED25F5">
            <w:pPr>
              <w:pStyle w:val="Body"/>
              <w:ind w:firstLine="0"/>
              <w:jc w:val="center"/>
            </w:pPr>
            <w:r w:rsidRPr="007C7111">
              <w:t xml:space="preserve">Inaccuracy of data due to cell sensitivity </w:t>
            </w:r>
            <w:r>
              <w:fldChar w:fldCharType="begin"/>
            </w:r>
            <w:r w:rsidR="00450EBC">
              <w:instrText xml:space="preserve"> ADDIN ZOTERO_ITEM CSL_CITATION {"citationID":"iKkC7JWm","properties":{"formattedCitation":"[52]","plainCitation":"[52]","noteIndex":0},"citationItems":[{"id":129,"uris":["http://zotero.org/users/local/V6BayNrH/items/XVNEWG3B"],"itemData":{"id":129,"type":"webpage","abstract":"Our body&amp;apos;s ability to detect disease, foreign material, and the location of food sources and toxins is all determined by a cocktail of chemicals that surround our cells, as well as our cells&amp;apos; ability to &amp;apos;read&amp;apos; these chemicals. Cells are highly sensitive. In fact, our immune system can be triggered by the presence of just one foreign molecule or ion. Yet researchers don&amp;apos;t know how cells achieve this level of sensitivity.","container-title":"ScienceDaily","language":"en","title":"Scientists create model to measure how cells sense their surroundings","URL":"https://www.sciencedaily.com/releases/2020/03/200326144348.htm","accessed":{"date-parts":[["2025",11,16]]}}}],"schema":"https://github.com/citation-style-language/schema/raw/master/csl-citation.json"} </w:instrText>
            </w:r>
            <w:r>
              <w:fldChar w:fldCharType="separate"/>
            </w:r>
            <w:r w:rsidRPr="003859EF">
              <w:t>[52]</w:t>
            </w:r>
            <w:r>
              <w:fldChar w:fldCharType="end"/>
            </w:r>
          </w:p>
        </w:tc>
        <w:tc>
          <w:tcPr>
            <w:tcW w:w="0" w:type="auto"/>
          </w:tcPr>
          <w:p w14:paraId="5CAAB2B1" w14:textId="36DF3338" w:rsidR="005233DD" w:rsidRPr="007C7111" w:rsidRDefault="005233DD" w:rsidP="00ED25F5">
            <w:pPr>
              <w:pStyle w:val="Body"/>
              <w:ind w:firstLine="0"/>
              <w:jc w:val="center"/>
            </w:pPr>
            <w:r>
              <w:t>Yes</w:t>
            </w:r>
          </w:p>
        </w:tc>
      </w:tr>
      <w:tr w:rsidR="005233DD" w:rsidRPr="007C7111" w14:paraId="59CD493F" w14:textId="76A5EF7E" w:rsidTr="005233DD">
        <w:trPr>
          <w:trHeight w:val="573"/>
          <w:jc w:val="center"/>
        </w:trPr>
        <w:tc>
          <w:tcPr>
            <w:tcW w:w="0" w:type="auto"/>
          </w:tcPr>
          <w:p w14:paraId="5411CD27" w14:textId="77777777" w:rsidR="005233DD" w:rsidRPr="00175C0D" w:rsidRDefault="005233DD" w:rsidP="00ED25F5">
            <w:pPr>
              <w:pStyle w:val="Body"/>
              <w:ind w:firstLine="0"/>
              <w:jc w:val="center"/>
            </w:pPr>
            <w:r>
              <w:t>3</w:t>
            </w:r>
          </w:p>
        </w:tc>
        <w:tc>
          <w:tcPr>
            <w:tcW w:w="0" w:type="auto"/>
          </w:tcPr>
          <w:p w14:paraId="49F831E6" w14:textId="77777777" w:rsidR="005233DD" w:rsidRPr="00175C0D" w:rsidRDefault="005233DD" w:rsidP="00ED25F5">
            <w:pPr>
              <w:pStyle w:val="Body"/>
              <w:ind w:firstLine="0"/>
              <w:jc w:val="center"/>
            </w:pPr>
            <w:r>
              <w:t>N</w:t>
            </w:r>
            <w:r w:rsidRPr="00175C0D">
              <w:t>on-negotiable</w:t>
            </w:r>
          </w:p>
        </w:tc>
        <w:tc>
          <w:tcPr>
            <w:tcW w:w="0" w:type="auto"/>
          </w:tcPr>
          <w:p w14:paraId="519F3180" w14:textId="77777777" w:rsidR="005233DD" w:rsidRPr="007C7111" w:rsidRDefault="005233DD" w:rsidP="00ED25F5">
            <w:pPr>
              <w:pStyle w:val="Body"/>
              <w:ind w:firstLine="0"/>
              <w:jc w:val="center"/>
            </w:pPr>
            <w:r>
              <w:t xml:space="preserve">Mathematical </w:t>
            </w:r>
            <w:r w:rsidRPr="007C7111">
              <w:t>Simulation</w:t>
            </w:r>
          </w:p>
        </w:tc>
        <w:tc>
          <w:tcPr>
            <w:tcW w:w="0" w:type="auto"/>
          </w:tcPr>
          <w:p w14:paraId="633AD962" w14:textId="77777777" w:rsidR="005233DD" w:rsidRPr="007C7111" w:rsidRDefault="005233DD" w:rsidP="00ED25F5">
            <w:pPr>
              <w:pStyle w:val="Body"/>
              <w:ind w:firstLine="0"/>
              <w:jc w:val="center"/>
            </w:pPr>
            <w:r w:rsidRPr="007C7111">
              <w:t>Mathematical Model</w:t>
            </w:r>
          </w:p>
        </w:tc>
        <w:tc>
          <w:tcPr>
            <w:tcW w:w="0" w:type="auto"/>
          </w:tcPr>
          <w:p w14:paraId="63B2754B" w14:textId="77777777" w:rsidR="005233DD" w:rsidRPr="007C7111" w:rsidRDefault="005233DD" w:rsidP="00ED25F5">
            <w:pPr>
              <w:pStyle w:val="Body"/>
              <w:ind w:firstLine="0"/>
              <w:jc w:val="center"/>
            </w:pPr>
            <w:r w:rsidRPr="007C7111">
              <w:t>Pass/ Fail</w:t>
            </w:r>
          </w:p>
        </w:tc>
        <w:tc>
          <w:tcPr>
            <w:tcW w:w="0" w:type="auto"/>
          </w:tcPr>
          <w:p w14:paraId="504A9F47" w14:textId="77777777" w:rsidR="005233DD" w:rsidRPr="007C7111" w:rsidRDefault="005233DD" w:rsidP="00ED25F5">
            <w:pPr>
              <w:pStyle w:val="Body"/>
              <w:ind w:firstLine="0"/>
              <w:jc w:val="center"/>
            </w:pPr>
            <w:r w:rsidRPr="007C7111">
              <w:t>Accuracy and Validation</w:t>
            </w:r>
          </w:p>
        </w:tc>
        <w:tc>
          <w:tcPr>
            <w:tcW w:w="0" w:type="auto"/>
          </w:tcPr>
          <w:p w14:paraId="56E1B067" w14:textId="1BAB96DB" w:rsidR="005233DD" w:rsidRPr="007C7111" w:rsidRDefault="005233DD" w:rsidP="00ED25F5">
            <w:pPr>
              <w:pStyle w:val="Body"/>
              <w:ind w:firstLine="0"/>
              <w:jc w:val="center"/>
            </w:pPr>
            <w:r>
              <w:t>Yes</w:t>
            </w:r>
          </w:p>
        </w:tc>
      </w:tr>
      <w:tr w:rsidR="005233DD" w:rsidRPr="007C7111" w14:paraId="09C326DB" w14:textId="5364CBE5" w:rsidTr="005233DD">
        <w:trPr>
          <w:trHeight w:val="875"/>
          <w:jc w:val="center"/>
        </w:trPr>
        <w:tc>
          <w:tcPr>
            <w:tcW w:w="0" w:type="auto"/>
          </w:tcPr>
          <w:p w14:paraId="337FE9A7" w14:textId="77777777" w:rsidR="005233DD" w:rsidRPr="00175C0D" w:rsidRDefault="005233DD" w:rsidP="00ED25F5">
            <w:pPr>
              <w:pStyle w:val="Body"/>
              <w:ind w:firstLine="0"/>
              <w:jc w:val="center"/>
            </w:pPr>
            <w:r>
              <w:t>4</w:t>
            </w:r>
          </w:p>
        </w:tc>
        <w:tc>
          <w:tcPr>
            <w:tcW w:w="0" w:type="auto"/>
          </w:tcPr>
          <w:p w14:paraId="4D33777F" w14:textId="77777777" w:rsidR="005233DD" w:rsidRPr="00175C0D" w:rsidRDefault="005233DD" w:rsidP="00ED25F5">
            <w:pPr>
              <w:pStyle w:val="Body"/>
              <w:ind w:firstLine="0"/>
              <w:jc w:val="center"/>
            </w:pPr>
            <w:r w:rsidRPr="00175C0D">
              <w:t>Non-negotiable</w:t>
            </w:r>
          </w:p>
        </w:tc>
        <w:tc>
          <w:tcPr>
            <w:tcW w:w="0" w:type="auto"/>
          </w:tcPr>
          <w:p w14:paraId="4A7C1615" w14:textId="77777777" w:rsidR="005233DD" w:rsidRPr="007C7111" w:rsidRDefault="005233DD" w:rsidP="00ED25F5">
            <w:pPr>
              <w:pStyle w:val="Body"/>
              <w:ind w:firstLine="0"/>
              <w:jc w:val="center"/>
            </w:pPr>
            <w:r>
              <w:t xml:space="preserve">Overall Device </w:t>
            </w:r>
            <w:r w:rsidRPr="007C7111">
              <w:t>Size</w:t>
            </w:r>
          </w:p>
        </w:tc>
        <w:tc>
          <w:tcPr>
            <w:tcW w:w="0" w:type="auto"/>
          </w:tcPr>
          <w:p w14:paraId="15680065" w14:textId="77777777" w:rsidR="005233DD" w:rsidRPr="007C7111" w:rsidRDefault="005233DD" w:rsidP="00ED25F5">
            <w:pPr>
              <w:pStyle w:val="Body"/>
              <w:ind w:firstLine="0"/>
              <w:jc w:val="center"/>
            </w:pPr>
            <w:r w:rsidRPr="007C7111">
              <w:t>Dimensions</w:t>
            </w:r>
          </w:p>
        </w:tc>
        <w:tc>
          <w:tcPr>
            <w:tcW w:w="0" w:type="auto"/>
          </w:tcPr>
          <w:p w14:paraId="51E3D139" w14:textId="77777777" w:rsidR="005233DD" w:rsidRPr="007C7111" w:rsidRDefault="005233DD" w:rsidP="00ED25F5">
            <w:pPr>
              <w:pStyle w:val="Body"/>
              <w:jc w:val="center"/>
            </w:pPr>
            <m:oMathPara>
              <m:oMath>
                <m:r>
                  <m:rPr>
                    <m:sty m:val="p"/>
                  </m:rPr>
                  <w:rPr>
                    <w:rFonts w:ascii="Cambria Math" w:hAnsi="Cambria Math"/>
                  </w:rPr>
                  <m:t xml:space="preserve">23 × 17 × 14 </m:t>
                </m:r>
                <m:r>
                  <w:rPr>
                    <w:rFonts w:ascii="Cambria Math" w:hAnsi="Cambria Math"/>
                  </w:rPr>
                  <m:t>in</m:t>
                </m:r>
              </m:oMath>
            </m:oMathPara>
          </w:p>
        </w:tc>
        <w:tc>
          <w:tcPr>
            <w:tcW w:w="0" w:type="auto"/>
          </w:tcPr>
          <w:p w14:paraId="2BDE49D4" w14:textId="63C9DFD3" w:rsidR="005233DD" w:rsidRPr="007C7111" w:rsidRDefault="005233DD" w:rsidP="00ED25F5">
            <w:pPr>
              <w:pStyle w:val="Body"/>
              <w:ind w:firstLine="0"/>
              <w:jc w:val="center"/>
            </w:pPr>
            <w:r w:rsidRPr="007C7111">
              <w:t xml:space="preserve">Nuaire NU-5810E Incubator Restricted Area </w:t>
            </w:r>
            <w:r>
              <w:fldChar w:fldCharType="begin"/>
            </w:r>
            <w:r w:rsidR="00450EBC">
              <w:instrText xml:space="preserve"> ADDIN ZOTERO_ITEM CSL_CITATION {"citationID":"fuVO4eGv","properties":{"formattedCitation":"[54]","plainCitation":"[54]","noteIndex":0},"citationItems":[{"id":134,"uris":["http://zotero.org/users/local/V6BayNrH/items/S8BNRSU2"],"itemData":{"id":134,"type":"webpage","abstract":"</w:instrText>
            </w:r>
            <w:r w:rsidR="00450EBC">
              <w:rPr>
                <w:rFonts w:ascii="Segoe UI Emoji" w:hAnsi="Segoe UI Emoji" w:cs="Segoe UI Emoji"/>
              </w:rPr>
              <w:instrText>🌟</w:instrText>
            </w:r>
            <w:r w:rsidR="00450EBC">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450EBC">
              <w:rPr>
                <w:rFonts w:ascii="Segoe UI Emoji" w:hAnsi="Segoe UI Emoji" w:cs="Segoe UI Emoji"/>
              </w:rPr>
              <w:instrText>🔬💪</w:instrText>
            </w:r>
            <w:r w:rsidR="00450EBC">
              <w:instrText xml:space="preserve"> #NuAireInnovation #CellCultureSuccess #LabTechEssentials </w:instrText>
            </w:r>
            <w:r w:rsidR="00450EBC">
              <w:rPr>
                <w:rFonts w:ascii="Segoe UI Emoji" w:hAnsi="Segoe UI Emoji" w:cs="Segoe UI Emoji"/>
              </w:rPr>
              <w:instrText>🧬🌡️</w:instrText>
            </w:r>
            <w:r w:rsidR="00450EBC">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fldChar w:fldCharType="separate"/>
            </w:r>
            <w:r w:rsidRPr="003859EF">
              <w:t>[54]</w:t>
            </w:r>
            <w:r>
              <w:fldChar w:fldCharType="end"/>
            </w:r>
          </w:p>
        </w:tc>
        <w:tc>
          <w:tcPr>
            <w:tcW w:w="0" w:type="auto"/>
          </w:tcPr>
          <w:p w14:paraId="5CEEF3B2" w14:textId="06508875" w:rsidR="005233DD" w:rsidRPr="007C7111" w:rsidRDefault="005233DD" w:rsidP="00ED25F5">
            <w:pPr>
              <w:pStyle w:val="Body"/>
              <w:ind w:firstLine="0"/>
              <w:jc w:val="center"/>
            </w:pPr>
            <w:r>
              <w:t>Yes</w:t>
            </w:r>
          </w:p>
        </w:tc>
      </w:tr>
      <w:tr w:rsidR="005233DD" w:rsidRPr="007C7111" w14:paraId="19F5B85F" w14:textId="3BBA77EA" w:rsidTr="005233DD">
        <w:trPr>
          <w:trHeight w:val="573"/>
          <w:jc w:val="center"/>
        </w:trPr>
        <w:tc>
          <w:tcPr>
            <w:tcW w:w="0" w:type="auto"/>
          </w:tcPr>
          <w:p w14:paraId="1EB6550F" w14:textId="77777777" w:rsidR="005233DD" w:rsidRPr="00175C0D" w:rsidRDefault="005233DD" w:rsidP="00ED25F5">
            <w:pPr>
              <w:pStyle w:val="Body"/>
              <w:ind w:firstLine="0"/>
              <w:jc w:val="center"/>
            </w:pPr>
            <w:r>
              <w:t>5</w:t>
            </w:r>
          </w:p>
        </w:tc>
        <w:tc>
          <w:tcPr>
            <w:tcW w:w="0" w:type="auto"/>
          </w:tcPr>
          <w:p w14:paraId="53E9EE73" w14:textId="77777777" w:rsidR="005233DD" w:rsidRPr="00175C0D" w:rsidRDefault="005233DD" w:rsidP="00ED25F5">
            <w:pPr>
              <w:pStyle w:val="Body"/>
              <w:ind w:firstLine="0"/>
              <w:jc w:val="center"/>
            </w:pPr>
            <w:r w:rsidRPr="00175C0D">
              <w:t>Non-negotiable</w:t>
            </w:r>
          </w:p>
        </w:tc>
        <w:tc>
          <w:tcPr>
            <w:tcW w:w="0" w:type="auto"/>
          </w:tcPr>
          <w:p w14:paraId="506D8EFD" w14:textId="77777777" w:rsidR="005233DD" w:rsidRPr="007C7111" w:rsidRDefault="005233DD" w:rsidP="00ED25F5">
            <w:pPr>
              <w:pStyle w:val="Body"/>
              <w:ind w:firstLine="0"/>
              <w:jc w:val="center"/>
            </w:pPr>
            <w:r>
              <w:t>Electrical Safety</w:t>
            </w:r>
          </w:p>
        </w:tc>
        <w:tc>
          <w:tcPr>
            <w:tcW w:w="0" w:type="auto"/>
          </w:tcPr>
          <w:p w14:paraId="16135841" w14:textId="77777777" w:rsidR="005233DD" w:rsidRPr="007C7111" w:rsidRDefault="005233DD" w:rsidP="00ED25F5">
            <w:pPr>
              <w:pStyle w:val="Body"/>
              <w:ind w:firstLine="0"/>
              <w:jc w:val="center"/>
            </w:pPr>
            <w:r>
              <w:t>Safety</w:t>
            </w:r>
          </w:p>
        </w:tc>
        <w:tc>
          <w:tcPr>
            <w:tcW w:w="0" w:type="auto"/>
          </w:tcPr>
          <w:p w14:paraId="7F2D6F01" w14:textId="77777777" w:rsidR="005233DD" w:rsidRDefault="005233DD" w:rsidP="00ED25F5">
            <w:pPr>
              <w:pStyle w:val="Body"/>
              <w:ind w:firstLine="0"/>
              <w:jc w:val="center"/>
            </w:pPr>
            <w:r>
              <w:t>Pass/ Fail of EN61010-2-030</w:t>
            </w:r>
          </w:p>
        </w:tc>
        <w:tc>
          <w:tcPr>
            <w:tcW w:w="0" w:type="auto"/>
          </w:tcPr>
          <w:p w14:paraId="0D087ED0" w14:textId="4314DEE0" w:rsidR="005233DD" w:rsidRPr="007C7111" w:rsidRDefault="005233DD" w:rsidP="00ED25F5">
            <w:pPr>
              <w:pStyle w:val="Body"/>
              <w:ind w:firstLine="0"/>
              <w:jc w:val="center"/>
            </w:pPr>
            <w:r w:rsidRPr="002C671B">
              <w:t>IEC 60204-1</w:t>
            </w:r>
            <w:r>
              <w:t xml:space="preserve"> </w:t>
            </w:r>
            <w:r>
              <w:fldChar w:fldCharType="begin"/>
            </w:r>
            <w:r w:rsidR="00450EBC">
              <w:instrText xml:space="preserve"> ADDIN ZOTERO_ITEM CSL_CITATION {"citationID":"b9cgo8eM","properties":{"formattedCitation":"[55, p. 60]","plainCitation":"[55, p. 60]","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locator":"60"}],"schema":"https://github.com/citation-style-language/schema/raw/master/csl-citation.json"} </w:instrText>
            </w:r>
            <w:r>
              <w:fldChar w:fldCharType="separate"/>
            </w:r>
            <w:r w:rsidRPr="003859EF">
              <w:t>[55, p. 60]</w:t>
            </w:r>
            <w:r>
              <w:fldChar w:fldCharType="end"/>
            </w:r>
          </w:p>
        </w:tc>
        <w:tc>
          <w:tcPr>
            <w:tcW w:w="0" w:type="auto"/>
          </w:tcPr>
          <w:p w14:paraId="7B971DD4" w14:textId="1DE863B6" w:rsidR="005233DD" w:rsidRPr="002C671B" w:rsidRDefault="005233DD" w:rsidP="00ED25F5">
            <w:pPr>
              <w:pStyle w:val="Body"/>
              <w:ind w:firstLine="0"/>
              <w:jc w:val="center"/>
            </w:pPr>
            <w:r>
              <w:t>Yes</w:t>
            </w:r>
          </w:p>
        </w:tc>
      </w:tr>
      <w:tr w:rsidR="005233DD" w:rsidRPr="007C7111" w14:paraId="3FB5F4DC" w14:textId="52AADB16" w:rsidTr="005233DD">
        <w:trPr>
          <w:trHeight w:val="573"/>
          <w:jc w:val="center"/>
        </w:trPr>
        <w:tc>
          <w:tcPr>
            <w:tcW w:w="0" w:type="auto"/>
          </w:tcPr>
          <w:p w14:paraId="02AEE0F1" w14:textId="77777777" w:rsidR="005233DD" w:rsidRPr="00175C0D" w:rsidRDefault="005233DD" w:rsidP="00ED25F5">
            <w:pPr>
              <w:pStyle w:val="Body"/>
              <w:ind w:firstLine="0"/>
              <w:jc w:val="center"/>
            </w:pPr>
            <w:r>
              <w:t>6</w:t>
            </w:r>
          </w:p>
        </w:tc>
        <w:tc>
          <w:tcPr>
            <w:tcW w:w="0" w:type="auto"/>
          </w:tcPr>
          <w:p w14:paraId="09F83B85" w14:textId="77777777" w:rsidR="005233DD" w:rsidRPr="00175C0D" w:rsidRDefault="005233DD" w:rsidP="00ED25F5">
            <w:pPr>
              <w:pStyle w:val="Body"/>
              <w:ind w:firstLine="0"/>
              <w:jc w:val="center"/>
            </w:pPr>
            <w:r w:rsidRPr="00175C0D">
              <w:t>Non-negotiable</w:t>
            </w:r>
          </w:p>
        </w:tc>
        <w:tc>
          <w:tcPr>
            <w:tcW w:w="0" w:type="auto"/>
          </w:tcPr>
          <w:p w14:paraId="1310191D" w14:textId="77777777" w:rsidR="005233DD" w:rsidRPr="007C7111" w:rsidRDefault="005233DD" w:rsidP="00ED25F5">
            <w:pPr>
              <w:pStyle w:val="Body"/>
              <w:ind w:firstLine="0"/>
              <w:jc w:val="center"/>
            </w:pPr>
            <w:r>
              <w:t>Emergency Safety</w:t>
            </w:r>
          </w:p>
        </w:tc>
        <w:tc>
          <w:tcPr>
            <w:tcW w:w="0" w:type="auto"/>
          </w:tcPr>
          <w:p w14:paraId="6BA0360E" w14:textId="77777777" w:rsidR="005233DD" w:rsidRPr="007C7111" w:rsidRDefault="005233DD" w:rsidP="00ED25F5">
            <w:pPr>
              <w:pStyle w:val="Body"/>
              <w:ind w:firstLine="0"/>
              <w:jc w:val="center"/>
            </w:pPr>
            <w:r>
              <w:t>Safety</w:t>
            </w:r>
          </w:p>
        </w:tc>
        <w:tc>
          <w:tcPr>
            <w:tcW w:w="0" w:type="auto"/>
          </w:tcPr>
          <w:p w14:paraId="7C46A171" w14:textId="77777777" w:rsidR="005233DD" w:rsidRDefault="005233DD" w:rsidP="00ED25F5">
            <w:pPr>
              <w:pStyle w:val="Body"/>
              <w:ind w:firstLine="0"/>
              <w:jc w:val="center"/>
            </w:pPr>
            <w:r>
              <w:t xml:space="preserve">Pass/ Fail of </w:t>
            </w:r>
            <w:r w:rsidRPr="00A426D1">
              <w:t>ISO 13850</w:t>
            </w:r>
          </w:p>
        </w:tc>
        <w:tc>
          <w:tcPr>
            <w:tcW w:w="0" w:type="auto"/>
          </w:tcPr>
          <w:p w14:paraId="3CAC794B" w14:textId="7A47D78F" w:rsidR="005233DD" w:rsidRPr="007C7111" w:rsidRDefault="005233DD" w:rsidP="00ED25F5">
            <w:pPr>
              <w:pStyle w:val="Body"/>
              <w:ind w:firstLine="0"/>
              <w:jc w:val="center"/>
            </w:pPr>
            <w:r w:rsidRPr="00A426D1">
              <w:t>ISO 13850</w:t>
            </w:r>
            <w:r>
              <w:t xml:space="preserve"> </w:t>
            </w:r>
            <w:r>
              <w:fldChar w:fldCharType="begin"/>
            </w:r>
            <w:r w:rsidR="00450EBC">
              <w:instrText xml:space="preserve"> ADDIN ZOTERO_ITEM CSL_CITATION {"citationID":"xTJhh7rX","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fldChar w:fldCharType="separate"/>
            </w:r>
            <w:r w:rsidRPr="003859EF">
              <w:t>[57]</w:t>
            </w:r>
            <w:r>
              <w:fldChar w:fldCharType="end"/>
            </w:r>
          </w:p>
        </w:tc>
        <w:tc>
          <w:tcPr>
            <w:tcW w:w="0" w:type="auto"/>
          </w:tcPr>
          <w:p w14:paraId="7FA3C922" w14:textId="75DAADCC" w:rsidR="005233DD" w:rsidRPr="00A426D1" w:rsidRDefault="005233DD" w:rsidP="00ED25F5">
            <w:pPr>
              <w:pStyle w:val="Body"/>
              <w:ind w:firstLine="0"/>
              <w:jc w:val="center"/>
            </w:pPr>
            <w:r>
              <w:t>Y</w:t>
            </w:r>
            <w:r w:rsidR="00CD6AF8">
              <w:t>e</w:t>
            </w:r>
            <w:r w:rsidR="002C6E66">
              <w:t>s</w:t>
            </w:r>
          </w:p>
        </w:tc>
      </w:tr>
      <w:tr w:rsidR="005233DD" w:rsidRPr="007C7111" w14:paraId="6D9E8F0C" w14:textId="3F00F295" w:rsidTr="005233DD">
        <w:trPr>
          <w:trHeight w:val="1148"/>
          <w:jc w:val="center"/>
        </w:trPr>
        <w:tc>
          <w:tcPr>
            <w:tcW w:w="0" w:type="auto"/>
          </w:tcPr>
          <w:p w14:paraId="427F61C1" w14:textId="77777777" w:rsidR="005233DD" w:rsidRPr="00175C0D" w:rsidRDefault="005233DD" w:rsidP="00ED25F5">
            <w:pPr>
              <w:pStyle w:val="Body"/>
              <w:ind w:firstLine="0"/>
              <w:jc w:val="center"/>
            </w:pPr>
            <w:r>
              <w:t>7</w:t>
            </w:r>
          </w:p>
        </w:tc>
        <w:tc>
          <w:tcPr>
            <w:tcW w:w="0" w:type="auto"/>
          </w:tcPr>
          <w:p w14:paraId="2BD60E0B" w14:textId="77777777" w:rsidR="005233DD" w:rsidRPr="00175C0D" w:rsidRDefault="005233DD" w:rsidP="00ED25F5">
            <w:pPr>
              <w:pStyle w:val="Body"/>
              <w:ind w:firstLine="0"/>
              <w:jc w:val="center"/>
            </w:pPr>
            <w:r w:rsidRPr="00175C0D">
              <w:t>Non-negotiable</w:t>
            </w:r>
          </w:p>
        </w:tc>
        <w:tc>
          <w:tcPr>
            <w:tcW w:w="0" w:type="auto"/>
          </w:tcPr>
          <w:p w14:paraId="4DE5892C" w14:textId="77777777" w:rsidR="005233DD" w:rsidRPr="007C7111" w:rsidRDefault="005233DD" w:rsidP="00ED25F5">
            <w:pPr>
              <w:pStyle w:val="Body"/>
              <w:ind w:firstLine="0"/>
              <w:jc w:val="center"/>
            </w:pPr>
            <w:r w:rsidRPr="007C7111">
              <w:t>Material</w:t>
            </w:r>
          </w:p>
        </w:tc>
        <w:tc>
          <w:tcPr>
            <w:tcW w:w="0" w:type="auto"/>
          </w:tcPr>
          <w:p w14:paraId="79CC3A44" w14:textId="77777777" w:rsidR="005233DD" w:rsidRPr="007C7111" w:rsidRDefault="005233DD" w:rsidP="00ED25F5">
            <w:pPr>
              <w:pStyle w:val="Body"/>
              <w:ind w:firstLine="0"/>
              <w:jc w:val="center"/>
            </w:pPr>
            <w:r w:rsidRPr="007C7111">
              <w:t>Strength</w:t>
            </w:r>
            <w:r>
              <w:t xml:space="preserve">, </w:t>
            </w:r>
            <w:r w:rsidRPr="007C7111">
              <w:t>Durability</w:t>
            </w:r>
            <w:r>
              <w:t>, and Sterility</w:t>
            </w:r>
          </w:p>
        </w:tc>
        <w:tc>
          <w:tcPr>
            <w:tcW w:w="0" w:type="auto"/>
          </w:tcPr>
          <w:p w14:paraId="2AE44860" w14:textId="0E3A33C9" w:rsidR="005233DD" w:rsidRPr="007C7111" w:rsidRDefault="005233DD" w:rsidP="00ED25F5">
            <w:pPr>
              <w:pStyle w:val="Body"/>
              <w:ind w:firstLine="0"/>
              <w:jc w:val="center"/>
            </w:pPr>
            <w:r w:rsidRPr="007C7111">
              <w:t xml:space="preserve">Pass/ Fail to withstand room temperature and 37°C, along with 98% humidity </w:t>
            </w:r>
            <w:r>
              <w:fldChar w:fldCharType="begin"/>
            </w:r>
            <w:r w:rsidR="00450EBC">
              <w:instrText xml:space="preserve"> ADDIN ZOTERO_ITEM CSL_CITATION {"citationID":"mXU1PDUZ","properties":{"formattedCitation":"[54]","plainCitation":"[54]","noteIndex":0},"citationItems":[{"id":134,"uris":["http://zotero.org/users/local/V6BayNrH/items/S8BNRSU2"],"itemData":{"id":134,"type":"webpage","abstract":"</w:instrText>
            </w:r>
            <w:r w:rsidR="00450EBC">
              <w:rPr>
                <w:rFonts w:ascii="Segoe UI Emoji" w:hAnsi="Segoe UI Emoji" w:cs="Segoe UI Emoji"/>
              </w:rPr>
              <w:instrText>🌟</w:instrText>
            </w:r>
            <w:r w:rsidR="00450EBC">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450EBC">
              <w:rPr>
                <w:rFonts w:ascii="Segoe UI Emoji" w:hAnsi="Segoe UI Emoji" w:cs="Segoe UI Emoji"/>
              </w:rPr>
              <w:instrText>🔬💪</w:instrText>
            </w:r>
            <w:r w:rsidR="00450EBC">
              <w:instrText xml:space="preserve"> #NuAireInnovation #CellCultureSuccess #LabTechEssentials </w:instrText>
            </w:r>
            <w:r w:rsidR="00450EBC">
              <w:rPr>
                <w:rFonts w:ascii="Segoe UI Emoji" w:hAnsi="Segoe UI Emoji" w:cs="Segoe UI Emoji"/>
              </w:rPr>
              <w:instrText>🧬🌡️</w:instrText>
            </w:r>
            <w:r w:rsidR="00450EBC">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fldChar w:fldCharType="separate"/>
            </w:r>
            <w:r w:rsidRPr="003859EF">
              <w:t>[54]</w:t>
            </w:r>
            <w:r>
              <w:fldChar w:fldCharType="end"/>
            </w:r>
          </w:p>
        </w:tc>
        <w:tc>
          <w:tcPr>
            <w:tcW w:w="0" w:type="auto"/>
          </w:tcPr>
          <w:p w14:paraId="12B96684" w14:textId="77777777" w:rsidR="005233DD" w:rsidRPr="007C7111" w:rsidRDefault="005233DD" w:rsidP="00ED25F5">
            <w:pPr>
              <w:pStyle w:val="Body"/>
              <w:ind w:firstLine="0"/>
              <w:jc w:val="center"/>
            </w:pPr>
            <w:r>
              <w:t>Safety</w:t>
            </w:r>
          </w:p>
        </w:tc>
        <w:tc>
          <w:tcPr>
            <w:tcW w:w="0" w:type="auto"/>
          </w:tcPr>
          <w:p w14:paraId="22670A7C" w14:textId="151DD9F3" w:rsidR="005233DD" w:rsidRDefault="005233DD" w:rsidP="00ED25F5">
            <w:pPr>
              <w:pStyle w:val="Body"/>
              <w:ind w:firstLine="0"/>
              <w:jc w:val="center"/>
            </w:pPr>
            <w:r>
              <w:t>Yes</w:t>
            </w:r>
          </w:p>
        </w:tc>
      </w:tr>
      <w:tr w:rsidR="00CD6AF8" w:rsidRPr="007C7111" w14:paraId="270C8D08" w14:textId="77777777" w:rsidTr="00267E9F">
        <w:trPr>
          <w:trHeight w:val="1148"/>
          <w:jc w:val="center"/>
        </w:trPr>
        <w:tc>
          <w:tcPr>
            <w:tcW w:w="0" w:type="auto"/>
          </w:tcPr>
          <w:p w14:paraId="7ED3A559" w14:textId="58DF46AF" w:rsidR="00CD6AF8" w:rsidRDefault="00CD6AF8" w:rsidP="00CD6AF8">
            <w:pPr>
              <w:pStyle w:val="Body"/>
              <w:ind w:firstLine="0"/>
              <w:jc w:val="center"/>
            </w:pPr>
            <w:r>
              <w:lastRenderedPageBreak/>
              <w:t>8</w:t>
            </w:r>
          </w:p>
        </w:tc>
        <w:tc>
          <w:tcPr>
            <w:tcW w:w="0" w:type="auto"/>
            <w:vAlign w:val="center"/>
          </w:tcPr>
          <w:p w14:paraId="187B4271" w14:textId="5B4B7071" w:rsidR="00CD6AF8" w:rsidRPr="00175C0D" w:rsidRDefault="00CD6AF8" w:rsidP="00CD6AF8">
            <w:pPr>
              <w:pStyle w:val="Body"/>
              <w:ind w:firstLine="0"/>
              <w:jc w:val="center"/>
            </w:pPr>
            <w:r>
              <w:t>Negotiable</w:t>
            </w:r>
          </w:p>
        </w:tc>
        <w:tc>
          <w:tcPr>
            <w:tcW w:w="0" w:type="auto"/>
            <w:vAlign w:val="center"/>
          </w:tcPr>
          <w:p w14:paraId="4BB0AD4F" w14:textId="78259343" w:rsidR="00CD6AF8" w:rsidRPr="007C7111" w:rsidRDefault="00CD6AF8" w:rsidP="00CD6AF8">
            <w:pPr>
              <w:pStyle w:val="Body"/>
              <w:ind w:firstLine="0"/>
              <w:jc w:val="center"/>
            </w:pPr>
            <w:r>
              <w:t>Cell Viability</w:t>
            </w:r>
          </w:p>
        </w:tc>
        <w:tc>
          <w:tcPr>
            <w:tcW w:w="0" w:type="auto"/>
            <w:vAlign w:val="center"/>
          </w:tcPr>
          <w:p w14:paraId="53F59BBF" w14:textId="548F66FA" w:rsidR="00CD6AF8" w:rsidRPr="007C7111" w:rsidRDefault="00CD6AF8" w:rsidP="00CD6AF8">
            <w:pPr>
              <w:pStyle w:val="Body"/>
              <w:ind w:firstLine="0"/>
              <w:jc w:val="center"/>
            </w:pPr>
            <w:r>
              <w:t>Proper Cell Culture</w:t>
            </w:r>
          </w:p>
        </w:tc>
        <w:tc>
          <w:tcPr>
            <w:tcW w:w="0" w:type="auto"/>
            <w:vAlign w:val="center"/>
          </w:tcPr>
          <w:p w14:paraId="1064C562" w14:textId="1C6E658E" w:rsidR="00CD6AF8" w:rsidRPr="007C7111" w:rsidRDefault="00CD6AF8" w:rsidP="00CD6AF8">
            <w:pPr>
              <w:pStyle w:val="Body"/>
              <w:ind w:firstLine="0"/>
              <w:jc w:val="center"/>
            </w:pPr>
            <w:r>
              <w:t>&gt;80%</w:t>
            </w:r>
          </w:p>
        </w:tc>
        <w:tc>
          <w:tcPr>
            <w:tcW w:w="0" w:type="auto"/>
            <w:vAlign w:val="center"/>
          </w:tcPr>
          <w:p w14:paraId="523ABF2B" w14:textId="77777777" w:rsidR="00CD6AF8" w:rsidRDefault="00CD6AF8" w:rsidP="00CD6AF8">
            <w:pPr>
              <w:jc w:val="center"/>
              <w:rPr>
                <w:sz w:val="22"/>
                <w:szCs w:val="22"/>
              </w:rPr>
            </w:pPr>
          </w:p>
          <w:p w14:paraId="32C4B282" w14:textId="70BABB17" w:rsidR="00CD6AF8" w:rsidRPr="006620B9" w:rsidRDefault="00CD6AF8" w:rsidP="00CD6AF8">
            <w:pPr>
              <w:jc w:val="center"/>
              <w:rPr>
                <w:sz w:val="22"/>
                <w:szCs w:val="22"/>
              </w:rPr>
            </w:pPr>
            <w:r w:rsidRPr="006620B9">
              <w:rPr>
                <w:sz w:val="22"/>
                <w:szCs w:val="22"/>
              </w:rPr>
              <w:t xml:space="preserve">ASTM F2739-19 </w:t>
            </w:r>
            <w:r>
              <w:rPr>
                <w:sz w:val="22"/>
                <w:szCs w:val="22"/>
              </w:rPr>
              <w:fldChar w:fldCharType="begin"/>
            </w:r>
            <w:r w:rsidR="00450EBC">
              <w:rPr>
                <w:sz w:val="22"/>
                <w:szCs w:val="22"/>
              </w:rPr>
              <w:instrText xml:space="preserve"> ADDIN ZOTERO_ITEM CSL_CITATION {"citationID":"wWSKttdw","properties":{"formattedCitation":"[58]","plainCitation":"[58]","noteIndex":0},"citationItems":[{"id":"hgsqtaGM/ZEIDAnK9","uris":["http://zotero.org/users/local/V6BayNrH/items/YU4NKT6E"],"itemData":{"id":174,"type":"chapter","abstract":"Cell culture is a very versatile tool in the investigation of basic scientific and translation research questions. The advantage of using cell lines i…","container-title":"Basic Science Methods for Clinical Researchers","language":"en-US","note":"DOI: 10.1016/B978-0-12-803077-6.00009-6","page":"151-172","publisher":"Academic Press","source":"www.sciencedirect.com","title":"Cell Culture: Growing Cells as Model Systems In Vitro","title-short":"Cell Culture","URL":"https://www.sciencedirect.com:5037/science/chapter/edited-volume/pii/B9780128030776000096","accessed":{"date-parts":[["2025",12,6]]},"issued":{"date-parts":[["2017",1,1]]}}}],"schema":"https://github.com/citation-style-language/schema/raw/master/csl-citation.json"} </w:instrText>
            </w:r>
            <w:r>
              <w:rPr>
                <w:sz w:val="22"/>
                <w:szCs w:val="22"/>
              </w:rPr>
              <w:fldChar w:fldCharType="separate"/>
            </w:r>
            <w:r w:rsidRPr="003859EF">
              <w:rPr>
                <w:sz w:val="22"/>
              </w:rPr>
              <w:t>[58]</w:t>
            </w:r>
            <w:r>
              <w:rPr>
                <w:sz w:val="22"/>
                <w:szCs w:val="22"/>
              </w:rPr>
              <w:fldChar w:fldCharType="end"/>
            </w:r>
          </w:p>
          <w:p w14:paraId="04F4EFA9" w14:textId="77777777" w:rsidR="00CD6AF8" w:rsidRDefault="00CD6AF8" w:rsidP="00CD6AF8">
            <w:pPr>
              <w:pStyle w:val="Body"/>
              <w:ind w:firstLine="0"/>
              <w:jc w:val="center"/>
            </w:pPr>
          </w:p>
        </w:tc>
        <w:tc>
          <w:tcPr>
            <w:tcW w:w="0" w:type="auto"/>
          </w:tcPr>
          <w:p w14:paraId="439ADC91" w14:textId="19B6E0F6" w:rsidR="00CD6AF8" w:rsidRDefault="00CD6AF8" w:rsidP="00CD6AF8">
            <w:pPr>
              <w:pStyle w:val="Body"/>
              <w:ind w:firstLine="0"/>
              <w:jc w:val="center"/>
            </w:pPr>
            <w:r>
              <w:t>Yes</w:t>
            </w:r>
          </w:p>
        </w:tc>
      </w:tr>
      <w:tr w:rsidR="00CD6AF8" w:rsidRPr="007C7111" w14:paraId="17D4DFAE" w14:textId="77777777" w:rsidTr="00267E9F">
        <w:trPr>
          <w:trHeight w:val="1148"/>
          <w:jc w:val="center"/>
        </w:trPr>
        <w:tc>
          <w:tcPr>
            <w:tcW w:w="0" w:type="auto"/>
          </w:tcPr>
          <w:p w14:paraId="278B2408" w14:textId="08A79D97" w:rsidR="00CD6AF8" w:rsidRDefault="00CD6AF8" w:rsidP="00CD6AF8">
            <w:pPr>
              <w:pStyle w:val="Body"/>
              <w:ind w:firstLine="0"/>
              <w:jc w:val="center"/>
            </w:pPr>
            <w:r>
              <w:t>9</w:t>
            </w:r>
          </w:p>
        </w:tc>
        <w:tc>
          <w:tcPr>
            <w:tcW w:w="0" w:type="auto"/>
            <w:vAlign w:val="center"/>
          </w:tcPr>
          <w:p w14:paraId="1FF1FC42" w14:textId="3F00EF8E" w:rsidR="00CD6AF8" w:rsidRPr="00175C0D" w:rsidRDefault="00CD6AF8" w:rsidP="00CD6AF8">
            <w:pPr>
              <w:pStyle w:val="Body"/>
              <w:ind w:firstLine="0"/>
              <w:jc w:val="center"/>
            </w:pPr>
            <w:r w:rsidRPr="003B6A14">
              <w:t>Negotiable</w:t>
            </w:r>
          </w:p>
        </w:tc>
        <w:tc>
          <w:tcPr>
            <w:tcW w:w="0" w:type="auto"/>
            <w:vAlign w:val="center"/>
          </w:tcPr>
          <w:p w14:paraId="2167300B" w14:textId="21F2FB9F" w:rsidR="00CD6AF8" w:rsidRPr="007C7111" w:rsidRDefault="00CD6AF8" w:rsidP="00CD6AF8">
            <w:pPr>
              <w:pStyle w:val="Body"/>
              <w:ind w:firstLine="0"/>
              <w:jc w:val="center"/>
            </w:pPr>
            <w:r w:rsidRPr="007C7111">
              <w:t>Automated Imaging System</w:t>
            </w:r>
          </w:p>
        </w:tc>
        <w:tc>
          <w:tcPr>
            <w:tcW w:w="0" w:type="auto"/>
            <w:vAlign w:val="center"/>
          </w:tcPr>
          <w:p w14:paraId="0EAAD517" w14:textId="01ABBEDC" w:rsidR="00CD6AF8" w:rsidRPr="007C7111" w:rsidRDefault="00CD6AF8" w:rsidP="00CD6AF8">
            <w:pPr>
              <w:pStyle w:val="Body"/>
              <w:ind w:firstLine="0"/>
              <w:jc w:val="center"/>
            </w:pPr>
            <w:r w:rsidRPr="007C7111">
              <w:t>Data Tracking</w:t>
            </w:r>
          </w:p>
        </w:tc>
        <w:tc>
          <w:tcPr>
            <w:tcW w:w="0" w:type="auto"/>
            <w:vAlign w:val="center"/>
          </w:tcPr>
          <w:p w14:paraId="4ABD8495" w14:textId="34C5A4F6" w:rsidR="00CD6AF8" w:rsidRPr="007C7111" w:rsidRDefault="00CD6AF8" w:rsidP="00CD6AF8">
            <w:pPr>
              <w:pStyle w:val="Body"/>
              <w:ind w:firstLine="0"/>
              <w:jc w:val="center"/>
            </w:pPr>
            <w:r w:rsidRPr="007C7111">
              <w:t>&gt; 30 FPS</w:t>
            </w:r>
          </w:p>
        </w:tc>
        <w:tc>
          <w:tcPr>
            <w:tcW w:w="0" w:type="auto"/>
            <w:vAlign w:val="center"/>
          </w:tcPr>
          <w:p w14:paraId="63942EEE" w14:textId="1D563D33" w:rsidR="00CD6AF8" w:rsidRDefault="00CD6AF8" w:rsidP="00CD6AF8">
            <w:pPr>
              <w:pStyle w:val="Body"/>
              <w:ind w:firstLine="0"/>
              <w:jc w:val="center"/>
            </w:pPr>
            <w:r w:rsidRPr="007C7111">
              <w:t>To record the cell’s activity during culturing</w:t>
            </w:r>
          </w:p>
        </w:tc>
        <w:tc>
          <w:tcPr>
            <w:tcW w:w="0" w:type="auto"/>
          </w:tcPr>
          <w:p w14:paraId="46D94264" w14:textId="1989B7A0" w:rsidR="00CD6AF8" w:rsidRDefault="00CD6AF8" w:rsidP="00CD6AF8">
            <w:pPr>
              <w:pStyle w:val="Body"/>
              <w:ind w:firstLine="0"/>
              <w:jc w:val="center"/>
            </w:pPr>
            <w:r>
              <w:t>Yes</w:t>
            </w:r>
          </w:p>
        </w:tc>
      </w:tr>
      <w:tr w:rsidR="00CD6AF8" w:rsidRPr="007C7111" w14:paraId="48379EFD" w14:textId="77777777" w:rsidTr="00267E9F">
        <w:trPr>
          <w:trHeight w:val="1148"/>
          <w:jc w:val="center"/>
        </w:trPr>
        <w:tc>
          <w:tcPr>
            <w:tcW w:w="0" w:type="auto"/>
          </w:tcPr>
          <w:p w14:paraId="5C95D885" w14:textId="6365F1FD" w:rsidR="00CD6AF8" w:rsidRDefault="00CD6AF8" w:rsidP="00CD6AF8">
            <w:pPr>
              <w:pStyle w:val="Body"/>
              <w:ind w:firstLine="0"/>
              <w:jc w:val="center"/>
            </w:pPr>
            <w:r>
              <w:t>10</w:t>
            </w:r>
          </w:p>
        </w:tc>
        <w:tc>
          <w:tcPr>
            <w:tcW w:w="0" w:type="auto"/>
            <w:vAlign w:val="center"/>
          </w:tcPr>
          <w:p w14:paraId="7BA05D00" w14:textId="1076911E" w:rsidR="00CD6AF8" w:rsidRPr="00175C0D" w:rsidRDefault="00CD6AF8" w:rsidP="00CD6AF8">
            <w:pPr>
              <w:pStyle w:val="Body"/>
              <w:ind w:firstLine="0"/>
              <w:jc w:val="center"/>
            </w:pPr>
            <w:r w:rsidRPr="003B6A14">
              <w:t>Negotiable</w:t>
            </w:r>
          </w:p>
        </w:tc>
        <w:tc>
          <w:tcPr>
            <w:tcW w:w="0" w:type="auto"/>
            <w:vAlign w:val="center"/>
          </w:tcPr>
          <w:p w14:paraId="521CBE69" w14:textId="2FA9D93B" w:rsidR="00CD6AF8" w:rsidRPr="007C7111" w:rsidRDefault="00CD6AF8" w:rsidP="00CD6AF8">
            <w:pPr>
              <w:pStyle w:val="Body"/>
              <w:ind w:firstLine="0"/>
              <w:jc w:val="center"/>
            </w:pPr>
            <w:r w:rsidRPr="007C7111">
              <w:t>Computational Models</w:t>
            </w:r>
          </w:p>
        </w:tc>
        <w:tc>
          <w:tcPr>
            <w:tcW w:w="0" w:type="auto"/>
            <w:vAlign w:val="center"/>
          </w:tcPr>
          <w:p w14:paraId="33C1B443" w14:textId="21FF8227" w:rsidR="00CD6AF8" w:rsidRPr="007C7111" w:rsidRDefault="00CD6AF8" w:rsidP="00CD6AF8">
            <w:pPr>
              <w:pStyle w:val="Body"/>
              <w:ind w:firstLine="0"/>
              <w:jc w:val="center"/>
            </w:pPr>
            <w:r w:rsidRPr="007C7111">
              <w:t>Modeling Accuracy</w:t>
            </w:r>
          </w:p>
        </w:tc>
        <w:tc>
          <w:tcPr>
            <w:tcW w:w="0" w:type="auto"/>
            <w:vAlign w:val="center"/>
          </w:tcPr>
          <w:p w14:paraId="292D3A52" w14:textId="6230E436" w:rsidR="00CD6AF8" w:rsidRPr="007C7111" w:rsidRDefault="00CD6AF8" w:rsidP="00CD6AF8">
            <w:pPr>
              <w:pStyle w:val="Body"/>
              <w:ind w:firstLine="0"/>
              <w:jc w:val="center"/>
            </w:pPr>
            <w:r w:rsidRPr="007C7111">
              <w:t>Pass/ Fail</w:t>
            </w:r>
          </w:p>
        </w:tc>
        <w:tc>
          <w:tcPr>
            <w:tcW w:w="0" w:type="auto"/>
            <w:vAlign w:val="center"/>
          </w:tcPr>
          <w:p w14:paraId="4723164F" w14:textId="08AFE7DA" w:rsidR="00CD6AF8" w:rsidRDefault="00CD6AF8" w:rsidP="00CD6AF8">
            <w:pPr>
              <w:pStyle w:val="Body"/>
              <w:ind w:firstLine="0"/>
              <w:jc w:val="center"/>
            </w:pPr>
            <w:r w:rsidRPr="007C7111">
              <w:t>To have a more sophisticated model for partial gravity</w:t>
            </w:r>
          </w:p>
        </w:tc>
        <w:tc>
          <w:tcPr>
            <w:tcW w:w="0" w:type="auto"/>
          </w:tcPr>
          <w:p w14:paraId="281BA938" w14:textId="2D3AB848" w:rsidR="00CD6AF8" w:rsidRDefault="00CD6AF8" w:rsidP="00CD6AF8">
            <w:pPr>
              <w:pStyle w:val="Body"/>
              <w:ind w:firstLine="0"/>
              <w:jc w:val="center"/>
            </w:pPr>
            <w:r>
              <w:t>No</w:t>
            </w:r>
          </w:p>
        </w:tc>
      </w:tr>
    </w:tbl>
    <w:p w14:paraId="3EE50BF2" w14:textId="77777777" w:rsidR="00720BE4" w:rsidRDefault="00720BE4" w:rsidP="00417B0F">
      <w:pPr>
        <w:pStyle w:val="Body"/>
      </w:pPr>
    </w:p>
    <w:p w14:paraId="2EC176F5" w14:textId="77777777" w:rsidR="00417B0F" w:rsidRDefault="00417B0F" w:rsidP="00417B0F">
      <w:pPr>
        <w:pStyle w:val="Body"/>
      </w:pPr>
    </w:p>
    <w:p w14:paraId="48D1B260" w14:textId="51154B11" w:rsidR="00720BE4" w:rsidRDefault="00720BE4" w:rsidP="00417B0F">
      <w:pPr>
        <w:pStyle w:val="Body"/>
      </w:pPr>
      <w:r>
        <w:t>The main limitation was the inability to understand AN</w:t>
      </w:r>
      <w:r w:rsidR="003021C1">
        <w:t>SYS</w:t>
      </w:r>
      <w:r>
        <w:t xml:space="preserve"> within the given timeframe. Additionally, </w:t>
      </w:r>
      <w:r w:rsidR="009A68D4">
        <w:t>various enhancements are needed</w:t>
      </w:r>
      <w:r>
        <w:t xml:space="preserve">. First, the mathematical model should be more advanced. </w:t>
      </w:r>
      <w:r w:rsidR="009A68D4">
        <w:t xml:space="preserve">As of now, only </w:t>
      </w:r>
      <w:r w:rsidR="00182A78">
        <w:t xml:space="preserve">viscosity and concentration are the main variables affecting shear and RPM; however, gas exchange and nutrient supply also </w:t>
      </w:r>
      <w:r w:rsidR="007F61E9">
        <w:t>significantly affect</w:t>
      </w:r>
      <w:r w:rsidR="00182A78">
        <w:t xml:space="preserve"> </w:t>
      </w:r>
      <w:r w:rsidR="00C83F0E">
        <w:t>fluid</w:t>
      </w:r>
      <w:r w:rsidR="00182A78">
        <w:t xml:space="preserve"> properties</w:t>
      </w:r>
      <w:r w:rsidR="009A68D4">
        <w:t>.</w:t>
      </w:r>
      <w:r w:rsidR="00182A78">
        <w:t xml:space="preserve"> </w:t>
      </w:r>
      <w:r>
        <w:t xml:space="preserve">Second, the velocity gradient should be incorporated to determine the true required RPM, rather than simply testing whether a “guessed” RPM would suffice. </w:t>
      </w:r>
      <w:r w:rsidR="00C83F0E">
        <w:t>Additionally, the</w:t>
      </w:r>
      <w:r w:rsidR="007F61E9">
        <w:t xml:space="preserve"> prototype itself had issues</w:t>
      </w:r>
      <w:r w:rsidR="005233DD">
        <w:t>, including</w:t>
      </w:r>
      <w:r w:rsidR="007F61E9">
        <w:t xml:space="preserve"> imbalanced weights. There are two weights on the back of the plane to balance it out during tilting; however, rebuilding it would be more appropriate. </w:t>
      </w:r>
    </w:p>
    <w:p w14:paraId="527D64F9" w14:textId="77777777" w:rsidR="00720BE4" w:rsidRDefault="00720BE4" w:rsidP="00417B0F">
      <w:pPr>
        <w:pStyle w:val="Body"/>
      </w:pPr>
    </w:p>
    <w:p w14:paraId="3988A9FA" w14:textId="6E9B49E3" w:rsidR="002C6E66" w:rsidRPr="002C6E66" w:rsidRDefault="00232867" w:rsidP="002C6E66">
      <w:pPr>
        <w:pStyle w:val="Body"/>
        <w:rPr>
          <w:rStyle w:val="Heading1Char"/>
          <w:rFonts w:ascii="Times New Roman" w:hAnsi="Times New Roman"/>
          <w:b w:val="0"/>
          <w:bCs w:val="0"/>
          <w:sz w:val="22"/>
          <w:szCs w:val="22"/>
        </w:rPr>
      </w:pPr>
      <w:r>
        <w:t>Since the project has a long way to go before it is finalized, a GitHub page was made</w:t>
      </w:r>
      <w:r w:rsidR="00333B3B">
        <w:t>. The</w:t>
      </w:r>
      <w:r w:rsidR="002D7AAA">
        <w:t xml:space="preserve"> account name is zozo2702, and the project name is Partial-Gravity-Bioreactor-Fa25. </w:t>
      </w:r>
      <w:r w:rsidR="00C83F0E">
        <w:t xml:space="preserve">All the content and data used will be uploaded and </w:t>
      </w:r>
      <w:r w:rsidR="007F61E9">
        <w:t>made public to ensure anyone interested can learn more about</w:t>
      </w:r>
      <w:r w:rsidR="00C83F0E">
        <w:t xml:space="preserve"> the project. </w:t>
      </w:r>
    </w:p>
    <w:p w14:paraId="18B5D03B" w14:textId="77777777" w:rsidR="002C6E66" w:rsidRDefault="002C6E66">
      <w:pPr>
        <w:spacing w:after="160" w:line="278" w:lineRule="auto"/>
        <w:rPr>
          <w:rStyle w:val="Heading1Char"/>
        </w:rPr>
      </w:pPr>
      <w:r>
        <w:rPr>
          <w:rStyle w:val="Heading1Char"/>
          <w:b w:val="0"/>
          <w:bCs w:val="0"/>
        </w:rPr>
        <w:br w:type="page"/>
      </w:r>
    </w:p>
    <w:p w14:paraId="3A036B8F" w14:textId="4AED9D3B" w:rsidR="00E84770" w:rsidRDefault="00080AE4" w:rsidP="00D07BC4">
      <w:pPr>
        <w:pStyle w:val="Heading1"/>
        <w:rPr>
          <w:rStyle w:val="Heading1Char"/>
          <w:b/>
          <w:bCs/>
        </w:rPr>
      </w:pPr>
      <w:bookmarkStart w:id="163" w:name="_Toc216063916"/>
      <w:r w:rsidRPr="00497D99">
        <w:rPr>
          <w:rStyle w:val="Heading1Char"/>
          <w:b/>
          <w:bCs/>
        </w:rPr>
        <w:lastRenderedPageBreak/>
        <w:t>References</w:t>
      </w:r>
      <w:bookmarkEnd w:id="112"/>
      <w:bookmarkEnd w:id="113"/>
      <w:bookmarkEnd w:id="114"/>
      <w:bookmarkEnd w:id="163"/>
    </w:p>
    <w:p w14:paraId="7DA495D4" w14:textId="77777777" w:rsidR="00450EBC" w:rsidRPr="00322F3C" w:rsidRDefault="00450EBC" w:rsidP="00450EBC">
      <w:pPr>
        <w:pStyle w:val="Bibliography"/>
      </w:pPr>
      <w:r w:rsidRPr="00322F3C">
        <w:rPr>
          <w:rFonts w:eastAsiaTheme="majorEastAsia"/>
        </w:rPr>
        <w:fldChar w:fldCharType="begin"/>
      </w:r>
      <w:r w:rsidRPr="00322F3C">
        <w:rPr>
          <w:rFonts w:eastAsiaTheme="majorEastAsia"/>
        </w:rPr>
        <w:instrText xml:space="preserve"> ADDIN ZOTERO_BIBL {"uncited":[],"omitted":[],"custom":[]} CSL_BIBLIOGRAPHY </w:instrText>
      </w:r>
      <w:r w:rsidRPr="00322F3C">
        <w:rPr>
          <w:rFonts w:eastAsiaTheme="majorEastAsia"/>
        </w:rPr>
        <w:fldChar w:fldCharType="separate"/>
      </w:r>
      <w:r w:rsidRPr="00322F3C">
        <w:t>[1]</w:t>
      </w:r>
      <w:r w:rsidRPr="00322F3C">
        <w:tab/>
        <w:t>“April 1961 - First Human Entered Space - NASA.” Accessed: Nov. 15, 2025. [Online]. Available: https://www.nasa.gov/image-article/april-1961-first-human-entered-space/</w:t>
      </w:r>
    </w:p>
    <w:p w14:paraId="2E14D86F" w14:textId="77777777" w:rsidR="00450EBC" w:rsidRPr="00322F3C" w:rsidRDefault="00450EBC" w:rsidP="00450EBC">
      <w:pPr>
        <w:pStyle w:val="Bibliography"/>
      </w:pPr>
      <w:r w:rsidRPr="00322F3C">
        <w:t>[2]</w:t>
      </w:r>
      <w:r w:rsidRPr="00322F3C">
        <w:tab/>
        <w:t>“Croatian Barrel Theory | Miro (Mike) Laus,” Mike Laus. Accessed: Nov. 15, 2025. [Online]. Available: https://www.miromikelaus.com</w:t>
      </w:r>
    </w:p>
    <w:p w14:paraId="70BFDBE2" w14:textId="77777777" w:rsidR="00450EBC" w:rsidRPr="00322F3C" w:rsidRDefault="00450EBC" w:rsidP="00450EBC">
      <w:pPr>
        <w:pStyle w:val="Bibliography"/>
      </w:pPr>
      <w:r w:rsidRPr="00322F3C">
        <w:t>[3]</w:t>
      </w:r>
      <w:r w:rsidRPr="00322F3C">
        <w:tab/>
        <w:t>M. (Mike) Laus, Croatian Barrel Theory: Origin of the Solar System and Theory of First Cell on Earth. FriesenPress, 2025.</w:t>
      </w:r>
    </w:p>
    <w:p w14:paraId="0B636AD6" w14:textId="44063ED5" w:rsidR="00450EBC" w:rsidRPr="00322F3C" w:rsidRDefault="00450EBC" w:rsidP="00450EBC">
      <w:pPr>
        <w:pStyle w:val="Bibliography"/>
      </w:pPr>
      <w:r w:rsidRPr="00322F3C">
        <w:t>[4]</w:t>
      </w:r>
      <w:r w:rsidRPr="00322F3C">
        <w:tab/>
        <w:t xml:space="preserve">A. M. published, “10 </w:t>
      </w:r>
      <w:r w:rsidR="00320A84" w:rsidRPr="00322F3C">
        <w:t>W</w:t>
      </w:r>
      <w:r w:rsidRPr="00322F3C">
        <w:t xml:space="preserve">ild </w:t>
      </w:r>
      <w:r w:rsidR="00320A84" w:rsidRPr="00322F3C">
        <w:t>T</w:t>
      </w:r>
      <w:r w:rsidRPr="00322F3C">
        <w:t xml:space="preserve">heories </w:t>
      </w:r>
      <w:r w:rsidR="00320A84" w:rsidRPr="00322F3C">
        <w:t>A</w:t>
      </w:r>
      <w:r w:rsidRPr="00322F3C">
        <w:t xml:space="preserve">bout the </w:t>
      </w:r>
      <w:r w:rsidR="00320A84" w:rsidRPr="00322F3C">
        <w:t>U</w:t>
      </w:r>
      <w:r w:rsidRPr="00322F3C">
        <w:t>niverse,” Live Science. Accessed: Nov. 15, 2025. [Online]. Available: https://www.livescience.com/strange-theories-about-the-universe.html</w:t>
      </w:r>
    </w:p>
    <w:p w14:paraId="00063F6E" w14:textId="073A84D0" w:rsidR="00450EBC" w:rsidRPr="00322F3C" w:rsidRDefault="00450EBC" w:rsidP="00450EBC">
      <w:pPr>
        <w:pStyle w:val="Bibliography"/>
      </w:pPr>
      <w:r w:rsidRPr="00322F3C">
        <w:t>[5]</w:t>
      </w:r>
      <w:r w:rsidRPr="00322F3C">
        <w:tab/>
        <w:t xml:space="preserve">R. H. Sanders and S. S. McGaugh, “Modified Newtonian Dynamics </w:t>
      </w:r>
      <w:r w:rsidR="00843599" w:rsidRPr="00322F3C">
        <w:t>as</w:t>
      </w:r>
      <w:r w:rsidRPr="00322F3C">
        <w:t xml:space="preserve"> </w:t>
      </w:r>
      <w:r w:rsidR="00843599" w:rsidRPr="00322F3C">
        <w:t>an</w:t>
      </w:r>
      <w:r w:rsidRPr="00322F3C">
        <w:t xml:space="preserve"> Alternative to Dark Matter,” Annu. Rev. Astron. Astrophys., vol. 40, no. Volume 40, 2002, p. 263–317, Sept. 2002, doi: 10.1146/annurev.astro.40.060401.093923.</w:t>
      </w:r>
    </w:p>
    <w:p w14:paraId="0ABC0E78" w14:textId="77777777" w:rsidR="00450EBC" w:rsidRPr="00322F3C" w:rsidRDefault="00450EBC" w:rsidP="00450EBC">
      <w:pPr>
        <w:pStyle w:val="Bibliography"/>
      </w:pPr>
      <w:r w:rsidRPr="00322F3C">
        <w:t>[6]</w:t>
      </w:r>
      <w:r w:rsidRPr="00322F3C">
        <w:tab/>
        <w:t>B. Famaey and A. Durakovic, “Modified Newtonian Dynamics (MOND),” Jan. 28, 2025, arXiv: arXiv:2501.17006. doi: 10.48550/arXiv.2501.17006.</w:t>
      </w:r>
    </w:p>
    <w:p w14:paraId="6B83CB36" w14:textId="77777777" w:rsidR="00450EBC" w:rsidRPr="00322F3C" w:rsidRDefault="00450EBC" w:rsidP="00450EBC">
      <w:pPr>
        <w:pStyle w:val="Bibliography"/>
      </w:pPr>
      <w:r w:rsidRPr="00322F3C">
        <w:t>[7]</w:t>
      </w:r>
      <w:r w:rsidRPr="00322F3C">
        <w:tab/>
        <w:t>“Studying Combustion and Fire Safety - NASA.” Accessed: Nov. 15, 2025. [Online]. Available: https://www.nasa.gov/missions/station/iss-research/studying-combustion-and-fire-safety/</w:t>
      </w:r>
    </w:p>
    <w:p w14:paraId="3A17D843" w14:textId="77777777" w:rsidR="00450EBC" w:rsidRPr="00322F3C" w:rsidRDefault="00450EBC" w:rsidP="00450EBC">
      <w:pPr>
        <w:pStyle w:val="Bibliography"/>
      </w:pPr>
      <w:r w:rsidRPr="00322F3C">
        <w:t>[8]</w:t>
      </w:r>
      <w:r w:rsidRPr="00322F3C">
        <w:tab/>
        <w:t>J. K. Gullari, “The Impact of Moon Phases on Earth, Plants, and Humans: A Comprehensive Study from Project Alpha,” Jan. 09, 2025, Social Science Research Network, Rochester, NY: 5090101. doi: 10.2139/ssrn.5090101.</w:t>
      </w:r>
    </w:p>
    <w:p w14:paraId="3FD05D87" w14:textId="30614C96" w:rsidR="00450EBC" w:rsidRPr="00322F3C" w:rsidRDefault="00450EBC" w:rsidP="00450EBC">
      <w:pPr>
        <w:pStyle w:val="Bibliography"/>
      </w:pPr>
      <w:r w:rsidRPr="00322F3C">
        <w:t>[9]</w:t>
      </w:r>
      <w:r w:rsidRPr="00322F3C">
        <w:tab/>
        <w:t xml:space="preserve">J. Green, D. Draper, S. Boardsen, and C. Dong, “When </w:t>
      </w:r>
      <w:r w:rsidR="00320A84" w:rsidRPr="00322F3C">
        <w:t>the</w:t>
      </w:r>
      <w:r w:rsidRPr="00322F3C">
        <w:t xml:space="preserve"> Moon </w:t>
      </w:r>
      <w:r w:rsidR="00320A84" w:rsidRPr="00322F3C">
        <w:t>H</w:t>
      </w:r>
      <w:r w:rsidRPr="00322F3C">
        <w:t xml:space="preserve">ad </w:t>
      </w:r>
      <w:r w:rsidR="00843599" w:rsidRPr="00322F3C">
        <w:t>a</w:t>
      </w:r>
      <w:r w:rsidRPr="00322F3C">
        <w:t xml:space="preserve"> </w:t>
      </w:r>
      <w:r w:rsidR="00320A84" w:rsidRPr="00322F3C">
        <w:t>M</w:t>
      </w:r>
      <w:r w:rsidRPr="00322F3C">
        <w:t>agnetosphere,” Sci. Adv., vol. 6, no. 42, p. eabc0865, Oct. 2020, doi: 10.1126/sciadv.abc0865.</w:t>
      </w:r>
    </w:p>
    <w:p w14:paraId="37A0E00E" w14:textId="77777777" w:rsidR="00450EBC" w:rsidRPr="00322F3C" w:rsidRDefault="00450EBC" w:rsidP="00450EBC">
      <w:pPr>
        <w:pStyle w:val="Bibliography"/>
      </w:pPr>
      <w:r w:rsidRPr="00322F3C">
        <w:t>[10]</w:t>
      </w:r>
      <w:r w:rsidRPr="00322F3C">
        <w:tab/>
        <w:t>“Mars Exploration - NASA Science.” Accessed: Nov. 15, 2025. [Online]. Available: https://science.nasa.gov/planetary-science/programs/mars-exploration/</w:t>
      </w:r>
    </w:p>
    <w:p w14:paraId="31C05506" w14:textId="1A53EF8A" w:rsidR="00450EBC" w:rsidRPr="00322F3C" w:rsidRDefault="00450EBC" w:rsidP="00450EBC">
      <w:pPr>
        <w:pStyle w:val="Bibliography"/>
      </w:pPr>
      <w:r w:rsidRPr="00322F3C">
        <w:t>[11]</w:t>
      </w:r>
      <w:r w:rsidRPr="00322F3C">
        <w:tab/>
        <w:t xml:space="preserve">“Why </w:t>
      </w:r>
      <w:r w:rsidR="00320A84" w:rsidRPr="00322F3C">
        <w:t>G</w:t>
      </w:r>
      <w:r w:rsidRPr="00322F3C">
        <w:t>o to Mars?” Accessed: Nov. 15, 2025. [Online]. Available: https://www.esa.int/Science_Exploration/Human_and_Robotic_Exploration/Exploration/Why_go_to_Mars</w:t>
      </w:r>
    </w:p>
    <w:p w14:paraId="3A8A9C26" w14:textId="1665EE0E" w:rsidR="00450EBC" w:rsidRPr="00322F3C" w:rsidRDefault="00450EBC" w:rsidP="00450EBC">
      <w:pPr>
        <w:pStyle w:val="Bibliography"/>
      </w:pPr>
      <w:r w:rsidRPr="00322F3C">
        <w:t>[12]</w:t>
      </w:r>
      <w:r w:rsidRPr="00322F3C">
        <w:tab/>
        <w:t xml:space="preserve">“The </w:t>
      </w:r>
      <w:r w:rsidR="00320A84" w:rsidRPr="00322F3C">
        <w:t>C</w:t>
      </w:r>
      <w:r w:rsidRPr="00322F3C">
        <w:t xml:space="preserve">ombined </w:t>
      </w:r>
      <w:r w:rsidR="00320A84" w:rsidRPr="00322F3C">
        <w:t>E</w:t>
      </w:r>
      <w:r w:rsidRPr="00322F3C">
        <w:t xml:space="preserve">ffects of </w:t>
      </w:r>
      <w:r w:rsidR="00320A84" w:rsidRPr="00322F3C">
        <w:t>Artificial Gravity, Temperature, and Hypoxia on Haemodynamic Responses and Limb Blood Flow</w:t>
      </w:r>
      <w:r w:rsidRPr="00322F3C">
        <w:t xml:space="preserve"> | European Journal of Applied Physiology.” Accessed: Nov. 15, 2025. [Online]. Available: https://link.springer.com/article/10.1007/s00421-025-05773-7</w:t>
      </w:r>
    </w:p>
    <w:p w14:paraId="729536E4" w14:textId="06770C83" w:rsidR="00450EBC" w:rsidRPr="00322F3C" w:rsidRDefault="00450EBC" w:rsidP="00450EBC">
      <w:pPr>
        <w:pStyle w:val="Bibliography"/>
      </w:pPr>
      <w:r w:rsidRPr="00322F3C">
        <w:t>[13]</w:t>
      </w:r>
      <w:r w:rsidRPr="00322F3C">
        <w:tab/>
        <w:t xml:space="preserve">S. A. Narayanan, “Gravity’s </w:t>
      </w:r>
      <w:r w:rsidR="00320A84" w:rsidRPr="00322F3C">
        <w:t>E</w:t>
      </w:r>
      <w:r w:rsidRPr="00322F3C">
        <w:t xml:space="preserve">ffect </w:t>
      </w:r>
      <w:r w:rsidR="00843599" w:rsidRPr="00322F3C">
        <w:t>on</w:t>
      </w:r>
      <w:r w:rsidRPr="00322F3C">
        <w:t xml:space="preserve"> </w:t>
      </w:r>
      <w:r w:rsidR="00320A84" w:rsidRPr="00322F3C">
        <w:t>B</w:t>
      </w:r>
      <w:r w:rsidRPr="00322F3C">
        <w:t>iology,” Front. Physiol., vol. 14, p. 1199175, July 2023, doi: 10.3389/fphys.2023.1199175.</w:t>
      </w:r>
    </w:p>
    <w:p w14:paraId="6167C7E8" w14:textId="5805693F" w:rsidR="00450EBC" w:rsidRPr="00322F3C" w:rsidRDefault="00450EBC" w:rsidP="00450EBC">
      <w:pPr>
        <w:pStyle w:val="Bibliography"/>
      </w:pPr>
      <w:r w:rsidRPr="00322F3C">
        <w:t>[14]</w:t>
      </w:r>
      <w:r w:rsidRPr="00322F3C">
        <w:tab/>
        <w:t xml:space="preserve">“The </w:t>
      </w:r>
      <w:r w:rsidR="00320A84" w:rsidRPr="00322F3C">
        <w:t>I</w:t>
      </w:r>
      <w:r w:rsidRPr="00322F3C">
        <w:t xml:space="preserve">mpact of </w:t>
      </w:r>
      <w:r w:rsidR="00320A84" w:rsidRPr="00322F3C">
        <w:t>G</w:t>
      </w:r>
      <w:r w:rsidRPr="00322F3C">
        <w:t xml:space="preserve">ravity </w:t>
      </w:r>
      <w:r w:rsidR="00843599" w:rsidRPr="00322F3C">
        <w:t>on</w:t>
      </w:r>
      <w:r w:rsidRPr="00322F3C">
        <w:t xml:space="preserve"> </w:t>
      </w:r>
      <w:r w:rsidR="00320A84" w:rsidRPr="00322F3C">
        <w:t>L</w:t>
      </w:r>
      <w:r w:rsidRPr="00322F3C">
        <w:t xml:space="preserve">ife,” in Evolution on Planet Earth, Academic Press, 2003, </w:t>
      </w:r>
      <w:r w:rsidR="00843599">
        <w:t>p.</w:t>
      </w:r>
      <w:r w:rsidRPr="00322F3C">
        <w:t xml:space="preserve"> 143–159. doi: 10.1016/B978-012598655-7/50036-7.</w:t>
      </w:r>
    </w:p>
    <w:p w14:paraId="656CEB84" w14:textId="335E001B" w:rsidR="00450EBC" w:rsidRPr="00322F3C" w:rsidRDefault="00450EBC" w:rsidP="00450EBC">
      <w:pPr>
        <w:pStyle w:val="Bibliography"/>
      </w:pPr>
      <w:r w:rsidRPr="00322F3C">
        <w:t>[15]</w:t>
      </w:r>
      <w:r w:rsidRPr="00322F3C">
        <w:tab/>
        <w:t xml:space="preserve">N. E. Ward, N. R. Pellis, S. A. Risin, and D. Risin, “Gene </w:t>
      </w:r>
      <w:r w:rsidR="00320A84" w:rsidRPr="00322F3C">
        <w:t>E</w:t>
      </w:r>
      <w:r w:rsidRPr="00322F3C">
        <w:t xml:space="preserve">xpression </w:t>
      </w:r>
      <w:r w:rsidR="00320A84" w:rsidRPr="00322F3C">
        <w:t>A</w:t>
      </w:r>
      <w:r w:rsidRPr="00322F3C">
        <w:t xml:space="preserve">lterations </w:t>
      </w:r>
      <w:r w:rsidR="00320A84" w:rsidRPr="00322F3C">
        <w:t>in Activated Human</w:t>
      </w:r>
      <w:r w:rsidRPr="00322F3C">
        <w:t xml:space="preserve"> T-</w:t>
      </w:r>
      <w:r w:rsidR="00320A84" w:rsidRPr="00322F3C">
        <w:t>C</w:t>
      </w:r>
      <w:r w:rsidRPr="00322F3C">
        <w:t xml:space="preserve">ells </w:t>
      </w:r>
      <w:r w:rsidR="00320A84" w:rsidRPr="00322F3C">
        <w:t>I</w:t>
      </w:r>
      <w:r w:rsidRPr="00322F3C">
        <w:t xml:space="preserve">nduced </w:t>
      </w:r>
      <w:r w:rsidR="00320A84" w:rsidRPr="00322F3C">
        <w:t>B</w:t>
      </w:r>
      <w:r w:rsidRPr="00322F3C">
        <w:t xml:space="preserve">y </w:t>
      </w:r>
      <w:r w:rsidR="00320A84" w:rsidRPr="00322F3C">
        <w:t>M</w:t>
      </w:r>
      <w:r w:rsidRPr="00322F3C">
        <w:t xml:space="preserve">odeled </w:t>
      </w:r>
      <w:r w:rsidR="00320A84" w:rsidRPr="00322F3C">
        <w:t>M</w:t>
      </w:r>
      <w:r w:rsidRPr="00322F3C">
        <w:t xml:space="preserve">icrogravity,” J. Cell. Biochem., vol. 99, no. 4, </w:t>
      </w:r>
      <w:r w:rsidR="00843599">
        <w:t>p.</w:t>
      </w:r>
      <w:r w:rsidRPr="00322F3C">
        <w:t xml:space="preserve"> 1187–1202, Nov. 2006, doi: 10.1002/jcb.20988.</w:t>
      </w:r>
    </w:p>
    <w:p w14:paraId="1E9417CC" w14:textId="2A7FC0B9" w:rsidR="00450EBC" w:rsidRPr="00322F3C" w:rsidRDefault="00450EBC" w:rsidP="00450EBC">
      <w:pPr>
        <w:pStyle w:val="Bibliography"/>
      </w:pPr>
      <w:r w:rsidRPr="00322F3C">
        <w:t>[16]</w:t>
      </w:r>
      <w:r w:rsidRPr="00322F3C">
        <w:tab/>
        <w:t xml:space="preserve">M. L. Lewis et al., “cDNA </w:t>
      </w:r>
      <w:r w:rsidR="00843599">
        <w:t>M</w:t>
      </w:r>
      <w:r w:rsidRPr="00322F3C">
        <w:t xml:space="preserve">icroarray </w:t>
      </w:r>
      <w:r w:rsidR="00843599">
        <w:t>R</w:t>
      </w:r>
      <w:r w:rsidRPr="00322F3C">
        <w:t xml:space="preserve">eveals </w:t>
      </w:r>
      <w:r w:rsidR="00843599">
        <w:t>A</w:t>
      </w:r>
      <w:r w:rsidRPr="00322F3C">
        <w:t xml:space="preserve">ltered </w:t>
      </w:r>
      <w:r w:rsidR="00843599">
        <w:t>C</w:t>
      </w:r>
      <w:r w:rsidRPr="00322F3C">
        <w:t xml:space="preserve">ytoskeletal </w:t>
      </w:r>
      <w:r w:rsidR="00843599">
        <w:t>Gene Expression in Space-Flown Leukemic T Lymphocytes</w:t>
      </w:r>
      <w:r w:rsidRPr="00322F3C">
        <w:t xml:space="preserve"> (Jurkat),” FASEB J. Off. Publ. Fed. Am. Soc. Exp. Biol., vol. 15, no. 10, </w:t>
      </w:r>
      <w:r w:rsidR="00843599">
        <w:t>p.</w:t>
      </w:r>
      <w:r w:rsidRPr="00322F3C">
        <w:t xml:space="preserve"> 1783–1785, Aug. 2001, doi: 10.1096/fj.00-0820fje.</w:t>
      </w:r>
    </w:p>
    <w:p w14:paraId="3261B5B7" w14:textId="77777777" w:rsidR="00450EBC" w:rsidRPr="00322F3C" w:rsidRDefault="00450EBC" w:rsidP="00450EBC">
      <w:pPr>
        <w:pStyle w:val="Bibliography"/>
      </w:pPr>
      <w:r w:rsidRPr="00322F3C">
        <w:t>[17]</w:t>
      </w:r>
      <w:r w:rsidRPr="00322F3C">
        <w:tab/>
        <w:t>S. Tauber, S. Christoffel, C. S. Thiel, and O. Ullrich, “Transcriptional Homeostasis of Oxidative Stress-Related Pathways in Altered Gravity,” Int. J. Mol. Sci., vol. 19, no. 9, p. 2814, Sept. 2018, doi: 10.3390/ijms19092814.</w:t>
      </w:r>
    </w:p>
    <w:p w14:paraId="698507B1" w14:textId="6BEB5934" w:rsidR="00450EBC" w:rsidRPr="00322F3C" w:rsidRDefault="00450EBC" w:rsidP="00450EBC">
      <w:pPr>
        <w:pStyle w:val="Bibliography"/>
      </w:pPr>
      <w:r w:rsidRPr="00322F3C">
        <w:t>[18]</w:t>
      </w:r>
      <w:r w:rsidRPr="00322F3C">
        <w:tab/>
        <w:t xml:space="preserve">T. T. Chang et al., “The Rel/NF-κB </w:t>
      </w:r>
      <w:r w:rsidR="00843599">
        <w:t>P</w:t>
      </w:r>
      <w:r w:rsidRPr="00322F3C">
        <w:t xml:space="preserve">athway and </w:t>
      </w:r>
      <w:r w:rsidR="00843599">
        <w:t>T</w:t>
      </w:r>
      <w:r w:rsidRPr="00322F3C">
        <w:t xml:space="preserve">ranscription of </w:t>
      </w:r>
      <w:r w:rsidR="00843599">
        <w:t>I</w:t>
      </w:r>
      <w:r w:rsidRPr="00322F3C">
        <w:t xml:space="preserve">mmediate </w:t>
      </w:r>
      <w:r w:rsidR="00843599">
        <w:t>E</w:t>
      </w:r>
      <w:r w:rsidRPr="00322F3C">
        <w:t xml:space="preserve">arly </w:t>
      </w:r>
      <w:r w:rsidR="00843599">
        <w:t>G</w:t>
      </w:r>
      <w:r w:rsidRPr="00322F3C">
        <w:t xml:space="preserve">enes in T </w:t>
      </w:r>
      <w:r w:rsidR="00843599">
        <w:t>C</w:t>
      </w:r>
      <w:r w:rsidRPr="00322F3C">
        <w:t xml:space="preserve">ell </w:t>
      </w:r>
      <w:r w:rsidR="00843599">
        <w:t>A</w:t>
      </w:r>
      <w:r w:rsidRPr="00322F3C">
        <w:t xml:space="preserve">ctivation </w:t>
      </w:r>
      <w:r w:rsidR="00843599">
        <w:t>A</w:t>
      </w:r>
      <w:r w:rsidRPr="00322F3C">
        <w:t xml:space="preserve">re </w:t>
      </w:r>
      <w:r w:rsidR="00843599">
        <w:t>I</w:t>
      </w:r>
      <w:r w:rsidRPr="00322F3C">
        <w:t xml:space="preserve">nhibited </w:t>
      </w:r>
      <w:r w:rsidR="00843599">
        <w:t>b</w:t>
      </w:r>
      <w:r w:rsidRPr="00322F3C">
        <w:t xml:space="preserve">y </w:t>
      </w:r>
      <w:r w:rsidR="00843599">
        <w:t>M</w:t>
      </w:r>
      <w:r w:rsidRPr="00322F3C">
        <w:t xml:space="preserve">icrogravity,” J. Leukoc. Biol., vol. 92, no. 6, </w:t>
      </w:r>
      <w:r w:rsidR="00843599">
        <w:t>p.</w:t>
      </w:r>
      <w:r w:rsidRPr="00322F3C">
        <w:t xml:space="preserve"> 1133–1145, Dec. 2012, doi: 10.1189/jlb.0312157.</w:t>
      </w:r>
    </w:p>
    <w:p w14:paraId="2F8505D1" w14:textId="69C87234" w:rsidR="00450EBC" w:rsidRPr="00322F3C" w:rsidRDefault="00450EBC" w:rsidP="00450EBC">
      <w:pPr>
        <w:pStyle w:val="Bibliography"/>
      </w:pPr>
      <w:r w:rsidRPr="00322F3C">
        <w:t>[19]</w:t>
      </w:r>
      <w:r w:rsidRPr="00322F3C">
        <w:tab/>
        <w:t xml:space="preserve">E. S. Baker, M. R. Barratt, C. F. Sams, and M. L. Wear, “Human Response to Space Flight,” in Principles of Clinical Medicine for Space Flight, M. R. Barratt, E. S. Baker, and S. L. Pool, Eds., New York, NY: Springer, 2019, </w:t>
      </w:r>
      <w:r w:rsidR="00843599">
        <w:t>p.</w:t>
      </w:r>
      <w:r w:rsidRPr="00322F3C">
        <w:t xml:space="preserve"> 367–411. doi: 10.1007/978-1-4939-9889-0_12.</w:t>
      </w:r>
    </w:p>
    <w:p w14:paraId="1D3CE7B6" w14:textId="1EAADE25" w:rsidR="00450EBC" w:rsidRPr="00322F3C" w:rsidRDefault="00450EBC" w:rsidP="00450EBC">
      <w:pPr>
        <w:pStyle w:val="Bibliography"/>
      </w:pPr>
      <w:r w:rsidRPr="00322F3C">
        <w:t>[20]</w:t>
      </w:r>
      <w:r w:rsidRPr="00322F3C">
        <w:tab/>
        <w:t xml:space="preserve">A. D. Moore, M. E. Downs, S. M. C. Lee, A. H. Feiveson, P. Knudsen, and L. Ploutz-Snyder, “Peak </w:t>
      </w:r>
      <w:r w:rsidR="00843599">
        <w:t>E</w:t>
      </w:r>
      <w:r w:rsidRPr="00322F3C">
        <w:t xml:space="preserve">xercise </w:t>
      </w:r>
      <w:r w:rsidR="00843599">
        <w:t>O</w:t>
      </w:r>
      <w:r w:rsidRPr="00322F3C">
        <w:t xml:space="preserve">xygen </w:t>
      </w:r>
      <w:r w:rsidR="00843599">
        <w:t>U</w:t>
      </w:r>
      <w:r w:rsidRPr="00322F3C">
        <w:t xml:space="preserve">ptake </w:t>
      </w:r>
      <w:r w:rsidR="00843599">
        <w:t>D</w:t>
      </w:r>
      <w:r w:rsidRPr="00322F3C">
        <w:t xml:space="preserve">uring and </w:t>
      </w:r>
      <w:r w:rsidR="00843599">
        <w:t>F</w:t>
      </w:r>
      <w:r w:rsidRPr="00322F3C">
        <w:t xml:space="preserve">ollowing </w:t>
      </w:r>
      <w:r w:rsidR="00843599">
        <w:t>L</w:t>
      </w:r>
      <w:r w:rsidRPr="00322F3C">
        <w:t>ong-</w:t>
      </w:r>
      <w:r w:rsidR="00843599">
        <w:t>D</w:t>
      </w:r>
      <w:r w:rsidRPr="00322F3C">
        <w:t xml:space="preserve">uration </w:t>
      </w:r>
      <w:r w:rsidR="00843599">
        <w:t>S</w:t>
      </w:r>
      <w:r w:rsidRPr="00322F3C">
        <w:t xml:space="preserve">paceflight,” APSselect, vol. 1, no. 9, </w:t>
      </w:r>
      <w:r w:rsidR="00843599">
        <w:t>p.</w:t>
      </w:r>
      <w:r w:rsidRPr="00322F3C">
        <w:t xml:space="preserve"> 231–238, Sept. 2014, doi: 10.1152/japplphysiol.01251.2013@apsselect.2014.1.issue-9.</w:t>
      </w:r>
    </w:p>
    <w:p w14:paraId="44920137" w14:textId="79011008" w:rsidR="00450EBC" w:rsidRPr="00322F3C" w:rsidRDefault="00450EBC" w:rsidP="00450EBC">
      <w:pPr>
        <w:pStyle w:val="Bibliography"/>
      </w:pPr>
      <w:r w:rsidRPr="00322F3C">
        <w:t>[21]</w:t>
      </w:r>
      <w:r w:rsidRPr="00322F3C">
        <w:tab/>
        <w:t xml:space="preserve">“Exercise in </w:t>
      </w:r>
      <w:r w:rsidR="00843599">
        <w:t>S</w:t>
      </w:r>
      <w:r w:rsidRPr="00322F3C">
        <w:t xml:space="preserve">pace: </w:t>
      </w:r>
      <w:r w:rsidR="00843599">
        <w:t>H</w:t>
      </w:r>
      <w:r w:rsidRPr="00322F3C">
        <w:t xml:space="preserve">uman </w:t>
      </w:r>
      <w:r w:rsidR="00843599">
        <w:t>S</w:t>
      </w:r>
      <w:r w:rsidRPr="00322F3C">
        <w:t xml:space="preserve">keletal </w:t>
      </w:r>
      <w:r w:rsidR="00843599">
        <w:t>M</w:t>
      </w:r>
      <w:r w:rsidRPr="00322F3C">
        <w:t xml:space="preserve">uscle </w:t>
      </w:r>
      <w:r w:rsidR="00843599">
        <w:t>A</w:t>
      </w:r>
      <w:r w:rsidRPr="00322F3C">
        <w:t xml:space="preserve">fter 6 </w:t>
      </w:r>
      <w:r w:rsidR="00843599">
        <w:t>M</w:t>
      </w:r>
      <w:r w:rsidRPr="00322F3C">
        <w:t xml:space="preserve">onths </w:t>
      </w:r>
      <w:r w:rsidR="00843599">
        <w:t>A</w:t>
      </w:r>
      <w:r w:rsidRPr="00322F3C">
        <w:t xml:space="preserve">board the International Space Station | Journal of Applied Physiology | American Physiological Society.” Accessed: Nov. 15, 2025. [Online]. Available: </w:t>
      </w:r>
      <w:r w:rsidRPr="00322F3C">
        <w:lastRenderedPageBreak/>
        <w:t>https://journals.physiology.org/doi/full/10.1152/japplphysiol.91578.2008?hits=10&amp;HITS=10&amp;author1=Trappe%2C+S&amp;searchid=1&amp;sortspe=&amp;maxtoshow=&amp;FIRSTINDEX=0&amp;RESULTFORMAT=</w:t>
      </w:r>
    </w:p>
    <w:p w14:paraId="30457B7D" w14:textId="055197AC" w:rsidR="00450EBC" w:rsidRPr="00322F3C" w:rsidRDefault="00450EBC" w:rsidP="00450EBC">
      <w:pPr>
        <w:pStyle w:val="Bibliography"/>
      </w:pPr>
      <w:r w:rsidRPr="00322F3C">
        <w:t>[22]</w:t>
      </w:r>
      <w:r w:rsidRPr="00322F3C">
        <w:tab/>
        <w:t xml:space="preserve">J. D. Sibonga, E. R. Spector, S. L. Johnston, and W. J. Tarver, “Evaluating Bone Loss in ISS Astronauts,” Aerosp. Med. Hum. Perform., vol. 86, no. 12 Suppl, </w:t>
      </w:r>
      <w:r w:rsidR="00843599">
        <w:t>p.</w:t>
      </w:r>
      <w:r w:rsidRPr="00322F3C">
        <w:t xml:space="preserve"> A38–A44, Dec. 2015, doi: 10.3357/AMHP.EC06.2015.</w:t>
      </w:r>
    </w:p>
    <w:p w14:paraId="749F4273" w14:textId="77777777" w:rsidR="00450EBC" w:rsidRPr="00322F3C" w:rsidRDefault="00450EBC" w:rsidP="00450EBC">
      <w:pPr>
        <w:pStyle w:val="Bibliography"/>
      </w:pPr>
      <w:r w:rsidRPr="00322F3C">
        <w:t>[23]</w:t>
      </w:r>
      <w:r w:rsidRPr="00322F3C">
        <w:tab/>
        <w:t>C. Richter, B. Braunstein, A. Winnard, M. Nasser, and T. Weber, “Human Biomechanical and Cardiopulmonary Responses to Partial Gravity – A Systematic Review,” Front. Physiol., vol. 8, Aug. 2017, doi: 10.3389/fphys.2017.00583.</w:t>
      </w:r>
    </w:p>
    <w:p w14:paraId="1CC52007" w14:textId="77777777" w:rsidR="00450EBC" w:rsidRPr="00322F3C" w:rsidRDefault="00450EBC" w:rsidP="00450EBC">
      <w:pPr>
        <w:pStyle w:val="Bibliography"/>
      </w:pPr>
      <w:r w:rsidRPr="00322F3C">
        <w:t>[24]</w:t>
      </w:r>
      <w:r w:rsidRPr="00322F3C">
        <w:tab/>
        <w:t>“Apollo 15: Mission Details - NASA.” Accessed: Nov. 15, 2025. [Online]. Available: https://www.nasa.gov/missions/apollo/apollo-15-mission-details/</w:t>
      </w:r>
    </w:p>
    <w:p w14:paraId="516A75E6" w14:textId="77777777" w:rsidR="00450EBC" w:rsidRPr="00322F3C" w:rsidRDefault="00450EBC" w:rsidP="00450EBC">
      <w:pPr>
        <w:pStyle w:val="Bibliography"/>
      </w:pPr>
      <w:r w:rsidRPr="00322F3C">
        <w:t>[25]</w:t>
      </w:r>
      <w:r w:rsidRPr="00322F3C">
        <w:tab/>
        <w:t>Apollo11Space, “Apollo Program Costs (New Data 1969 vs 2024),” Apollo11Space. Accessed: Nov. 15, 2025. [Online]. Available: https://apollo11space.com/apollo-program-costs-new-data-1969-vs-2024/</w:t>
      </w:r>
    </w:p>
    <w:p w14:paraId="7C39CBB9" w14:textId="77777777" w:rsidR="00450EBC" w:rsidRPr="00322F3C" w:rsidRDefault="00450EBC" w:rsidP="00450EBC">
      <w:pPr>
        <w:pStyle w:val="Bibliography"/>
      </w:pPr>
      <w:r w:rsidRPr="00322F3C">
        <w:t>[26]</w:t>
      </w:r>
      <w:r w:rsidRPr="00322F3C">
        <w:tab/>
        <w:t>Apollo11Space, “Apollo Program Failures and Lessons Learned: NASA’s Journey to the Moon,” Apollo11Space. Accessed: Nov. 15, 2025. [Online]. Available: https://apollo11space.com/apollo-program-failures-and-lessons-learned-nasas-journey-to-the-moon/</w:t>
      </w:r>
    </w:p>
    <w:p w14:paraId="504969DF" w14:textId="77777777" w:rsidR="00450EBC" w:rsidRPr="00322F3C" w:rsidRDefault="00450EBC" w:rsidP="00450EBC">
      <w:pPr>
        <w:pStyle w:val="Bibliography"/>
      </w:pPr>
      <w:r w:rsidRPr="00322F3C">
        <w:t>[27]</w:t>
      </w:r>
      <w:r w:rsidRPr="00322F3C">
        <w:tab/>
        <w:t>“Twins Study - NASA.” Accessed: Nov. 15, 2025. [Online]. Available: https://www.nasa.gov/humans-in-space/twins-study/</w:t>
      </w:r>
    </w:p>
    <w:p w14:paraId="2B6F7EFB" w14:textId="09BD2525" w:rsidR="00450EBC" w:rsidRPr="00322F3C" w:rsidRDefault="00450EBC" w:rsidP="00450EBC">
      <w:pPr>
        <w:pStyle w:val="Bibliography"/>
      </w:pPr>
      <w:r w:rsidRPr="00322F3C">
        <w:t>[28]</w:t>
      </w:r>
      <w:r w:rsidRPr="00322F3C">
        <w:tab/>
        <w:t xml:space="preserve">“The NASA Twins Study: A </w:t>
      </w:r>
      <w:r w:rsidR="00843599">
        <w:t>M</w:t>
      </w:r>
      <w:r w:rsidRPr="00322F3C">
        <w:t xml:space="preserve">ultidimensional </w:t>
      </w:r>
      <w:r w:rsidR="00843599">
        <w:t>A</w:t>
      </w:r>
      <w:r w:rsidRPr="00322F3C">
        <w:t xml:space="preserve">nalysis of </w:t>
      </w:r>
      <w:r w:rsidR="00843599">
        <w:t>A</w:t>
      </w:r>
      <w:r w:rsidRPr="00322F3C">
        <w:t xml:space="preserve"> </w:t>
      </w:r>
      <w:r w:rsidR="00843599">
        <w:t>Y</w:t>
      </w:r>
      <w:r w:rsidRPr="00322F3C">
        <w:t>ear-</w:t>
      </w:r>
      <w:r w:rsidR="00843599">
        <w:t>L</w:t>
      </w:r>
      <w:r w:rsidRPr="00322F3C">
        <w:t xml:space="preserve">ong </w:t>
      </w:r>
      <w:r w:rsidR="00843599">
        <w:t>Human Spaceflight</w:t>
      </w:r>
      <w:r w:rsidRPr="00322F3C">
        <w:t xml:space="preserve"> | Science.” Accessed: Nov. 15, 2025. [Online]. Available: https://www.science.org/doi/10.1126/science.aau8650</w:t>
      </w:r>
    </w:p>
    <w:p w14:paraId="6F673D65" w14:textId="575DB1A1" w:rsidR="00450EBC" w:rsidRPr="00322F3C" w:rsidRDefault="00450EBC" w:rsidP="00450EBC">
      <w:pPr>
        <w:pStyle w:val="Bibliography"/>
      </w:pPr>
      <w:r w:rsidRPr="00322F3C">
        <w:t>[29]</w:t>
      </w:r>
      <w:r w:rsidRPr="00322F3C">
        <w:tab/>
        <w:t xml:space="preserve">S. Zhang, T. Adachi, S. Zhang, Y. Yoshida, and A. Takahashi, “A </w:t>
      </w:r>
      <w:r w:rsidR="00843599">
        <w:t>N</w:t>
      </w:r>
      <w:r w:rsidRPr="00322F3C">
        <w:t xml:space="preserve">ew </w:t>
      </w:r>
      <w:r w:rsidR="00843599">
        <w:t>T</w:t>
      </w:r>
      <w:r w:rsidRPr="00322F3C">
        <w:t xml:space="preserve">ype of </w:t>
      </w:r>
      <w:r w:rsidR="00843599">
        <w:t>S</w:t>
      </w:r>
      <w:r w:rsidRPr="00322F3C">
        <w:t xml:space="preserve">imulated </w:t>
      </w:r>
      <w:r w:rsidR="00843599">
        <w:t>P</w:t>
      </w:r>
      <w:r w:rsidRPr="00322F3C">
        <w:t xml:space="preserve">artial </w:t>
      </w:r>
      <w:r w:rsidR="00843599">
        <w:t>G</w:t>
      </w:r>
      <w:r w:rsidRPr="00322F3C">
        <w:t xml:space="preserve">ravity </w:t>
      </w:r>
      <w:r w:rsidR="00843599">
        <w:t>A</w:t>
      </w:r>
      <w:r w:rsidRPr="00322F3C">
        <w:t xml:space="preserve">pparatus </w:t>
      </w:r>
      <w:r w:rsidR="00843599">
        <w:t>F</w:t>
      </w:r>
      <w:r w:rsidRPr="00322F3C">
        <w:t xml:space="preserve">or </w:t>
      </w:r>
      <w:r w:rsidR="00843599">
        <w:t>R</w:t>
      </w:r>
      <w:r w:rsidRPr="00322F3C">
        <w:t xml:space="preserve">ats </w:t>
      </w:r>
      <w:r w:rsidR="00843599">
        <w:t>B</w:t>
      </w:r>
      <w:r w:rsidRPr="00322F3C">
        <w:t xml:space="preserve">ased </w:t>
      </w:r>
      <w:r w:rsidR="00843599">
        <w:t>O</w:t>
      </w:r>
      <w:r w:rsidRPr="00322F3C">
        <w:t xml:space="preserve">n </w:t>
      </w:r>
      <w:r w:rsidR="00843599">
        <w:t>A</w:t>
      </w:r>
      <w:r w:rsidRPr="00322F3C">
        <w:t xml:space="preserve"> </w:t>
      </w:r>
      <w:r w:rsidR="00843599">
        <w:t>P</w:t>
      </w:r>
      <w:r w:rsidRPr="00322F3C">
        <w:t>ully-</w:t>
      </w:r>
      <w:r w:rsidR="00843599">
        <w:t>S</w:t>
      </w:r>
      <w:r w:rsidRPr="00322F3C">
        <w:t xml:space="preserve">pring </w:t>
      </w:r>
      <w:r w:rsidR="00843599">
        <w:t>S</w:t>
      </w:r>
      <w:r w:rsidRPr="00322F3C">
        <w:t>ystem,” Front. Cell Dev. Biol., vol. 10, p. 965656, Aug. 2022, doi: 10.3389/fcell.2022.965656.</w:t>
      </w:r>
    </w:p>
    <w:p w14:paraId="66AB4034" w14:textId="27F1C993" w:rsidR="00450EBC" w:rsidRPr="00322F3C" w:rsidRDefault="00450EBC" w:rsidP="00450EBC">
      <w:pPr>
        <w:pStyle w:val="Bibliography"/>
      </w:pPr>
      <w:r w:rsidRPr="00322F3C">
        <w:t>[30]</w:t>
      </w:r>
      <w:r w:rsidRPr="00322F3C">
        <w:tab/>
        <w:t xml:space="preserve">J. Sánchez-Haro, I. Lombillo, and G. Capellán, “Simplified </w:t>
      </w:r>
      <w:r w:rsidR="00843599">
        <w:t>M</w:t>
      </w:r>
      <w:r w:rsidRPr="00322F3C">
        <w:t xml:space="preserve">odel to </w:t>
      </w:r>
      <w:r w:rsidR="00843599">
        <w:t>C</w:t>
      </w:r>
      <w:r w:rsidRPr="00322F3C">
        <w:t xml:space="preserve">onsider </w:t>
      </w:r>
      <w:r w:rsidR="00843599">
        <w:t>I</w:t>
      </w:r>
      <w:r w:rsidRPr="00322F3C">
        <w:t xml:space="preserve">nfluence of </w:t>
      </w:r>
      <w:r w:rsidR="00843599">
        <w:t>G</w:t>
      </w:r>
      <w:r w:rsidRPr="00322F3C">
        <w:t xml:space="preserve">ravity on </w:t>
      </w:r>
      <w:r w:rsidR="00843599">
        <w:t>I</w:t>
      </w:r>
      <w:r w:rsidRPr="00322F3C">
        <w:t xml:space="preserve">mpacts on </w:t>
      </w:r>
      <w:r w:rsidR="00843599">
        <w:t>S</w:t>
      </w:r>
      <w:r w:rsidRPr="00322F3C">
        <w:t xml:space="preserve">tructures: Experimental and </w:t>
      </w:r>
      <w:r w:rsidR="00843599">
        <w:t>N</w:t>
      </w:r>
      <w:r w:rsidRPr="00322F3C">
        <w:t xml:space="preserve">umerical </w:t>
      </w:r>
      <w:r w:rsidR="00843599">
        <w:t>V</w:t>
      </w:r>
      <w:r w:rsidRPr="00322F3C">
        <w:t>alidation,” Int. J. Impact Eng., vol. 173, p. 104474, Mar. 2023, doi: 10.1016/j.ijimpeng.2022.104474.</w:t>
      </w:r>
    </w:p>
    <w:p w14:paraId="52CAF61D" w14:textId="4058D6CA" w:rsidR="00450EBC" w:rsidRPr="00322F3C" w:rsidRDefault="00450EBC" w:rsidP="00450EBC">
      <w:pPr>
        <w:pStyle w:val="Bibliography"/>
      </w:pPr>
      <w:r w:rsidRPr="00322F3C">
        <w:t>[31]</w:t>
      </w:r>
      <w:r w:rsidRPr="00322F3C">
        <w:tab/>
        <w:t xml:space="preserve">J. Wong, “Cells in </w:t>
      </w:r>
      <w:r w:rsidR="00843599">
        <w:t>S</w:t>
      </w:r>
      <w:r w:rsidRPr="00322F3C">
        <w:t xml:space="preserve">pace,” Nat. Med., vol. 3, no. 3, </w:t>
      </w:r>
      <w:r w:rsidR="00843599">
        <w:t>p.</w:t>
      </w:r>
      <w:r w:rsidRPr="00322F3C">
        <w:t xml:space="preserve"> 259–259, Mar. 1997, doi: 10.1038/nm0397-259b.</w:t>
      </w:r>
    </w:p>
    <w:p w14:paraId="4F508D9A" w14:textId="77777777" w:rsidR="00450EBC" w:rsidRPr="00322F3C" w:rsidRDefault="00450EBC" w:rsidP="00450EBC">
      <w:pPr>
        <w:pStyle w:val="Bibliography"/>
      </w:pPr>
      <w:r w:rsidRPr="00322F3C">
        <w:t>[32]</w:t>
      </w:r>
      <w:r w:rsidRPr="00322F3C">
        <w:tab/>
        <w:t>“Gravity | Definition, Physics, &amp; Facts | Britannica.” Accessed: Nov. 15, 2025. [Online]. Available: https://www.britannica.com/science/gravity-physics</w:t>
      </w:r>
    </w:p>
    <w:p w14:paraId="60552955" w14:textId="5C8FC5A5" w:rsidR="00450EBC" w:rsidRPr="00322F3C" w:rsidRDefault="00450EBC" w:rsidP="00450EBC">
      <w:pPr>
        <w:pStyle w:val="Bibliography"/>
      </w:pPr>
      <w:r w:rsidRPr="00322F3C">
        <w:t>[33]</w:t>
      </w:r>
      <w:r w:rsidRPr="00322F3C">
        <w:tab/>
        <w:t xml:space="preserve">“Physical </w:t>
      </w:r>
      <w:r w:rsidR="00843599">
        <w:t>C</w:t>
      </w:r>
      <w:r w:rsidRPr="00322F3C">
        <w:t>onstant | Definition, Examples &amp; Units | Britannica.” Accessed: Nov. 15, 2025. [Online]. Available: https://www.britannica.com/science/physical-constant</w:t>
      </w:r>
    </w:p>
    <w:p w14:paraId="3E1F7A4B" w14:textId="2479FD5C" w:rsidR="00450EBC" w:rsidRPr="00322F3C" w:rsidRDefault="00450EBC" w:rsidP="00450EBC">
      <w:pPr>
        <w:pStyle w:val="Bibliography"/>
      </w:pPr>
      <w:r w:rsidRPr="00322F3C">
        <w:t>[34]</w:t>
      </w:r>
      <w:r w:rsidRPr="00322F3C">
        <w:tab/>
        <w:t>“</w:t>
      </w:r>
      <w:r w:rsidR="00843599">
        <w:t>Z</w:t>
      </w:r>
      <w:r w:rsidRPr="00322F3C">
        <w:t xml:space="preserve">ero </w:t>
      </w:r>
      <w:r w:rsidR="00843599">
        <w:t>G</w:t>
      </w:r>
      <w:r w:rsidRPr="00322F3C">
        <w:t xml:space="preserve">ravity </w:t>
      </w:r>
      <w:r w:rsidR="00843599">
        <w:t>N</w:t>
      </w:r>
      <w:r w:rsidRPr="00322F3C">
        <w:t xml:space="preserve">oun - Definition, </w:t>
      </w:r>
      <w:r w:rsidR="00843599">
        <w:t>P</w:t>
      </w:r>
      <w:r w:rsidRPr="00322F3C">
        <w:t xml:space="preserve">ictures, </w:t>
      </w:r>
      <w:r w:rsidR="00843599">
        <w:t>P</w:t>
      </w:r>
      <w:r w:rsidRPr="00322F3C">
        <w:t xml:space="preserve">ronunciation and </w:t>
      </w:r>
      <w:r w:rsidR="00843599">
        <w:t>U</w:t>
      </w:r>
      <w:r w:rsidRPr="00322F3C">
        <w:t xml:space="preserve">sage </w:t>
      </w:r>
      <w:r w:rsidR="00843599">
        <w:t>N</w:t>
      </w:r>
      <w:r w:rsidRPr="00322F3C">
        <w:t>otes | Oxford Advanced Learner’s Dictionary at OxfordLearnersDictionaries.com.” Accessed: Nov. 15, 2025. [Online]. Available: https://www.oxfordlearnersdictionaries.com/definition/english/zero-gravity</w:t>
      </w:r>
    </w:p>
    <w:p w14:paraId="58A375F9" w14:textId="77777777" w:rsidR="00450EBC" w:rsidRPr="00322F3C" w:rsidRDefault="00450EBC" w:rsidP="00450EBC">
      <w:pPr>
        <w:pStyle w:val="Bibliography"/>
      </w:pPr>
      <w:r w:rsidRPr="00322F3C">
        <w:t>[35]</w:t>
      </w:r>
      <w:r w:rsidRPr="00322F3C">
        <w:tab/>
        <w:t>“What is Microgravity? - NASA.” Accessed: Nov. 15, 2025. [Online]. Available: https://www.nasa.gov/centers-and-facilities/glenn/what-is-microgravity/</w:t>
      </w:r>
    </w:p>
    <w:p w14:paraId="11F1AC6C" w14:textId="5051A4FE" w:rsidR="00450EBC" w:rsidRPr="00322F3C" w:rsidRDefault="00450EBC" w:rsidP="00450EBC">
      <w:pPr>
        <w:pStyle w:val="Bibliography"/>
      </w:pPr>
      <w:r w:rsidRPr="00322F3C">
        <w:t>[36]</w:t>
      </w:r>
      <w:r w:rsidRPr="00322F3C">
        <w:tab/>
        <w:t xml:space="preserve">A. Manzano et al., “Novel, Moon and Mars, </w:t>
      </w:r>
      <w:r w:rsidR="00843599">
        <w:t>P</w:t>
      </w:r>
      <w:r w:rsidRPr="00322F3C">
        <w:t xml:space="preserve">artial </w:t>
      </w:r>
      <w:r w:rsidR="00843599">
        <w:t>G</w:t>
      </w:r>
      <w:r w:rsidRPr="00322F3C">
        <w:t xml:space="preserve">ravity </w:t>
      </w:r>
      <w:r w:rsidR="00843599">
        <w:t>S</w:t>
      </w:r>
      <w:r w:rsidRPr="00322F3C">
        <w:t xml:space="preserve">imulation </w:t>
      </w:r>
      <w:r w:rsidR="00843599">
        <w:t>P</w:t>
      </w:r>
      <w:r w:rsidRPr="00322F3C">
        <w:t xml:space="preserve">aradigms and </w:t>
      </w:r>
      <w:r w:rsidR="00843599">
        <w:t>T</w:t>
      </w:r>
      <w:r w:rsidRPr="00322F3C">
        <w:t xml:space="preserve">heir </w:t>
      </w:r>
      <w:r w:rsidR="00843599">
        <w:t>E</w:t>
      </w:r>
      <w:r w:rsidRPr="00322F3C">
        <w:t xml:space="preserve">ffects on the </w:t>
      </w:r>
      <w:r w:rsidR="00843599">
        <w:t>B</w:t>
      </w:r>
      <w:r w:rsidRPr="00322F3C">
        <w:t xml:space="preserve">alance </w:t>
      </w:r>
      <w:r w:rsidR="00843599">
        <w:t>B</w:t>
      </w:r>
      <w:r w:rsidRPr="00322F3C">
        <w:t xml:space="preserve">etween </w:t>
      </w:r>
      <w:r w:rsidR="00843599">
        <w:t>C</w:t>
      </w:r>
      <w:r w:rsidRPr="00322F3C">
        <w:t xml:space="preserve">ell </w:t>
      </w:r>
      <w:r w:rsidR="00843599">
        <w:t>G</w:t>
      </w:r>
      <w:r w:rsidRPr="00322F3C">
        <w:t xml:space="preserve">rowth and </w:t>
      </w:r>
      <w:r w:rsidR="00843599">
        <w:t>C</w:t>
      </w:r>
      <w:r w:rsidRPr="00322F3C">
        <w:t xml:space="preserve">ell </w:t>
      </w:r>
      <w:r w:rsidR="00843599">
        <w:t>P</w:t>
      </w:r>
      <w:r w:rsidRPr="00322F3C">
        <w:t xml:space="preserve">roliferation </w:t>
      </w:r>
      <w:r w:rsidR="00843599">
        <w:t>D</w:t>
      </w:r>
      <w:r w:rsidRPr="00322F3C">
        <w:t xml:space="preserve">uring </w:t>
      </w:r>
      <w:r w:rsidR="00843599">
        <w:t>E</w:t>
      </w:r>
      <w:r w:rsidRPr="00322F3C">
        <w:t>arly plant development,” Npj Microgravity, vol. 4, no. 1, p. 9, Apr. 2018, doi: 10.1038/s41526-018-0041-4.</w:t>
      </w:r>
    </w:p>
    <w:p w14:paraId="7F707256" w14:textId="294C4FFC" w:rsidR="00450EBC" w:rsidRPr="00322F3C" w:rsidRDefault="00450EBC" w:rsidP="00450EBC">
      <w:pPr>
        <w:pStyle w:val="Bibliography"/>
      </w:pPr>
      <w:r w:rsidRPr="00322F3C">
        <w:t>[37]</w:t>
      </w:r>
      <w:r w:rsidRPr="00322F3C">
        <w:tab/>
        <w:t xml:space="preserve">M. Stephenson and W. Grayson, “Recent </w:t>
      </w:r>
      <w:r w:rsidR="00843599">
        <w:t>A</w:t>
      </w:r>
      <w:r w:rsidRPr="00322F3C">
        <w:t xml:space="preserve">dvances in </w:t>
      </w:r>
      <w:r w:rsidR="00843599">
        <w:t>B</w:t>
      </w:r>
      <w:r w:rsidRPr="00322F3C">
        <w:t xml:space="preserve">ioreactors for </w:t>
      </w:r>
      <w:r w:rsidR="00843599">
        <w:t>C</w:t>
      </w:r>
      <w:r w:rsidRPr="00322F3C">
        <w:t>ell-</w:t>
      </w:r>
      <w:r w:rsidR="00843599">
        <w:t>B</w:t>
      </w:r>
      <w:r w:rsidRPr="00322F3C">
        <w:t xml:space="preserve">ased </w:t>
      </w:r>
      <w:r w:rsidR="00843599">
        <w:t>T</w:t>
      </w:r>
      <w:r w:rsidRPr="00322F3C">
        <w:t>herapies,” F1000Research, vol. 7, p. F1000 Faculty Rev-517, Apr. 2018, doi: 10.12688/f1000research.12533.1.</w:t>
      </w:r>
    </w:p>
    <w:p w14:paraId="17DF5BE9" w14:textId="77777777" w:rsidR="00450EBC" w:rsidRPr="00322F3C" w:rsidRDefault="00450EBC" w:rsidP="00450EBC">
      <w:pPr>
        <w:pStyle w:val="Bibliography"/>
      </w:pPr>
      <w:r w:rsidRPr="00322F3C">
        <w:t>[38]</w:t>
      </w:r>
      <w:r w:rsidRPr="00322F3C">
        <w:tab/>
        <w:t>“NASA Bioreactors Advance Disease Treatments | NASA Spinoff.” Accessed: Nov. 15, 2025. [Online]. Available: https://spinoff.nasa.gov/Spinoff2009/hm_3.html</w:t>
      </w:r>
    </w:p>
    <w:p w14:paraId="6ED5A720" w14:textId="26AFFE87" w:rsidR="00450EBC" w:rsidRPr="00322F3C" w:rsidRDefault="00450EBC" w:rsidP="00450EBC">
      <w:pPr>
        <w:pStyle w:val="Bibliography"/>
      </w:pPr>
      <w:r w:rsidRPr="00322F3C">
        <w:t>[39]</w:t>
      </w:r>
      <w:r w:rsidRPr="00322F3C">
        <w:tab/>
        <w:t xml:space="preserve">J. Loon, “Clinostats and Other Rotating Systems—Design, Function, and Limitations,” 2022, </w:t>
      </w:r>
      <w:r w:rsidR="00843599">
        <w:t>p.</w:t>
      </w:r>
      <w:r w:rsidRPr="00322F3C">
        <w:t xml:space="preserve"> 147–156. doi: 10.1201/9781003338277-17.</w:t>
      </w:r>
    </w:p>
    <w:p w14:paraId="15795A48" w14:textId="77777777" w:rsidR="00450EBC" w:rsidRPr="00322F3C" w:rsidRDefault="00450EBC" w:rsidP="00450EBC">
      <w:pPr>
        <w:pStyle w:val="Bibliography"/>
      </w:pPr>
      <w:r w:rsidRPr="00322F3C">
        <w:t>[40]</w:t>
      </w:r>
      <w:r w:rsidRPr="00322F3C">
        <w:tab/>
        <w:t>T. Rs, “Chapter 8: Microbial Life in Space”.</w:t>
      </w:r>
    </w:p>
    <w:p w14:paraId="6B89461C" w14:textId="2BD1B076" w:rsidR="00450EBC" w:rsidRPr="00322F3C" w:rsidRDefault="00450EBC" w:rsidP="00450EBC">
      <w:pPr>
        <w:pStyle w:val="Bibliography"/>
      </w:pPr>
      <w:r w:rsidRPr="00322F3C">
        <w:t>[41]</w:t>
      </w:r>
      <w:r w:rsidRPr="00322F3C">
        <w:tab/>
        <w:t xml:space="preserve">V. Popova, T. Bilova, G. Smolikova, A. Frolov, and S. Medvedev, “3D-clinorotation </w:t>
      </w:r>
      <w:r w:rsidR="00843599">
        <w:t>I</w:t>
      </w:r>
      <w:r w:rsidRPr="00322F3C">
        <w:t xml:space="preserve">nduces </w:t>
      </w:r>
      <w:r w:rsidR="00843599">
        <w:t>S</w:t>
      </w:r>
      <w:r w:rsidRPr="00322F3C">
        <w:t xml:space="preserve">pecific </w:t>
      </w:r>
      <w:r w:rsidR="00843599">
        <w:t>A</w:t>
      </w:r>
      <w:r w:rsidRPr="00322F3C">
        <w:t xml:space="preserve">lterations in </w:t>
      </w:r>
      <w:r w:rsidR="00843599">
        <w:t>M</w:t>
      </w:r>
      <w:r w:rsidRPr="00322F3C">
        <w:t xml:space="preserve">etabolite </w:t>
      </w:r>
      <w:r w:rsidR="00843599">
        <w:t>P</w:t>
      </w:r>
      <w:r w:rsidRPr="00322F3C">
        <w:t xml:space="preserve">rofiles of </w:t>
      </w:r>
      <w:r w:rsidR="00843599">
        <w:t>G</w:t>
      </w:r>
      <w:r w:rsidRPr="00322F3C">
        <w:t xml:space="preserve">erminating Brassica </w:t>
      </w:r>
      <w:r w:rsidR="00843599">
        <w:t>N</w:t>
      </w:r>
      <w:r w:rsidRPr="00322F3C">
        <w:t xml:space="preserve">apus L. </w:t>
      </w:r>
      <w:r w:rsidR="00843599">
        <w:t>S</w:t>
      </w:r>
      <w:r w:rsidRPr="00322F3C">
        <w:t xml:space="preserve">eeds,” Biol. Commun., vol. 64, </w:t>
      </w:r>
      <w:r w:rsidR="00843599">
        <w:t>p.</w:t>
      </w:r>
      <w:r w:rsidRPr="00322F3C">
        <w:t xml:space="preserve"> 55–74, Jan. 2019, doi: 10.21638/spbu03.2019.107.</w:t>
      </w:r>
    </w:p>
    <w:p w14:paraId="0C5384BB" w14:textId="77777777" w:rsidR="00450EBC" w:rsidRPr="00322F3C" w:rsidRDefault="00450EBC" w:rsidP="00450EBC">
      <w:pPr>
        <w:pStyle w:val="Bibliography"/>
      </w:pPr>
      <w:r w:rsidRPr="00322F3C">
        <w:t>[42]</w:t>
      </w:r>
      <w:r w:rsidRPr="00322F3C">
        <w:tab/>
        <w:t>F. J. Medina, A. Manzano, A. Villacampa, M. Ciska, and R. Herranz, “Understanding Reduced Gravity Effects on Early Plant Development Before Attempting Life-Support Farming in the Moon and Mars,” Front. Astron. Space Sci., vol. 8, Sept. 2021, doi: 10.3389/fspas.2021.729154.</w:t>
      </w:r>
    </w:p>
    <w:p w14:paraId="7B17A46A" w14:textId="02AC78D2" w:rsidR="00450EBC" w:rsidRPr="00322F3C" w:rsidRDefault="00450EBC" w:rsidP="00450EBC">
      <w:pPr>
        <w:pStyle w:val="Bibliography"/>
      </w:pPr>
      <w:r w:rsidRPr="00322F3C">
        <w:t>[43]</w:t>
      </w:r>
      <w:r w:rsidRPr="00322F3C">
        <w:tab/>
        <w:t xml:space="preserve">B. R. Unsworth and P. I. Lelkes, “Growing </w:t>
      </w:r>
      <w:r w:rsidR="00843599">
        <w:t>T</w:t>
      </w:r>
      <w:r w:rsidRPr="00322F3C">
        <w:t xml:space="preserve">issues in </w:t>
      </w:r>
      <w:r w:rsidR="00843599">
        <w:t>M</w:t>
      </w:r>
      <w:r w:rsidRPr="00322F3C">
        <w:t xml:space="preserve">icrogravity,” Nat. Med., vol. 4, no. 8, </w:t>
      </w:r>
      <w:r w:rsidR="00843599">
        <w:t>p.</w:t>
      </w:r>
      <w:r w:rsidRPr="00322F3C">
        <w:t xml:space="preserve"> 901–907, Aug. 1998, doi: 10.1038/nm0898-901.</w:t>
      </w:r>
    </w:p>
    <w:p w14:paraId="550B7656" w14:textId="77777777" w:rsidR="00450EBC" w:rsidRPr="00322F3C" w:rsidRDefault="00450EBC" w:rsidP="00450EBC">
      <w:pPr>
        <w:pStyle w:val="Bibliography"/>
      </w:pPr>
      <w:r w:rsidRPr="00322F3C">
        <w:t>[44]</w:t>
      </w:r>
      <w:r w:rsidRPr="00322F3C">
        <w:tab/>
        <w:t>“United Nations Sustainable Development Goals (SDGs),” United Nations Western Europe. Accessed: Nov. 15, 2025. [Online]. Available: https://unric.org/en/united-nations-sustainable-development-goals/</w:t>
      </w:r>
    </w:p>
    <w:p w14:paraId="33C79696" w14:textId="77777777" w:rsidR="00450EBC" w:rsidRPr="00322F3C" w:rsidRDefault="00450EBC" w:rsidP="00450EBC">
      <w:pPr>
        <w:pStyle w:val="Bibliography"/>
      </w:pPr>
      <w:r w:rsidRPr="00322F3C">
        <w:t>[45]</w:t>
      </w:r>
      <w:r w:rsidRPr="00322F3C">
        <w:tab/>
        <w:t>“Goal 3 | Department of Economic and Social Affairs.” Accessed: Nov. 15, 2025. [Online]. Available: https://sdgs.un.org/goals/goal3</w:t>
      </w:r>
    </w:p>
    <w:p w14:paraId="0AE8CE10" w14:textId="77777777" w:rsidR="00450EBC" w:rsidRPr="00322F3C" w:rsidRDefault="00450EBC" w:rsidP="00450EBC">
      <w:pPr>
        <w:pStyle w:val="Bibliography"/>
      </w:pPr>
      <w:r w:rsidRPr="00322F3C">
        <w:lastRenderedPageBreak/>
        <w:t>[46]</w:t>
      </w:r>
      <w:r w:rsidRPr="00322F3C">
        <w:tab/>
        <w:t>“Goal 9 | Department of Economic and Social Affairs.” Accessed: Nov. 15, 2025. [Online]. Available: https://sdgs.un.org/goals/goal9</w:t>
      </w:r>
    </w:p>
    <w:p w14:paraId="2035FFED" w14:textId="77777777" w:rsidR="00450EBC" w:rsidRPr="00322F3C" w:rsidRDefault="00450EBC" w:rsidP="00450EBC">
      <w:pPr>
        <w:pStyle w:val="Bibliography"/>
      </w:pPr>
      <w:r w:rsidRPr="00322F3C">
        <w:t>[47]</w:t>
      </w:r>
      <w:r w:rsidRPr="00322F3C">
        <w:tab/>
        <w:t>“Goal 12 | Department of Economic and Social Affairs.” Accessed: Nov. 16, 2025. [Online]. Available: https://sdgs.un.org/goals/goal12</w:t>
      </w:r>
    </w:p>
    <w:p w14:paraId="52A7DED8" w14:textId="77777777" w:rsidR="00450EBC" w:rsidRPr="00322F3C" w:rsidRDefault="00450EBC" w:rsidP="00450EBC">
      <w:pPr>
        <w:pStyle w:val="Bibliography"/>
      </w:pPr>
      <w:r w:rsidRPr="00322F3C">
        <w:t>[48]</w:t>
      </w:r>
      <w:r w:rsidRPr="00322F3C">
        <w:tab/>
        <w:t>F. Palladino et al., “Bioreactors: Applications and Innovations for a Sustainable and Healthy Future—A Critical Review,” Appl. Sci., vol. 14, p. 9346, Oct. 2024, doi: 10.3390/app14209346.</w:t>
      </w:r>
    </w:p>
    <w:p w14:paraId="0D1CE3B5" w14:textId="77777777" w:rsidR="00450EBC" w:rsidRPr="00322F3C" w:rsidRDefault="00450EBC" w:rsidP="00450EBC">
      <w:pPr>
        <w:pStyle w:val="Bibliography"/>
      </w:pPr>
      <w:r w:rsidRPr="00322F3C">
        <w:t>[49]</w:t>
      </w:r>
      <w:r w:rsidRPr="00322F3C">
        <w:tab/>
        <w:t>“Goal 13 | Department of Economic and Social Affairs.” Accessed: Nov. 16, 2025. [Online]. Available: https://sdgs.un.org/goals/goal13</w:t>
      </w:r>
    </w:p>
    <w:p w14:paraId="28584510" w14:textId="77777777" w:rsidR="00450EBC" w:rsidRPr="00322F3C" w:rsidRDefault="00450EBC" w:rsidP="00450EBC">
      <w:pPr>
        <w:pStyle w:val="Bibliography"/>
      </w:pPr>
      <w:r w:rsidRPr="00322F3C">
        <w:t>[50]</w:t>
      </w:r>
      <w:r w:rsidRPr="00322F3C">
        <w:tab/>
        <w:t>“Destinations - NASA.” Accessed: Nov. 16, 2025. [Online]. Available: https://www.nasa.gov/humans-in-space/destinations/</w:t>
      </w:r>
    </w:p>
    <w:p w14:paraId="5D5E3407" w14:textId="4C5477D5" w:rsidR="00450EBC" w:rsidRPr="00322F3C" w:rsidRDefault="00450EBC" w:rsidP="00450EBC">
      <w:pPr>
        <w:pStyle w:val="Bibliography"/>
      </w:pPr>
      <w:r w:rsidRPr="00322F3C">
        <w:t>[51]</w:t>
      </w:r>
      <w:r w:rsidRPr="00322F3C">
        <w:tab/>
        <w:t xml:space="preserve">J. Swanenburg, C. A. Easthope, A. Meinke, A. Langenfeld, D. A. Green, and P. Schweinhardt, “Lunar and </w:t>
      </w:r>
      <w:r w:rsidR="00346E94">
        <w:t>Mars</w:t>
      </w:r>
      <w:r w:rsidRPr="00322F3C">
        <w:t xml:space="preserve"> </w:t>
      </w:r>
      <w:r w:rsidR="00346E94">
        <w:t>G</w:t>
      </w:r>
      <w:r w:rsidRPr="00322F3C">
        <w:t xml:space="preserve">ravity </w:t>
      </w:r>
      <w:r w:rsidR="00346E94">
        <w:t>I</w:t>
      </w:r>
      <w:r w:rsidRPr="00322F3C">
        <w:t xml:space="preserve">nduce </w:t>
      </w:r>
      <w:r w:rsidR="00346E94">
        <w:t>S</w:t>
      </w:r>
      <w:r w:rsidRPr="00322F3C">
        <w:t xml:space="preserve">imilar </w:t>
      </w:r>
      <w:r w:rsidR="00346E94">
        <w:t>C</w:t>
      </w:r>
      <w:r w:rsidRPr="00322F3C">
        <w:t xml:space="preserve">hanges in </w:t>
      </w:r>
      <w:r w:rsidR="00346E94">
        <w:t>S</w:t>
      </w:r>
      <w:r w:rsidRPr="00322F3C">
        <w:t xml:space="preserve">pinal </w:t>
      </w:r>
      <w:r w:rsidR="00346E94">
        <w:t>M</w:t>
      </w:r>
      <w:r w:rsidRPr="00322F3C">
        <w:t xml:space="preserve">otor </w:t>
      </w:r>
      <w:r w:rsidR="00346E94">
        <w:t>C</w:t>
      </w:r>
      <w:r w:rsidRPr="00322F3C">
        <w:t xml:space="preserve">ontrol as </w:t>
      </w:r>
      <w:r w:rsidR="00346E94">
        <w:t>M</w:t>
      </w:r>
      <w:r w:rsidRPr="00322F3C">
        <w:t>icrogravity,” Front. Physiol., vol. 14, p. 1196929, July 2023, doi: 10.3389/fphys.2023.1196929.</w:t>
      </w:r>
    </w:p>
    <w:p w14:paraId="01FED9BF" w14:textId="2F9714E6" w:rsidR="00450EBC" w:rsidRPr="00322F3C" w:rsidRDefault="00450EBC" w:rsidP="00450EBC">
      <w:pPr>
        <w:pStyle w:val="Bibliography"/>
      </w:pPr>
      <w:r w:rsidRPr="00322F3C">
        <w:t>[52]</w:t>
      </w:r>
      <w:r w:rsidRPr="00322F3C">
        <w:tab/>
        <w:t xml:space="preserve">“Scientists </w:t>
      </w:r>
      <w:r w:rsidR="00346E94">
        <w:t>C</w:t>
      </w:r>
      <w:r w:rsidRPr="00322F3C">
        <w:t xml:space="preserve">reate </w:t>
      </w:r>
      <w:r w:rsidR="00346E94">
        <w:t>M</w:t>
      </w:r>
      <w:r w:rsidRPr="00322F3C">
        <w:t xml:space="preserve">odel to </w:t>
      </w:r>
      <w:r w:rsidR="00346E94">
        <w:t>M</w:t>
      </w:r>
      <w:r w:rsidRPr="00322F3C">
        <w:t xml:space="preserve">easure </w:t>
      </w:r>
      <w:r w:rsidR="00346E94">
        <w:t>H</w:t>
      </w:r>
      <w:r w:rsidRPr="00322F3C">
        <w:t xml:space="preserve">ow </w:t>
      </w:r>
      <w:r w:rsidR="00346E94">
        <w:t>Cells Sense Their Surroundings</w:t>
      </w:r>
      <w:r w:rsidRPr="00322F3C">
        <w:t>,” ScienceDaily. Accessed: Nov. 16, 2025. [Online]. Available: https://www.sciencedaily.com/releases/2020/03/200326144348.htm</w:t>
      </w:r>
    </w:p>
    <w:p w14:paraId="28F428C3" w14:textId="77777777" w:rsidR="00450EBC" w:rsidRPr="00322F3C" w:rsidRDefault="00450EBC" w:rsidP="00450EBC">
      <w:pPr>
        <w:pStyle w:val="Bibliography"/>
      </w:pPr>
      <w:r w:rsidRPr="00322F3C">
        <w:t>[53]</w:t>
      </w:r>
      <w:r w:rsidRPr="00322F3C">
        <w:tab/>
        <w:t>“Gravity: It’s Only a Theory | National Center for Science Education.” Accessed: Nov. 16, 2025. [Online]. Available: https://ncse.ngo/gravity-its-only-theory</w:t>
      </w:r>
    </w:p>
    <w:p w14:paraId="39CC9968" w14:textId="77777777" w:rsidR="00450EBC" w:rsidRPr="00322F3C" w:rsidRDefault="00450EBC" w:rsidP="00450EBC">
      <w:pPr>
        <w:pStyle w:val="Bibliography"/>
      </w:pPr>
      <w:r w:rsidRPr="00322F3C">
        <w:t>[54]</w:t>
      </w:r>
      <w:r w:rsidRPr="00322F3C">
        <w:tab/>
        <w:t>“NU-5810 High Heat Decontamination CO2 Incubator,” www.nuaire.com. Accessed: Nov. 16, 2025. [Online]. Available: https://www.nuaire.com/products/co2-incubators/direct-heat/in-vitrocell-nu-5810-direct-heat-decon-co2-incubator</w:t>
      </w:r>
    </w:p>
    <w:p w14:paraId="79261015" w14:textId="6021DC1B" w:rsidR="00450EBC" w:rsidRPr="00322F3C" w:rsidRDefault="00450EBC" w:rsidP="00450EBC">
      <w:pPr>
        <w:pStyle w:val="Bibliography"/>
      </w:pPr>
      <w:r w:rsidRPr="00322F3C">
        <w:t>[55]</w:t>
      </w:r>
      <w:r w:rsidRPr="00322F3C">
        <w:tab/>
        <w:t xml:space="preserve">Admin, “IEC 60204-1: Safety </w:t>
      </w:r>
      <w:r w:rsidR="00346E94" w:rsidRPr="00322F3C">
        <w:t>of</w:t>
      </w:r>
      <w:r w:rsidRPr="00322F3C">
        <w:t xml:space="preserve"> Machinery </w:t>
      </w:r>
      <w:r w:rsidR="00346E94" w:rsidRPr="00322F3C">
        <w:t>and</w:t>
      </w:r>
      <w:r w:rsidRPr="00322F3C">
        <w:t xml:space="preserve"> Electrical Equipment Design : Electrical Engineering Hub.” Accessed: Nov. 16, 2025. [Online]. Available: https://azadtechhub.com/iec-60204-1-safety-of-machinery-and-electrical-equipment-design/</w:t>
      </w:r>
    </w:p>
    <w:p w14:paraId="4443E5A6" w14:textId="77777777" w:rsidR="00450EBC" w:rsidRPr="00322F3C" w:rsidRDefault="00450EBC" w:rsidP="00450EBC">
      <w:pPr>
        <w:pStyle w:val="Bibliography"/>
      </w:pPr>
      <w:r w:rsidRPr="00322F3C">
        <w:t>[56]</w:t>
      </w:r>
      <w:r w:rsidRPr="00322F3C">
        <w:tab/>
        <w:t>“IEC 61010-2-030:2023.” Accessed: Nov. 16, 2025. [Online]. Available: https://webstore.iec.ch/en/publication/75915</w:t>
      </w:r>
    </w:p>
    <w:p w14:paraId="7BCDDA0F" w14:textId="77777777" w:rsidR="00450EBC" w:rsidRPr="00322F3C" w:rsidRDefault="00450EBC" w:rsidP="00450EBC">
      <w:pPr>
        <w:pStyle w:val="Bibliography"/>
      </w:pPr>
      <w:r w:rsidRPr="00322F3C">
        <w:t>[57]</w:t>
      </w:r>
      <w:r w:rsidRPr="00322F3C">
        <w:tab/>
        <w:t>“ISO 13850:2015,” ISO. Accessed: Nov. 16, 2025. [Online]. Available: https://www.iso.org/standard/59970.html</w:t>
      </w:r>
    </w:p>
    <w:p w14:paraId="2333599A" w14:textId="7D49B701" w:rsidR="00450EBC" w:rsidRPr="00322F3C" w:rsidRDefault="00450EBC" w:rsidP="00450EBC">
      <w:pPr>
        <w:pStyle w:val="Bibliography"/>
      </w:pPr>
      <w:r w:rsidRPr="00322F3C">
        <w:t>[58]</w:t>
      </w:r>
      <w:r w:rsidRPr="00322F3C">
        <w:tab/>
        <w:t xml:space="preserve">“Cell Culture: Growing Cells as Model Systems In Vitro,” in Basic Science Methods for Clinical Researchers, Academic Press, 2017, </w:t>
      </w:r>
      <w:r w:rsidR="00843599">
        <w:t>p.</w:t>
      </w:r>
      <w:r w:rsidRPr="00322F3C">
        <w:t xml:space="preserve"> 151–172. doi: 10.1016/B978-0-12-803077-6.00009-6.</w:t>
      </w:r>
    </w:p>
    <w:p w14:paraId="04012F02" w14:textId="376EFF14" w:rsidR="00450EBC" w:rsidRPr="00322F3C" w:rsidRDefault="00450EBC" w:rsidP="00450EBC">
      <w:pPr>
        <w:pStyle w:val="Bibliography"/>
      </w:pPr>
      <w:r w:rsidRPr="00322F3C">
        <w:t>[59]</w:t>
      </w:r>
      <w:r w:rsidRPr="00322F3C">
        <w:tab/>
        <w:t xml:space="preserve">A. Simonyan and N. Sarvazyan, “Bioreactors,” in Tissue Engineering: Principles, Protocols, and Practical Exercises, N. Sarvazyan, Ed., Cham: Springer International Publishing, 2020, </w:t>
      </w:r>
      <w:r w:rsidR="00843599">
        <w:t>p.</w:t>
      </w:r>
      <w:r w:rsidRPr="00322F3C">
        <w:t xml:space="preserve"> 127–136. doi: 10.1007/978-3-030-39698-5_11.</w:t>
      </w:r>
    </w:p>
    <w:p w14:paraId="3C750CD5" w14:textId="0102258C" w:rsidR="00450EBC" w:rsidRPr="00322F3C" w:rsidRDefault="00450EBC" w:rsidP="00450EBC">
      <w:pPr>
        <w:pStyle w:val="Bibliography"/>
      </w:pPr>
      <w:r w:rsidRPr="00322F3C">
        <w:t>[60]</w:t>
      </w:r>
      <w:r w:rsidRPr="00322F3C">
        <w:tab/>
        <w:t xml:space="preserve">F. J. Armistead, J. G. D. Pablo, H. Gadêlha, S. A. Peyman, and S. D. Evans, “Cells Under Stress: An Inertial-Shear Microfluidic Determination of Cell Behavior,” Biophys. J., vol. 116, no. 6, </w:t>
      </w:r>
      <w:r w:rsidR="00843599">
        <w:t>p.</w:t>
      </w:r>
      <w:r w:rsidRPr="00322F3C">
        <w:t xml:space="preserve"> 1127–1135, Mar. 2019, doi: 10.1016/j.bpj.2019.01.034.</w:t>
      </w:r>
    </w:p>
    <w:p w14:paraId="717A2E8D" w14:textId="77777777" w:rsidR="00450EBC" w:rsidRPr="00322F3C" w:rsidRDefault="00450EBC" w:rsidP="00450EBC">
      <w:pPr>
        <w:pStyle w:val="Bibliography"/>
      </w:pPr>
      <w:r w:rsidRPr="00322F3C">
        <w:t>[61]</w:t>
      </w:r>
      <w:r w:rsidRPr="00322F3C">
        <w:tab/>
        <w:t>C. A. Nickerson, C. M. Ott, J. W. Wilson, R. Ramamurthy, and D. L. Pierson, “Microbial Responses to Microgravity and Other Low-Shear Environments,” Microbiol. Mol. Biol. Rev., vol. 68, no. 2, pp. 345–361, June 2004, doi: 10.1128/MMBR.68.2.345-361.2004.</w:t>
      </w:r>
    </w:p>
    <w:p w14:paraId="7758DBFE" w14:textId="77777777" w:rsidR="00450EBC" w:rsidRPr="00322F3C" w:rsidRDefault="00450EBC" w:rsidP="00450EBC">
      <w:pPr>
        <w:pStyle w:val="Bibliography"/>
      </w:pPr>
      <w:r w:rsidRPr="00322F3C">
        <w:t>[62]</w:t>
      </w:r>
      <w:r w:rsidRPr="00322F3C">
        <w:tab/>
        <w:t>D. Nowacki, F. Klinger, G. Mazur, and M. De Felici, “Effect of Culture in Simulated Microgravity on the Development of Mouse Embryonic Testes,” Adv. Clin. Exp. Med., vol. 24, pp. 769–774, Sept. 2015, doi: 10.17219/acem/27920.</w:t>
      </w:r>
    </w:p>
    <w:p w14:paraId="26FC9A62" w14:textId="09EF25E7" w:rsidR="00450EBC" w:rsidRPr="00322F3C" w:rsidRDefault="00450EBC" w:rsidP="00450EBC">
      <w:pPr>
        <w:pStyle w:val="Bibliography"/>
      </w:pPr>
      <w:r w:rsidRPr="00322F3C">
        <w:t>[63]</w:t>
      </w:r>
      <w:r w:rsidRPr="00322F3C">
        <w:tab/>
        <w:t xml:space="preserve">H. Andrade, L. Santos, and A. León-Rodríguez, “Expansion of </w:t>
      </w:r>
      <w:r w:rsidR="00AD7CDA">
        <w:t>H</w:t>
      </w:r>
      <w:r w:rsidRPr="00322F3C">
        <w:t xml:space="preserve">uman </w:t>
      </w:r>
      <w:r w:rsidR="00AD7CDA">
        <w:t>H</w:t>
      </w:r>
      <w:r w:rsidRPr="00322F3C">
        <w:t xml:space="preserve">ematopoietic </w:t>
      </w:r>
      <w:r w:rsidR="00AD7CDA">
        <w:t>S</w:t>
      </w:r>
      <w:r w:rsidRPr="00322F3C">
        <w:t xml:space="preserve">tem </w:t>
      </w:r>
      <w:r w:rsidR="00AD7CDA">
        <w:t>C</w:t>
      </w:r>
      <w:r w:rsidRPr="00322F3C">
        <w:t xml:space="preserve">ells </w:t>
      </w:r>
      <w:r w:rsidR="00346E94">
        <w:t>for</w:t>
      </w:r>
      <w:r w:rsidRPr="00322F3C">
        <w:t xml:space="preserve"> </w:t>
      </w:r>
      <w:r w:rsidR="00AD7CDA">
        <w:t>T</w:t>
      </w:r>
      <w:r w:rsidRPr="00322F3C">
        <w:t xml:space="preserve">ransplantation: Trends </w:t>
      </w:r>
      <w:r w:rsidR="00AD7CDA">
        <w:t>A</w:t>
      </w:r>
      <w:r w:rsidRPr="00322F3C">
        <w:t xml:space="preserve">nd </w:t>
      </w:r>
      <w:r w:rsidR="00AD7CDA">
        <w:t>P</w:t>
      </w:r>
      <w:r w:rsidRPr="00322F3C">
        <w:t>erspectives,” Cytotechnology, vol. 56, pp. 151–60, Apr. 2008, doi: 10.1007/s10616-008-9144-1.</w:t>
      </w:r>
    </w:p>
    <w:p w14:paraId="43BB65DD" w14:textId="77777777" w:rsidR="00450EBC" w:rsidRPr="00322F3C" w:rsidRDefault="00450EBC" w:rsidP="00450EBC">
      <w:pPr>
        <w:pStyle w:val="Bibliography"/>
      </w:pPr>
      <w:r w:rsidRPr="00322F3C">
        <w:t>[64]</w:t>
      </w:r>
      <w:r w:rsidRPr="00322F3C">
        <w:tab/>
        <w:t>M. A. Phelan, A. L. Gianforcaro, J. A. Gerstenhaber, and P. I. Lelkes, “An Air Bubble-Isolating Rotating Wall Vessel Bioreactor for Improved Spheroid/Organoid Formation,” Tissue Eng. Part C Methods, vol. 25, no. 8, pp. 479–488, Aug. 2019, doi: 10.1089/ten.tec.2019.0088.</w:t>
      </w:r>
    </w:p>
    <w:p w14:paraId="073F94F9" w14:textId="72E1C420" w:rsidR="00450EBC" w:rsidRPr="00322F3C" w:rsidRDefault="00450EBC" w:rsidP="00450EBC">
      <w:pPr>
        <w:pStyle w:val="Bibliography"/>
      </w:pPr>
      <w:r w:rsidRPr="00322F3C">
        <w:t>[65]</w:t>
      </w:r>
      <w:r w:rsidRPr="00322F3C">
        <w:tab/>
        <w:t xml:space="preserve">P. R. Cavanagh et al., “A </w:t>
      </w:r>
      <w:r w:rsidR="00AD7CDA">
        <w:t>N</w:t>
      </w:r>
      <w:r w:rsidRPr="00322F3C">
        <w:t xml:space="preserve">ovel </w:t>
      </w:r>
      <w:r w:rsidR="00AD7CDA">
        <w:t>L</w:t>
      </w:r>
      <w:r w:rsidRPr="00322F3C">
        <w:t xml:space="preserve">unar </w:t>
      </w:r>
      <w:r w:rsidR="00AD7CDA">
        <w:t>Bed Rest Analogue</w:t>
      </w:r>
      <w:r w:rsidRPr="00322F3C">
        <w:t xml:space="preserve">,” Aviat. Space Environ. Med., vol. 84, no. 11, </w:t>
      </w:r>
      <w:r w:rsidR="00843599">
        <w:t>p.</w:t>
      </w:r>
      <w:r w:rsidRPr="00322F3C">
        <w:t xml:space="preserve"> 1191–1195, Nov. 2013, doi: 10.3357/asem.3472.2013.</w:t>
      </w:r>
    </w:p>
    <w:p w14:paraId="2D42C516" w14:textId="3D6EBA3E" w:rsidR="00450EBC" w:rsidRPr="00322F3C" w:rsidRDefault="00450EBC" w:rsidP="00677E73">
      <w:pPr>
        <w:pStyle w:val="Bibliography"/>
      </w:pPr>
      <w:r w:rsidRPr="00322F3C">
        <w:t>[66]</w:t>
      </w:r>
      <w:r w:rsidRPr="00322F3C">
        <w:tab/>
      </w:r>
      <w:r w:rsidR="00677E73" w:rsidRPr="00677E73">
        <w:t xml:space="preserve">“VGM – A </w:t>
      </w:r>
      <w:r w:rsidR="00AD7CDA">
        <w:t>No</w:t>
      </w:r>
      <w:r w:rsidR="00677E73" w:rsidRPr="00677E73">
        <w:t xml:space="preserve">vel </w:t>
      </w:r>
      <w:r w:rsidR="00AD7CDA">
        <w:t>C</w:t>
      </w:r>
      <w:r w:rsidR="00677E73" w:rsidRPr="00677E73">
        <w:t xml:space="preserve">entrifuge </w:t>
      </w:r>
      <w:r w:rsidR="00AD7CDA">
        <w:t>F</w:t>
      </w:r>
      <w:r w:rsidR="00677E73" w:rsidRPr="00677E73">
        <w:t xml:space="preserve">or </w:t>
      </w:r>
      <w:r w:rsidR="00AD7CDA">
        <w:t>P</w:t>
      </w:r>
      <w:r w:rsidR="00677E73" w:rsidRPr="00677E73">
        <w:t xml:space="preserve">artial </w:t>
      </w:r>
      <w:r w:rsidR="00AD7CDA">
        <w:t>G</w:t>
      </w:r>
      <w:r w:rsidR="00677E73" w:rsidRPr="00677E73">
        <w:t xml:space="preserve">ravity </w:t>
      </w:r>
      <w:r w:rsidR="00AD7CDA">
        <w:t>E</w:t>
      </w:r>
      <w:r w:rsidR="00677E73" w:rsidRPr="00677E73">
        <w:t xml:space="preserve">xperiments </w:t>
      </w:r>
      <w:r w:rsidR="00346E94">
        <w:t>and</w:t>
      </w:r>
      <w:r w:rsidR="00677E73" w:rsidRPr="00677E73">
        <w:t xml:space="preserve"> </w:t>
      </w:r>
      <w:r w:rsidR="00AD7CDA">
        <w:t>C</w:t>
      </w:r>
      <w:r w:rsidR="00677E73" w:rsidRPr="00677E73">
        <w:t xml:space="preserve">ell </w:t>
      </w:r>
      <w:r w:rsidR="00AD7CDA">
        <w:t>S</w:t>
      </w:r>
      <w:r w:rsidR="00677E73" w:rsidRPr="00677E73">
        <w:t xml:space="preserve">eeding </w:t>
      </w:r>
      <w:r w:rsidR="00346E94">
        <w:t>in</w:t>
      </w:r>
      <w:r w:rsidR="00677E73" w:rsidRPr="00677E73">
        <w:t xml:space="preserve"> </w:t>
      </w:r>
      <w:r w:rsidR="00AD7CDA">
        <w:t>M</w:t>
      </w:r>
      <w:r w:rsidR="00677E73" w:rsidRPr="00677E73">
        <w:t>icrogravity — IAF Digital Library.”</w:t>
      </w:r>
    </w:p>
    <w:p w14:paraId="758FB268" w14:textId="439E8AB6" w:rsidR="00450EBC" w:rsidRPr="00322F3C" w:rsidRDefault="00450EBC" w:rsidP="00450EBC">
      <w:pPr>
        <w:pStyle w:val="Bibliography"/>
      </w:pPr>
      <w:r w:rsidRPr="00322F3C">
        <w:t>[67]</w:t>
      </w:r>
      <w:r w:rsidRPr="00322F3C">
        <w:tab/>
        <w:t xml:space="preserve">G. Clément, A. Bukley, and W. Paloski, “Artificial </w:t>
      </w:r>
      <w:r w:rsidR="00496558">
        <w:t>G</w:t>
      </w:r>
      <w:r w:rsidRPr="00322F3C">
        <w:t xml:space="preserve">ravity as a </w:t>
      </w:r>
      <w:r w:rsidR="00496558">
        <w:t>C</w:t>
      </w:r>
      <w:r w:rsidRPr="00322F3C">
        <w:t xml:space="preserve">ountermeasure for </w:t>
      </w:r>
      <w:r w:rsidR="00496558">
        <w:t>M</w:t>
      </w:r>
      <w:r w:rsidRPr="00322F3C">
        <w:t xml:space="preserve">itigating </w:t>
      </w:r>
      <w:r w:rsidR="00496558">
        <w:t>P</w:t>
      </w:r>
      <w:r w:rsidRPr="00322F3C">
        <w:t xml:space="preserve">hysiological </w:t>
      </w:r>
      <w:r w:rsidR="00496558">
        <w:t>D</w:t>
      </w:r>
      <w:r w:rsidRPr="00322F3C">
        <w:t xml:space="preserve">econditioning </w:t>
      </w:r>
      <w:r w:rsidR="00496558">
        <w:t>D</w:t>
      </w:r>
      <w:r w:rsidRPr="00322F3C">
        <w:t xml:space="preserve">uring </w:t>
      </w:r>
      <w:r w:rsidR="00496558">
        <w:t>L</w:t>
      </w:r>
      <w:r w:rsidRPr="00322F3C">
        <w:t>ong-</w:t>
      </w:r>
      <w:r w:rsidR="00496558">
        <w:t>D</w:t>
      </w:r>
      <w:r w:rsidRPr="00322F3C">
        <w:t xml:space="preserve">uration </w:t>
      </w:r>
      <w:r w:rsidR="00496558">
        <w:t>S</w:t>
      </w:r>
      <w:r w:rsidRPr="00322F3C">
        <w:t xml:space="preserve">pace </w:t>
      </w:r>
      <w:r w:rsidR="00496558">
        <w:t>M</w:t>
      </w:r>
      <w:r w:rsidRPr="00322F3C">
        <w:t>issions,” Front. Syst. Neurosci., vol. 9, p. 92, June 2015, doi: 10.3389/fnsys.2015.00092.</w:t>
      </w:r>
    </w:p>
    <w:p w14:paraId="24BC42AF" w14:textId="77777777" w:rsidR="00450EBC" w:rsidRPr="00322F3C" w:rsidRDefault="00450EBC" w:rsidP="00450EBC">
      <w:pPr>
        <w:pStyle w:val="Bibliography"/>
      </w:pPr>
      <w:r w:rsidRPr="00322F3C">
        <w:t>[68]</w:t>
      </w:r>
      <w:r w:rsidRPr="00322F3C">
        <w:tab/>
        <w:t>“Centripetal Acceleration | Physics.” Accessed: Dec. 07, 2025. [Online]. Available: https://courses.lumenlearning.com/suny-physics/chapter/6-2-centripetal-acceleration/</w:t>
      </w:r>
    </w:p>
    <w:p w14:paraId="6556F3A3" w14:textId="684AA0A3" w:rsidR="00450EBC" w:rsidRPr="00322F3C" w:rsidRDefault="00450EBC" w:rsidP="00450EBC">
      <w:pPr>
        <w:pStyle w:val="Bibliography"/>
      </w:pPr>
      <w:r w:rsidRPr="00322F3C">
        <w:lastRenderedPageBreak/>
        <w:t>[69]</w:t>
      </w:r>
      <w:r w:rsidRPr="00322F3C">
        <w:tab/>
        <w:t xml:space="preserve">G. Clément, “International </w:t>
      </w:r>
      <w:r w:rsidR="00496558">
        <w:t>R</w:t>
      </w:r>
      <w:r w:rsidRPr="00322F3C">
        <w:t xml:space="preserve">oadmap for </w:t>
      </w:r>
      <w:r w:rsidR="00496558">
        <w:t>A</w:t>
      </w:r>
      <w:r w:rsidRPr="00322F3C">
        <w:t xml:space="preserve">rtificial </w:t>
      </w:r>
      <w:r w:rsidR="00496558">
        <w:t>G</w:t>
      </w:r>
      <w:r w:rsidRPr="00322F3C">
        <w:t xml:space="preserve">ravity </w:t>
      </w:r>
      <w:r w:rsidR="00496558">
        <w:t>R</w:t>
      </w:r>
      <w:r w:rsidRPr="00322F3C">
        <w:t>esearch,” Npj Microgravity, vol. 3, no. 1, p. 29, Nov. 2017, doi: 10.1038/s41526-017-0034-8.</w:t>
      </w:r>
    </w:p>
    <w:p w14:paraId="53CD99AB" w14:textId="30E1C398" w:rsidR="00450EBC" w:rsidRPr="00322F3C" w:rsidRDefault="00450EBC" w:rsidP="00450EBC">
      <w:pPr>
        <w:pStyle w:val="Bibliography"/>
      </w:pPr>
      <w:r w:rsidRPr="00322F3C">
        <w:t>[70]</w:t>
      </w:r>
      <w:r w:rsidRPr="00322F3C">
        <w:tab/>
        <w:t xml:space="preserve">J.-L. Pérez-Pavón, S. Herrero-Martín, C. Pinto, and B. Cordero, “Determination of </w:t>
      </w:r>
      <w:r w:rsidR="00496558">
        <w:t>T</w:t>
      </w:r>
      <w:r w:rsidRPr="00322F3C">
        <w:t xml:space="preserve">rihalomethanes in </w:t>
      </w:r>
      <w:r w:rsidR="00496558">
        <w:t>W</w:t>
      </w:r>
      <w:r w:rsidRPr="00322F3C">
        <w:t xml:space="preserve">ater </w:t>
      </w:r>
      <w:r w:rsidR="00496558">
        <w:t>S</w:t>
      </w:r>
      <w:r w:rsidRPr="00322F3C">
        <w:t xml:space="preserve">amples: A review,” Anal. Chim. Acta, vol. 629, </w:t>
      </w:r>
      <w:r w:rsidR="00843599">
        <w:t>p.</w:t>
      </w:r>
      <w:r w:rsidRPr="00322F3C">
        <w:t xml:space="preserve"> 6–23, Dec. 2008, doi: 10.1016/j.aca.2008.09.042.</w:t>
      </w:r>
    </w:p>
    <w:p w14:paraId="118D0CB7" w14:textId="77777777" w:rsidR="00450EBC" w:rsidRPr="00322F3C" w:rsidRDefault="00450EBC" w:rsidP="00450EBC">
      <w:pPr>
        <w:pStyle w:val="Bibliography"/>
      </w:pPr>
      <w:r w:rsidRPr="00322F3C">
        <w:t>[71]</w:t>
      </w:r>
      <w:r w:rsidRPr="00322F3C">
        <w:tab/>
        <w:t>“Design and Performance of Single-Use, Stirred-Tank Bioreactors,” BioProcess International. Accessed: Dec. 07, 2025. [Online]. Available: https://www.bioprocessintl.com/single-use/design-and-performance-of-single-use-stirred-tank-bioreactors</w:t>
      </w:r>
    </w:p>
    <w:p w14:paraId="6B2D88EB" w14:textId="0B7D4F59" w:rsidR="00450EBC" w:rsidRPr="00322F3C" w:rsidRDefault="00450EBC" w:rsidP="00450EBC">
      <w:pPr>
        <w:pStyle w:val="Bibliography"/>
      </w:pPr>
      <w:r w:rsidRPr="00322F3C">
        <w:t>[72]</w:t>
      </w:r>
      <w:r w:rsidRPr="00322F3C">
        <w:tab/>
        <w:t xml:space="preserve">“Weighted </w:t>
      </w:r>
      <w:r w:rsidR="00496558">
        <w:t>D</w:t>
      </w:r>
      <w:r w:rsidRPr="00322F3C">
        <w:t xml:space="preserve">ecision </w:t>
      </w:r>
      <w:r w:rsidR="00496558">
        <w:t>M</w:t>
      </w:r>
      <w:r w:rsidRPr="00322F3C">
        <w:t xml:space="preserve">atrix: A </w:t>
      </w:r>
      <w:r w:rsidR="00496558">
        <w:t>T</w:t>
      </w:r>
      <w:r w:rsidRPr="00322F3C">
        <w:t xml:space="preserve">ool for </w:t>
      </w:r>
      <w:r w:rsidR="00496558">
        <w:t>P</w:t>
      </w:r>
      <w:r w:rsidRPr="00322F3C">
        <w:t>ro-</w:t>
      </w:r>
      <w:r w:rsidR="00496558">
        <w:t>L</w:t>
      </w:r>
      <w:r w:rsidRPr="00322F3C">
        <w:t xml:space="preserve">evel </w:t>
      </w:r>
      <w:r w:rsidR="00496558">
        <w:t>Prioritization</w:t>
      </w:r>
      <w:r w:rsidRPr="00322F3C">
        <w:t>,” airfocus. Accessed: Dec. 07, 2025. [Online]. Available: https://airfocus.com/blog/weighted-decision-matrix-prioritization/</w:t>
      </w:r>
    </w:p>
    <w:p w14:paraId="4CEA814D" w14:textId="77777777" w:rsidR="00450EBC" w:rsidRPr="00322F3C" w:rsidRDefault="00450EBC" w:rsidP="00450EBC">
      <w:pPr>
        <w:pStyle w:val="Bibliography"/>
      </w:pPr>
      <w:r w:rsidRPr="00322F3C">
        <w:t>[73]</w:t>
      </w:r>
      <w:r w:rsidRPr="00322F3C">
        <w:tab/>
        <w:t>“Microgravity | Space Exploration, Astronauts &amp; Zero-Gravity | Britannica.” Accessed: Dec. 07, 2025. [Online]. Available: https://www.britannica.com/science/microgravity</w:t>
      </w:r>
    </w:p>
    <w:p w14:paraId="5B6F5065" w14:textId="0C2ED5B3" w:rsidR="00450EBC" w:rsidRPr="00322F3C" w:rsidRDefault="00450EBC" w:rsidP="00450EBC">
      <w:pPr>
        <w:pStyle w:val="Bibliography"/>
      </w:pPr>
      <w:r w:rsidRPr="00322F3C">
        <w:t>[74]</w:t>
      </w:r>
      <w:r w:rsidRPr="00322F3C">
        <w:tab/>
        <w:t xml:space="preserve">“Novel, Moon and Mars, </w:t>
      </w:r>
      <w:r w:rsidR="00496558">
        <w:t>P</w:t>
      </w:r>
      <w:r w:rsidRPr="00322F3C">
        <w:t xml:space="preserve">artial </w:t>
      </w:r>
      <w:r w:rsidR="00496558">
        <w:t>G</w:t>
      </w:r>
      <w:r w:rsidRPr="00322F3C">
        <w:t xml:space="preserve">ravity </w:t>
      </w:r>
      <w:r w:rsidR="00496558">
        <w:t>S</w:t>
      </w:r>
      <w:r w:rsidRPr="00322F3C">
        <w:t xml:space="preserve">imulation </w:t>
      </w:r>
      <w:r w:rsidR="00496558">
        <w:t>P</w:t>
      </w:r>
      <w:r w:rsidRPr="00322F3C">
        <w:t xml:space="preserve">aradigms and </w:t>
      </w:r>
      <w:r w:rsidR="00496558">
        <w:t>T</w:t>
      </w:r>
      <w:r w:rsidRPr="00322F3C">
        <w:t xml:space="preserve">heir </w:t>
      </w:r>
      <w:r w:rsidR="00496558">
        <w:t>E</w:t>
      </w:r>
      <w:r w:rsidRPr="00322F3C">
        <w:t xml:space="preserve">ffects on the </w:t>
      </w:r>
      <w:r w:rsidR="00496558">
        <w:t>B</w:t>
      </w:r>
      <w:r w:rsidRPr="00322F3C">
        <w:t xml:space="preserve">alance </w:t>
      </w:r>
      <w:r w:rsidR="00496558">
        <w:t>B</w:t>
      </w:r>
      <w:r w:rsidRPr="00322F3C">
        <w:t xml:space="preserve">etween </w:t>
      </w:r>
      <w:r w:rsidR="00496558">
        <w:t>C</w:t>
      </w:r>
      <w:r w:rsidRPr="00322F3C">
        <w:t xml:space="preserve">ell </w:t>
      </w:r>
      <w:r w:rsidR="00496558">
        <w:t>G</w:t>
      </w:r>
      <w:r w:rsidRPr="00322F3C">
        <w:t xml:space="preserve">rowth and </w:t>
      </w:r>
      <w:r w:rsidR="00496558">
        <w:t xml:space="preserve">Cell Proliferation </w:t>
      </w:r>
      <w:r w:rsidR="00D866BC">
        <w:t>D</w:t>
      </w:r>
      <w:r w:rsidR="00496558">
        <w:t>uring Early Plant Development</w:t>
      </w:r>
      <w:r w:rsidRPr="00322F3C">
        <w:t xml:space="preserve"> | npj Microgravity.” Accessed: Dec. 07, 2025. [Online]. Available: https://www.nature.com/articles/s41526-018-0041-4</w:t>
      </w:r>
    </w:p>
    <w:p w14:paraId="586C2255" w14:textId="77777777" w:rsidR="00450EBC" w:rsidRPr="00322F3C" w:rsidRDefault="00450EBC" w:rsidP="00450EBC">
      <w:pPr>
        <w:pStyle w:val="Bibliography"/>
      </w:pPr>
      <w:r w:rsidRPr="00322F3C">
        <w:t>[75]</w:t>
      </w:r>
      <w:r w:rsidRPr="00322F3C">
        <w:tab/>
        <w:t>“Parabolic Flight - NASA.” Accessed: Dec. 07, 2025. [Online]. Available: https://www.nasa.gov/mission/parabolic-flight/</w:t>
      </w:r>
    </w:p>
    <w:p w14:paraId="476E0972" w14:textId="2E50A73D" w:rsidR="00450EBC" w:rsidRPr="00322F3C" w:rsidRDefault="00450EBC" w:rsidP="00450EBC">
      <w:pPr>
        <w:pStyle w:val="Bibliography"/>
      </w:pPr>
      <w:r w:rsidRPr="00322F3C">
        <w:t>[76]</w:t>
      </w:r>
      <w:r w:rsidRPr="00322F3C">
        <w:tab/>
        <w:t xml:space="preserve">“Equivalence </w:t>
      </w:r>
      <w:r w:rsidR="00496558">
        <w:t>P</w:t>
      </w:r>
      <w:r w:rsidRPr="00322F3C">
        <w:t>rinciple | Gravitational, Acceleration &amp; Time Dilation | Britannica.” Accessed: Dec. 07, 2025. [Online]. Available: https://www.britannica.com/science/equivalence-principle</w:t>
      </w:r>
    </w:p>
    <w:p w14:paraId="636D29D6" w14:textId="77777777" w:rsidR="00450EBC" w:rsidRPr="00322F3C" w:rsidRDefault="00450EBC" w:rsidP="00450EBC">
      <w:pPr>
        <w:pStyle w:val="Bibliography"/>
      </w:pPr>
      <w:r w:rsidRPr="00322F3C">
        <w:t>[77]</w:t>
      </w:r>
      <w:r w:rsidRPr="00322F3C">
        <w:tab/>
        <w:t>V. Loon and J. J. W. A, “Centrifuges for Microgravity Simulation. The Reduced Gravity Paradigm,” Front. Astron. Space Sci., vol. 3, July 2016, doi: 10.3389/fspas.2016.00021.</w:t>
      </w:r>
    </w:p>
    <w:p w14:paraId="6DEAE542" w14:textId="484B7539" w:rsidR="00450EBC" w:rsidRPr="00322F3C" w:rsidRDefault="00450EBC" w:rsidP="00450EBC">
      <w:pPr>
        <w:pStyle w:val="Bibliography"/>
      </w:pPr>
      <w:r w:rsidRPr="00322F3C">
        <w:t>[78]</w:t>
      </w:r>
      <w:r w:rsidRPr="00322F3C">
        <w:tab/>
        <w:t xml:space="preserve">A. Barzegari and A. A. Saei, “An Update to Space Biomedical Research: Tissue Engineering in Microgravity Bioreactors,” BioImpacts BI, vol. 2, no. 1, </w:t>
      </w:r>
      <w:r w:rsidR="00843599">
        <w:t>p.</w:t>
      </w:r>
      <w:r w:rsidRPr="00322F3C">
        <w:t xml:space="preserve"> 23–32, 2012, doi: 10.5681/bi.2012.003.</w:t>
      </w:r>
    </w:p>
    <w:p w14:paraId="676A121B" w14:textId="77777777" w:rsidR="00450EBC" w:rsidRPr="00322F3C" w:rsidRDefault="00450EBC" w:rsidP="00450EBC">
      <w:pPr>
        <w:pStyle w:val="Bibliography"/>
      </w:pPr>
      <w:r w:rsidRPr="00322F3C">
        <w:t>[79]</w:t>
      </w:r>
      <w:r w:rsidRPr="00322F3C">
        <w:tab/>
        <w:t>A. L. Radtke and M. M. Herbst-Kralovetz, “Culturing and Applications of Rotating Wall Vessel Bioreactor Derived 3D Epithelial Cell Models,” J. Vis. Exp. JoVE, no. 62, p. 3868, Apr. 2012, doi: 10.3791/3868.</w:t>
      </w:r>
    </w:p>
    <w:p w14:paraId="6B457CD5" w14:textId="602E76C0" w:rsidR="00450EBC" w:rsidRPr="00322F3C" w:rsidRDefault="00450EBC" w:rsidP="00450EBC">
      <w:pPr>
        <w:pStyle w:val="Bibliography"/>
      </w:pPr>
      <w:r w:rsidRPr="00322F3C">
        <w:t>[80]</w:t>
      </w:r>
      <w:r w:rsidRPr="00322F3C">
        <w:tab/>
        <w:t xml:space="preserve">P. M. Gershovich, J. G. Gershovich, A. P. Zhambalova, Yu. A. Romanov, and L. B. Buravkova, “Cytoskeletal </w:t>
      </w:r>
      <w:r w:rsidR="00322F3C" w:rsidRPr="00322F3C">
        <w:t>P</w:t>
      </w:r>
      <w:r w:rsidRPr="00322F3C">
        <w:t xml:space="preserve">roteins and </w:t>
      </w:r>
      <w:r w:rsidR="00322F3C" w:rsidRPr="00322F3C">
        <w:t>S</w:t>
      </w:r>
      <w:r w:rsidRPr="00322F3C">
        <w:t xml:space="preserve">tem </w:t>
      </w:r>
      <w:r w:rsidR="00322F3C" w:rsidRPr="00322F3C">
        <w:t>Cell Markers Gene Expression</w:t>
      </w:r>
      <w:r w:rsidRPr="00322F3C">
        <w:t xml:space="preserve"> in </w:t>
      </w:r>
      <w:r w:rsidR="00322F3C" w:rsidRPr="00322F3C">
        <w:t>H</w:t>
      </w:r>
      <w:r w:rsidRPr="00322F3C">
        <w:t xml:space="preserve">uman </w:t>
      </w:r>
      <w:r w:rsidR="00322F3C" w:rsidRPr="00322F3C">
        <w:t>B</w:t>
      </w:r>
      <w:r w:rsidRPr="00322F3C">
        <w:t xml:space="preserve">one </w:t>
      </w:r>
      <w:r w:rsidR="00322F3C" w:rsidRPr="00322F3C">
        <w:t>M</w:t>
      </w:r>
      <w:r w:rsidRPr="00322F3C">
        <w:t xml:space="preserve">arrow </w:t>
      </w:r>
      <w:r w:rsidR="00322F3C" w:rsidRPr="00322F3C">
        <w:t>M</w:t>
      </w:r>
      <w:r w:rsidRPr="00322F3C">
        <w:t xml:space="preserve">esenchymal </w:t>
      </w:r>
      <w:r w:rsidR="00322F3C" w:rsidRPr="00322F3C">
        <w:t>S</w:t>
      </w:r>
      <w:r w:rsidRPr="00322F3C">
        <w:t xml:space="preserve">tromal </w:t>
      </w:r>
      <w:r w:rsidR="00322F3C" w:rsidRPr="00322F3C">
        <w:t>C</w:t>
      </w:r>
      <w:r w:rsidRPr="00322F3C">
        <w:t xml:space="preserve">ells </w:t>
      </w:r>
      <w:r w:rsidR="00322F3C" w:rsidRPr="00322F3C">
        <w:t>A</w:t>
      </w:r>
      <w:r w:rsidRPr="00322F3C">
        <w:t xml:space="preserve">fter </w:t>
      </w:r>
      <w:r w:rsidR="00322F3C" w:rsidRPr="00322F3C">
        <w:t>D</w:t>
      </w:r>
      <w:r w:rsidRPr="00322F3C">
        <w:t xml:space="preserve">ifferent </w:t>
      </w:r>
      <w:r w:rsidR="00322F3C" w:rsidRPr="00322F3C">
        <w:t>P</w:t>
      </w:r>
      <w:r w:rsidRPr="00322F3C">
        <w:t xml:space="preserve">eriods of </w:t>
      </w:r>
      <w:r w:rsidR="00322F3C" w:rsidRPr="00322F3C">
        <w:t>S</w:t>
      </w:r>
      <w:r w:rsidRPr="00322F3C">
        <w:t xml:space="preserve">imulated </w:t>
      </w:r>
      <w:r w:rsidR="00322F3C" w:rsidRPr="00322F3C">
        <w:t>M</w:t>
      </w:r>
      <w:r w:rsidRPr="00322F3C">
        <w:t xml:space="preserve">icrogravity,” Acta Astronaut., vol. 70, </w:t>
      </w:r>
      <w:r w:rsidR="00843599">
        <w:t>p.</w:t>
      </w:r>
      <w:r w:rsidRPr="00322F3C">
        <w:t xml:space="preserve"> 36–42, Jan. 2012, doi: 10.1016/j.actaastro.2011.07.028.</w:t>
      </w:r>
    </w:p>
    <w:p w14:paraId="63D2EE37" w14:textId="0215FFCD" w:rsidR="00450EBC" w:rsidRPr="00322F3C" w:rsidRDefault="00450EBC" w:rsidP="00450EBC">
      <w:pPr>
        <w:pStyle w:val="Bibliography"/>
      </w:pPr>
      <w:r w:rsidRPr="00322F3C">
        <w:t>[81]</w:t>
      </w:r>
      <w:r w:rsidRPr="00322F3C">
        <w:tab/>
        <w:t xml:space="preserve">S. Navran, “The </w:t>
      </w:r>
      <w:r w:rsidR="00322F3C" w:rsidRPr="00322F3C">
        <w:t>A</w:t>
      </w:r>
      <w:r w:rsidRPr="00322F3C">
        <w:t xml:space="preserve">pplication of </w:t>
      </w:r>
      <w:r w:rsidR="00322F3C" w:rsidRPr="00322F3C">
        <w:t>Lo</w:t>
      </w:r>
      <w:r w:rsidRPr="00322F3C">
        <w:t xml:space="preserve">w </w:t>
      </w:r>
      <w:r w:rsidR="00322F3C" w:rsidRPr="00322F3C">
        <w:t>S</w:t>
      </w:r>
      <w:r w:rsidRPr="00322F3C">
        <w:t xml:space="preserve">hear </w:t>
      </w:r>
      <w:r w:rsidR="00322F3C" w:rsidRPr="00322F3C">
        <w:t>M</w:t>
      </w:r>
      <w:r w:rsidRPr="00322F3C">
        <w:t xml:space="preserve">odeled </w:t>
      </w:r>
      <w:r w:rsidR="00322F3C" w:rsidRPr="00322F3C">
        <w:t>M</w:t>
      </w:r>
      <w:r w:rsidRPr="00322F3C">
        <w:t xml:space="preserve">icrogravity to 3-D </w:t>
      </w:r>
      <w:r w:rsidR="00322F3C" w:rsidRPr="00322F3C">
        <w:t>C</w:t>
      </w:r>
      <w:r w:rsidRPr="00322F3C">
        <w:t xml:space="preserve">ell </w:t>
      </w:r>
      <w:r w:rsidR="00322F3C" w:rsidRPr="00322F3C">
        <w:t>B</w:t>
      </w:r>
      <w:r w:rsidRPr="00322F3C">
        <w:t xml:space="preserve">iology and </w:t>
      </w:r>
      <w:r w:rsidR="00322F3C" w:rsidRPr="00322F3C">
        <w:t>T</w:t>
      </w:r>
      <w:r w:rsidRPr="00322F3C">
        <w:t xml:space="preserve">issue </w:t>
      </w:r>
      <w:r w:rsidR="00322F3C" w:rsidRPr="00322F3C">
        <w:t>Engineering</w:t>
      </w:r>
      <w:r w:rsidRPr="00322F3C">
        <w:t xml:space="preserve">,” Biotechnol. Annu. Rev., vol. 14, </w:t>
      </w:r>
      <w:r w:rsidR="00843599">
        <w:t>p.</w:t>
      </w:r>
      <w:r w:rsidRPr="00322F3C">
        <w:t xml:space="preserve"> 275–296, 2008, doi: 10.1016/S1387-2656(08)00011-2.</w:t>
      </w:r>
    </w:p>
    <w:p w14:paraId="2E09911E" w14:textId="0AB530BC" w:rsidR="00450EBC" w:rsidRPr="00322F3C" w:rsidRDefault="00450EBC" w:rsidP="00450EBC">
      <w:pPr>
        <w:pStyle w:val="Bibliography"/>
      </w:pPr>
      <w:r w:rsidRPr="00322F3C">
        <w:t>[82]</w:t>
      </w:r>
      <w:r w:rsidRPr="00322F3C">
        <w:tab/>
        <w:t xml:space="preserve">A. Wnorowski et al., “Effects of Spaceflight on Human Induced Pluripotent Stem Cell-Derived Cardiomyocyte Structure and Function,” Stem Cell Rep., vol. 13, no. 6, </w:t>
      </w:r>
      <w:r w:rsidR="00843599">
        <w:t>p.</w:t>
      </w:r>
      <w:r w:rsidRPr="00322F3C">
        <w:t xml:space="preserve"> 960–969, Dec. 2019, doi: 10.1016/j.stemcr.2019.10.006.</w:t>
      </w:r>
    </w:p>
    <w:p w14:paraId="4010FD45" w14:textId="77777777" w:rsidR="00450EBC" w:rsidRPr="00322F3C" w:rsidRDefault="00450EBC" w:rsidP="00450EBC">
      <w:pPr>
        <w:pStyle w:val="Bibliography"/>
      </w:pPr>
      <w:r w:rsidRPr="00322F3C">
        <w:t>[83]</w:t>
      </w:r>
      <w:r w:rsidRPr="00322F3C">
        <w:tab/>
        <w:t>“(PDF) Microbial Monitoring of Crewed Habitats in Space—Current Status and Future Perspectives,” ResearchGate, Aug. 2025, doi: 10.1264/jsme2.ME14031.</w:t>
      </w:r>
    </w:p>
    <w:p w14:paraId="66D123F2" w14:textId="77777777" w:rsidR="00450EBC" w:rsidRPr="00322F3C" w:rsidRDefault="00450EBC" w:rsidP="00450EBC">
      <w:pPr>
        <w:pStyle w:val="Bibliography"/>
      </w:pPr>
      <w:r w:rsidRPr="00322F3C">
        <w:t>[84]</w:t>
      </w:r>
      <w:r w:rsidRPr="00322F3C">
        <w:tab/>
        <w:t>“(PDF) Mars Artificial Gravity Habitat with Centrifugation (MAGICIAN),” in ResearchGate, doi: 10.1109/AERO58975.2024.10521126.</w:t>
      </w:r>
    </w:p>
    <w:p w14:paraId="005CD9A1" w14:textId="77777777" w:rsidR="00450EBC" w:rsidRPr="00322F3C" w:rsidRDefault="00450EBC" w:rsidP="00450EBC">
      <w:pPr>
        <w:pStyle w:val="Bibliography"/>
      </w:pPr>
      <w:r w:rsidRPr="00322F3C">
        <w:t>[85]</w:t>
      </w:r>
      <w:r w:rsidRPr="00322F3C">
        <w:tab/>
        <w:t>“Trigonometry | Definition, Formulas, Ratios, &amp; Identities | Britannica.” Accessed: Dec. 07, 2025. [Online]. Available: https://www.britannica.com/science/trigonometry</w:t>
      </w:r>
    </w:p>
    <w:p w14:paraId="05159962" w14:textId="1A09D767" w:rsidR="00450EBC" w:rsidRPr="00322F3C" w:rsidRDefault="00450EBC" w:rsidP="00450EBC">
      <w:pPr>
        <w:pStyle w:val="Bibliography"/>
      </w:pPr>
      <w:r w:rsidRPr="00322F3C">
        <w:t>[86]</w:t>
      </w:r>
      <w:r w:rsidRPr="00322F3C">
        <w:tab/>
        <w:t xml:space="preserve">TrueGeometry, “How to Calculate RPM from Angular Velocity </w:t>
      </w:r>
      <w:r w:rsidR="00322F3C" w:rsidRPr="00322F3C">
        <w:t>I</w:t>
      </w:r>
      <w:r w:rsidRPr="00322F3C">
        <w:t xml:space="preserve">n </w:t>
      </w:r>
      <w:r w:rsidR="00322F3C" w:rsidRPr="00322F3C">
        <w:t>C</w:t>
      </w:r>
      <w:r w:rsidRPr="00322F3C">
        <w:t xml:space="preserve">ontext of </w:t>
      </w:r>
      <w:r w:rsidR="00322F3C" w:rsidRPr="00322F3C">
        <w:t>RPM</w:t>
      </w:r>
      <w:r w:rsidRPr="00322F3C">
        <w:t xml:space="preserve"> to </w:t>
      </w:r>
      <w:r w:rsidR="00322F3C" w:rsidRPr="00322F3C">
        <w:t>A</w:t>
      </w:r>
      <w:r w:rsidRPr="00322F3C">
        <w:t xml:space="preserve">ngular </w:t>
      </w:r>
      <w:r w:rsidR="00322F3C" w:rsidRPr="00322F3C">
        <w:t>V</w:t>
      </w:r>
      <w:r w:rsidRPr="00322F3C">
        <w:t>elocity,” True Geometry’s Blog. Accessed: Dec. 07, 2025. [Online]. Available: https://blog.truegeometry.com/tutorials/education/b372e069150d103d6263046cc3742829/JSON_TO_ARTCL_How_to_Calculate_RPM_from_Angular_Velocity_in_context_of_rpm_to_an.html</w:t>
      </w:r>
    </w:p>
    <w:p w14:paraId="28A9F84E" w14:textId="45ED42C1" w:rsidR="00450EBC" w:rsidRPr="00322F3C" w:rsidRDefault="00450EBC" w:rsidP="00450EBC">
      <w:pPr>
        <w:pStyle w:val="Bibliography"/>
      </w:pPr>
      <w:r w:rsidRPr="00322F3C">
        <w:t>[87]</w:t>
      </w:r>
      <w:r w:rsidRPr="00322F3C">
        <w:tab/>
        <w:t xml:space="preserve">“Settling Velocity - </w:t>
      </w:r>
      <w:r w:rsidR="00322F3C" w:rsidRPr="00322F3C">
        <w:t>A</w:t>
      </w:r>
      <w:r w:rsidRPr="00322F3C">
        <w:t xml:space="preserve">n </w:t>
      </w:r>
      <w:r w:rsidR="00322F3C" w:rsidRPr="00322F3C">
        <w:t>O</w:t>
      </w:r>
      <w:r w:rsidRPr="00322F3C">
        <w:t>verview | ScienceDirect Topics.” Accessed: Dec. 07, 2025. [Online]. Available: https://www.sciencedirect.com/topics/physics-and-astronomy/settling-velocity</w:t>
      </w:r>
    </w:p>
    <w:p w14:paraId="1BA796ED" w14:textId="77777777" w:rsidR="00450EBC" w:rsidRPr="00322F3C" w:rsidRDefault="00450EBC" w:rsidP="00450EBC">
      <w:pPr>
        <w:pStyle w:val="Bibliography"/>
      </w:pPr>
      <w:r w:rsidRPr="00322F3C">
        <w:t>[88]</w:t>
      </w:r>
      <w:r w:rsidRPr="00322F3C">
        <w:tab/>
        <w:t>“Stokes’s law | Definition, Formula, &amp; Facts | Britannica.” Accessed: Dec. 07, 2025. [Online]. Available: https://www.britannica.com/science/Stokess-law</w:t>
      </w:r>
    </w:p>
    <w:p w14:paraId="0755B371" w14:textId="77304C47" w:rsidR="00450EBC" w:rsidRPr="00322F3C" w:rsidRDefault="00450EBC" w:rsidP="00450EBC">
      <w:pPr>
        <w:pStyle w:val="Bibliography"/>
      </w:pPr>
      <w:r w:rsidRPr="00322F3C">
        <w:t>[89]</w:t>
      </w:r>
      <w:r w:rsidRPr="00322F3C">
        <w:tab/>
        <w:t xml:space="preserve">“Reynolds’ Number - </w:t>
      </w:r>
      <w:r w:rsidR="00322F3C" w:rsidRPr="00322F3C">
        <w:t>A</w:t>
      </w:r>
      <w:r w:rsidRPr="00322F3C">
        <w:t xml:space="preserve">n </w:t>
      </w:r>
      <w:r w:rsidR="00322F3C" w:rsidRPr="00322F3C">
        <w:t>O</w:t>
      </w:r>
      <w:r w:rsidRPr="00322F3C">
        <w:t>verview | ScienceDirect Topics.” Accessed: Dec. 07, 2025. [Online]. Available: https://www.sciencedirect.com/topics/engineering/reynolds-number</w:t>
      </w:r>
    </w:p>
    <w:p w14:paraId="7DD1ADC2" w14:textId="6E7680B7" w:rsidR="00450EBC" w:rsidRPr="00322F3C" w:rsidRDefault="00450EBC" w:rsidP="00450EBC">
      <w:pPr>
        <w:pStyle w:val="Bibliography"/>
      </w:pPr>
      <w:r w:rsidRPr="00322F3C">
        <w:t>[90]</w:t>
      </w:r>
      <w:r w:rsidRPr="00322F3C">
        <w:tab/>
        <w:t xml:space="preserve">W. Zhu and H. Obara, “Flow </w:t>
      </w:r>
      <w:r w:rsidR="00322F3C" w:rsidRPr="00322F3C">
        <w:t>S</w:t>
      </w:r>
      <w:r w:rsidRPr="00322F3C">
        <w:t xml:space="preserve">tructure of </w:t>
      </w:r>
      <w:r w:rsidR="00322F3C" w:rsidRPr="00322F3C">
        <w:t>O</w:t>
      </w:r>
      <w:r w:rsidRPr="00322F3C">
        <w:t xml:space="preserve">kra </w:t>
      </w:r>
      <w:r w:rsidR="00322F3C" w:rsidRPr="00322F3C">
        <w:t>M</w:t>
      </w:r>
      <w:r w:rsidRPr="00322F3C">
        <w:t xml:space="preserve">ucilage </w:t>
      </w:r>
      <w:r w:rsidR="00322F3C" w:rsidRPr="00322F3C">
        <w:t>in Rotating Wall Vessel System</w:t>
      </w:r>
      <w:r w:rsidRPr="00322F3C">
        <w:t>,” Heliyon, vol. 10, no. 16, p. e36149, Aug. 2024, doi: 10.1016/j.heliyon.2024.e36149.</w:t>
      </w:r>
    </w:p>
    <w:p w14:paraId="7003DA68" w14:textId="4BA234DA" w:rsidR="00450EBC" w:rsidRPr="00322F3C" w:rsidRDefault="00450EBC" w:rsidP="00450EBC">
      <w:pPr>
        <w:pStyle w:val="Bibliography"/>
      </w:pPr>
      <w:r w:rsidRPr="00322F3C">
        <w:t>[91]</w:t>
      </w:r>
      <w:r w:rsidRPr="00322F3C">
        <w:tab/>
        <w:t xml:space="preserve">J. A. Espina, M. H. Cordeiro, M. Milivojevic, I. Pajić-Lijaković, and E. H. Barriga, “Response of </w:t>
      </w:r>
      <w:r w:rsidR="00322F3C" w:rsidRPr="00322F3C">
        <w:t>C</w:t>
      </w:r>
      <w:r w:rsidRPr="00322F3C">
        <w:t xml:space="preserve">ells and </w:t>
      </w:r>
      <w:r w:rsidR="00322F3C" w:rsidRPr="00322F3C">
        <w:t>T</w:t>
      </w:r>
      <w:r w:rsidRPr="00322F3C">
        <w:t xml:space="preserve">issues to </w:t>
      </w:r>
      <w:r w:rsidR="00322F3C" w:rsidRPr="00322F3C">
        <w:t>S</w:t>
      </w:r>
      <w:r w:rsidRPr="00322F3C">
        <w:t xml:space="preserve">hear </w:t>
      </w:r>
      <w:r w:rsidR="00322F3C" w:rsidRPr="00322F3C">
        <w:t>S</w:t>
      </w:r>
      <w:r w:rsidRPr="00322F3C">
        <w:t>tress,” J. Cell Sci., vol. 136, no. 18, p. jcs260985, Sept. 2023, doi: 10.1242/jcs.260985.</w:t>
      </w:r>
    </w:p>
    <w:p w14:paraId="5EDEB1CE" w14:textId="1989198C" w:rsidR="00450EBC" w:rsidRPr="00322F3C" w:rsidRDefault="00450EBC" w:rsidP="00450EBC">
      <w:pPr>
        <w:pStyle w:val="Bibliography"/>
      </w:pPr>
      <w:r w:rsidRPr="00322F3C">
        <w:t>[92]</w:t>
      </w:r>
      <w:r w:rsidRPr="00322F3C">
        <w:tab/>
        <w:t xml:space="preserve">“Fluid Shear Stress - </w:t>
      </w:r>
      <w:r w:rsidR="00322F3C" w:rsidRPr="00322F3C">
        <w:t>A</w:t>
      </w:r>
      <w:r w:rsidRPr="00322F3C">
        <w:t xml:space="preserve">n </w:t>
      </w:r>
      <w:r w:rsidR="00322F3C" w:rsidRPr="00322F3C">
        <w:t>O</w:t>
      </w:r>
      <w:r w:rsidRPr="00322F3C">
        <w:t>verview | ScienceDirect Topics.” Accessed: Dec. 07, 2025. [Online]. Available: https://www.sciencedirect.com/topics/engineering/fluid-shear-stress</w:t>
      </w:r>
    </w:p>
    <w:p w14:paraId="20580694" w14:textId="726E0F1E" w:rsidR="00450EBC" w:rsidRPr="00322F3C" w:rsidRDefault="00450EBC" w:rsidP="00450EBC">
      <w:pPr>
        <w:pStyle w:val="Bibliography"/>
      </w:pPr>
      <w:r w:rsidRPr="00322F3C">
        <w:lastRenderedPageBreak/>
        <w:t>[93]</w:t>
      </w:r>
      <w:r w:rsidRPr="00322F3C">
        <w:tab/>
        <w:t xml:space="preserve">“Shear Stress - </w:t>
      </w:r>
      <w:r w:rsidR="00322F3C" w:rsidRPr="00322F3C">
        <w:t>A</w:t>
      </w:r>
      <w:r w:rsidRPr="00322F3C">
        <w:t xml:space="preserve">n </w:t>
      </w:r>
      <w:r w:rsidR="00322F3C" w:rsidRPr="00322F3C">
        <w:t>O</w:t>
      </w:r>
      <w:r w:rsidRPr="00322F3C">
        <w:t>verview | ScienceDirect Topics.” Accessed: Dec. 07, 2025. [Online]. Available: https://www.sciencedirect.com/topics/biochemistry-genetics-and-molecular-biology/shear-stress</w:t>
      </w:r>
    </w:p>
    <w:p w14:paraId="6C010DF7" w14:textId="0B3039EF" w:rsidR="00450EBC" w:rsidRPr="00322F3C" w:rsidRDefault="00450EBC" w:rsidP="00450EBC">
      <w:pPr>
        <w:pStyle w:val="Bibliography"/>
      </w:pPr>
      <w:r w:rsidRPr="00322F3C">
        <w:t>[94]</w:t>
      </w:r>
      <w:r w:rsidRPr="00322F3C">
        <w:tab/>
        <w:t xml:space="preserve">M. Mohsin, A. A. Zaidi, and B. van Brunt, “Dynamics of </w:t>
      </w:r>
      <w:r w:rsidR="00322F3C" w:rsidRPr="00322F3C">
        <w:t>C</w:t>
      </w:r>
      <w:r w:rsidRPr="00322F3C">
        <w:t xml:space="preserve">ell </w:t>
      </w:r>
      <w:r w:rsidR="00322F3C" w:rsidRPr="00322F3C">
        <w:t>G</w:t>
      </w:r>
      <w:r w:rsidRPr="00322F3C">
        <w:t xml:space="preserve">rowth: Exponential </w:t>
      </w:r>
      <w:r w:rsidR="00322F3C" w:rsidRPr="00322F3C">
        <w:t>G</w:t>
      </w:r>
      <w:r w:rsidRPr="00322F3C">
        <w:t xml:space="preserve">rowth </w:t>
      </w:r>
      <w:r w:rsidR="00322F3C" w:rsidRPr="00322F3C">
        <w:t>and Division After A Minimum Cell Size</w:t>
      </w:r>
      <w:r w:rsidRPr="00322F3C">
        <w:t>,” Partial Differ. Equ. Appl. Math., vol. 11, p. 100814, Sept. 2024, doi: 10.1016/j.padiff.2024.100814.</w:t>
      </w:r>
    </w:p>
    <w:p w14:paraId="7F81B164" w14:textId="334F97F1" w:rsidR="00450EBC" w:rsidRPr="00322F3C" w:rsidRDefault="00450EBC" w:rsidP="00450EBC">
      <w:pPr>
        <w:pStyle w:val="Bibliography"/>
      </w:pPr>
      <w:r w:rsidRPr="00322F3C">
        <w:t>[95]</w:t>
      </w:r>
      <w:r w:rsidRPr="00322F3C">
        <w:tab/>
        <w:t xml:space="preserve">“The </w:t>
      </w:r>
      <w:r w:rsidR="00322F3C" w:rsidRPr="00322F3C">
        <w:t>I</w:t>
      </w:r>
      <w:r w:rsidRPr="00322F3C">
        <w:t xml:space="preserve">nfluence of </w:t>
      </w:r>
      <w:r w:rsidR="00322F3C" w:rsidRPr="00322F3C">
        <w:t>P</w:t>
      </w:r>
      <w:r w:rsidRPr="00322F3C">
        <w:t xml:space="preserve">articles on </w:t>
      </w:r>
      <w:r w:rsidR="00322F3C" w:rsidRPr="00322F3C">
        <w:t>S</w:t>
      </w:r>
      <w:r w:rsidRPr="00322F3C">
        <w:t xml:space="preserve">uspension </w:t>
      </w:r>
      <w:r w:rsidR="00322F3C" w:rsidRPr="00322F3C">
        <w:t>Rheology</w:t>
      </w:r>
      <w:r w:rsidRPr="00322F3C">
        <w:t xml:space="preserve"> | Anton Paar Wiki,” Anton Paar. Accessed: Dec. 07, 2025. [Online]. Available: https://wiki.anton-paar.com/en/the-influence-of-particles-on-suspension-rheology/</w:t>
      </w:r>
    </w:p>
    <w:p w14:paraId="2D7F427D" w14:textId="07B34663" w:rsidR="00450EBC" w:rsidRPr="00322F3C" w:rsidRDefault="00450EBC" w:rsidP="00450EBC">
      <w:pPr>
        <w:pStyle w:val="Bibliography"/>
      </w:pPr>
      <w:r w:rsidRPr="00322F3C">
        <w:t>[96]</w:t>
      </w:r>
      <w:r w:rsidRPr="00322F3C">
        <w:tab/>
        <w:t xml:space="preserve">D. A. Charlebois and G. Balázsi, “Modeling </w:t>
      </w:r>
      <w:r w:rsidR="00322F3C" w:rsidRPr="00322F3C">
        <w:t>C</w:t>
      </w:r>
      <w:r w:rsidRPr="00322F3C">
        <w:t xml:space="preserve">ell </w:t>
      </w:r>
      <w:r w:rsidR="00322F3C" w:rsidRPr="00322F3C">
        <w:t>P</w:t>
      </w:r>
      <w:r w:rsidRPr="00322F3C">
        <w:t xml:space="preserve">opulation </w:t>
      </w:r>
      <w:r w:rsidR="00322F3C" w:rsidRPr="00322F3C">
        <w:t>D</w:t>
      </w:r>
      <w:r w:rsidRPr="00322F3C">
        <w:t xml:space="preserve">ynamics,” In Silico Biol., vol. 13, no. 1–2, </w:t>
      </w:r>
      <w:r w:rsidR="00843599">
        <w:t>p.</w:t>
      </w:r>
      <w:r w:rsidRPr="00322F3C">
        <w:t xml:space="preserve"> 21–39, doi: 10.3233/ISB-180470.</w:t>
      </w:r>
    </w:p>
    <w:p w14:paraId="06268450" w14:textId="77777777" w:rsidR="00450EBC" w:rsidRPr="00322F3C" w:rsidRDefault="00450EBC" w:rsidP="00450EBC">
      <w:pPr>
        <w:pStyle w:val="Bibliography"/>
      </w:pPr>
      <w:r w:rsidRPr="00322F3C">
        <w:t>[97]</w:t>
      </w:r>
      <w:r w:rsidRPr="00322F3C">
        <w:tab/>
        <w:t>“Torque Formula (Moment of Inertia and Angular Acceleration).” Accessed: Dec. 07, 2025. [Online]. Available: https://www.softschools.com/formulas/physics/torque_formula/59/</w:t>
      </w:r>
    </w:p>
    <w:p w14:paraId="0EAEAECF" w14:textId="77777777" w:rsidR="00450EBC" w:rsidRPr="00322F3C" w:rsidRDefault="00450EBC" w:rsidP="00450EBC">
      <w:pPr>
        <w:pStyle w:val="Bibliography"/>
      </w:pPr>
      <w:r w:rsidRPr="00322F3C">
        <w:t>[98]</w:t>
      </w:r>
      <w:r w:rsidRPr="00322F3C">
        <w:tab/>
        <w:t>“10.6: Calculating Moments of Inertia,” Physics LibreTexts. Accessed: Dec. 07, 2025. [Online]. Available: https://phys.libretexts.org/Bookshelves/University_Physics/University_Physics_(OpenStax)/Book%3A_University_Physics_I_-_Mechanics_Sound_Oscillations_and_Waves_(OpenStax)/10%3A_Fixed-Axis_Rotation__Introduction/10.06%3A_Calculating_Moments_of_Inertia</w:t>
      </w:r>
    </w:p>
    <w:p w14:paraId="5E74E216" w14:textId="531D50CD" w:rsidR="00450EBC" w:rsidRPr="00322F3C" w:rsidRDefault="00450EBC" w:rsidP="00450EBC">
      <w:pPr>
        <w:pStyle w:val="Bibliography"/>
      </w:pPr>
      <w:r w:rsidRPr="00322F3C">
        <w:t>[99]</w:t>
      </w:r>
      <w:r w:rsidRPr="00322F3C">
        <w:tab/>
        <w:t xml:space="preserve">“Density Formula - How </w:t>
      </w:r>
      <w:r w:rsidR="00322F3C" w:rsidRPr="00322F3C">
        <w:t>to</w:t>
      </w:r>
      <w:r w:rsidRPr="00322F3C">
        <w:t xml:space="preserve"> Calculate Density.” Accessed: Dec. 07, 2025. [Online]. Available: https://www.thecalculatorsite.com/articles/math/density-formula.php</w:t>
      </w:r>
    </w:p>
    <w:p w14:paraId="45124A3F" w14:textId="77777777" w:rsidR="00450EBC" w:rsidRPr="00322F3C" w:rsidRDefault="00450EBC" w:rsidP="00450EBC">
      <w:pPr>
        <w:pStyle w:val="Bibliography"/>
      </w:pPr>
      <w:r w:rsidRPr="00322F3C">
        <w:t>[100]</w:t>
      </w:r>
      <w:r w:rsidRPr="00322F3C">
        <w:tab/>
        <w:t>“Nema 17 Bipolar 1.8deg 65Ncm(92oz.in) 2.1A 42x42x60mm 4 Wires - 17HS24-2104S | StepperOnline.” Accessed: Dec. 07, 2025. [Online]. Available: https://www.omc-stepperonline.com/nema-17-bipolar-1-8deg-65ncm-92oz-in-2-1a-3-36v-42x42x60mm-4-wires-17hs24-2104s</w:t>
      </w:r>
    </w:p>
    <w:p w14:paraId="69B72E12" w14:textId="77777777" w:rsidR="00450EBC" w:rsidRPr="00322F3C" w:rsidRDefault="00450EBC" w:rsidP="00450EBC">
      <w:pPr>
        <w:pStyle w:val="Bibliography"/>
      </w:pPr>
      <w:r w:rsidRPr="00322F3C">
        <w:t>[101]</w:t>
      </w:r>
      <w:r w:rsidRPr="00322F3C">
        <w:tab/>
        <w:t>“McMaster-Carr.” Accessed: Dec. 07, 2025. [Online]. Available: https://www.mcmaster.com/</w:t>
      </w:r>
    </w:p>
    <w:p w14:paraId="336F6AEA" w14:textId="77777777" w:rsidR="00450EBC" w:rsidRPr="00322F3C" w:rsidRDefault="00450EBC" w:rsidP="00450EBC">
      <w:pPr>
        <w:pStyle w:val="Bibliography"/>
      </w:pPr>
      <w:r w:rsidRPr="00322F3C">
        <w:t>[102]</w:t>
      </w:r>
      <w:r w:rsidRPr="00322F3C">
        <w:tab/>
        <w:t>“McMaster-Carr.” Accessed: Dec. 08, 2025. [Online]. Available: https://www.mcmaster.com/</w:t>
      </w:r>
    </w:p>
    <w:p w14:paraId="54656EF2" w14:textId="77777777" w:rsidR="00450EBC" w:rsidRPr="00322F3C" w:rsidRDefault="00450EBC" w:rsidP="00450EBC">
      <w:pPr>
        <w:pStyle w:val="Bibliography"/>
      </w:pPr>
      <w:r w:rsidRPr="00322F3C">
        <w:t>[103]</w:t>
      </w:r>
      <w:r w:rsidRPr="00322F3C">
        <w:tab/>
        <w:t>“McMaster-Carr.” Accessed: Dec. 08, 2025. [Online]. Available: https://www.mcmaster.com/</w:t>
      </w:r>
    </w:p>
    <w:p w14:paraId="525E0EE2" w14:textId="77777777" w:rsidR="00450EBC" w:rsidRPr="00322F3C" w:rsidRDefault="00450EBC" w:rsidP="00450EBC">
      <w:pPr>
        <w:pStyle w:val="Bibliography"/>
      </w:pPr>
      <w:r w:rsidRPr="00322F3C">
        <w:rPr>
          <w:lang w:val="it-IT"/>
        </w:rPr>
        <w:t>[104]</w:t>
      </w:r>
      <w:r w:rsidRPr="00322F3C">
        <w:rPr>
          <w:lang w:val="it-IT"/>
        </w:rPr>
        <w:tab/>
        <w:t xml:space="preserve">“GIGA R1 WiFi | Arduino Documentation.” </w:t>
      </w:r>
      <w:r w:rsidRPr="00322F3C">
        <w:t>Accessed: Dec. 08, 2025. [Online]. Available: https://docs.arduino.cc/hardware/giga-r1-wifi/</w:t>
      </w:r>
    </w:p>
    <w:p w14:paraId="7D6DCD30" w14:textId="77777777" w:rsidR="00450EBC" w:rsidRPr="00322F3C" w:rsidRDefault="00450EBC" w:rsidP="00450EBC">
      <w:pPr>
        <w:pStyle w:val="Bibliography"/>
      </w:pPr>
      <w:r w:rsidRPr="00322F3C">
        <w:t>[105]</w:t>
      </w:r>
      <w:r w:rsidRPr="00322F3C">
        <w:tab/>
        <w:t>“Physical Properties Acrylic | PDF.” Accessed: Dec. 08, 2025. [Online]. Available: https://www.scribd.com/doc/143885302/Physical-Properties-Acrylic</w:t>
      </w:r>
    </w:p>
    <w:p w14:paraId="7865A983" w14:textId="77777777" w:rsidR="00450EBC" w:rsidRPr="00322F3C" w:rsidRDefault="00450EBC" w:rsidP="00450EBC">
      <w:pPr>
        <w:pStyle w:val="Bibliography"/>
      </w:pPr>
      <w:r w:rsidRPr="00322F3C">
        <w:t>[106]</w:t>
      </w:r>
      <w:r w:rsidRPr="00322F3C">
        <w:tab/>
        <w:t>“Aluminum: Properties, Uses, and Benefits.” Accessed: Dec. 08, 2025. [Online]. Available: https://www.thomasnet.com/articles/metals-metal-products/aluminum/</w:t>
      </w:r>
    </w:p>
    <w:p w14:paraId="6F250930" w14:textId="77777777" w:rsidR="00450EBC" w:rsidRPr="00322F3C" w:rsidRDefault="00450EBC" w:rsidP="00450EBC">
      <w:pPr>
        <w:pStyle w:val="Bibliography"/>
      </w:pPr>
      <w:r w:rsidRPr="00322F3C">
        <w:t>[107]</w:t>
      </w:r>
      <w:r w:rsidRPr="00322F3C">
        <w:tab/>
        <w:t>D. M. Hariyadi and N. Islam, “Current Status of Alginate in Drug Delivery,” Adv. Pharmacol. Pharm. Sci., vol. 2020, p. 8886095, 2020, doi: 10.1155/2020/8886095.</w:t>
      </w:r>
    </w:p>
    <w:p w14:paraId="7ADE675A" w14:textId="2DC73A7D" w:rsidR="00450EBC" w:rsidRPr="00322F3C" w:rsidRDefault="00450EBC" w:rsidP="00450EBC">
      <w:pPr>
        <w:pStyle w:val="Bibliography"/>
      </w:pPr>
      <w:r w:rsidRPr="00322F3C">
        <w:t>[108]</w:t>
      </w:r>
      <w:r w:rsidRPr="00322F3C">
        <w:tab/>
        <w:t xml:space="preserve">F. Davarcı, D. Turan, B. Ozcelik, and D. Poncelet, “The </w:t>
      </w:r>
      <w:r w:rsidR="00322F3C" w:rsidRPr="00322F3C">
        <w:t>I</w:t>
      </w:r>
      <w:r w:rsidRPr="00322F3C">
        <w:t xml:space="preserve">nfluence </w:t>
      </w:r>
      <w:r w:rsidR="00322F3C" w:rsidRPr="00322F3C">
        <w:t>o</w:t>
      </w:r>
      <w:r w:rsidRPr="00322F3C">
        <w:t xml:space="preserve">f </w:t>
      </w:r>
      <w:r w:rsidR="00322F3C" w:rsidRPr="00322F3C">
        <w:t>S</w:t>
      </w:r>
      <w:r w:rsidRPr="00322F3C">
        <w:t xml:space="preserve">olution </w:t>
      </w:r>
      <w:r w:rsidR="00322F3C" w:rsidRPr="00322F3C">
        <w:t>V</w:t>
      </w:r>
      <w:r w:rsidRPr="00322F3C">
        <w:t xml:space="preserve">iscosities </w:t>
      </w:r>
      <w:r w:rsidR="00322F3C" w:rsidRPr="00322F3C">
        <w:t>and Surface Tension on Calcium-Alginate Microbead Formation Using Dripping Technique</w:t>
      </w:r>
      <w:r w:rsidRPr="00322F3C">
        <w:t xml:space="preserve">,” Food Hydrocoll., vol. 62, </w:t>
      </w:r>
      <w:r w:rsidR="00843599">
        <w:t>p.</w:t>
      </w:r>
      <w:r w:rsidRPr="00322F3C">
        <w:t xml:space="preserve"> 119–127, Jan. 2017, doi: 10.1016/j.foodhyd.2016.06.029.</w:t>
      </w:r>
    </w:p>
    <w:p w14:paraId="412FDDB5" w14:textId="77777777" w:rsidR="00450EBC" w:rsidRPr="00322F3C" w:rsidRDefault="00450EBC" w:rsidP="00450EBC">
      <w:pPr>
        <w:pStyle w:val="Bibliography"/>
      </w:pPr>
      <w:r w:rsidRPr="00322F3C">
        <w:t>[109]</w:t>
      </w:r>
      <w:r w:rsidRPr="00322F3C">
        <w:tab/>
        <w:t>“ISO 10993-5:2009,” ISO. Accessed: Dec. 08, 2025. [Online]. Available: https://www.iso.org/standard/36406.html</w:t>
      </w:r>
    </w:p>
    <w:p w14:paraId="645945E3" w14:textId="0B706217" w:rsidR="00450EBC" w:rsidRPr="00322F3C" w:rsidRDefault="00450EBC" w:rsidP="00450EBC">
      <w:pPr>
        <w:pStyle w:val="Bibliography"/>
      </w:pPr>
      <w:r w:rsidRPr="00322F3C">
        <w:t>[110]</w:t>
      </w:r>
      <w:r w:rsidRPr="00322F3C">
        <w:tab/>
        <w:t xml:space="preserve">G. K. Srivastava et al., “Comparison </w:t>
      </w:r>
      <w:r w:rsidR="00320A84" w:rsidRPr="00322F3C">
        <w:t>B</w:t>
      </w:r>
      <w:r w:rsidRPr="00322F3C">
        <w:t xml:space="preserve">etween </w:t>
      </w:r>
      <w:r w:rsidR="00320A84" w:rsidRPr="00322F3C">
        <w:t>D</w:t>
      </w:r>
      <w:r w:rsidRPr="00322F3C">
        <w:t xml:space="preserve">irect </w:t>
      </w:r>
      <w:r w:rsidR="00320A84" w:rsidRPr="00322F3C">
        <w:t>C</w:t>
      </w:r>
      <w:r w:rsidRPr="00322F3C">
        <w:t xml:space="preserve">ontact and </w:t>
      </w:r>
      <w:r w:rsidR="00320A84" w:rsidRPr="00322F3C">
        <w:t>E</w:t>
      </w:r>
      <w:r w:rsidRPr="00322F3C">
        <w:t xml:space="preserve">xtract </w:t>
      </w:r>
      <w:r w:rsidR="00320A84" w:rsidRPr="00322F3C">
        <w:t>E</w:t>
      </w:r>
      <w:r w:rsidRPr="00322F3C">
        <w:t xml:space="preserve">xposure </w:t>
      </w:r>
      <w:r w:rsidR="00320A84" w:rsidRPr="00322F3C">
        <w:t>M</w:t>
      </w:r>
      <w:r w:rsidRPr="00322F3C">
        <w:t xml:space="preserve">ethods </w:t>
      </w:r>
      <w:r w:rsidR="00320A84" w:rsidRPr="00322F3C">
        <w:t>F</w:t>
      </w:r>
      <w:r w:rsidRPr="00322F3C">
        <w:t xml:space="preserve">or PFO </w:t>
      </w:r>
      <w:r w:rsidR="00320A84" w:rsidRPr="00322F3C">
        <w:t>C</w:t>
      </w:r>
      <w:r w:rsidRPr="00322F3C">
        <w:t xml:space="preserve">ytotoxicity </w:t>
      </w:r>
      <w:r w:rsidR="00320A84" w:rsidRPr="00322F3C">
        <w:t>E</w:t>
      </w:r>
      <w:r w:rsidRPr="00322F3C">
        <w:t>valuation,” Sci. Rep., vol. 8, no. 1, p. 1425, Jan. 2018, doi: 10.1038/s41598-018-19428-5.</w:t>
      </w:r>
    </w:p>
    <w:p w14:paraId="4FDB0D33" w14:textId="40FBD48D" w:rsidR="00450EBC" w:rsidRPr="00322F3C" w:rsidRDefault="00450EBC" w:rsidP="00450EBC">
      <w:pPr>
        <w:pStyle w:val="Bibliography"/>
      </w:pPr>
      <w:r w:rsidRPr="00322F3C">
        <w:t>[111]</w:t>
      </w:r>
      <w:r w:rsidRPr="00322F3C">
        <w:tab/>
        <w:t>“N</w:t>
      </w:r>
      <w:r w:rsidR="00320A84" w:rsidRPr="00322F3C">
        <w:t>IH</w:t>
      </w:r>
      <w:r w:rsidRPr="00322F3C">
        <w:t>/3T3 (Atcc CRL 1658) : Product Sheet | PDF | Atcc (Company) | Cell Culture,” Scribd. Accessed: Dec. 08, 2025. [Online]. Available: https://www.scribd.com/document/435514441/NIH-3T3</w:t>
      </w:r>
    </w:p>
    <w:p w14:paraId="21964169" w14:textId="4A36238C" w:rsidR="00450EBC" w:rsidRPr="00322F3C" w:rsidRDefault="00450EBC" w:rsidP="00450EBC">
      <w:pPr>
        <w:pStyle w:val="Bibliography"/>
      </w:pPr>
      <w:r w:rsidRPr="00322F3C">
        <w:t>[112]</w:t>
      </w:r>
      <w:r w:rsidRPr="00322F3C">
        <w:tab/>
        <w:t xml:space="preserve">S. Gruber, “Cytotoxicity </w:t>
      </w:r>
      <w:r w:rsidR="00320A84" w:rsidRPr="00322F3C">
        <w:t>T</w:t>
      </w:r>
      <w:r w:rsidRPr="00322F3C">
        <w:t xml:space="preserve">esting &amp; ISO 10993-5: 7 </w:t>
      </w:r>
      <w:r w:rsidR="00320A84" w:rsidRPr="00322F3C">
        <w:t>T</w:t>
      </w:r>
      <w:r w:rsidRPr="00322F3C">
        <w:t xml:space="preserve">ips </w:t>
      </w:r>
      <w:r w:rsidR="00320A84" w:rsidRPr="00322F3C">
        <w:t>F</w:t>
      </w:r>
      <w:r w:rsidRPr="00322F3C">
        <w:t xml:space="preserve">or </w:t>
      </w:r>
      <w:r w:rsidR="00320A84" w:rsidRPr="00322F3C">
        <w:t>L</w:t>
      </w:r>
      <w:r w:rsidRPr="00322F3C">
        <w:t xml:space="preserve">aboratory </w:t>
      </w:r>
      <w:r w:rsidR="00320A84" w:rsidRPr="00322F3C">
        <w:t>S</w:t>
      </w:r>
      <w:r w:rsidRPr="00322F3C">
        <w:t>election,” Regulatory knowledge for medical devices. Accessed: Dec. 08, 2025. [Online]. Available: https://blog.johner-institute.com/regulatory-affairs/cytotoxicity-testing/</w:t>
      </w:r>
    </w:p>
    <w:p w14:paraId="6BF396DE" w14:textId="1DC9BB9C" w:rsidR="00D07BC4" w:rsidRPr="00D07BC4" w:rsidRDefault="00450EBC" w:rsidP="00D07BC4">
      <w:pPr>
        <w:rPr>
          <w:rFonts w:eastAsiaTheme="majorEastAsia"/>
        </w:rPr>
      </w:pPr>
      <w:r w:rsidRPr="00322F3C">
        <w:rPr>
          <w:rFonts w:eastAsiaTheme="majorEastAsia"/>
        </w:rPr>
        <w:fldChar w:fldCharType="end"/>
      </w:r>
    </w:p>
    <w:p w14:paraId="169C4A7D" w14:textId="77777777" w:rsidR="00521CF1" w:rsidRPr="006A7CAE" w:rsidRDefault="00521CF1" w:rsidP="00E84770">
      <w:pPr>
        <w:pStyle w:val="NormalWeb"/>
        <w:spacing w:before="240" w:beforeAutospacing="0" w:after="0" w:afterAutospacing="0"/>
        <w:ind w:left="720"/>
        <w:rPr>
          <w:rFonts w:eastAsiaTheme="majorEastAsia"/>
        </w:rPr>
      </w:pPr>
    </w:p>
    <w:p w14:paraId="60F1E091" w14:textId="77777777" w:rsidR="005E7179" w:rsidRPr="006A7CAE" w:rsidRDefault="005E7179" w:rsidP="006A7CAE">
      <w:pPr>
        <w:pStyle w:val="NormalWeb"/>
        <w:spacing w:before="240" w:beforeAutospacing="0" w:after="0" w:afterAutospacing="0"/>
        <w:ind w:left="720"/>
        <w:rPr>
          <w:rFonts w:eastAsiaTheme="majorEastAsia"/>
        </w:rPr>
      </w:pPr>
    </w:p>
    <w:p w14:paraId="3592FF08" w14:textId="77777777" w:rsidR="005E7179" w:rsidRPr="00AC1FFB" w:rsidRDefault="005E7179" w:rsidP="00F47F68">
      <w:pPr>
        <w:spacing w:after="160" w:line="278" w:lineRule="auto"/>
        <w:rPr>
          <w:rFonts w:eastAsiaTheme="majorEastAsia"/>
          <w:sz w:val="24"/>
          <w:szCs w:val="24"/>
          <w:highlight w:val="lightGray"/>
        </w:rPr>
      </w:pPr>
    </w:p>
    <w:p w14:paraId="3C4F6138" w14:textId="3BB27B39" w:rsidR="00DE626A" w:rsidRPr="00AC1FFB" w:rsidRDefault="00DE626A" w:rsidP="00457BCA">
      <w:pPr>
        <w:pStyle w:val="Body"/>
        <w:rPr>
          <w:rFonts w:asciiTheme="majorBidi" w:eastAsiaTheme="majorEastAsia" w:hAnsiTheme="majorBidi"/>
          <w:highlight w:val="lightGray"/>
        </w:rPr>
      </w:pPr>
      <w:r w:rsidRPr="00AC1FFB">
        <w:rPr>
          <w:rFonts w:eastAsiaTheme="majorEastAsia"/>
          <w:highlight w:val="lightGray"/>
        </w:rPr>
        <w:br w:type="page"/>
      </w:r>
    </w:p>
    <w:p w14:paraId="7AA83023" w14:textId="362C4BD0" w:rsidR="005E1A1B" w:rsidRPr="00DE626A" w:rsidRDefault="00D8266A" w:rsidP="00DE626A">
      <w:pPr>
        <w:pStyle w:val="Heading1"/>
        <w:rPr>
          <w:rFonts w:eastAsiaTheme="majorEastAsia"/>
        </w:rPr>
      </w:pPr>
      <w:r>
        <w:rPr>
          <w:rFonts w:eastAsiaTheme="majorEastAsia"/>
        </w:rPr>
        <w:lastRenderedPageBreak/>
        <w:t xml:space="preserve"> </w:t>
      </w:r>
      <w:bookmarkStart w:id="164" w:name="_Toc216063917"/>
      <w:r w:rsidR="00E86ACA" w:rsidRPr="00DE626A">
        <w:rPr>
          <w:rFonts w:eastAsiaTheme="majorEastAsia"/>
        </w:rPr>
        <w:t>Supplementary Data</w:t>
      </w:r>
      <w:bookmarkEnd w:id="164"/>
      <w:r w:rsidR="00E86ACA" w:rsidRPr="00DE626A">
        <w:rPr>
          <w:rFonts w:eastAsiaTheme="majorEastAsia"/>
        </w:rPr>
        <w:t xml:space="preserve"> </w:t>
      </w:r>
    </w:p>
    <w:p w14:paraId="5275EFA9" w14:textId="5A71B827" w:rsidR="00530959" w:rsidRDefault="00530959" w:rsidP="00530959">
      <w:pPr>
        <w:pStyle w:val="Caption"/>
      </w:pPr>
      <w:bookmarkStart w:id="165" w:name="_Ref208773387"/>
      <w:r>
        <w:t xml:space="preserve">Supplementary Table S </w:t>
      </w:r>
      <w:fldSimple w:instr=" SEQ Supplementary_Table_S \* ARABIC ">
        <w:r w:rsidR="00E36C6C">
          <w:rPr>
            <w:noProof/>
          </w:rPr>
          <w:t>1</w:t>
        </w:r>
      </w:fldSimple>
      <w:bookmarkEnd w:id="165"/>
      <w:r>
        <w:t>: Bioreactor Systems for Cell Expansion</w:t>
      </w:r>
    </w:p>
    <w:p w14:paraId="32C7830F" w14:textId="77777777" w:rsidR="00530959" w:rsidRPr="00530959" w:rsidRDefault="00530959" w:rsidP="00530959"/>
    <w:tbl>
      <w:tblPr>
        <w:tblW w:w="9360" w:type="dxa"/>
        <w:tblCellSpacing w:w="15" w:type="dxa"/>
        <w:tblBorders>
          <w:top w:val="single" w:sz="6" w:space="0" w:color="333333"/>
          <w:bottom w:val="single" w:sz="6" w:space="0" w:color="333333"/>
        </w:tblBorders>
        <w:tblCellMar>
          <w:top w:w="15" w:type="dxa"/>
          <w:left w:w="15" w:type="dxa"/>
          <w:bottom w:w="15" w:type="dxa"/>
          <w:right w:w="15" w:type="dxa"/>
        </w:tblCellMar>
        <w:tblLook w:val="04A0" w:firstRow="1" w:lastRow="0" w:firstColumn="1" w:lastColumn="0" w:noHBand="0" w:noVBand="1"/>
      </w:tblPr>
      <w:tblGrid>
        <w:gridCol w:w="1724"/>
        <w:gridCol w:w="1526"/>
        <w:gridCol w:w="1412"/>
        <w:gridCol w:w="2163"/>
        <w:gridCol w:w="1527"/>
        <w:gridCol w:w="1008"/>
      </w:tblGrid>
      <w:tr w:rsidR="008B1E5E" w:rsidRPr="005E1A1B" w14:paraId="719F4A89" w14:textId="6890969C" w:rsidTr="00DE626A">
        <w:trPr>
          <w:tblHeader/>
          <w:tblCellSpacing w:w="15" w:type="dxa"/>
        </w:trPr>
        <w:tc>
          <w:tcPr>
            <w:tcW w:w="0" w:type="auto"/>
            <w:tcMar>
              <w:top w:w="56" w:type="dxa"/>
              <w:left w:w="56" w:type="dxa"/>
              <w:bottom w:w="56" w:type="dxa"/>
              <w:right w:w="56" w:type="dxa"/>
            </w:tcMar>
            <w:hideMark/>
          </w:tcPr>
          <w:p w14:paraId="214B9DE9" w14:textId="77777777" w:rsidR="00D8266A" w:rsidRPr="00676D0D" w:rsidRDefault="00D8266A" w:rsidP="005E1A1B">
            <w:pPr>
              <w:rPr>
                <w:rFonts w:eastAsiaTheme="majorEastAsia"/>
                <w:b/>
              </w:rPr>
            </w:pPr>
            <w:r w:rsidRPr="00676D0D">
              <w:rPr>
                <w:rFonts w:eastAsiaTheme="majorEastAsia"/>
                <w:b/>
              </w:rPr>
              <w:t>Bioreactor type</w:t>
            </w:r>
          </w:p>
        </w:tc>
        <w:tc>
          <w:tcPr>
            <w:tcW w:w="0" w:type="auto"/>
            <w:tcMar>
              <w:top w:w="56" w:type="dxa"/>
              <w:left w:w="56" w:type="dxa"/>
              <w:bottom w:w="56" w:type="dxa"/>
              <w:right w:w="56" w:type="dxa"/>
            </w:tcMar>
            <w:hideMark/>
          </w:tcPr>
          <w:p w14:paraId="6CF5BC66" w14:textId="77777777" w:rsidR="00D8266A" w:rsidRPr="00676D0D" w:rsidRDefault="00D8266A" w:rsidP="005E1A1B">
            <w:pPr>
              <w:rPr>
                <w:rFonts w:eastAsiaTheme="majorEastAsia"/>
                <w:b/>
              </w:rPr>
            </w:pPr>
            <w:r w:rsidRPr="00676D0D">
              <w:rPr>
                <w:rFonts w:eastAsiaTheme="majorEastAsia"/>
                <w:b/>
              </w:rPr>
              <w:t>Commercial examples</w:t>
            </w:r>
          </w:p>
        </w:tc>
        <w:tc>
          <w:tcPr>
            <w:tcW w:w="0" w:type="auto"/>
            <w:tcMar>
              <w:top w:w="56" w:type="dxa"/>
              <w:left w:w="56" w:type="dxa"/>
              <w:bottom w:w="56" w:type="dxa"/>
              <w:right w:w="56" w:type="dxa"/>
            </w:tcMar>
            <w:hideMark/>
          </w:tcPr>
          <w:p w14:paraId="2A497D35" w14:textId="77777777" w:rsidR="00D8266A" w:rsidRPr="00676D0D" w:rsidRDefault="00D8266A" w:rsidP="005E1A1B">
            <w:pPr>
              <w:rPr>
                <w:rFonts w:eastAsiaTheme="majorEastAsia"/>
                <w:b/>
              </w:rPr>
            </w:pPr>
            <w:r w:rsidRPr="00676D0D">
              <w:rPr>
                <w:rFonts w:eastAsiaTheme="majorEastAsia"/>
                <w:b/>
              </w:rPr>
              <w:t>Parameter ranges</w:t>
            </w:r>
          </w:p>
        </w:tc>
        <w:tc>
          <w:tcPr>
            <w:tcW w:w="0" w:type="auto"/>
            <w:tcMar>
              <w:top w:w="56" w:type="dxa"/>
              <w:left w:w="56" w:type="dxa"/>
              <w:bottom w:w="56" w:type="dxa"/>
              <w:right w:w="56" w:type="dxa"/>
            </w:tcMar>
            <w:hideMark/>
          </w:tcPr>
          <w:p w14:paraId="6055204F" w14:textId="77777777" w:rsidR="00D8266A" w:rsidRPr="00676D0D" w:rsidRDefault="00D8266A" w:rsidP="005E1A1B">
            <w:pPr>
              <w:rPr>
                <w:rFonts w:eastAsiaTheme="majorEastAsia"/>
                <w:b/>
              </w:rPr>
            </w:pPr>
            <w:r w:rsidRPr="00676D0D">
              <w:rPr>
                <w:rFonts w:eastAsiaTheme="majorEastAsia"/>
                <w:b/>
              </w:rPr>
              <w:t>Advantages/limitations</w:t>
            </w:r>
          </w:p>
        </w:tc>
        <w:tc>
          <w:tcPr>
            <w:tcW w:w="0" w:type="auto"/>
            <w:tcMar>
              <w:top w:w="56" w:type="dxa"/>
              <w:left w:w="56" w:type="dxa"/>
              <w:bottom w:w="56" w:type="dxa"/>
              <w:right w:w="56" w:type="dxa"/>
            </w:tcMar>
            <w:hideMark/>
          </w:tcPr>
          <w:p w14:paraId="3CC57088" w14:textId="77777777" w:rsidR="00D8266A" w:rsidRPr="00676D0D" w:rsidRDefault="00D8266A" w:rsidP="005E1A1B">
            <w:pPr>
              <w:rPr>
                <w:rFonts w:eastAsiaTheme="majorEastAsia"/>
                <w:b/>
              </w:rPr>
            </w:pPr>
            <w:r w:rsidRPr="00676D0D">
              <w:rPr>
                <w:rFonts w:eastAsiaTheme="majorEastAsia"/>
                <w:b/>
              </w:rPr>
              <w:t>Example case studies</w:t>
            </w:r>
          </w:p>
        </w:tc>
        <w:tc>
          <w:tcPr>
            <w:tcW w:w="0" w:type="auto"/>
          </w:tcPr>
          <w:p w14:paraId="0DEED344" w14:textId="4516A58C" w:rsidR="00D8266A" w:rsidRPr="00676D0D" w:rsidRDefault="008B1E5E" w:rsidP="005E1A1B">
            <w:pPr>
              <w:rPr>
                <w:rFonts w:eastAsiaTheme="majorEastAsia"/>
                <w:b/>
              </w:rPr>
            </w:pPr>
            <w:r w:rsidRPr="00676D0D">
              <w:rPr>
                <w:rFonts w:eastAsiaTheme="majorEastAsia"/>
                <w:b/>
              </w:rPr>
              <w:t>References</w:t>
            </w:r>
          </w:p>
        </w:tc>
      </w:tr>
      <w:tr w:rsidR="00DE626A" w:rsidRPr="00DE626A" w14:paraId="38594A1D" w14:textId="6D62068B" w:rsidTr="00DE626A">
        <w:trPr>
          <w:tblCellSpacing w:w="15" w:type="dxa"/>
        </w:trPr>
        <w:tc>
          <w:tcPr>
            <w:tcW w:w="0" w:type="auto"/>
            <w:tcMar>
              <w:top w:w="56" w:type="dxa"/>
              <w:left w:w="56" w:type="dxa"/>
              <w:bottom w:w="56" w:type="dxa"/>
              <w:right w:w="56" w:type="dxa"/>
            </w:tcMar>
            <w:hideMark/>
          </w:tcPr>
          <w:p w14:paraId="06FB64E1" w14:textId="77777777" w:rsidR="00D8266A" w:rsidRPr="005E1A1B" w:rsidRDefault="00D8266A" w:rsidP="005E1A1B">
            <w:pPr>
              <w:rPr>
                <w:rFonts w:eastAsiaTheme="majorEastAsia"/>
              </w:rPr>
            </w:pPr>
            <w:r w:rsidRPr="005E1A1B">
              <w:rPr>
                <w:rFonts w:eastAsiaTheme="majorEastAsia"/>
              </w:rPr>
              <w:t>Rocking bed (wave</w:t>
            </w:r>
            <w:r w:rsidRPr="005E1A1B">
              <w:rPr>
                <w:rFonts w:eastAsiaTheme="majorEastAsia"/>
              </w:rPr>
              <w:br/>
              <w:t>motion)</w:t>
            </w:r>
          </w:p>
        </w:tc>
        <w:tc>
          <w:tcPr>
            <w:tcW w:w="0" w:type="auto"/>
            <w:tcMar>
              <w:top w:w="56" w:type="dxa"/>
              <w:left w:w="56" w:type="dxa"/>
              <w:bottom w:w="56" w:type="dxa"/>
              <w:right w:w="56" w:type="dxa"/>
            </w:tcMar>
            <w:hideMark/>
          </w:tcPr>
          <w:p w14:paraId="7559CFFF" w14:textId="77777777" w:rsidR="00D8266A" w:rsidRPr="005E1A1B" w:rsidRDefault="00D8266A" w:rsidP="005E1A1B">
            <w:pPr>
              <w:rPr>
                <w:rFonts w:eastAsiaTheme="majorEastAsia"/>
              </w:rPr>
            </w:pPr>
            <w:r w:rsidRPr="005E1A1B">
              <w:rPr>
                <w:rFonts w:eastAsiaTheme="majorEastAsia"/>
              </w:rPr>
              <w:t> •  WAVE (GE Healthcare)</w:t>
            </w:r>
            <w:r w:rsidRPr="005E1A1B">
              <w:rPr>
                <w:rFonts w:eastAsiaTheme="majorEastAsia"/>
              </w:rPr>
              <w:br/>
              <w:t> •  Finesse (Thermo Fisher)</w:t>
            </w:r>
            <w:r w:rsidRPr="005E1A1B">
              <w:rPr>
                <w:rFonts w:eastAsiaTheme="majorEastAsia"/>
              </w:rPr>
              <w:br/>
              <w:t> •  Biostat (Sartorius)</w:t>
            </w:r>
          </w:p>
        </w:tc>
        <w:tc>
          <w:tcPr>
            <w:tcW w:w="0" w:type="auto"/>
            <w:tcMar>
              <w:top w:w="56" w:type="dxa"/>
              <w:left w:w="56" w:type="dxa"/>
              <w:bottom w:w="56" w:type="dxa"/>
              <w:right w:w="56" w:type="dxa"/>
            </w:tcMar>
            <w:hideMark/>
          </w:tcPr>
          <w:p w14:paraId="118D55B0" w14:textId="77777777" w:rsidR="00D8266A" w:rsidRPr="005E1A1B" w:rsidRDefault="00D8266A" w:rsidP="005E1A1B">
            <w:pPr>
              <w:rPr>
                <w:rFonts w:eastAsiaTheme="majorEastAsia"/>
              </w:rPr>
            </w:pPr>
            <w:r w:rsidRPr="005E1A1B">
              <w:rPr>
                <w:rFonts w:eastAsiaTheme="majorEastAsia"/>
              </w:rPr>
              <w:t> •  Size (1–500 L)</w:t>
            </w:r>
            <w:r w:rsidRPr="005E1A1B">
              <w:rPr>
                <w:rFonts w:eastAsiaTheme="majorEastAsia"/>
              </w:rPr>
              <w:br/>
              <w:t> •  Rocking angle: 5–35°</w:t>
            </w:r>
            <w:r w:rsidRPr="005E1A1B">
              <w:rPr>
                <w:rFonts w:eastAsiaTheme="majorEastAsia"/>
              </w:rPr>
              <w:br/>
              <w:t> •  Rotation speed: 10–35 rpm</w:t>
            </w:r>
          </w:p>
        </w:tc>
        <w:tc>
          <w:tcPr>
            <w:tcW w:w="0" w:type="auto"/>
            <w:tcMar>
              <w:top w:w="56" w:type="dxa"/>
              <w:left w:w="56" w:type="dxa"/>
              <w:bottom w:w="56" w:type="dxa"/>
              <w:right w:w="56" w:type="dxa"/>
            </w:tcMar>
            <w:hideMark/>
          </w:tcPr>
          <w:p w14:paraId="761CF1B6"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Versatile single-use bags</w:t>
            </w:r>
            <w:r w:rsidRPr="005E1A1B">
              <w:rPr>
                <w:rFonts w:eastAsiaTheme="majorEastAsia"/>
              </w:rPr>
              <w:br/>
              <w:t>Limitations:</w:t>
            </w:r>
            <w:r w:rsidRPr="005E1A1B">
              <w:rPr>
                <w:rFonts w:eastAsiaTheme="majorEastAsia"/>
              </w:rPr>
              <w:br/>
              <w:t> •  Limited scale-up potential</w:t>
            </w:r>
          </w:p>
        </w:tc>
        <w:tc>
          <w:tcPr>
            <w:tcW w:w="0" w:type="auto"/>
            <w:tcMar>
              <w:top w:w="56" w:type="dxa"/>
              <w:left w:w="56" w:type="dxa"/>
              <w:bottom w:w="56" w:type="dxa"/>
              <w:right w:w="56" w:type="dxa"/>
            </w:tcMar>
            <w:hideMark/>
          </w:tcPr>
          <w:p w14:paraId="4F71DCD6" w14:textId="2DBC4B12" w:rsidR="00D8266A" w:rsidRPr="00676D0D" w:rsidRDefault="00D8266A" w:rsidP="005E1A1B">
            <w:pPr>
              <w:rPr>
                <w:rFonts w:eastAsiaTheme="majorEastAsia"/>
              </w:rPr>
            </w:pPr>
            <w:r w:rsidRPr="00676D0D">
              <w:rPr>
                <w:rFonts w:eastAsiaTheme="majorEastAsia"/>
              </w:rPr>
              <w:t> •  Cell type: hMSCs</w:t>
            </w:r>
            <w:r w:rsidRPr="00676D0D">
              <w:rPr>
                <w:rFonts w:eastAsiaTheme="majorEastAsia"/>
              </w:rPr>
              <w:br/>
              <w:t> •  Method:</w:t>
            </w:r>
            <w:r w:rsidR="00DE626A" w:rsidRPr="00676D0D">
              <w:rPr>
                <w:rFonts w:eastAsiaTheme="majorEastAsia"/>
              </w:rPr>
              <w:t xml:space="preserve"> </w:t>
            </w:r>
            <w:r w:rsidRPr="00676D0D">
              <w:rPr>
                <w:rFonts w:eastAsiaTheme="majorEastAsia"/>
              </w:rPr>
              <w:t>microcarrier culture</w:t>
            </w:r>
            <w:r w:rsidRPr="00676D0D">
              <w:rPr>
                <w:rFonts w:eastAsiaTheme="majorEastAsia"/>
              </w:rPr>
              <w:br/>
              <w:t> •  Culture time: 7 days</w:t>
            </w:r>
            <w:r w:rsidRPr="00676D0D">
              <w:rPr>
                <w:rFonts w:eastAsiaTheme="majorEastAsia"/>
              </w:rPr>
              <w:br/>
              <w:t> •  Fold expansion: 0.7–14.5</w:t>
            </w:r>
            <w:r w:rsidRPr="00676D0D">
              <w:rPr>
                <w:rFonts w:eastAsiaTheme="majorEastAsia"/>
              </w:rPr>
              <w:br/>
              <w:t> •  Metrics: viability, tri-lineage</w:t>
            </w:r>
            <w:r w:rsidRPr="00676D0D">
              <w:rPr>
                <w:rFonts w:eastAsiaTheme="majorEastAsia"/>
              </w:rPr>
              <w:br/>
              <w:t>differentiation, aggregate size</w:t>
            </w:r>
          </w:p>
        </w:tc>
        <w:tc>
          <w:tcPr>
            <w:tcW w:w="0" w:type="auto"/>
          </w:tcPr>
          <w:p w14:paraId="64A1FD60" w14:textId="35197C24" w:rsidR="00D8266A" w:rsidRPr="00676D0D" w:rsidRDefault="008B1E5E" w:rsidP="005E1A1B">
            <w:pPr>
              <w:rPr>
                <w:rFonts w:eastAsiaTheme="majorEastAsia"/>
              </w:rPr>
            </w:pPr>
            <w:r w:rsidRPr="00676D0D">
              <w:rPr>
                <w:rFonts w:eastAsiaTheme="majorEastAsia"/>
              </w:rPr>
              <w:t>[</w:t>
            </w:r>
            <w:hyperlink r:id="rId42" w:history="1">
              <w:r w:rsidRPr="00676D0D">
                <w:rPr>
                  <w:rStyle w:val="Hyperlink"/>
                  <w:rFonts w:eastAsiaTheme="majorEastAsia"/>
                  <w:color w:val="auto"/>
                </w:rPr>
                <w:t>1</w:t>
              </w:r>
            </w:hyperlink>
            <w:r w:rsidRPr="00676D0D">
              <w:rPr>
                <w:rFonts w:eastAsiaTheme="majorEastAsia"/>
              </w:rPr>
              <w:t>]</w:t>
            </w:r>
          </w:p>
        </w:tc>
      </w:tr>
      <w:tr w:rsidR="00DE626A" w:rsidRPr="00DE626A" w14:paraId="3982439F" w14:textId="12D1E2B4" w:rsidTr="00DE626A">
        <w:trPr>
          <w:tblCellSpacing w:w="15" w:type="dxa"/>
        </w:trPr>
        <w:tc>
          <w:tcPr>
            <w:tcW w:w="0" w:type="auto"/>
            <w:tcMar>
              <w:top w:w="56" w:type="dxa"/>
              <w:left w:w="56" w:type="dxa"/>
              <w:bottom w:w="56" w:type="dxa"/>
              <w:right w:w="56" w:type="dxa"/>
            </w:tcMar>
            <w:hideMark/>
          </w:tcPr>
          <w:p w14:paraId="547D09BC" w14:textId="77777777" w:rsidR="00D8266A" w:rsidRPr="005E1A1B" w:rsidRDefault="00D8266A" w:rsidP="005E1A1B">
            <w:pPr>
              <w:rPr>
                <w:rFonts w:eastAsiaTheme="majorEastAsia"/>
              </w:rPr>
            </w:pPr>
            <w:r w:rsidRPr="005E1A1B">
              <w:rPr>
                <w:rFonts w:eastAsiaTheme="majorEastAsia"/>
              </w:rPr>
              <w:t>Stirred tank</w:t>
            </w:r>
          </w:p>
        </w:tc>
        <w:tc>
          <w:tcPr>
            <w:tcW w:w="0" w:type="auto"/>
            <w:tcMar>
              <w:top w:w="56" w:type="dxa"/>
              <w:left w:w="56" w:type="dxa"/>
              <w:bottom w:w="56" w:type="dxa"/>
              <w:right w:w="56" w:type="dxa"/>
            </w:tcMar>
            <w:hideMark/>
          </w:tcPr>
          <w:p w14:paraId="5BEB4AE9" w14:textId="77777777" w:rsidR="00D8266A" w:rsidRPr="005E1A1B" w:rsidRDefault="00D8266A" w:rsidP="005E1A1B">
            <w:pPr>
              <w:rPr>
                <w:rFonts w:eastAsiaTheme="majorEastAsia"/>
              </w:rPr>
            </w:pPr>
            <w:r w:rsidRPr="005E1A1B">
              <w:rPr>
                <w:rFonts w:eastAsiaTheme="majorEastAsia"/>
              </w:rPr>
              <w:t> •  Mobius (EMD Millipore)</w:t>
            </w:r>
            <w:r w:rsidRPr="005E1A1B">
              <w:rPr>
                <w:rFonts w:eastAsiaTheme="majorEastAsia"/>
              </w:rPr>
              <w:br/>
              <w:t> •  Finesse (Thermo Fisher)</w:t>
            </w:r>
          </w:p>
        </w:tc>
        <w:tc>
          <w:tcPr>
            <w:tcW w:w="0" w:type="auto"/>
            <w:tcMar>
              <w:top w:w="56" w:type="dxa"/>
              <w:left w:w="56" w:type="dxa"/>
              <w:bottom w:w="56" w:type="dxa"/>
              <w:right w:w="56" w:type="dxa"/>
            </w:tcMar>
            <w:hideMark/>
          </w:tcPr>
          <w:p w14:paraId="6CA5AFC6" w14:textId="77777777" w:rsidR="00D8266A" w:rsidRPr="005E1A1B" w:rsidRDefault="00D8266A" w:rsidP="005E1A1B">
            <w:pPr>
              <w:rPr>
                <w:rFonts w:eastAsiaTheme="majorEastAsia"/>
              </w:rPr>
            </w:pPr>
            <w:r w:rsidRPr="005E1A1B">
              <w:rPr>
                <w:rFonts w:eastAsiaTheme="majorEastAsia"/>
              </w:rPr>
              <w:t> •  Size (100 mL–1,000 L)</w:t>
            </w:r>
            <w:r w:rsidRPr="005E1A1B">
              <w:rPr>
                <w:rFonts w:eastAsiaTheme="majorEastAsia"/>
              </w:rPr>
              <w:br/>
              <w:t> •  Impeller power/speed:</w:t>
            </w:r>
            <w:r w:rsidRPr="005E1A1B">
              <w:rPr>
                <w:rFonts w:eastAsiaTheme="majorEastAsia"/>
              </w:rPr>
              <w:br/>
              <w:t>variable during culture period</w:t>
            </w:r>
            <w:r w:rsidRPr="005E1A1B">
              <w:rPr>
                <w:rFonts w:eastAsiaTheme="majorEastAsia"/>
              </w:rPr>
              <w:br/>
              <w:t> •  Impeller design: updraft or</w:t>
            </w:r>
            <w:r w:rsidRPr="005E1A1B">
              <w:rPr>
                <w:rFonts w:eastAsiaTheme="majorEastAsia"/>
              </w:rPr>
              <w:br/>
              <w:t>downdraft, single or multiple</w:t>
            </w:r>
          </w:p>
        </w:tc>
        <w:tc>
          <w:tcPr>
            <w:tcW w:w="0" w:type="auto"/>
            <w:tcMar>
              <w:top w:w="56" w:type="dxa"/>
              <w:left w:w="56" w:type="dxa"/>
              <w:bottom w:w="56" w:type="dxa"/>
              <w:right w:w="56" w:type="dxa"/>
            </w:tcMar>
            <w:hideMark/>
          </w:tcPr>
          <w:p w14:paraId="2B5524AF"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Functional at-large volumes:</w:t>
            </w:r>
            <w:r w:rsidRPr="005E1A1B">
              <w:rPr>
                <w:rFonts w:eastAsiaTheme="majorEastAsia"/>
              </w:rPr>
              <w:br/>
              <w:t>&gt;50 L</w:t>
            </w:r>
            <w:r w:rsidRPr="005E1A1B">
              <w:rPr>
                <w:rFonts w:eastAsiaTheme="majorEastAsia"/>
              </w:rPr>
              <w:br/>
              <w:t>Limitations:</w:t>
            </w:r>
            <w:r w:rsidRPr="005E1A1B">
              <w:rPr>
                <w:rFonts w:eastAsiaTheme="majorEastAsia"/>
              </w:rPr>
              <w:br/>
              <w:t> •  Shear forces may impact</w:t>
            </w:r>
            <w:r w:rsidRPr="005E1A1B">
              <w:rPr>
                <w:rFonts w:eastAsiaTheme="majorEastAsia"/>
              </w:rPr>
              <w:br/>
              <w:t>cell viability/differentiation</w:t>
            </w:r>
          </w:p>
        </w:tc>
        <w:tc>
          <w:tcPr>
            <w:tcW w:w="0" w:type="auto"/>
            <w:tcMar>
              <w:top w:w="56" w:type="dxa"/>
              <w:left w:w="56" w:type="dxa"/>
              <w:bottom w:w="56" w:type="dxa"/>
              <w:right w:w="56" w:type="dxa"/>
            </w:tcMar>
            <w:hideMark/>
          </w:tcPr>
          <w:p w14:paraId="7C6D1AD2" w14:textId="77777777" w:rsidR="00D8266A" w:rsidRPr="00676D0D" w:rsidRDefault="00D8266A" w:rsidP="005E1A1B">
            <w:pPr>
              <w:rPr>
                <w:rFonts w:eastAsiaTheme="majorEastAsia"/>
              </w:rPr>
            </w:pPr>
            <w:r w:rsidRPr="00676D0D">
              <w:rPr>
                <w:rFonts w:eastAsiaTheme="majorEastAsia"/>
              </w:rPr>
              <w:t> •  Cell type: hMSCs, hASCs,</w:t>
            </w:r>
            <w:r w:rsidRPr="00676D0D">
              <w:rPr>
                <w:rFonts w:eastAsiaTheme="majorEastAsia"/>
              </w:rPr>
              <w:br/>
              <w:t>hiPSCs, and murine ovary cell</w:t>
            </w:r>
            <w:r w:rsidRPr="00676D0D">
              <w:rPr>
                <w:rFonts w:eastAsiaTheme="majorEastAsia"/>
              </w:rPr>
              <w:br/>
              <w:t>cells</w:t>
            </w:r>
            <w:r w:rsidRPr="00676D0D">
              <w:rPr>
                <w:rFonts w:eastAsiaTheme="majorEastAsia"/>
              </w:rPr>
              <w:br/>
              <w:t> •  Method: aggregates, microcarriers,</w:t>
            </w:r>
            <w:r w:rsidRPr="00676D0D">
              <w:rPr>
                <w:rFonts w:eastAsiaTheme="majorEastAsia"/>
              </w:rPr>
              <w:br/>
              <w:t>and single-cell suspensions</w:t>
            </w:r>
            <w:r w:rsidRPr="00676D0D">
              <w:rPr>
                <w:rFonts w:eastAsiaTheme="majorEastAsia"/>
              </w:rPr>
              <w:br/>
              <w:t> •  Culture time: 11–17 days</w:t>
            </w:r>
            <w:r w:rsidRPr="00676D0D">
              <w:rPr>
                <w:rFonts w:eastAsiaTheme="majorEastAsia"/>
              </w:rPr>
              <w:br/>
              <w:t> •  Fold expansion: 25.7–43</w:t>
            </w:r>
            <w:r w:rsidRPr="00676D0D">
              <w:rPr>
                <w:rFonts w:eastAsiaTheme="majorEastAsia"/>
              </w:rPr>
              <w:br/>
              <w:t> •  Metrics: viability, aggregate size,</w:t>
            </w:r>
            <w:r w:rsidRPr="00676D0D">
              <w:rPr>
                <w:rFonts w:eastAsiaTheme="majorEastAsia"/>
              </w:rPr>
              <w:br/>
              <w:t>and differentiation capacity</w:t>
            </w:r>
          </w:p>
        </w:tc>
        <w:tc>
          <w:tcPr>
            <w:tcW w:w="0" w:type="auto"/>
          </w:tcPr>
          <w:p w14:paraId="18F2CCA3" w14:textId="64B041F7" w:rsidR="00D8266A" w:rsidRPr="00676D0D" w:rsidRDefault="008B1E5E" w:rsidP="005E1A1B">
            <w:pPr>
              <w:rPr>
                <w:rFonts w:eastAsiaTheme="majorEastAsia"/>
              </w:rPr>
            </w:pPr>
            <w:r w:rsidRPr="00676D0D">
              <w:rPr>
                <w:rFonts w:eastAsiaTheme="majorEastAsia"/>
              </w:rPr>
              <w:t>[</w:t>
            </w:r>
            <w:hyperlink r:id="rId43" w:history="1">
              <w:r w:rsidRPr="00676D0D">
                <w:rPr>
                  <w:rStyle w:val="Hyperlink"/>
                  <w:rFonts w:eastAsiaTheme="majorEastAsia"/>
                  <w:color w:val="auto"/>
                </w:rPr>
                <w:t>3</w:t>
              </w:r>
            </w:hyperlink>
            <w:r w:rsidRPr="00676D0D">
              <w:rPr>
                <w:rFonts w:eastAsiaTheme="majorEastAsia"/>
              </w:rPr>
              <w:t>][</w:t>
            </w:r>
            <w:hyperlink r:id="rId44" w:history="1">
              <w:r w:rsidRPr="00676D0D">
                <w:rPr>
                  <w:rStyle w:val="Hyperlink"/>
                  <w:rFonts w:eastAsiaTheme="majorEastAsia"/>
                  <w:color w:val="auto"/>
                </w:rPr>
                <w:t>4</w:t>
              </w:r>
            </w:hyperlink>
            <w:r w:rsidRPr="00676D0D">
              <w:rPr>
                <w:rFonts w:eastAsiaTheme="majorEastAsia"/>
              </w:rPr>
              <w:t>][</w:t>
            </w:r>
            <w:hyperlink r:id="rId45" w:history="1">
              <w:r w:rsidRPr="00676D0D">
                <w:rPr>
                  <w:rStyle w:val="Hyperlink"/>
                  <w:rFonts w:eastAsiaTheme="majorEastAsia"/>
                  <w:color w:val="auto"/>
                </w:rPr>
                <w:t>5</w:t>
              </w:r>
            </w:hyperlink>
            <w:r w:rsidRPr="00676D0D">
              <w:rPr>
                <w:rFonts w:eastAsiaTheme="majorEastAsia"/>
              </w:rPr>
              <w:t>][</w:t>
            </w:r>
            <w:hyperlink r:id="rId46" w:history="1">
              <w:r w:rsidRPr="00676D0D">
                <w:rPr>
                  <w:rStyle w:val="Hyperlink"/>
                  <w:rFonts w:eastAsiaTheme="majorEastAsia"/>
                  <w:color w:val="auto"/>
                </w:rPr>
                <w:t>6</w:t>
              </w:r>
            </w:hyperlink>
            <w:r w:rsidRPr="00676D0D">
              <w:rPr>
                <w:rFonts w:eastAsiaTheme="majorEastAsia"/>
              </w:rPr>
              <w:t>]</w:t>
            </w:r>
          </w:p>
        </w:tc>
      </w:tr>
      <w:tr w:rsidR="00DE626A" w:rsidRPr="00DE626A" w14:paraId="6CDEAA18" w14:textId="4D36AD8C" w:rsidTr="00DE626A">
        <w:trPr>
          <w:tblCellSpacing w:w="15" w:type="dxa"/>
        </w:trPr>
        <w:tc>
          <w:tcPr>
            <w:tcW w:w="0" w:type="auto"/>
            <w:tcMar>
              <w:top w:w="56" w:type="dxa"/>
              <w:left w:w="56" w:type="dxa"/>
              <w:bottom w:w="56" w:type="dxa"/>
              <w:right w:w="56" w:type="dxa"/>
            </w:tcMar>
            <w:hideMark/>
          </w:tcPr>
          <w:p w14:paraId="5568EE59" w14:textId="77777777" w:rsidR="00D8266A" w:rsidRPr="005E1A1B" w:rsidRDefault="00D8266A" w:rsidP="005E1A1B">
            <w:pPr>
              <w:rPr>
                <w:rFonts w:eastAsiaTheme="majorEastAsia"/>
              </w:rPr>
            </w:pPr>
            <w:r w:rsidRPr="005E1A1B">
              <w:rPr>
                <w:rFonts w:eastAsiaTheme="majorEastAsia"/>
              </w:rPr>
              <w:t>Rotating wall</w:t>
            </w:r>
            <w:r w:rsidRPr="005E1A1B">
              <w:rPr>
                <w:rFonts w:eastAsiaTheme="majorEastAsia"/>
              </w:rPr>
              <w:br/>
              <w:t>vessels</w:t>
            </w:r>
          </w:p>
        </w:tc>
        <w:tc>
          <w:tcPr>
            <w:tcW w:w="0" w:type="auto"/>
            <w:tcMar>
              <w:top w:w="56" w:type="dxa"/>
              <w:left w:w="56" w:type="dxa"/>
              <w:bottom w:w="56" w:type="dxa"/>
              <w:right w:w="56" w:type="dxa"/>
            </w:tcMar>
            <w:hideMark/>
          </w:tcPr>
          <w:p w14:paraId="358CAB7E" w14:textId="77777777" w:rsidR="00D8266A" w:rsidRPr="005E1A1B" w:rsidRDefault="00D8266A" w:rsidP="005E1A1B">
            <w:pPr>
              <w:rPr>
                <w:rFonts w:eastAsiaTheme="majorEastAsia"/>
              </w:rPr>
            </w:pPr>
            <w:r w:rsidRPr="005E1A1B">
              <w:rPr>
                <w:rFonts w:eastAsiaTheme="majorEastAsia"/>
              </w:rPr>
              <w:t>RCCMAX (Synthecon)</w:t>
            </w:r>
          </w:p>
        </w:tc>
        <w:tc>
          <w:tcPr>
            <w:tcW w:w="0" w:type="auto"/>
            <w:tcMar>
              <w:top w:w="56" w:type="dxa"/>
              <w:left w:w="56" w:type="dxa"/>
              <w:bottom w:w="56" w:type="dxa"/>
              <w:right w:w="56" w:type="dxa"/>
            </w:tcMar>
            <w:hideMark/>
          </w:tcPr>
          <w:p w14:paraId="709BCE79" w14:textId="77777777" w:rsidR="00D8266A" w:rsidRPr="005E1A1B" w:rsidRDefault="00D8266A" w:rsidP="005E1A1B">
            <w:pPr>
              <w:rPr>
                <w:rFonts w:eastAsiaTheme="majorEastAsia"/>
              </w:rPr>
            </w:pPr>
            <w:r w:rsidRPr="005E1A1B">
              <w:rPr>
                <w:rFonts w:eastAsiaTheme="majorEastAsia"/>
              </w:rPr>
              <w:t> •  Size (100 mL–10 L)</w:t>
            </w:r>
            <w:r w:rsidRPr="005E1A1B">
              <w:rPr>
                <w:rFonts w:eastAsiaTheme="majorEastAsia"/>
              </w:rPr>
              <w:br/>
              <w:t> •  Rotational speed: 5–20 rpm</w:t>
            </w:r>
            <w:r w:rsidRPr="005E1A1B">
              <w:rPr>
                <w:rFonts w:eastAsiaTheme="majorEastAsia"/>
              </w:rPr>
              <w:br/>
              <w:t> •  Continuous medium</w:t>
            </w:r>
            <w:r w:rsidRPr="005E1A1B">
              <w:rPr>
                <w:rFonts w:eastAsiaTheme="majorEastAsia"/>
              </w:rPr>
              <w:br/>
              <w:t xml:space="preserve">recirculation or </w:t>
            </w:r>
            <w:r w:rsidRPr="005E1A1B">
              <w:rPr>
                <w:rFonts w:eastAsiaTheme="majorEastAsia"/>
              </w:rPr>
              <w:lastRenderedPageBreak/>
              <w:t>closed</w:t>
            </w:r>
            <w:r w:rsidRPr="005E1A1B">
              <w:rPr>
                <w:rFonts w:eastAsiaTheme="majorEastAsia"/>
              </w:rPr>
              <w:br/>
              <w:t>batch system</w:t>
            </w:r>
          </w:p>
        </w:tc>
        <w:tc>
          <w:tcPr>
            <w:tcW w:w="0" w:type="auto"/>
            <w:tcMar>
              <w:top w:w="56" w:type="dxa"/>
              <w:left w:w="56" w:type="dxa"/>
              <w:bottom w:w="56" w:type="dxa"/>
              <w:right w:w="56" w:type="dxa"/>
            </w:tcMar>
            <w:hideMark/>
          </w:tcPr>
          <w:p w14:paraId="244CDFA9" w14:textId="77777777" w:rsidR="00D8266A" w:rsidRPr="005E1A1B" w:rsidRDefault="00D8266A" w:rsidP="005E1A1B">
            <w:pPr>
              <w:rPr>
                <w:rFonts w:eastAsiaTheme="majorEastAsia"/>
              </w:rPr>
            </w:pPr>
            <w:r w:rsidRPr="005E1A1B">
              <w:rPr>
                <w:rFonts w:eastAsiaTheme="majorEastAsia"/>
              </w:rPr>
              <w:lastRenderedPageBreak/>
              <w:t>Advantages:</w:t>
            </w:r>
            <w:r w:rsidRPr="005E1A1B">
              <w:rPr>
                <w:rFonts w:eastAsiaTheme="majorEastAsia"/>
              </w:rPr>
              <w:br/>
              <w:t> •  Low turbulence</w:t>
            </w:r>
            <w:r w:rsidRPr="005E1A1B">
              <w:rPr>
                <w:rFonts w:eastAsiaTheme="majorEastAsia"/>
              </w:rPr>
              <w:br/>
              <w:t> •  Can simulate microgravity</w:t>
            </w:r>
            <w:r w:rsidRPr="005E1A1B">
              <w:rPr>
                <w:rFonts w:eastAsiaTheme="majorEastAsia"/>
              </w:rPr>
              <w:br/>
              <w:t>Limitations:</w:t>
            </w:r>
            <w:r w:rsidRPr="005E1A1B">
              <w:rPr>
                <w:rFonts w:eastAsiaTheme="majorEastAsia"/>
              </w:rPr>
              <w:br/>
              <w:t> •  Effective only at small</w:t>
            </w:r>
            <w:r w:rsidRPr="005E1A1B">
              <w:rPr>
                <w:rFonts w:eastAsiaTheme="majorEastAsia"/>
              </w:rPr>
              <w:br/>
              <w:t>volumes: &lt;10 L</w:t>
            </w:r>
          </w:p>
        </w:tc>
        <w:tc>
          <w:tcPr>
            <w:tcW w:w="0" w:type="auto"/>
            <w:tcMar>
              <w:top w:w="56" w:type="dxa"/>
              <w:left w:w="56" w:type="dxa"/>
              <w:bottom w:w="56" w:type="dxa"/>
              <w:right w:w="56" w:type="dxa"/>
            </w:tcMar>
            <w:hideMark/>
          </w:tcPr>
          <w:p w14:paraId="342D18DB" w14:textId="36216161" w:rsidR="00D8266A" w:rsidRPr="00676D0D" w:rsidRDefault="00D8266A" w:rsidP="005E1A1B">
            <w:pPr>
              <w:rPr>
                <w:rFonts w:eastAsiaTheme="majorEastAsia"/>
              </w:rPr>
            </w:pPr>
            <w:r w:rsidRPr="00676D0D">
              <w:rPr>
                <w:rFonts w:eastAsiaTheme="majorEastAsia"/>
              </w:rPr>
              <w:t> •  Cell type: hMSCs</w:t>
            </w:r>
            <w:r w:rsidRPr="00676D0D">
              <w:rPr>
                <w:rFonts w:eastAsiaTheme="majorEastAsia"/>
              </w:rPr>
              <w:br/>
              <w:t> •  Method: scaffolds</w:t>
            </w:r>
            <w:r w:rsidRPr="00676D0D">
              <w:rPr>
                <w:rFonts w:eastAsiaTheme="majorEastAsia"/>
              </w:rPr>
              <w:br/>
              <w:t> •  Culture time: 21 days</w:t>
            </w:r>
            <w:r w:rsidRPr="00676D0D">
              <w:rPr>
                <w:rFonts w:eastAsiaTheme="majorEastAsia"/>
              </w:rPr>
              <w:br/>
              <w:t> •  Fold expansion: ~39</w:t>
            </w:r>
            <w:r w:rsidRPr="00676D0D">
              <w:rPr>
                <w:rFonts w:eastAsiaTheme="majorEastAsia"/>
              </w:rPr>
              <w:br/>
            </w:r>
            <w:r w:rsidRPr="00676D0D">
              <w:rPr>
                <w:rFonts w:eastAsiaTheme="majorEastAsia"/>
              </w:rPr>
              <w:lastRenderedPageBreak/>
              <w:t> •  Metrics: viability, surface marker</w:t>
            </w:r>
            <w:r w:rsidRPr="00676D0D">
              <w:rPr>
                <w:rFonts w:eastAsiaTheme="majorEastAsia"/>
              </w:rPr>
              <w:br/>
              <w:t>expression, and differentiation</w:t>
            </w:r>
          </w:p>
        </w:tc>
        <w:tc>
          <w:tcPr>
            <w:tcW w:w="0" w:type="auto"/>
          </w:tcPr>
          <w:p w14:paraId="45ACC35A" w14:textId="1A79E76B" w:rsidR="00D8266A" w:rsidRPr="00676D0D" w:rsidRDefault="008B1E5E" w:rsidP="005E1A1B">
            <w:pPr>
              <w:rPr>
                <w:rFonts w:eastAsiaTheme="majorEastAsia"/>
              </w:rPr>
            </w:pPr>
            <w:r w:rsidRPr="00676D0D">
              <w:rPr>
                <w:rFonts w:eastAsiaTheme="majorEastAsia"/>
              </w:rPr>
              <w:lastRenderedPageBreak/>
              <w:t>[</w:t>
            </w:r>
            <w:hyperlink r:id="rId47" w:history="1">
              <w:r w:rsidRPr="00676D0D">
                <w:rPr>
                  <w:rStyle w:val="Hyperlink"/>
                  <w:rFonts w:eastAsiaTheme="majorEastAsia"/>
                  <w:color w:val="auto"/>
                </w:rPr>
                <w:t>7</w:t>
              </w:r>
            </w:hyperlink>
            <w:r w:rsidRPr="00676D0D">
              <w:rPr>
                <w:rFonts w:eastAsiaTheme="majorEastAsia"/>
              </w:rPr>
              <w:t>]</w:t>
            </w:r>
          </w:p>
        </w:tc>
      </w:tr>
      <w:tr w:rsidR="008B1E5E" w:rsidRPr="005E1A1B" w14:paraId="64854DA5" w14:textId="61F002B2" w:rsidTr="00DE626A">
        <w:trPr>
          <w:tblCellSpacing w:w="15" w:type="dxa"/>
        </w:trPr>
        <w:tc>
          <w:tcPr>
            <w:tcW w:w="0" w:type="auto"/>
            <w:tcMar>
              <w:top w:w="56" w:type="dxa"/>
              <w:left w:w="56" w:type="dxa"/>
              <w:bottom w:w="56" w:type="dxa"/>
              <w:right w:w="56" w:type="dxa"/>
            </w:tcMar>
            <w:hideMark/>
          </w:tcPr>
          <w:p w14:paraId="35304D83" w14:textId="69EE35B0" w:rsidR="00D8266A" w:rsidRPr="005E1A1B" w:rsidRDefault="00D8266A" w:rsidP="005E1A1B">
            <w:pPr>
              <w:rPr>
                <w:rFonts w:eastAsiaTheme="majorEastAsia"/>
              </w:rPr>
            </w:pPr>
            <w:r w:rsidRPr="005E1A1B">
              <w:rPr>
                <w:rFonts w:eastAsiaTheme="majorEastAsia"/>
              </w:rPr>
              <w:t>Perfusion</w:t>
            </w:r>
            <w:r w:rsidRPr="005E1A1B">
              <w:rPr>
                <w:rFonts w:eastAsiaTheme="majorEastAsia"/>
              </w:rPr>
              <w:br/>
              <w:t>bioreactor</w:t>
            </w:r>
          </w:p>
        </w:tc>
        <w:tc>
          <w:tcPr>
            <w:tcW w:w="0" w:type="auto"/>
            <w:tcMar>
              <w:top w:w="56" w:type="dxa"/>
              <w:left w:w="56" w:type="dxa"/>
              <w:bottom w:w="56" w:type="dxa"/>
              <w:right w:w="56" w:type="dxa"/>
            </w:tcMar>
            <w:hideMark/>
          </w:tcPr>
          <w:p w14:paraId="191A588F" w14:textId="77777777" w:rsidR="00D8266A" w:rsidRPr="005E1A1B" w:rsidRDefault="00D8266A" w:rsidP="005E1A1B">
            <w:pPr>
              <w:rPr>
                <w:rFonts w:eastAsiaTheme="majorEastAsia"/>
              </w:rPr>
            </w:pPr>
            <w:r w:rsidRPr="005E1A1B">
              <w:rPr>
                <w:rFonts w:eastAsiaTheme="majorEastAsia"/>
              </w:rPr>
              <w:t> •  FiberCell (FiberCell Systems)</w:t>
            </w:r>
            <w:r w:rsidRPr="005E1A1B">
              <w:rPr>
                <w:rFonts w:eastAsiaTheme="majorEastAsia"/>
              </w:rPr>
              <w:br/>
              <w:t> •  Quantum Cell Expansion (Terumo BCT)</w:t>
            </w:r>
          </w:p>
        </w:tc>
        <w:tc>
          <w:tcPr>
            <w:tcW w:w="0" w:type="auto"/>
            <w:tcMar>
              <w:top w:w="56" w:type="dxa"/>
              <w:left w:w="56" w:type="dxa"/>
              <w:bottom w:w="56" w:type="dxa"/>
              <w:right w:w="56" w:type="dxa"/>
            </w:tcMar>
            <w:hideMark/>
          </w:tcPr>
          <w:p w14:paraId="22C421BE" w14:textId="77777777" w:rsidR="00D8266A" w:rsidRPr="005E1A1B" w:rsidRDefault="00D8266A" w:rsidP="005E1A1B">
            <w:pPr>
              <w:rPr>
                <w:rFonts w:eastAsiaTheme="majorEastAsia"/>
              </w:rPr>
            </w:pPr>
            <w:r w:rsidRPr="005E1A1B">
              <w:rPr>
                <w:rFonts w:eastAsiaTheme="majorEastAsia"/>
              </w:rPr>
              <w:t> •  Size (100 mL–5 L)</w:t>
            </w:r>
            <w:r w:rsidRPr="005E1A1B">
              <w:rPr>
                <w:rFonts w:eastAsiaTheme="majorEastAsia"/>
              </w:rPr>
              <w:br/>
              <w:t> •  Perfusion: direct (for</w:t>
            </w:r>
            <w:r w:rsidRPr="005E1A1B">
              <w:rPr>
                <w:rFonts w:eastAsiaTheme="majorEastAsia"/>
              </w:rPr>
              <w:br/>
              <w:t>example, through</w:t>
            </w:r>
            <w:r w:rsidRPr="005E1A1B">
              <w:rPr>
                <w:rFonts w:eastAsiaTheme="majorEastAsia"/>
              </w:rPr>
              <w:br/>
              <w:t>scaffolds) or indirect</w:t>
            </w:r>
            <w:r w:rsidRPr="005E1A1B">
              <w:rPr>
                <w:rFonts w:eastAsiaTheme="majorEastAsia"/>
              </w:rPr>
              <w:br/>
              <w:t>(hollow-fiber, encapsulated</w:t>
            </w:r>
            <w:r w:rsidRPr="005E1A1B">
              <w:rPr>
                <w:rFonts w:eastAsiaTheme="majorEastAsia"/>
              </w:rPr>
              <w:br/>
              <w:t>cells)</w:t>
            </w:r>
          </w:p>
        </w:tc>
        <w:tc>
          <w:tcPr>
            <w:tcW w:w="0" w:type="auto"/>
            <w:tcMar>
              <w:top w:w="56" w:type="dxa"/>
              <w:left w:w="56" w:type="dxa"/>
              <w:bottom w:w="56" w:type="dxa"/>
              <w:right w:w="56" w:type="dxa"/>
            </w:tcMar>
            <w:hideMark/>
          </w:tcPr>
          <w:p w14:paraId="594F4DEA"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Limited turbulence</w:t>
            </w:r>
            <w:r w:rsidRPr="005E1A1B">
              <w:rPr>
                <w:rFonts w:eastAsiaTheme="majorEastAsia"/>
              </w:rPr>
              <w:br/>
              <w:t> •  Can be automated</w:t>
            </w:r>
            <w:r w:rsidRPr="005E1A1B">
              <w:rPr>
                <w:rFonts w:eastAsiaTheme="majorEastAsia"/>
              </w:rPr>
              <w:br/>
              <w:t> •  Compact</w:t>
            </w:r>
            <w:r w:rsidRPr="005E1A1B">
              <w:rPr>
                <w:rFonts w:eastAsiaTheme="majorEastAsia"/>
              </w:rPr>
              <w:br/>
              <w:t>Limitations:</w:t>
            </w:r>
            <w:r w:rsidRPr="005E1A1B">
              <w:rPr>
                <w:rFonts w:eastAsiaTheme="majorEastAsia"/>
              </w:rPr>
              <w:br/>
              <w:t> •  Shear forces may impact</w:t>
            </w:r>
            <w:r w:rsidRPr="005E1A1B">
              <w:rPr>
                <w:rFonts w:eastAsiaTheme="majorEastAsia"/>
              </w:rPr>
              <w:br/>
              <w:t>cell viability/differentiation</w:t>
            </w:r>
          </w:p>
        </w:tc>
        <w:tc>
          <w:tcPr>
            <w:tcW w:w="0" w:type="auto"/>
            <w:tcMar>
              <w:top w:w="56" w:type="dxa"/>
              <w:left w:w="56" w:type="dxa"/>
              <w:bottom w:w="56" w:type="dxa"/>
              <w:right w:w="56" w:type="dxa"/>
            </w:tcMar>
            <w:hideMark/>
          </w:tcPr>
          <w:p w14:paraId="526CE652" w14:textId="77777777" w:rsidR="00D8266A" w:rsidRPr="00676D0D" w:rsidRDefault="00D8266A" w:rsidP="005E1A1B">
            <w:pPr>
              <w:rPr>
                <w:rFonts w:eastAsiaTheme="majorEastAsia"/>
              </w:rPr>
            </w:pPr>
            <w:r w:rsidRPr="00676D0D">
              <w:rPr>
                <w:rFonts w:eastAsiaTheme="majorEastAsia"/>
              </w:rPr>
              <w:t> •  Cell type: hMSCs</w:t>
            </w:r>
            <w:r w:rsidRPr="00676D0D">
              <w:rPr>
                <w:rFonts w:eastAsiaTheme="majorEastAsia"/>
              </w:rPr>
              <w:br/>
              <w:t> •  Method: encapsulation</w:t>
            </w:r>
            <w:r w:rsidRPr="00676D0D">
              <w:rPr>
                <w:rFonts w:eastAsiaTheme="majorEastAsia"/>
              </w:rPr>
              <w:br/>
              <w:t> •  Culture time: 21 days</w:t>
            </w:r>
            <w:r w:rsidRPr="00676D0D">
              <w:rPr>
                <w:rFonts w:eastAsiaTheme="majorEastAsia"/>
              </w:rPr>
              <w:br/>
              <w:t> •  Fold expansion: not applicable</w:t>
            </w:r>
            <w:r w:rsidRPr="00676D0D">
              <w:rPr>
                <w:rFonts w:eastAsiaTheme="majorEastAsia"/>
              </w:rPr>
              <w:br/>
              <w:t> •  Metrics: viability and differentiation</w:t>
            </w:r>
          </w:p>
        </w:tc>
        <w:tc>
          <w:tcPr>
            <w:tcW w:w="0" w:type="auto"/>
          </w:tcPr>
          <w:p w14:paraId="4FA44479" w14:textId="568652CB" w:rsidR="00D8266A" w:rsidRPr="00676D0D" w:rsidRDefault="008B1E5E" w:rsidP="005E1A1B">
            <w:pPr>
              <w:rPr>
                <w:rFonts w:eastAsiaTheme="majorEastAsia"/>
              </w:rPr>
            </w:pPr>
            <w:r w:rsidRPr="00676D0D">
              <w:rPr>
                <w:rFonts w:eastAsiaTheme="majorEastAsia"/>
              </w:rPr>
              <w:t>[</w:t>
            </w:r>
            <w:hyperlink r:id="rId48" w:history="1">
              <w:r w:rsidRPr="00676D0D">
                <w:rPr>
                  <w:rStyle w:val="Hyperlink"/>
                  <w:rFonts w:eastAsiaTheme="majorEastAsia"/>
                  <w:color w:val="auto"/>
                </w:rPr>
                <w:t>8</w:t>
              </w:r>
            </w:hyperlink>
            <w:r w:rsidRPr="00676D0D">
              <w:rPr>
                <w:rFonts w:eastAsiaTheme="majorEastAsia"/>
              </w:rPr>
              <w:t>][</w:t>
            </w:r>
            <w:hyperlink r:id="rId49" w:history="1">
              <w:r w:rsidRPr="00676D0D">
                <w:rPr>
                  <w:rStyle w:val="Hyperlink"/>
                  <w:rFonts w:eastAsiaTheme="majorEastAsia"/>
                  <w:color w:val="auto"/>
                </w:rPr>
                <w:t>9</w:t>
              </w:r>
            </w:hyperlink>
            <w:r w:rsidRPr="00676D0D">
              <w:rPr>
                <w:rFonts w:eastAsiaTheme="majorEastAsia"/>
              </w:rPr>
              <w:t>]</w:t>
            </w:r>
          </w:p>
        </w:tc>
      </w:tr>
      <w:tr w:rsidR="008B1E5E" w:rsidRPr="005E1A1B" w14:paraId="0E879D1B" w14:textId="1BE6E105" w:rsidTr="00DE626A">
        <w:trPr>
          <w:tblCellSpacing w:w="15" w:type="dxa"/>
        </w:trPr>
        <w:tc>
          <w:tcPr>
            <w:tcW w:w="0" w:type="auto"/>
            <w:tcMar>
              <w:top w:w="56" w:type="dxa"/>
              <w:left w:w="56" w:type="dxa"/>
              <w:bottom w:w="56" w:type="dxa"/>
              <w:right w:w="56" w:type="dxa"/>
            </w:tcMar>
            <w:hideMark/>
          </w:tcPr>
          <w:p w14:paraId="69008D87" w14:textId="77777777" w:rsidR="00D8266A" w:rsidRPr="005E1A1B" w:rsidRDefault="00D8266A" w:rsidP="005E1A1B">
            <w:pPr>
              <w:rPr>
                <w:rFonts w:eastAsiaTheme="majorEastAsia"/>
              </w:rPr>
            </w:pPr>
            <w:r w:rsidRPr="005E1A1B">
              <w:rPr>
                <w:rFonts w:eastAsiaTheme="majorEastAsia"/>
              </w:rPr>
              <w:t>Isolation/expansion</w:t>
            </w:r>
            <w:r w:rsidRPr="005E1A1B">
              <w:rPr>
                <w:rFonts w:eastAsiaTheme="majorEastAsia"/>
              </w:rPr>
              <w:br/>
              <w:t>automated systems</w:t>
            </w:r>
          </w:p>
        </w:tc>
        <w:tc>
          <w:tcPr>
            <w:tcW w:w="0" w:type="auto"/>
            <w:tcMar>
              <w:top w:w="56" w:type="dxa"/>
              <w:left w:w="56" w:type="dxa"/>
              <w:bottom w:w="56" w:type="dxa"/>
              <w:right w:w="56" w:type="dxa"/>
            </w:tcMar>
            <w:hideMark/>
          </w:tcPr>
          <w:p w14:paraId="55426509" w14:textId="77777777" w:rsidR="00D8266A" w:rsidRPr="005E1A1B" w:rsidRDefault="00D8266A" w:rsidP="005E1A1B">
            <w:pPr>
              <w:rPr>
                <w:rFonts w:eastAsiaTheme="majorEastAsia"/>
              </w:rPr>
            </w:pPr>
            <w:r w:rsidRPr="005E1A1B">
              <w:rPr>
                <w:rFonts w:eastAsiaTheme="majorEastAsia"/>
              </w:rPr>
              <w:t> •  G-Rex (Wilson Wolf)</w:t>
            </w:r>
            <w:r w:rsidRPr="005E1A1B">
              <w:rPr>
                <w:rFonts w:eastAsiaTheme="majorEastAsia"/>
              </w:rPr>
              <w:br/>
              <w:t> •  CliniMACs Prodigy (Miltenyi Biotec)</w:t>
            </w:r>
          </w:p>
        </w:tc>
        <w:tc>
          <w:tcPr>
            <w:tcW w:w="0" w:type="auto"/>
            <w:tcMar>
              <w:top w:w="56" w:type="dxa"/>
              <w:left w:w="56" w:type="dxa"/>
              <w:bottom w:w="56" w:type="dxa"/>
              <w:right w:w="56" w:type="dxa"/>
            </w:tcMar>
            <w:hideMark/>
          </w:tcPr>
          <w:p w14:paraId="6F2AE0CF" w14:textId="77777777" w:rsidR="00D8266A" w:rsidRPr="005E1A1B" w:rsidRDefault="00D8266A" w:rsidP="005E1A1B">
            <w:pPr>
              <w:rPr>
                <w:rFonts w:eastAsiaTheme="majorEastAsia"/>
              </w:rPr>
            </w:pPr>
            <w:r w:rsidRPr="005E1A1B">
              <w:rPr>
                <w:rFonts w:eastAsiaTheme="majorEastAsia"/>
              </w:rPr>
              <w:t> •  Size (100 mL)</w:t>
            </w:r>
            <w:r w:rsidRPr="005E1A1B">
              <w:rPr>
                <w:rFonts w:eastAsiaTheme="majorEastAsia"/>
              </w:rPr>
              <w:br/>
              <w:t> •  Degree of automation</w:t>
            </w:r>
          </w:p>
        </w:tc>
        <w:tc>
          <w:tcPr>
            <w:tcW w:w="0" w:type="auto"/>
            <w:tcMar>
              <w:top w:w="56" w:type="dxa"/>
              <w:left w:w="56" w:type="dxa"/>
              <w:bottom w:w="56" w:type="dxa"/>
              <w:right w:w="56" w:type="dxa"/>
            </w:tcMar>
            <w:hideMark/>
          </w:tcPr>
          <w:p w14:paraId="5AFF5D88"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Versatile single-use bags</w:t>
            </w:r>
            <w:r w:rsidRPr="005E1A1B">
              <w:rPr>
                <w:rFonts w:eastAsiaTheme="majorEastAsia"/>
              </w:rPr>
              <w:br/>
              <w:t> •  Automated cell isolation,</w:t>
            </w:r>
            <w:r w:rsidRPr="005E1A1B">
              <w:rPr>
                <w:rFonts w:eastAsiaTheme="majorEastAsia"/>
              </w:rPr>
              <w:br/>
              <w:t>manipulation, and expansion</w:t>
            </w:r>
            <w:r w:rsidRPr="005E1A1B">
              <w:rPr>
                <w:rFonts w:eastAsiaTheme="majorEastAsia"/>
              </w:rPr>
              <w:br/>
              <w:t> •  GMP-compliant</w:t>
            </w:r>
            <w:r w:rsidRPr="005E1A1B">
              <w:rPr>
                <w:rFonts w:eastAsiaTheme="majorEastAsia"/>
              </w:rPr>
              <w:br/>
              <w:t>Limitations:</w:t>
            </w:r>
            <w:r w:rsidRPr="005E1A1B">
              <w:rPr>
                <w:rFonts w:eastAsiaTheme="majorEastAsia"/>
              </w:rPr>
              <w:br/>
              <w:t> •  Primarily T-cell expansion</w:t>
            </w:r>
          </w:p>
        </w:tc>
        <w:tc>
          <w:tcPr>
            <w:tcW w:w="0" w:type="auto"/>
            <w:tcMar>
              <w:top w:w="56" w:type="dxa"/>
              <w:left w:w="56" w:type="dxa"/>
              <w:bottom w:w="56" w:type="dxa"/>
              <w:right w:w="56" w:type="dxa"/>
            </w:tcMar>
            <w:hideMark/>
          </w:tcPr>
          <w:p w14:paraId="11B41FD2" w14:textId="77777777" w:rsidR="00D8266A" w:rsidRPr="00676D0D" w:rsidRDefault="00D8266A" w:rsidP="005E1A1B">
            <w:pPr>
              <w:rPr>
                <w:rFonts w:eastAsiaTheme="majorEastAsia"/>
              </w:rPr>
            </w:pPr>
            <w:r w:rsidRPr="00676D0D">
              <w:rPr>
                <w:rFonts w:eastAsiaTheme="majorEastAsia"/>
              </w:rPr>
              <w:t> •  Cell type: human lymphocytes</w:t>
            </w:r>
            <w:r w:rsidRPr="00676D0D">
              <w:rPr>
                <w:rFonts w:eastAsiaTheme="majorEastAsia"/>
              </w:rPr>
              <w:br/>
              <w:t> •  Method: suspension culture</w:t>
            </w:r>
            <w:r w:rsidRPr="00676D0D">
              <w:rPr>
                <w:rFonts w:eastAsiaTheme="majorEastAsia"/>
              </w:rPr>
              <w:br/>
              <w:t> •  Culture time: 8–14 days</w:t>
            </w:r>
            <w:r w:rsidRPr="00676D0D">
              <w:rPr>
                <w:rFonts w:eastAsiaTheme="majorEastAsia"/>
              </w:rPr>
              <w:br/>
              <w:t> •  Fold expansion: 32–63</w:t>
            </w:r>
            <w:r w:rsidRPr="00676D0D">
              <w:rPr>
                <w:rFonts w:eastAsiaTheme="majorEastAsia"/>
              </w:rPr>
              <w:br/>
              <w:t> •  Metrics: viability and cell marker</w:t>
            </w:r>
            <w:r w:rsidRPr="00676D0D">
              <w:rPr>
                <w:rFonts w:eastAsiaTheme="majorEastAsia"/>
              </w:rPr>
              <w:br/>
              <w:t>evaluation</w:t>
            </w:r>
          </w:p>
        </w:tc>
        <w:tc>
          <w:tcPr>
            <w:tcW w:w="0" w:type="auto"/>
          </w:tcPr>
          <w:p w14:paraId="03533551" w14:textId="2E516E5D" w:rsidR="00D8266A" w:rsidRPr="00676D0D" w:rsidRDefault="008B1E5E" w:rsidP="005E1A1B">
            <w:pPr>
              <w:rPr>
                <w:rFonts w:eastAsiaTheme="majorEastAsia"/>
              </w:rPr>
            </w:pPr>
            <w:r w:rsidRPr="00676D0D">
              <w:rPr>
                <w:rFonts w:eastAsiaTheme="majorEastAsia"/>
              </w:rPr>
              <w:t>[</w:t>
            </w:r>
            <w:hyperlink r:id="rId50" w:history="1">
              <w:r w:rsidRPr="00676D0D">
                <w:rPr>
                  <w:rStyle w:val="Hyperlink"/>
                  <w:rFonts w:eastAsiaTheme="majorEastAsia"/>
                  <w:color w:val="auto"/>
                </w:rPr>
                <w:t>10</w:t>
              </w:r>
            </w:hyperlink>
            <w:r w:rsidRPr="00676D0D">
              <w:rPr>
                <w:rFonts w:eastAsiaTheme="majorEastAsia"/>
              </w:rPr>
              <w:t>][</w:t>
            </w:r>
            <w:hyperlink r:id="rId51" w:history="1">
              <w:r w:rsidRPr="00676D0D">
                <w:rPr>
                  <w:rStyle w:val="Hyperlink"/>
                  <w:rFonts w:eastAsiaTheme="majorEastAsia"/>
                  <w:color w:val="auto"/>
                </w:rPr>
                <w:t>11</w:t>
              </w:r>
            </w:hyperlink>
            <w:r w:rsidRPr="00676D0D">
              <w:rPr>
                <w:rFonts w:eastAsiaTheme="majorEastAsia"/>
              </w:rPr>
              <w:t>]</w:t>
            </w:r>
          </w:p>
        </w:tc>
      </w:tr>
    </w:tbl>
    <w:p w14:paraId="28C6B56F" w14:textId="77777777" w:rsidR="00D8266A" w:rsidRDefault="00D8266A" w:rsidP="00D8266A">
      <w:pPr>
        <w:rPr>
          <w:rFonts w:eastAsiaTheme="majorEastAsia"/>
        </w:rPr>
      </w:pPr>
    </w:p>
    <w:p w14:paraId="03A2D374" w14:textId="77777777" w:rsidR="005E1A1B" w:rsidRPr="005E1A1B" w:rsidRDefault="005E1A1B" w:rsidP="00D8266A">
      <w:pPr>
        <w:rPr>
          <w:rFonts w:eastAsiaTheme="majorEastAsia"/>
        </w:rPr>
      </w:pPr>
      <w:r w:rsidRPr="005E1A1B">
        <w:rPr>
          <w:rFonts w:eastAsiaTheme="majorEastAsia"/>
        </w:rPr>
        <w:t>GMP, good manufacturing practices; hASC, human adipose-derived stem cell; hiPSC, human induced pluripotent stem cell; hMSC, human mesenchymal stem cell.</w:t>
      </w:r>
    </w:p>
    <w:p w14:paraId="535F59E7" w14:textId="38A17FCD" w:rsidR="00843599" w:rsidRPr="00843599" w:rsidRDefault="00DE626A" w:rsidP="00843599">
      <w:pPr>
        <w:pStyle w:val="NormalWeb"/>
        <w:spacing w:before="240" w:beforeAutospacing="0" w:after="0" w:afterAutospacing="0"/>
        <w:rPr>
          <w:rFonts w:asciiTheme="majorBidi" w:eastAsiaTheme="majorEastAsia" w:hAnsiTheme="majorBidi" w:cstheme="majorBidi"/>
          <w:sz w:val="20"/>
          <w:szCs w:val="20"/>
        </w:rPr>
      </w:pPr>
      <w:r w:rsidRPr="00DE626A">
        <w:rPr>
          <w:rFonts w:asciiTheme="majorBidi" w:eastAsiaTheme="majorEastAsia" w:hAnsiTheme="majorBidi" w:cstheme="majorBidi"/>
          <w:sz w:val="20"/>
          <w:szCs w:val="20"/>
          <w:u w:val="single"/>
        </w:rPr>
        <w:fldChar w:fldCharType="begin"/>
      </w:r>
      <w:r w:rsidRPr="00DE626A">
        <w:rPr>
          <w:rFonts w:asciiTheme="majorBidi" w:eastAsiaTheme="majorEastAsia" w:hAnsiTheme="majorBidi" w:cstheme="majorBidi"/>
          <w:sz w:val="20"/>
          <w:szCs w:val="20"/>
          <w:u w:val="single"/>
        </w:rPr>
        <w:instrText xml:space="preserve"> REF _Ref208773387 \h  \* MERGEFORMAT </w:instrText>
      </w:r>
      <w:r w:rsidRPr="00DE626A">
        <w:rPr>
          <w:rFonts w:asciiTheme="majorBidi" w:eastAsiaTheme="majorEastAsia" w:hAnsiTheme="majorBidi" w:cstheme="majorBidi"/>
          <w:sz w:val="20"/>
          <w:szCs w:val="20"/>
          <w:u w:val="single"/>
        </w:rPr>
      </w:r>
      <w:r w:rsidRPr="00DE626A">
        <w:rPr>
          <w:rFonts w:asciiTheme="majorBidi" w:eastAsiaTheme="majorEastAsia" w:hAnsiTheme="majorBidi" w:cstheme="majorBidi"/>
          <w:sz w:val="20"/>
          <w:szCs w:val="20"/>
          <w:u w:val="single"/>
        </w:rPr>
        <w:fldChar w:fldCharType="separate"/>
      </w:r>
      <w:r w:rsidR="00E36C6C" w:rsidRPr="00E36C6C">
        <w:rPr>
          <w:sz w:val="20"/>
          <w:szCs w:val="20"/>
          <w:u w:val="single"/>
        </w:rPr>
        <w:t xml:space="preserve">Supplementary Table S </w:t>
      </w:r>
      <w:r w:rsidR="00E36C6C" w:rsidRPr="00E36C6C">
        <w:rPr>
          <w:noProof/>
          <w:sz w:val="20"/>
          <w:szCs w:val="20"/>
          <w:u w:val="single"/>
        </w:rPr>
        <w:t>1</w:t>
      </w:r>
      <w:r w:rsidRPr="00DE626A">
        <w:rPr>
          <w:rFonts w:asciiTheme="majorBidi" w:eastAsiaTheme="majorEastAsia" w:hAnsiTheme="majorBidi" w:cstheme="majorBidi"/>
          <w:sz w:val="20"/>
          <w:szCs w:val="20"/>
          <w:u w:val="single"/>
        </w:rPr>
        <w:fldChar w:fldCharType="end"/>
      </w:r>
      <w:r w:rsidR="00696492" w:rsidRPr="00DE626A">
        <w:rPr>
          <w:rFonts w:asciiTheme="majorBidi" w:eastAsiaTheme="majorEastAsia" w:hAnsiTheme="majorBidi" w:cstheme="majorBidi"/>
          <w:sz w:val="20"/>
          <w:szCs w:val="20"/>
        </w:rPr>
        <w:t xml:space="preserve"> shows a summary of the different types of </w:t>
      </w:r>
      <w:r w:rsidR="00313369" w:rsidRPr="00DE626A">
        <w:rPr>
          <w:rFonts w:asciiTheme="majorBidi" w:eastAsiaTheme="majorEastAsia" w:hAnsiTheme="majorBidi" w:cstheme="majorBidi"/>
          <w:sz w:val="20"/>
          <w:szCs w:val="20"/>
        </w:rPr>
        <w:t>bioreactors</w:t>
      </w:r>
      <w:r w:rsidR="00696492" w:rsidRPr="00DE626A">
        <w:rPr>
          <w:rFonts w:asciiTheme="majorBidi" w:eastAsiaTheme="majorEastAsia" w:hAnsiTheme="majorBidi" w:cstheme="majorBidi"/>
          <w:sz w:val="20"/>
          <w:szCs w:val="20"/>
        </w:rPr>
        <w:t xml:space="preserve"> for cell expansion. </w:t>
      </w:r>
      <w:r w:rsidR="00313369" w:rsidRPr="00DE626A">
        <w:rPr>
          <w:rFonts w:asciiTheme="majorBidi" w:eastAsiaTheme="majorEastAsia" w:hAnsiTheme="majorBidi" w:cstheme="majorBidi"/>
          <w:sz w:val="20"/>
          <w:szCs w:val="20"/>
        </w:rPr>
        <w:t>It includes their commercial examples, parameter ranges, advantages/ limitations, and example case studies [</w:t>
      </w:r>
      <w:hyperlink r:id="rId52" w:history="1">
        <w:r w:rsidR="00C83B94" w:rsidRPr="00DE626A">
          <w:rPr>
            <w:rStyle w:val="Hyperlink"/>
            <w:rFonts w:asciiTheme="majorBidi" w:eastAsiaTheme="majorEastAsia" w:hAnsiTheme="majorBidi" w:cstheme="majorBidi"/>
            <w:color w:val="auto"/>
            <w:sz w:val="20"/>
            <w:szCs w:val="20"/>
          </w:rPr>
          <w:t>2</w:t>
        </w:r>
      </w:hyperlink>
      <w:r w:rsidR="00313369" w:rsidRPr="00DE626A">
        <w:rPr>
          <w:rFonts w:asciiTheme="majorBidi" w:eastAsiaTheme="majorEastAsia" w:hAnsiTheme="majorBidi" w:cstheme="majorBidi"/>
          <w:sz w:val="20"/>
          <w:szCs w:val="20"/>
        </w:rPr>
        <w:t>].</w:t>
      </w:r>
      <w:r w:rsidRPr="007627B5">
        <w:rPr>
          <w:rFonts w:eastAsiaTheme="majorEastAsia"/>
        </w:rPr>
        <w:t xml:space="preserve"> </w:t>
      </w:r>
    </w:p>
    <w:p w14:paraId="4AE0066A" w14:textId="77777777" w:rsidR="00843599" w:rsidRDefault="00843599">
      <w:pPr>
        <w:spacing w:after="160" w:line="278" w:lineRule="auto"/>
        <w:rPr>
          <w:rFonts w:asciiTheme="majorBidi" w:eastAsiaTheme="majorEastAsia" w:hAnsiTheme="majorBidi"/>
          <w:b/>
          <w:bCs/>
          <w:sz w:val="44"/>
          <w:szCs w:val="40"/>
        </w:rPr>
      </w:pPr>
      <w:r>
        <w:rPr>
          <w:rFonts w:eastAsiaTheme="majorEastAsia"/>
        </w:rPr>
        <w:br w:type="page"/>
      </w:r>
    </w:p>
    <w:p w14:paraId="12C958A8" w14:textId="0C08DBAC" w:rsidR="00DE626A" w:rsidRPr="007627B5" w:rsidRDefault="00DE626A" w:rsidP="007627B5">
      <w:pPr>
        <w:pStyle w:val="Heading1"/>
        <w:rPr>
          <w:rFonts w:eastAsiaTheme="majorEastAsia"/>
        </w:rPr>
      </w:pPr>
      <w:bookmarkStart w:id="166" w:name="_Toc216063918"/>
      <w:r w:rsidRPr="007627B5">
        <w:rPr>
          <w:rFonts w:eastAsiaTheme="majorEastAsia"/>
        </w:rPr>
        <w:lastRenderedPageBreak/>
        <w:t>Supplementary Data References</w:t>
      </w:r>
      <w:bookmarkEnd w:id="166"/>
    </w:p>
    <w:p w14:paraId="4A3A27F6" w14:textId="6F5CDCEA" w:rsidR="00DE626A" w:rsidRPr="00676D0D" w:rsidRDefault="00EF1C6B"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A. Shekaran et al., “Biodegradable ECM-coated PCL </w:t>
      </w:r>
      <w:r w:rsidR="00C05077" w:rsidRPr="00676D0D">
        <w:rPr>
          <w:rFonts w:asciiTheme="majorBidi" w:eastAsiaTheme="majorEastAsia" w:hAnsiTheme="majorBidi" w:cstheme="majorBidi"/>
        </w:rPr>
        <w:t>M</w:t>
      </w:r>
      <w:r w:rsidRPr="00676D0D">
        <w:rPr>
          <w:rFonts w:asciiTheme="majorBidi" w:eastAsiaTheme="majorEastAsia" w:hAnsiTheme="majorBidi" w:cstheme="majorBidi"/>
        </w:rPr>
        <w:t xml:space="preserve">icrocarriers </w:t>
      </w:r>
      <w:r w:rsidR="00C05077" w:rsidRPr="00676D0D">
        <w:rPr>
          <w:rFonts w:asciiTheme="majorBidi" w:eastAsiaTheme="majorEastAsia" w:hAnsiTheme="majorBidi" w:cstheme="majorBidi"/>
        </w:rPr>
        <w:t>S</w:t>
      </w:r>
      <w:r w:rsidRPr="00676D0D">
        <w:rPr>
          <w:rFonts w:asciiTheme="majorBidi" w:eastAsiaTheme="majorEastAsia" w:hAnsiTheme="majorBidi" w:cstheme="majorBidi"/>
        </w:rPr>
        <w:t xml:space="preserve">upport </w:t>
      </w:r>
      <w:r w:rsidR="00C05077" w:rsidRPr="00676D0D">
        <w:rPr>
          <w:rFonts w:asciiTheme="majorBidi" w:eastAsiaTheme="majorEastAsia" w:hAnsiTheme="majorBidi" w:cstheme="majorBidi"/>
        </w:rPr>
        <w:t>S</w:t>
      </w:r>
      <w:r w:rsidRPr="00676D0D">
        <w:rPr>
          <w:rFonts w:asciiTheme="majorBidi" w:eastAsiaTheme="majorEastAsia" w:hAnsiTheme="majorBidi" w:cstheme="majorBidi"/>
        </w:rPr>
        <w:t xml:space="preserve">calable </w:t>
      </w:r>
      <w:r w:rsidR="00C05077" w:rsidRPr="00676D0D">
        <w:rPr>
          <w:rFonts w:asciiTheme="majorBidi" w:eastAsiaTheme="majorEastAsia" w:hAnsiTheme="majorBidi" w:cstheme="majorBidi"/>
        </w:rPr>
        <w:t>H</w:t>
      </w:r>
      <w:r w:rsidRPr="00676D0D">
        <w:rPr>
          <w:rFonts w:asciiTheme="majorBidi" w:eastAsiaTheme="majorEastAsia" w:hAnsiTheme="majorBidi" w:cstheme="majorBidi"/>
        </w:rPr>
        <w:t xml:space="preserve">uman </w:t>
      </w:r>
      <w:r w:rsidR="00C05077" w:rsidRPr="00676D0D">
        <w:rPr>
          <w:rFonts w:asciiTheme="majorBidi" w:eastAsiaTheme="majorEastAsia" w:hAnsiTheme="majorBidi" w:cstheme="majorBidi"/>
        </w:rPr>
        <w:t>E</w:t>
      </w:r>
      <w:r w:rsidRPr="00676D0D">
        <w:rPr>
          <w:rFonts w:asciiTheme="majorBidi" w:eastAsiaTheme="majorEastAsia" w:hAnsiTheme="majorBidi" w:cstheme="majorBidi"/>
        </w:rPr>
        <w:t xml:space="preserve">arly MSC </w:t>
      </w:r>
      <w:r w:rsidR="00C05077" w:rsidRPr="00676D0D">
        <w:rPr>
          <w:rFonts w:asciiTheme="majorBidi" w:eastAsiaTheme="majorEastAsia" w:hAnsiTheme="majorBidi" w:cstheme="majorBidi"/>
        </w:rPr>
        <w:t>E</w:t>
      </w:r>
      <w:r w:rsidRPr="00676D0D">
        <w:rPr>
          <w:rFonts w:asciiTheme="majorBidi" w:eastAsiaTheme="majorEastAsia" w:hAnsiTheme="majorBidi" w:cstheme="majorBidi"/>
        </w:rPr>
        <w:t xml:space="preserve">xpansion and </w:t>
      </w:r>
      <w:r w:rsidR="00C05077" w:rsidRPr="00676D0D">
        <w:rPr>
          <w:rFonts w:asciiTheme="majorBidi" w:eastAsiaTheme="majorEastAsia" w:hAnsiTheme="majorBidi" w:cstheme="majorBidi"/>
        </w:rPr>
        <w:t>I</w:t>
      </w:r>
      <w:r w:rsidRPr="00676D0D">
        <w:rPr>
          <w:rFonts w:asciiTheme="majorBidi" w:eastAsiaTheme="majorEastAsia" w:hAnsiTheme="majorBidi" w:cstheme="majorBidi"/>
        </w:rPr>
        <w:t xml:space="preserve">n </w:t>
      </w:r>
      <w:r w:rsidR="00C05077" w:rsidRPr="00676D0D">
        <w:rPr>
          <w:rFonts w:asciiTheme="majorBidi" w:eastAsiaTheme="majorEastAsia" w:hAnsiTheme="majorBidi" w:cstheme="majorBidi"/>
        </w:rPr>
        <w:t>V</w:t>
      </w:r>
      <w:r w:rsidRPr="00676D0D">
        <w:rPr>
          <w:rFonts w:asciiTheme="majorBidi" w:eastAsiaTheme="majorEastAsia" w:hAnsiTheme="majorBidi" w:cstheme="majorBidi"/>
        </w:rPr>
        <w:t xml:space="preserve">ivo </w:t>
      </w:r>
      <w:r w:rsidR="00C05077" w:rsidRPr="00676D0D">
        <w:rPr>
          <w:rFonts w:asciiTheme="majorBidi" w:eastAsiaTheme="majorEastAsia" w:hAnsiTheme="majorBidi" w:cstheme="majorBidi"/>
        </w:rPr>
        <w:t>B</w:t>
      </w:r>
      <w:r w:rsidRPr="00676D0D">
        <w:rPr>
          <w:rFonts w:asciiTheme="majorBidi" w:eastAsiaTheme="majorEastAsia" w:hAnsiTheme="majorBidi" w:cstheme="majorBidi"/>
        </w:rPr>
        <w:t xml:space="preserve">one </w:t>
      </w:r>
      <w:r w:rsidR="00C05077" w:rsidRPr="00676D0D">
        <w:rPr>
          <w:rFonts w:asciiTheme="majorBidi" w:eastAsiaTheme="majorEastAsia" w:hAnsiTheme="majorBidi" w:cstheme="majorBidi"/>
        </w:rPr>
        <w:t>F</w:t>
      </w:r>
      <w:r w:rsidRPr="00676D0D">
        <w:rPr>
          <w:rFonts w:asciiTheme="majorBidi" w:eastAsiaTheme="majorEastAsia" w:hAnsiTheme="majorBidi" w:cstheme="majorBidi"/>
        </w:rPr>
        <w:t xml:space="preserve">ormation,” Cytotherapy, vol. 18, no. 10,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332–1344, Aug. 2016, doi: 10.1016/j.jcyt.2016.06.016. Available: </w:t>
      </w:r>
      <w:hyperlink r:id="rId53">
        <w:r w:rsidRPr="00676D0D">
          <w:rPr>
            <w:rStyle w:val="Hyperlink"/>
            <w:rFonts w:asciiTheme="majorBidi" w:eastAsiaTheme="majorEastAsia" w:hAnsiTheme="majorBidi" w:cstheme="majorBidi"/>
            <w:color w:val="auto"/>
          </w:rPr>
          <w:t>https://pubmed.ncbi.nlm.nih.gov/27503763/</w:t>
        </w:r>
      </w:hyperlink>
    </w:p>
    <w:p w14:paraId="060889B7" w14:textId="5D90837E" w:rsidR="00DE626A" w:rsidRPr="00676D0D" w:rsidRDefault="00DE626A" w:rsidP="00DE626A">
      <w:pPr>
        <w:pStyle w:val="NormalWeb"/>
        <w:numPr>
          <w:ilvl w:val="0"/>
          <w:numId w:val="29"/>
        </w:numPr>
        <w:spacing w:before="240" w:beforeAutospacing="0" w:after="0" w:afterAutospacing="0"/>
      </w:pPr>
      <w:r w:rsidRPr="00676D0D">
        <w:t xml:space="preserve">M. Stephenson and W. Grayson, “Recent Advances in Bioreactors for Cell-Based Therapies,” F1000Research, vol. 7, p. 517, Apr. 2018, doi: </w:t>
      </w:r>
      <w:r w:rsidRPr="00676D0D">
        <w:rPr>
          <w:rStyle w:val="url"/>
        </w:rPr>
        <w:t>10.12688/f1000research.12533.1</w:t>
      </w:r>
      <w:r w:rsidRPr="00676D0D">
        <w:t xml:space="preserve">. Available: </w:t>
      </w:r>
      <w:hyperlink r:id="rId54">
        <w:r w:rsidRPr="00676D0D">
          <w:rPr>
            <w:rStyle w:val="Hyperlink"/>
            <w:color w:val="auto"/>
          </w:rPr>
          <w:t>https://pmc.ncbi.nlm.nih.gov/articles/PMC5931275/</w:t>
        </w:r>
      </w:hyperlink>
    </w:p>
    <w:p w14:paraId="39B0DA76" w14:textId="7393C8B3" w:rsidR="00DE626A" w:rsidRPr="00676D0D" w:rsidRDefault="00BC5F95"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Tanja A. Grein, Jasmin Leber, Miriam Blumenstock, Florian Petry, Tobias Weidner, Denise Salzig, Peter Czermak, "Multiphase Mixing Characteristics in a Microcarrier-Based Stirred Tank Bioreactor Suitable for Human Mesenchymal Stem Cell Expansion", Process Biochemistry,vol. 51, issue 9,pgs 1109-1119,2016,ISSN 1359-5113. Available: </w:t>
      </w:r>
      <w:hyperlink r:id="rId55">
        <w:r w:rsidRPr="00676D0D">
          <w:rPr>
            <w:rStyle w:val="Hyperlink"/>
            <w:rFonts w:asciiTheme="majorBidi" w:eastAsiaTheme="majorEastAsia" w:hAnsiTheme="majorBidi" w:cstheme="majorBidi"/>
            <w:color w:val="auto"/>
          </w:rPr>
          <w:t>https://doi.org/10.1016/j.procbio.2016.05.010</w:t>
        </w:r>
      </w:hyperlink>
    </w:p>
    <w:p w14:paraId="45C3BF57" w14:textId="40A22F93" w:rsidR="00DE626A" w:rsidRPr="00676D0D" w:rsidRDefault="00367723"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D. C. Surrao et al., “Large‐Scale Expansion of Human Skin‐Derived Precursor Cells (hSKPs) in Stirred Suspension Bioreactors,” Biotechnology and Bioengineering, vol. 113, no. 12,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2725–2738, Jun. 2016, doi: 10.1002/bit.26040. Available: </w:t>
      </w:r>
      <w:hyperlink r:id="rId56">
        <w:r w:rsidRPr="00676D0D">
          <w:rPr>
            <w:rStyle w:val="Hyperlink"/>
            <w:rFonts w:asciiTheme="majorBidi" w:eastAsiaTheme="majorEastAsia" w:hAnsiTheme="majorBidi" w:cstheme="majorBidi"/>
            <w:color w:val="auto"/>
          </w:rPr>
          <w:t>https://pubmed.ncbi.nlm.nih.gov/27345530/</w:t>
        </w:r>
      </w:hyperlink>
    </w:p>
    <w:p w14:paraId="10B87EB9" w14:textId="2FA7F1EA" w:rsidR="00DE626A" w:rsidRPr="00676D0D" w:rsidRDefault="00BC3B50"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T. Lawson et al., “Process Development for Expansion of Human Mesenchymal Stromal Cells in a 50L Single-Use Stirred Tank Bioreactor,” Biochemical Engineering Journal, vol. 120,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49–62, Nov. 2016, doi: 10.1016/j.bej.2016.11.020. Available: </w:t>
      </w:r>
      <w:hyperlink r:id="rId57">
        <w:r w:rsidRPr="00676D0D">
          <w:rPr>
            <w:rStyle w:val="Hyperlink"/>
            <w:rFonts w:asciiTheme="majorBidi" w:eastAsiaTheme="majorEastAsia" w:hAnsiTheme="majorBidi" w:cstheme="majorBidi"/>
            <w:color w:val="auto"/>
          </w:rPr>
          <w:t>https://www.sciencedirect.com/science/article/pii/S1369703X16303266</w:t>
        </w:r>
      </w:hyperlink>
    </w:p>
    <w:p w14:paraId="1E5F846B" w14:textId="4D688508" w:rsidR="00DE626A" w:rsidRPr="00676D0D" w:rsidRDefault="00DD6433"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S. Markert and K. Joeris, “Establishment of a Fully Automated Microtiter Plate‐Based System for Suspension Cell Culture and its Application for Enhanced Process Optimization,” Biotechnology and Bioengineering, vol. 114, no. 1,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13–121, Jul. 2016, doi: 10.1002/bit.26044. Available: </w:t>
      </w:r>
      <w:hyperlink r:id="rId58">
        <w:r w:rsidRPr="00676D0D">
          <w:rPr>
            <w:rStyle w:val="Hyperlink"/>
            <w:rFonts w:asciiTheme="majorBidi" w:eastAsiaTheme="majorEastAsia" w:hAnsiTheme="majorBidi" w:cstheme="majorBidi"/>
            <w:color w:val="auto"/>
          </w:rPr>
          <w:t>https://pubmed.ncbi.nlm.nih.gov/27399304/</w:t>
        </w:r>
      </w:hyperlink>
    </w:p>
    <w:p w14:paraId="68BB8BFE" w14:textId="3280CC39" w:rsidR="00DE626A" w:rsidRPr="00676D0D" w:rsidRDefault="00C8244D"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M. C. Varley, A. E. Markaki, and R. A. Brooks, “Effect of rotation on scaffold motion and cell growth in rotating bioreactors,” Tissue Engineering Part A, vol. 23, no. 11–12,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522–534, Jan. 2017, doi: 10.1089/ten.tea.2016.0357. Available: </w:t>
      </w:r>
      <w:hyperlink r:id="rId59">
        <w:r w:rsidRPr="00676D0D">
          <w:rPr>
            <w:rStyle w:val="Hyperlink"/>
            <w:rFonts w:asciiTheme="majorBidi" w:eastAsiaTheme="majorEastAsia" w:hAnsiTheme="majorBidi" w:cstheme="majorBidi"/>
            <w:color w:val="auto"/>
          </w:rPr>
          <w:t>https://pubmed.ncbi.nlm.nih.gov/28125920/</w:t>
        </w:r>
      </w:hyperlink>
    </w:p>
    <w:p w14:paraId="76746E43" w14:textId="0D92CE08" w:rsidR="00DE626A" w:rsidRPr="00676D0D" w:rsidRDefault="00C8244D"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B. B. Nguyen, H. Ko, and J. P. Fisher, “Tunable Osteogenic Differentiation of hMPCs in Tubular Perfusion System Bioreactor,” Biotechnology and Bioengineering, vol. 113, no. 8,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805–1813, Jan. 2016, doi: 10.1002/bit.25929. Available: </w:t>
      </w:r>
      <w:hyperlink r:id="rId60">
        <w:r w:rsidRPr="00676D0D">
          <w:rPr>
            <w:rStyle w:val="Hyperlink"/>
            <w:rFonts w:asciiTheme="majorBidi" w:eastAsiaTheme="majorEastAsia" w:hAnsiTheme="majorBidi" w:cstheme="majorBidi"/>
            <w:color w:val="auto"/>
          </w:rPr>
          <w:t>https://pubmed.ncbi.nlm.nih.gov/26724678/</w:t>
        </w:r>
      </w:hyperlink>
    </w:p>
    <w:p w14:paraId="3B781C37" w14:textId="3A8EF9D2" w:rsidR="00DE626A" w:rsidRPr="00676D0D" w:rsidRDefault="008E64CE"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O. Ball, B.-N. B. Nguyen, J. K. Placone, and J. P. Fisher, “3D printed vascular networks enhance viability in High-Volume perfusion bioreactor,” Annals of Biomedical </w:t>
      </w:r>
      <w:r w:rsidRPr="00676D0D">
        <w:rPr>
          <w:rFonts w:asciiTheme="majorBidi" w:eastAsiaTheme="majorEastAsia" w:hAnsiTheme="majorBidi" w:cstheme="majorBidi"/>
        </w:rPr>
        <w:lastRenderedPageBreak/>
        <w:t xml:space="preserve">Engineering, vol. 44, no. 12,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3435–3445, Jun. 2016, doi: 10.1007/s10439-016-1662-y. Available: </w:t>
      </w:r>
      <w:hyperlink r:id="rId61">
        <w:r w:rsidRPr="00676D0D">
          <w:rPr>
            <w:rStyle w:val="Hyperlink"/>
            <w:rFonts w:asciiTheme="majorBidi" w:eastAsiaTheme="majorEastAsia" w:hAnsiTheme="majorBidi" w:cstheme="majorBidi"/>
            <w:color w:val="auto"/>
          </w:rPr>
          <w:t>https://pubmed.ncbi.nlm.nih.gov/27272210/</w:t>
        </w:r>
      </w:hyperlink>
    </w:p>
    <w:p w14:paraId="685F6F21" w14:textId="5A0715D8" w:rsidR="00DE626A" w:rsidRPr="00676D0D" w:rsidRDefault="008E64CE"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U. Mock et al., “Automated Manufacturing of Chimeric Antigen Receptor T Cells for Adoptive Immunotherapy Using CliniMACS Prodigy,” Cytotherapy, vol. 18, no. 8,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002–1011, Jul. 2016, doi: 10.1016/j.jcyt.2016.05.009. Available: </w:t>
      </w:r>
      <w:hyperlink r:id="rId62">
        <w:r w:rsidRPr="00676D0D">
          <w:rPr>
            <w:rStyle w:val="Hyperlink"/>
            <w:rFonts w:asciiTheme="majorBidi" w:eastAsiaTheme="majorEastAsia" w:hAnsiTheme="majorBidi" w:cstheme="majorBidi"/>
            <w:color w:val="auto"/>
          </w:rPr>
          <w:t>https://pubmed.ncbi.nlm.nih.gov/27378344/</w:t>
        </w:r>
      </w:hyperlink>
    </w:p>
    <w:p w14:paraId="263C25E0" w14:textId="48FCF9CE" w:rsidR="000F23F8" w:rsidRPr="00676D0D" w:rsidRDefault="003871CB" w:rsidP="00DE626A">
      <w:pPr>
        <w:pStyle w:val="NormalWeb"/>
        <w:numPr>
          <w:ilvl w:val="0"/>
          <w:numId w:val="29"/>
        </w:numPr>
        <w:spacing w:before="240" w:beforeAutospacing="0" w:after="0" w:afterAutospacing="0"/>
        <w:rPr>
          <w:rFonts w:eastAsiaTheme="majorEastAsia"/>
        </w:rPr>
      </w:pPr>
      <w:r w:rsidRPr="00676D0D">
        <w:rPr>
          <w:rFonts w:asciiTheme="majorBidi" w:eastAsiaTheme="majorEastAsia" w:hAnsiTheme="majorBidi" w:cstheme="majorBidi"/>
        </w:rPr>
        <w:t xml:space="preserve">C. Priesner et al., “Automated Enrichment, Transduction, and Expansion of Clinical-Scale CD62L+ T cells for Manufacturing of Gene Therapy Medicinal Products,” Human Gene Therapy, vol. 27, no. 10,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860–869, Aug. 2016, doi: 10.1089/hum.2016.091. Available: </w:t>
      </w:r>
      <w:hyperlink r:id="rId63" w:history="1">
        <w:r w:rsidRPr="00676D0D">
          <w:rPr>
            <w:rStyle w:val="Hyperlink"/>
            <w:rFonts w:asciiTheme="majorBidi" w:eastAsiaTheme="majorEastAsia" w:hAnsiTheme="majorBidi" w:cstheme="majorBidi"/>
            <w:color w:val="auto"/>
          </w:rPr>
          <w:t>https://pubmed.ncbi.nlm.nih.gov/27562135/</w:t>
        </w:r>
      </w:hyperlink>
    </w:p>
    <w:p w14:paraId="5CCC5C74" w14:textId="77777777" w:rsidR="000A6DB4" w:rsidRDefault="000A6DB4" w:rsidP="003871CB">
      <w:pPr>
        <w:pStyle w:val="NormalWeb"/>
        <w:spacing w:before="240" w:beforeAutospacing="0" w:after="0" w:afterAutospacing="0"/>
        <w:rPr>
          <w:rFonts w:asciiTheme="majorBidi" w:eastAsiaTheme="majorEastAsia" w:hAnsiTheme="majorBidi" w:cstheme="majorBidi"/>
        </w:rPr>
      </w:pPr>
    </w:p>
    <w:p w14:paraId="53920B5F" w14:textId="77777777" w:rsidR="000A6DB4" w:rsidRDefault="000A6DB4" w:rsidP="003871CB">
      <w:pPr>
        <w:pStyle w:val="NormalWeb"/>
        <w:spacing w:before="240" w:beforeAutospacing="0" w:after="0" w:afterAutospacing="0"/>
        <w:rPr>
          <w:rFonts w:asciiTheme="majorBidi" w:eastAsiaTheme="majorEastAsia" w:hAnsiTheme="majorBidi" w:cstheme="majorBidi"/>
        </w:rPr>
      </w:pPr>
    </w:p>
    <w:p w14:paraId="1DBFB237" w14:textId="77777777" w:rsidR="000A6DB4" w:rsidRDefault="000A6DB4" w:rsidP="003871CB">
      <w:pPr>
        <w:pStyle w:val="NormalWeb"/>
        <w:spacing w:before="240" w:beforeAutospacing="0" w:after="0" w:afterAutospacing="0"/>
        <w:rPr>
          <w:rFonts w:asciiTheme="majorBidi" w:eastAsiaTheme="majorEastAsia" w:hAnsiTheme="majorBidi" w:cstheme="majorBidi"/>
        </w:rPr>
      </w:pPr>
    </w:p>
    <w:sectPr w:rsidR="000A6DB4" w:rsidSect="00B84D7B">
      <w:footerReference w:type="default" r:id="rId64"/>
      <w:footerReference w:type="first" r:id="rId65"/>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627AD8" w14:textId="77777777" w:rsidR="00B5381A" w:rsidRDefault="00B5381A" w:rsidP="005B1B8D">
      <w:r>
        <w:separator/>
      </w:r>
    </w:p>
  </w:endnote>
  <w:endnote w:type="continuationSeparator" w:id="0">
    <w:p w14:paraId="698D5DA1" w14:textId="77777777" w:rsidR="00B5381A" w:rsidRDefault="00B5381A" w:rsidP="005B1B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TimesNewRomanPSMT">
    <w:altName w:val="Times New Roman"/>
    <w:charset w:val="00"/>
    <w:family w:val="roman"/>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4906625"/>
      <w:docPartObj>
        <w:docPartGallery w:val="Page Numbers (Bottom of Page)"/>
        <w:docPartUnique/>
      </w:docPartObj>
    </w:sdtPr>
    <w:sdtEndPr>
      <w:rPr>
        <w:noProof/>
      </w:rPr>
    </w:sdtEndPr>
    <w:sdtContent>
      <w:p w14:paraId="2A29402E" w14:textId="77777777" w:rsidR="00E32F4E" w:rsidRDefault="00E32F4E">
        <w:pPr>
          <w:pStyle w:val="Footer"/>
        </w:pPr>
        <w:r>
          <w:fldChar w:fldCharType="begin"/>
        </w:r>
        <w:r>
          <w:instrText xml:space="preserve"> PAGE   \* MERGEFORMAT </w:instrText>
        </w:r>
        <w:r>
          <w:fldChar w:fldCharType="separate"/>
        </w:r>
        <w:r>
          <w:rPr>
            <w:noProof/>
          </w:rPr>
          <w:t>2</w:t>
        </w:r>
        <w:r>
          <w:rPr>
            <w:noProof/>
          </w:rPr>
          <w:fldChar w:fldCharType="end"/>
        </w:r>
      </w:p>
    </w:sdtContent>
  </w:sdt>
  <w:p w14:paraId="0B8FE6E0" w14:textId="77777777" w:rsidR="00E32F4E" w:rsidRDefault="00E32F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1593333"/>
      <w:docPartObj>
        <w:docPartGallery w:val="Page Numbers (Bottom of Page)"/>
        <w:docPartUnique/>
      </w:docPartObj>
    </w:sdtPr>
    <w:sdtEndPr>
      <w:rPr>
        <w:noProof/>
      </w:rPr>
    </w:sdtEndPr>
    <w:sdtContent>
      <w:p w14:paraId="58DC6431" w14:textId="0109E7A9" w:rsidR="006F482E" w:rsidRDefault="006F482E">
        <w:pPr>
          <w:pStyle w:val="Footer"/>
        </w:pPr>
        <w:r>
          <w:fldChar w:fldCharType="begin"/>
        </w:r>
        <w:r>
          <w:instrText xml:space="preserve"> PAGE   \* MERGEFORMAT </w:instrText>
        </w:r>
        <w:r>
          <w:fldChar w:fldCharType="separate"/>
        </w:r>
        <w:r>
          <w:rPr>
            <w:noProof/>
          </w:rPr>
          <w:t>2</w:t>
        </w:r>
        <w:r>
          <w:rPr>
            <w:noProof/>
          </w:rPr>
          <w:fldChar w:fldCharType="end"/>
        </w:r>
      </w:p>
    </w:sdtContent>
  </w:sdt>
  <w:p w14:paraId="5F0C757A" w14:textId="77777777" w:rsidR="006F482E" w:rsidRDefault="006F48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9379855"/>
      <w:docPartObj>
        <w:docPartGallery w:val="Page Numbers (Bottom of Page)"/>
        <w:docPartUnique/>
      </w:docPartObj>
    </w:sdtPr>
    <w:sdtEndPr>
      <w:rPr>
        <w:noProof/>
      </w:rPr>
    </w:sdtEndPr>
    <w:sdtContent>
      <w:p w14:paraId="06819A46" w14:textId="01434B68" w:rsidR="001D7F91" w:rsidRDefault="001D7F91">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0FCBE7A" w14:textId="77777777" w:rsidR="005539BF" w:rsidRDefault="005539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8894663"/>
      <w:docPartObj>
        <w:docPartGallery w:val="Page Numbers (Bottom of Page)"/>
        <w:docPartUnique/>
      </w:docPartObj>
    </w:sdtPr>
    <w:sdtContent>
      <w:sdt>
        <w:sdtPr>
          <w:id w:val="-1705238520"/>
          <w:docPartObj>
            <w:docPartGallery w:val="Page Numbers (Top of Page)"/>
            <w:docPartUnique/>
          </w:docPartObj>
        </w:sdtPr>
        <w:sdtContent>
          <w:p w14:paraId="03AF1E66" w14:textId="049698E3" w:rsidR="00B84D7B" w:rsidRDefault="00B84D7B">
            <w:pPr>
              <w:pStyle w:val="Foo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1228C0A" w14:textId="77777777" w:rsidR="008B4EC7" w:rsidRDefault="008B4EC7" w:rsidP="00456BAC">
    <w:pPr>
      <w:pStyle w:val="Foote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DC7768" w14:textId="77777777" w:rsidR="00B5381A" w:rsidRDefault="00B5381A" w:rsidP="005B1B8D">
      <w:r>
        <w:separator/>
      </w:r>
    </w:p>
  </w:footnote>
  <w:footnote w:type="continuationSeparator" w:id="0">
    <w:p w14:paraId="06979919" w14:textId="77777777" w:rsidR="00B5381A" w:rsidRDefault="00B5381A" w:rsidP="005B1B8D">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TDpk/c381V1tcY" int2:id="2gR8Arjq">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D6F5C"/>
    <w:multiLevelType w:val="multilevel"/>
    <w:tmpl w:val="0AC0D0E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63790E"/>
    <w:multiLevelType w:val="hybridMultilevel"/>
    <w:tmpl w:val="4E56B0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F1069E"/>
    <w:multiLevelType w:val="hybridMultilevel"/>
    <w:tmpl w:val="16144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260AAE"/>
    <w:multiLevelType w:val="hybridMultilevel"/>
    <w:tmpl w:val="E1C27B42"/>
    <w:lvl w:ilvl="0" w:tplc="FFFFFFFF">
      <w:start w:val="1"/>
      <w:numFmt w:val="lowerLetter"/>
      <w:lvlText w:val="%1)"/>
      <w:lvlJc w:val="left"/>
      <w:pPr>
        <w:ind w:left="1080" w:hanging="360"/>
      </w:pPr>
      <w:rPr>
        <w:rFonts w:ascii="Times New Roman" w:eastAsia="Times New Roman" w:hAnsi="Times New Roman" w:cs="Times New Roman"/>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1219037A"/>
    <w:multiLevelType w:val="hybridMultilevel"/>
    <w:tmpl w:val="4E56B0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560BC"/>
    <w:multiLevelType w:val="multilevel"/>
    <w:tmpl w:val="9482D8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7FA1277"/>
    <w:multiLevelType w:val="hybridMultilevel"/>
    <w:tmpl w:val="E782F058"/>
    <w:lvl w:ilvl="0" w:tplc="F2C05CB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360AAB"/>
    <w:multiLevelType w:val="hybridMultilevel"/>
    <w:tmpl w:val="027CB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F341F4"/>
    <w:multiLevelType w:val="hybridMultilevel"/>
    <w:tmpl w:val="D0585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2812E5"/>
    <w:multiLevelType w:val="multilevel"/>
    <w:tmpl w:val="1A6059F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3FD2E6D"/>
    <w:multiLevelType w:val="hybridMultilevel"/>
    <w:tmpl w:val="514C581A"/>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08F6EB4"/>
    <w:multiLevelType w:val="hybridMultilevel"/>
    <w:tmpl w:val="E1C27B42"/>
    <w:lvl w:ilvl="0" w:tplc="0B341988">
      <w:start w:val="1"/>
      <w:numFmt w:val="lowerLetter"/>
      <w:lvlText w:val="%1)"/>
      <w:lvlJc w:val="left"/>
      <w:pPr>
        <w:ind w:left="1080" w:hanging="360"/>
      </w:pPr>
      <w:rPr>
        <w:rFonts w:ascii="Times New Roman" w:eastAsia="Times New Roman"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A10459"/>
    <w:multiLevelType w:val="hybridMultilevel"/>
    <w:tmpl w:val="7E7CCAD4"/>
    <w:lvl w:ilvl="0" w:tplc="0409000F">
      <w:start w:val="1"/>
      <w:numFmt w:val="decimal"/>
      <w:lvlText w:val="%1."/>
      <w:lvlJc w:val="left"/>
      <w:pPr>
        <w:ind w:left="720" w:hanging="360"/>
      </w:p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43E744F3"/>
    <w:multiLevelType w:val="hybridMultilevel"/>
    <w:tmpl w:val="E3D0626C"/>
    <w:lvl w:ilvl="0" w:tplc="88BE4A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186F5B"/>
    <w:multiLevelType w:val="hybridMultilevel"/>
    <w:tmpl w:val="9D60E0C0"/>
    <w:lvl w:ilvl="0" w:tplc="0230597E">
      <w:start w:val="9"/>
      <w:numFmt w:val="bullet"/>
      <w:lvlText w:val="-"/>
      <w:lvlJc w:val="left"/>
      <w:pPr>
        <w:ind w:left="720" w:hanging="360"/>
      </w:pPr>
      <w:rPr>
        <w:rFonts w:ascii="Times New Roman" w:eastAsia="PMingLi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EB0782"/>
    <w:multiLevelType w:val="hybridMultilevel"/>
    <w:tmpl w:val="702263A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F0338A"/>
    <w:multiLevelType w:val="hybridMultilevel"/>
    <w:tmpl w:val="268C1D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3B7F22"/>
    <w:multiLevelType w:val="hybridMultilevel"/>
    <w:tmpl w:val="44E0BB76"/>
    <w:lvl w:ilvl="0" w:tplc="C17EB716">
      <w:start w:val="1"/>
      <w:numFmt w:val="decimal"/>
      <w:lvlText w:val="%1)"/>
      <w:lvlJc w:val="left"/>
      <w:pPr>
        <w:ind w:left="720" w:hanging="360"/>
      </w:pPr>
      <w:rPr>
        <w:rFonts w:asciiTheme="majorBidi" w:eastAsiaTheme="majorEastAsia"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566DB"/>
    <w:multiLevelType w:val="hybridMultilevel"/>
    <w:tmpl w:val="E6FA83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14E9"/>
    <w:multiLevelType w:val="hybridMultilevel"/>
    <w:tmpl w:val="036CBD06"/>
    <w:lvl w:ilvl="0" w:tplc="30C07F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CF80899"/>
    <w:multiLevelType w:val="multilevel"/>
    <w:tmpl w:val="9482D8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0FB641A"/>
    <w:multiLevelType w:val="hybridMultilevel"/>
    <w:tmpl w:val="7584DE66"/>
    <w:lvl w:ilvl="0" w:tplc="5C10470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47375A5"/>
    <w:multiLevelType w:val="hybridMultilevel"/>
    <w:tmpl w:val="DFB4A05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3A23FC"/>
    <w:multiLevelType w:val="hybridMultilevel"/>
    <w:tmpl w:val="4F26D2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0DB0E33"/>
    <w:multiLevelType w:val="hybridMultilevel"/>
    <w:tmpl w:val="CC2A17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D00AD5"/>
    <w:multiLevelType w:val="multilevel"/>
    <w:tmpl w:val="2062AE46"/>
    <w:lvl w:ilvl="0">
      <w:start w:val="1"/>
      <w:numFmt w:val="decimal"/>
      <w:pStyle w:val="Heading1"/>
      <w:lvlText w:val="%1."/>
      <w:lvlJc w:val="left"/>
      <w:pPr>
        <w:ind w:left="720" w:hanging="360"/>
      </w:pPr>
    </w:lvl>
    <w:lvl w:ilvl="1">
      <w:start w:val="1"/>
      <w:numFmt w:val="decimal"/>
      <w:isLgl/>
      <w:lvlText w:val="%1.%2"/>
      <w:lvlJc w:val="left"/>
      <w:pPr>
        <w:ind w:left="1350" w:hanging="720"/>
      </w:pPr>
      <w:rPr>
        <w:rFonts w:hint="default"/>
      </w:rPr>
    </w:lvl>
    <w:lvl w:ilvl="2">
      <w:start w:val="1"/>
      <w:numFmt w:val="decimal"/>
      <w:pStyle w:val="Heading4"/>
      <w:isLgl/>
      <w:lvlText w:val="%1.%2.%3"/>
      <w:lvlJc w:val="left"/>
      <w:pPr>
        <w:ind w:left="171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3DE7B5A"/>
    <w:multiLevelType w:val="hybridMultilevel"/>
    <w:tmpl w:val="514C581A"/>
    <w:lvl w:ilvl="0" w:tplc="4920E5B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5E1288"/>
    <w:multiLevelType w:val="hybridMultilevel"/>
    <w:tmpl w:val="1D328D54"/>
    <w:lvl w:ilvl="0" w:tplc="0409000B">
      <w:start w:val="2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DF1BD7"/>
    <w:multiLevelType w:val="hybridMultilevel"/>
    <w:tmpl w:val="64209458"/>
    <w:lvl w:ilvl="0" w:tplc="8A101260">
      <w:start w:val="1"/>
      <w:numFmt w:val="decimal"/>
      <w:lvlText w:val="%1)"/>
      <w:lvlJc w:val="left"/>
      <w:pPr>
        <w:ind w:left="720" w:hanging="360"/>
      </w:pPr>
      <w:rPr>
        <w:rFonts w:asciiTheme="majorBidi" w:eastAsiaTheme="maj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E853B8"/>
    <w:multiLevelType w:val="hybridMultilevel"/>
    <w:tmpl w:val="2FAE86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3F5CE9"/>
    <w:multiLevelType w:val="hybridMultilevel"/>
    <w:tmpl w:val="0D0CC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551FBF"/>
    <w:multiLevelType w:val="hybridMultilevel"/>
    <w:tmpl w:val="60A64CFC"/>
    <w:lvl w:ilvl="0" w:tplc="DF22A6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E160BC6"/>
    <w:multiLevelType w:val="hybridMultilevel"/>
    <w:tmpl w:val="6F9877B8"/>
    <w:lvl w:ilvl="0" w:tplc="202E04DA">
      <w:start w:val="64"/>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E6D1F85"/>
    <w:multiLevelType w:val="hybridMultilevel"/>
    <w:tmpl w:val="F250669E"/>
    <w:lvl w:ilvl="0" w:tplc="89864A82">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F3407C"/>
    <w:multiLevelType w:val="hybridMultilevel"/>
    <w:tmpl w:val="4740CA5E"/>
    <w:lvl w:ilvl="0" w:tplc="BE48888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026345"/>
    <w:multiLevelType w:val="hybridMultilevel"/>
    <w:tmpl w:val="66B0DCB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9C37E04"/>
    <w:multiLevelType w:val="hybridMultilevel"/>
    <w:tmpl w:val="7778A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521990"/>
    <w:multiLevelType w:val="hybridMultilevel"/>
    <w:tmpl w:val="139A7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7F2938"/>
    <w:multiLevelType w:val="hybridMultilevel"/>
    <w:tmpl w:val="8BE8DBDC"/>
    <w:lvl w:ilvl="0" w:tplc="8C5C3286">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3360760">
    <w:abstractNumId w:val="6"/>
  </w:num>
  <w:num w:numId="2" w16cid:durableId="1538473408">
    <w:abstractNumId w:val="36"/>
  </w:num>
  <w:num w:numId="3" w16cid:durableId="401177005">
    <w:abstractNumId w:val="26"/>
  </w:num>
  <w:num w:numId="4" w16cid:durableId="704989708">
    <w:abstractNumId w:val="24"/>
  </w:num>
  <w:num w:numId="5" w16cid:durableId="717049873">
    <w:abstractNumId w:val="9"/>
  </w:num>
  <w:num w:numId="6" w16cid:durableId="1504974805">
    <w:abstractNumId w:val="33"/>
  </w:num>
  <w:num w:numId="7" w16cid:durableId="1914776911">
    <w:abstractNumId w:val="5"/>
  </w:num>
  <w:num w:numId="8" w16cid:durableId="866069231">
    <w:abstractNumId w:val="20"/>
  </w:num>
  <w:num w:numId="9" w16cid:durableId="1711807566">
    <w:abstractNumId w:val="0"/>
  </w:num>
  <w:num w:numId="10" w16cid:durableId="2039698552">
    <w:abstractNumId w:val="31"/>
  </w:num>
  <w:num w:numId="11" w16cid:durableId="2140099571">
    <w:abstractNumId w:val="34"/>
  </w:num>
  <w:num w:numId="12" w16cid:durableId="529299778">
    <w:abstractNumId w:val="19"/>
  </w:num>
  <w:num w:numId="13" w16cid:durableId="1072853308">
    <w:abstractNumId w:val="25"/>
  </w:num>
  <w:num w:numId="14" w16cid:durableId="1958104095">
    <w:abstractNumId w:val="14"/>
  </w:num>
  <w:num w:numId="15" w16cid:durableId="592054596">
    <w:abstractNumId w:val="25"/>
  </w:num>
  <w:num w:numId="16" w16cid:durableId="409884592">
    <w:abstractNumId w:val="38"/>
  </w:num>
  <w:num w:numId="17" w16cid:durableId="907299452">
    <w:abstractNumId w:val="25"/>
  </w:num>
  <w:num w:numId="18" w16cid:durableId="1896350532">
    <w:abstractNumId w:val="18"/>
  </w:num>
  <w:num w:numId="19" w16cid:durableId="1045564997">
    <w:abstractNumId w:val="27"/>
  </w:num>
  <w:num w:numId="20" w16cid:durableId="290475590">
    <w:abstractNumId w:val="4"/>
  </w:num>
  <w:num w:numId="21" w16cid:durableId="825826363">
    <w:abstractNumId w:val="15"/>
  </w:num>
  <w:num w:numId="22" w16cid:durableId="1801531253">
    <w:abstractNumId w:val="1"/>
  </w:num>
  <w:num w:numId="23" w16cid:durableId="1177765866">
    <w:abstractNumId w:val="2"/>
  </w:num>
  <w:num w:numId="24" w16cid:durableId="534004310">
    <w:abstractNumId w:val="7"/>
  </w:num>
  <w:num w:numId="25" w16cid:durableId="1461222778">
    <w:abstractNumId w:val="32"/>
  </w:num>
  <w:num w:numId="26" w16cid:durableId="1339116850">
    <w:abstractNumId w:val="10"/>
  </w:num>
  <w:num w:numId="27" w16cid:durableId="9293970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83040985">
    <w:abstractNumId w:val="28"/>
  </w:num>
  <w:num w:numId="29" w16cid:durableId="532546965">
    <w:abstractNumId w:val="17"/>
  </w:num>
  <w:num w:numId="30" w16cid:durableId="212081892">
    <w:abstractNumId w:val="25"/>
    <w:lvlOverride w:ilvl="0">
      <w:startOverride w:val="6"/>
    </w:lvlOverride>
  </w:num>
  <w:num w:numId="31" w16cid:durableId="1000935427">
    <w:abstractNumId w:val="25"/>
  </w:num>
  <w:num w:numId="32" w16cid:durableId="1762949578">
    <w:abstractNumId w:val="25"/>
  </w:num>
  <w:num w:numId="33" w16cid:durableId="1739009737">
    <w:abstractNumId w:val="29"/>
  </w:num>
  <w:num w:numId="34" w16cid:durableId="252859685">
    <w:abstractNumId w:val="11"/>
  </w:num>
  <w:num w:numId="35" w16cid:durableId="1488742988">
    <w:abstractNumId w:val="3"/>
  </w:num>
  <w:num w:numId="36" w16cid:durableId="637958399">
    <w:abstractNumId w:val="16"/>
  </w:num>
  <w:num w:numId="37" w16cid:durableId="1333682579">
    <w:abstractNumId w:val="30"/>
  </w:num>
  <w:num w:numId="38" w16cid:durableId="1723597071">
    <w:abstractNumId w:val="12"/>
  </w:num>
  <w:num w:numId="39" w16cid:durableId="1673675977">
    <w:abstractNumId w:val="37"/>
  </w:num>
  <w:num w:numId="40" w16cid:durableId="92683959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738240853">
    <w:abstractNumId w:val="13"/>
  </w:num>
  <w:num w:numId="42" w16cid:durableId="1429078310">
    <w:abstractNumId w:val="21"/>
  </w:num>
  <w:num w:numId="43" w16cid:durableId="1570385860">
    <w:abstractNumId w:val="35"/>
  </w:num>
  <w:num w:numId="44" w16cid:durableId="206073979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99625075">
    <w:abstractNumId w:val="8"/>
  </w:num>
  <w:num w:numId="46" w16cid:durableId="1541938520">
    <w:abstractNumId w:val="23"/>
  </w:num>
  <w:num w:numId="47" w16cid:durableId="1975328749">
    <w:abstractNumId w:val="22"/>
  </w:num>
  <w:num w:numId="48" w16cid:durableId="8405119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209879367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CC"/>
    <w:rsid w:val="00001039"/>
    <w:rsid w:val="00001193"/>
    <w:rsid w:val="0000146A"/>
    <w:rsid w:val="0000147A"/>
    <w:rsid w:val="00001D2F"/>
    <w:rsid w:val="00001DF8"/>
    <w:rsid w:val="00001F5B"/>
    <w:rsid w:val="00002104"/>
    <w:rsid w:val="0000245D"/>
    <w:rsid w:val="000024A7"/>
    <w:rsid w:val="00002758"/>
    <w:rsid w:val="000029D7"/>
    <w:rsid w:val="00002D37"/>
    <w:rsid w:val="00002D8D"/>
    <w:rsid w:val="00002DEA"/>
    <w:rsid w:val="000031AD"/>
    <w:rsid w:val="00003285"/>
    <w:rsid w:val="0000346E"/>
    <w:rsid w:val="000035DD"/>
    <w:rsid w:val="000037B8"/>
    <w:rsid w:val="000047B7"/>
    <w:rsid w:val="000048E2"/>
    <w:rsid w:val="0000496F"/>
    <w:rsid w:val="00004B9D"/>
    <w:rsid w:val="00004F13"/>
    <w:rsid w:val="000051A3"/>
    <w:rsid w:val="000055E2"/>
    <w:rsid w:val="00005AA7"/>
    <w:rsid w:val="00005B7C"/>
    <w:rsid w:val="00005CA3"/>
    <w:rsid w:val="00005FD5"/>
    <w:rsid w:val="000061E9"/>
    <w:rsid w:val="000064C7"/>
    <w:rsid w:val="0000660B"/>
    <w:rsid w:val="00006728"/>
    <w:rsid w:val="0000704D"/>
    <w:rsid w:val="000073BC"/>
    <w:rsid w:val="00007450"/>
    <w:rsid w:val="00007AEC"/>
    <w:rsid w:val="00007DF7"/>
    <w:rsid w:val="0001010F"/>
    <w:rsid w:val="0001016B"/>
    <w:rsid w:val="000101C1"/>
    <w:rsid w:val="00010C04"/>
    <w:rsid w:val="00010C5C"/>
    <w:rsid w:val="00010EA2"/>
    <w:rsid w:val="00010FAA"/>
    <w:rsid w:val="00010FF3"/>
    <w:rsid w:val="00011AF0"/>
    <w:rsid w:val="00011C2C"/>
    <w:rsid w:val="00011C4D"/>
    <w:rsid w:val="000122BE"/>
    <w:rsid w:val="000123D7"/>
    <w:rsid w:val="000125D6"/>
    <w:rsid w:val="000125F0"/>
    <w:rsid w:val="000127F5"/>
    <w:rsid w:val="00012C13"/>
    <w:rsid w:val="00012DB3"/>
    <w:rsid w:val="00012EB4"/>
    <w:rsid w:val="00013614"/>
    <w:rsid w:val="000137E4"/>
    <w:rsid w:val="00013B2D"/>
    <w:rsid w:val="00013F91"/>
    <w:rsid w:val="000141AA"/>
    <w:rsid w:val="000148E1"/>
    <w:rsid w:val="00014CC9"/>
    <w:rsid w:val="000150CB"/>
    <w:rsid w:val="00015D36"/>
    <w:rsid w:val="00016037"/>
    <w:rsid w:val="0001664C"/>
    <w:rsid w:val="00016E8A"/>
    <w:rsid w:val="000173EA"/>
    <w:rsid w:val="0001753A"/>
    <w:rsid w:val="000177B2"/>
    <w:rsid w:val="00017BE6"/>
    <w:rsid w:val="0002024D"/>
    <w:rsid w:val="00020311"/>
    <w:rsid w:val="000206C1"/>
    <w:rsid w:val="000209DD"/>
    <w:rsid w:val="000213DE"/>
    <w:rsid w:val="000216BF"/>
    <w:rsid w:val="000217C9"/>
    <w:rsid w:val="00021CBF"/>
    <w:rsid w:val="00021DC9"/>
    <w:rsid w:val="00021EDD"/>
    <w:rsid w:val="00022069"/>
    <w:rsid w:val="0002253C"/>
    <w:rsid w:val="00022655"/>
    <w:rsid w:val="00022D3C"/>
    <w:rsid w:val="000230CD"/>
    <w:rsid w:val="00023C38"/>
    <w:rsid w:val="00024058"/>
    <w:rsid w:val="00024336"/>
    <w:rsid w:val="00024479"/>
    <w:rsid w:val="0002447E"/>
    <w:rsid w:val="00024692"/>
    <w:rsid w:val="000247A3"/>
    <w:rsid w:val="0002489E"/>
    <w:rsid w:val="000249C6"/>
    <w:rsid w:val="00024BA6"/>
    <w:rsid w:val="00025130"/>
    <w:rsid w:val="000256C2"/>
    <w:rsid w:val="00025946"/>
    <w:rsid w:val="00025A33"/>
    <w:rsid w:val="00025CC9"/>
    <w:rsid w:val="00025EAB"/>
    <w:rsid w:val="00026090"/>
    <w:rsid w:val="000261EA"/>
    <w:rsid w:val="0002624D"/>
    <w:rsid w:val="00026477"/>
    <w:rsid w:val="00026BB5"/>
    <w:rsid w:val="00026C8D"/>
    <w:rsid w:val="00026E04"/>
    <w:rsid w:val="00027010"/>
    <w:rsid w:val="0002706E"/>
    <w:rsid w:val="00027124"/>
    <w:rsid w:val="0002745B"/>
    <w:rsid w:val="00027E8E"/>
    <w:rsid w:val="00027F8A"/>
    <w:rsid w:val="00030184"/>
    <w:rsid w:val="00030E00"/>
    <w:rsid w:val="00031028"/>
    <w:rsid w:val="0003104A"/>
    <w:rsid w:val="000314A5"/>
    <w:rsid w:val="000317CC"/>
    <w:rsid w:val="000317FD"/>
    <w:rsid w:val="00031B12"/>
    <w:rsid w:val="00031CB3"/>
    <w:rsid w:val="00031FD2"/>
    <w:rsid w:val="0003205B"/>
    <w:rsid w:val="000321C6"/>
    <w:rsid w:val="000322C2"/>
    <w:rsid w:val="000323EC"/>
    <w:rsid w:val="000328AE"/>
    <w:rsid w:val="00032AB3"/>
    <w:rsid w:val="00032D28"/>
    <w:rsid w:val="000330A4"/>
    <w:rsid w:val="00033136"/>
    <w:rsid w:val="0003367F"/>
    <w:rsid w:val="00033A3F"/>
    <w:rsid w:val="00033EDF"/>
    <w:rsid w:val="0003430A"/>
    <w:rsid w:val="000345D5"/>
    <w:rsid w:val="00034718"/>
    <w:rsid w:val="00034985"/>
    <w:rsid w:val="00034E95"/>
    <w:rsid w:val="00035086"/>
    <w:rsid w:val="000351AC"/>
    <w:rsid w:val="00035396"/>
    <w:rsid w:val="000353A8"/>
    <w:rsid w:val="00035422"/>
    <w:rsid w:val="00035566"/>
    <w:rsid w:val="000355C1"/>
    <w:rsid w:val="000360E3"/>
    <w:rsid w:val="0003618F"/>
    <w:rsid w:val="000364FA"/>
    <w:rsid w:val="00036624"/>
    <w:rsid w:val="00036A9C"/>
    <w:rsid w:val="00036F5F"/>
    <w:rsid w:val="0003734D"/>
    <w:rsid w:val="000375E7"/>
    <w:rsid w:val="00037772"/>
    <w:rsid w:val="00037E44"/>
    <w:rsid w:val="00037FC7"/>
    <w:rsid w:val="000406CE"/>
    <w:rsid w:val="000409F9"/>
    <w:rsid w:val="00040CA1"/>
    <w:rsid w:val="00040ED4"/>
    <w:rsid w:val="00041527"/>
    <w:rsid w:val="0004187F"/>
    <w:rsid w:val="000418D5"/>
    <w:rsid w:val="00041BF2"/>
    <w:rsid w:val="00041D11"/>
    <w:rsid w:val="00042235"/>
    <w:rsid w:val="00042237"/>
    <w:rsid w:val="000425AF"/>
    <w:rsid w:val="0004285D"/>
    <w:rsid w:val="00042F58"/>
    <w:rsid w:val="000431D2"/>
    <w:rsid w:val="0004338A"/>
    <w:rsid w:val="00043605"/>
    <w:rsid w:val="00043704"/>
    <w:rsid w:val="00044092"/>
    <w:rsid w:val="000444AC"/>
    <w:rsid w:val="00044B21"/>
    <w:rsid w:val="00044F90"/>
    <w:rsid w:val="00044FA8"/>
    <w:rsid w:val="000450DF"/>
    <w:rsid w:val="0004546E"/>
    <w:rsid w:val="0004569A"/>
    <w:rsid w:val="000458EA"/>
    <w:rsid w:val="000459DB"/>
    <w:rsid w:val="00045B12"/>
    <w:rsid w:val="0004679F"/>
    <w:rsid w:val="000467AC"/>
    <w:rsid w:val="00046D17"/>
    <w:rsid w:val="000471CA"/>
    <w:rsid w:val="0004729B"/>
    <w:rsid w:val="000472B5"/>
    <w:rsid w:val="00047510"/>
    <w:rsid w:val="00047680"/>
    <w:rsid w:val="00047A83"/>
    <w:rsid w:val="00047D68"/>
    <w:rsid w:val="00050347"/>
    <w:rsid w:val="00050490"/>
    <w:rsid w:val="00050538"/>
    <w:rsid w:val="0005082D"/>
    <w:rsid w:val="00050C83"/>
    <w:rsid w:val="00050D15"/>
    <w:rsid w:val="00050DCD"/>
    <w:rsid w:val="00050E4F"/>
    <w:rsid w:val="0005102C"/>
    <w:rsid w:val="000511B0"/>
    <w:rsid w:val="00051219"/>
    <w:rsid w:val="00051AC5"/>
    <w:rsid w:val="00051B74"/>
    <w:rsid w:val="00051DE1"/>
    <w:rsid w:val="00051E5C"/>
    <w:rsid w:val="00051E8C"/>
    <w:rsid w:val="00052332"/>
    <w:rsid w:val="00052779"/>
    <w:rsid w:val="000527CF"/>
    <w:rsid w:val="000527D0"/>
    <w:rsid w:val="000534D4"/>
    <w:rsid w:val="0005383B"/>
    <w:rsid w:val="000538C4"/>
    <w:rsid w:val="00053C3C"/>
    <w:rsid w:val="00053C57"/>
    <w:rsid w:val="00053EE1"/>
    <w:rsid w:val="000540FE"/>
    <w:rsid w:val="00054289"/>
    <w:rsid w:val="000544CA"/>
    <w:rsid w:val="0005475E"/>
    <w:rsid w:val="0005492D"/>
    <w:rsid w:val="00054B8A"/>
    <w:rsid w:val="00054BC2"/>
    <w:rsid w:val="0005501D"/>
    <w:rsid w:val="00055389"/>
    <w:rsid w:val="000557C4"/>
    <w:rsid w:val="00055970"/>
    <w:rsid w:val="00055F0E"/>
    <w:rsid w:val="000563C9"/>
    <w:rsid w:val="0005651E"/>
    <w:rsid w:val="00056571"/>
    <w:rsid w:val="000566D0"/>
    <w:rsid w:val="00056824"/>
    <w:rsid w:val="0005685B"/>
    <w:rsid w:val="0005691D"/>
    <w:rsid w:val="00056AD8"/>
    <w:rsid w:val="00056C9E"/>
    <w:rsid w:val="00056E12"/>
    <w:rsid w:val="00056E3D"/>
    <w:rsid w:val="000574DC"/>
    <w:rsid w:val="00057618"/>
    <w:rsid w:val="00057640"/>
    <w:rsid w:val="0006043B"/>
    <w:rsid w:val="00060625"/>
    <w:rsid w:val="00060833"/>
    <w:rsid w:val="00060A8D"/>
    <w:rsid w:val="00060C04"/>
    <w:rsid w:val="00060CCC"/>
    <w:rsid w:val="00061429"/>
    <w:rsid w:val="00061AE7"/>
    <w:rsid w:val="00061C04"/>
    <w:rsid w:val="00061C66"/>
    <w:rsid w:val="00062296"/>
    <w:rsid w:val="00062333"/>
    <w:rsid w:val="0006249F"/>
    <w:rsid w:val="00062772"/>
    <w:rsid w:val="00062865"/>
    <w:rsid w:val="00062990"/>
    <w:rsid w:val="00062CF1"/>
    <w:rsid w:val="00062F0C"/>
    <w:rsid w:val="00063466"/>
    <w:rsid w:val="00063C5E"/>
    <w:rsid w:val="00063C6D"/>
    <w:rsid w:val="00064438"/>
    <w:rsid w:val="00064558"/>
    <w:rsid w:val="0006461F"/>
    <w:rsid w:val="00064C9C"/>
    <w:rsid w:val="00064FCA"/>
    <w:rsid w:val="000657FD"/>
    <w:rsid w:val="000659A0"/>
    <w:rsid w:val="000659EE"/>
    <w:rsid w:val="0006612D"/>
    <w:rsid w:val="0006632D"/>
    <w:rsid w:val="000666BB"/>
    <w:rsid w:val="000676E7"/>
    <w:rsid w:val="00067CAC"/>
    <w:rsid w:val="00068729"/>
    <w:rsid w:val="000700E9"/>
    <w:rsid w:val="00070748"/>
    <w:rsid w:val="00070F11"/>
    <w:rsid w:val="00071515"/>
    <w:rsid w:val="000715B7"/>
    <w:rsid w:val="00071CD0"/>
    <w:rsid w:val="00071D6F"/>
    <w:rsid w:val="0007214C"/>
    <w:rsid w:val="0007259D"/>
    <w:rsid w:val="000725C1"/>
    <w:rsid w:val="000725F9"/>
    <w:rsid w:val="00072765"/>
    <w:rsid w:val="0007283D"/>
    <w:rsid w:val="00073538"/>
    <w:rsid w:val="00073D71"/>
    <w:rsid w:val="0007405E"/>
    <w:rsid w:val="00074194"/>
    <w:rsid w:val="000743F2"/>
    <w:rsid w:val="00074798"/>
    <w:rsid w:val="00074C51"/>
    <w:rsid w:val="00074C7C"/>
    <w:rsid w:val="00074C82"/>
    <w:rsid w:val="00075571"/>
    <w:rsid w:val="0007575E"/>
    <w:rsid w:val="00075A96"/>
    <w:rsid w:val="00076193"/>
    <w:rsid w:val="000764EE"/>
    <w:rsid w:val="000769C9"/>
    <w:rsid w:val="00076FAA"/>
    <w:rsid w:val="00076FDB"/>
    <w:rsid w:val="00077002"/>
    <w:rsid w:val="000770FE"/>
    <w:rsid w:val="0007715E"/>
    <w:rsid w:val="000773EA"/>
    <w:rsid w:val="000774A8"/>
    <w:rsid w:val="00077655"/>
    <w:rsid w:val="0007765B"/>
    <w:rsid w:val="0007776A"/>
    <w:rsid w:val="00077B40"/>
    <w:rsid w:val="00077C60"/>
    <w:rsid w:val="00077D17"/>
    <w:rsid w:val="00077DAC"/>
    <w:rsid w:val="00077E98"/>
    <w:rsid w:val="0008053F"/>
    <w:rsid w:val="00080AE4"/>
    <w:rsid w:val="00080DBC"/>
    <w:rsid w:val="000810FE"/>
    <w:rsid w:val="00081220"/>
    <w:rsid w:val="000814AA"/>
    <w:rsid w:val="00081899"/>
    <w:rsid w:val="000819DB"/>
    <w:rsid w:val="00081A49"/>
    <w:rsid w:val="00081AF6"/>
    <w:rsid w:val="00082234"/>
    <w:rsid w:val="00082303"/>
    <w:rsid w:val="0008253F"/>
    <w:rsid w:val="00082AE2"/>
    <w:rsid w:val="00082F1B"/>
    <w:rsid w:val="000834AD"/>
    <w:rsid w:val="00083616"/>
    <w:rsid w:val="0008393A"/>
    <w:rsid w:val="00083A32"/>
    <w:rsid w:val="00083B7F"/>
    <w:rsid w:val="00083C5E"/>
    <w:rsid w:val="00083CED"/>
    <w:rsid w:val="00083E5A"/>
    <w:rsid w:val="00083F0F"/>
    <w:rsid w:val="0008421D"/>
    <w:rsid w:val="000843C4"/>
    <w:rsid w:val="000847EA"/>
    <w:rsid w:val="00084831"/>
    <w:rsid w:val="00084A15"/>
    <w:rsid w:val="00085885"/>
    <w:rsid w:val="00085DD9"/>
    <w:rsid w:val="00085DFB"/>
    <w:rsid w:val="00085E97"/>
    <w:rsid w:val="00085F42"/>
    <w:rsid w:val="00086659"/>
    <w:rsid w:val="00086733"/>
    <w:rsid w:val="000872FC"/>
    <w:rsid w:val="00087421"/>
    <w:rsid w:val="000875A7"/>
    <w:rsid w:val="0009022F"/>
    <w:rsid w:val="00090398"/>
    <w:rsid w:val="000905A6"/>
    <w:rsid w:val="000905E1"/>
    <w:rsid w:val="000905FE"/>
    <w:rsid w:val="0009086F"/>
    <w:rsid w:val="00090989"/>
    <w:rsid w:val="00090C92"/>
    <w:rsid w:val="00090ECD"/>
    <w:rsid w:val="00091439"/>
    <w:rsid w:val="00091844"/>
    <w:rsid w:val="00091C6F"/>
    <w:rsid w:val="00091DF1"/>
    <w:rsid w:val="0009206C"/>
    <w:rsid w:val="000922D3"/>
    <w:rsid w:val="00092332"/>
    <w:rsid w:val="00092337"/>
    <w:rsid w:val="0009264F"/>
    <w:rsid w:val="00092898"/>
    <w:rsid w:val="000929AF"/>
    <w:rsid w:val="00092DA7"/>
    <w:rsid w:val="00092DFC"/>
    <w:rsid w:val="00092F01"/>
    <w:rsid w:val="0009332F"/>
    <w:rsid w:val="00093803"/>
    <w:rsid w:val="000938E3"/>
    <w:rsid w:val="00093D10"/>
    <w:rsid w:val="00093DBB"/>
    <w:rsid w:val="00094146"/>
    <w:rsid w:val="00094453"/>
    <w:rsid w:val="00095125"/>
    <w:rsid w:val="00095324"/>
    <w:rsid w:val="0009534B"/>
    <w:rsid w:val="00095549"/>
    <w:rsid w:val="00095705"/>
    <w:rsid w:val="000958D3"/>
    <w:rsid w:val="00095F26"/>
    <w:rsid w:val="00095F9A"/>
    <w:rsid w:val="000967F2"/>
    <w:rsid w:val="00096805"/>
    <w:rsid w:val="00096AFE"/>
    <w:rsid w:val="00096EC5"/>
    <w:rsid w:val="00097777"/>
    <w:rsid w:val="00097A0C"/>
    <w:rsid w:val="00097BB1"/>
    <w:rsid w:val="00097DAF"/>
    <w:rsid w:val="00097EB1"/>
    <w:rsid w:val="00097FC0"/>
    <w:rsid w:val="000A01D4"/>
    <w:rsid w:val="000A03FE"/>
    <w:rsid w:val="000A07F3"/>
    <w:rsid w:val="000A0A67"/>
    <w:rsid w:val="000A11B0"/>
    <w:rsid w:val="000A1665"/>
    <w:rsid w:val="000A1849"/>
    <w:rsid w:val="000A1AB3"/>
    <w:rsid w:val="000A1E7B"/>
    <w:rsid w:val="000A1F08"/>
    <w:rsid w:val="000A2B6F"/>
    <w:rsid w:val="000A2CD0"/>
    <w:rsid w:val="000A2F22"/>
    <w:rsid w:val="000A3805"/>
    <w:rsid w:val="000A4114"/>
    <w:rsid w:val="000A44DB"/>
    <w:rsid w:val="000A4787"/>
    <w:rsid w:val="000A4E0C"/>
    <w:rsid w:val="000A4F2A"/>
    <w:rsid w:val="000A4FD3"/>
    <w:rsid w:val="000A4FFB"/>
    <w:rsid w:val="000A50FF"/>
    <w:rsid w:val="000A510D"/>
    <w:rsid w:val="000A513B"/>
    <w:rsid w:val="000A5316"/>
    <w:rsid w:val="000A54F6"/>
    <w:rsid w:val="000A5677"/>
    <w:rsid w:val="000A5A00"/>
    <w:rsid w:val="000A5D51"/>
    <w:rsid w:val="000A6983"/>
    <w:rsid w:val="000A6DB4"/>
    <w:rsid w:val="000A6F58"/>
    <w:rsid w:val="000A71E2"/>
    <w:rsid w:val="000A72DB"/>
    <w:rsid w:val="000A737E"/>
    <w:rsid w:val="000A74F0"/>
    <w:rsid w:val="000A7718"/>
    <w:rsid w:val="000A7D1C"/>
    <w:rsid w:val="000A7EEF"/>
    <w:rsid w:val="000B0003"/>
    <w:rsid w:val="000B0064"/>
    <w:rsid w:val="000B0462"/>
    <w:rsid w:val="000B091D"/>
    <w:rsid w:val="000B0B18"/>
    <w:rsid w:val="000B0CC8"/>
    <w:rsid w:val="000B1079"/>
    <w:rsid w:val="000B133A"/>
    <w:rsid w:val="000B141F"/>
    <w:rsid w:val="000B1528"/>
    <w:rsid w:val="000B1726"/>
    <w:rsid w:val="000B1881"/>
    <w:rsid w:val="000B19BA"/>
    <w:rsid w:val="000B19BC"/>
    <w:rsid w:val="000B1ADF"/>
    <w:rsid w:val="000B1B45"/>
    <w:rsid w:val="000B1F34"/>
    <w:rsid w:val="000B1F45"/>
    <w:rsid w:val="000B1FCB"/>
    <w:rsid w:val="000B206F"/>
    <w:rsid w:val="000B20DB"/>
    <w:rsid w:val="000B2407"/>
    <w:rsid w:val="000B24B3"/>
    <w:rsid w:val="000B266A"/>
    <w:rsid w:val="000B2764"/>
    <w:rsid w:val="000B2AC8"/>
    <w:rsid w:val="000B2B61"/>
    <w:rsid w:val="000B2BAB"/>
    <w:rsid w:val="000B3101"/>
    <w:rsid w:val="000B3402"/>
    <w:rsid w:val="000B3698"/>
    <w:rsid w:val="000B3735"/>
    <w:rsid w:val="000B3A12"/>
    <w:rsid w:val="000B3AC4"/>
    <w:rsid w:val="000B40F4"/>
    <w:rsid w:val="000B42B5"/>
    <w:rsid w:val="000B4326"/>
    <w:rsid w:val="000B45BE"/>
    <w:rsid w:val="000B4802"/>
    <w:rsid w:val="000B4D1D"/>
    <w:rsid w:val="000B504E"/>
    <w:rsid w:val="000B5479"/>
    <w:rsid w:val="000B549B"/>
    <w:rsid w:val="000B56C1"/>
    <w:rsid w:val="000B57A5"/>
    <w:rsid w:val="000B58A2"/>
    <w:rsid w:val="000B5C85"/>
    <w:rsid w:val="000B66B7"/>
    <w:rsid w:val="000B6AD3"/>
    <w:rsid w:val="000B720F"/>
    <w:rsid w:val="000B75B5"/>
    <w:rsid w:val="000B762A"/>
    <w:rsid w:val="000B7DA6"/>
    <w:rsid w:val="000B7E5F"/>
    <w:rsid w:val="000C0134"/>
    <w:rsid w:val="000C019C"/>
    <w:rsid w:val="000C01B2"/>
    <w:rsid w:val="000C020A"/>
    <w:rsid w:val="000C069C"/>
    <w:rsid w:val="000C0988"/>
    <w:rsid w:val="000C0E1A"/>
    <w:rsid w:val="000C10F3"/>
    <w:rsid w:val="000C127C"/>
    <w:rsid w:val="000C1284"/>
    <w:rsid w:val="000C18FD"/>
    <w:rsid w:val="000C1960"/>
    <w:rsid w:val="000C1ABE"/>
    <w:rsid w:val="000C1CE2"/>
    <w:rsid w:val="000C1E5E"/>
    <w:rsid w:val="000C1FC9"/>
    <w:rsid w:val="000C2503"/>
    <w:rsid w:val="000C2673"/>
    <w:rsid w:val="000C26D7"/>
    <w:rsid w:val="000C2AE8"/>
    <w:rsid w:val="000C2C4E"/>
    <w:rsid w:val="000C3039"/>
    <w:rsid w:val="000C30A1"/>
    <w:rsid w:val="000C3151"/>
    <w:rsid w:val="000C3219"/>
    <w:rsid w:val="000C34A9"/>
    <w:rsid w:val="000C37A2"/>
    <w:rsid w:val="000C3962"/>
    <w:rsid w:val="000C3D7B"/>
    <w:rsid w:val="000C3D91"/>
    <w:rsid w:val="000C3DB8"/>
    <w:rsid w:val="000C481C"/>
    <w:rsid w:val="000C4A19"/>
    <w:rsid w:val="000C4C6F"/>
    <w:rsid w:val="000C4E20"/>
    <w:rsid w:val="000C52B2"/>
    <w:rsid w:val="000C5A7F"/>
    <w:rsid w:val="000C5D11"/>
    <w:rsid w:val="000C5E75"/>
    <w:rsid w:val="000C61EB"/>
    <w:rsid w:val="000C64D5"/>
    <w:rsid w:val="000C6627"/>
    <w:rsid w:val="000C66E0"/>
    <w:rsid w:val="000C6930"/>
    <w:rsid w:val="000C69CD"/>
    <w:rsid w:val="000C6A16"/>
    <w:rsid w:val="000C6B85"/>
    <w:rsid w:val="000C6DAC"/>
    <w:rsid w:val="000C707B"/>
    <w:rsid w:val="000C75BA"/>
    <w:rsid w:val="000C77EF"/>
    <w:rsid w:val="000C797A"/>
    <w:rsid w:val="000C7CCD"/>
    <w:rsid w:val="000C7DBB"/>
    <w:rsid w:val="000C7EC7"/>
    <w:rsid w:val="000D07C9"/>
    <w:rsid w:val="000D0C40"/>
    <w:rsid w:val="000D0C4E"/>
    <w:rsid w:val="000D0E6C"/>
    <w:rsid w:val="000D111F"/>
    <w:rsid w:val="000D1322"/>
    <w:rsid w:val="000D1520"/>
    <w:rsid w:val="000D183B"/>
    <w:rsid w:val="000D21D0"/>
    <w:rsid w:val="000D2741"/>
    <w:rsid w:val="000D2EF3"/>
    <w:rsid w:val="000D3E4C"/>
    <w:rsid w:val="000D4194"/>
    <w:rsid w:val="000D4279"/>
    <w:rsid w:val="000D458C"/>
    <w:rsid w:val="000D4BB4"/>
    <w:rsid w:val="000D507E"/>
    <w:rsid w:val="000D5C41"/>
    <w:rsid w:val="000D5D84"/>
    <w:rsid w:val="000D5E6F"/>
    <w:rsid w:val="000D5F4A"/>
    <w:rsid w:val="000D62DC"/>
    <w:rsid w:val="000D661F"/>
    <w:rsid w:val="000D676C"/>
    <w:rsid w:val="000D6D58"/>
    <w:rsid w:val="000D6D9C"/>
    <w:rsid w:val="000D72E9"/>
    <w:rsid w:val="000D7955"/>
    <w:rsid w:val="000D795C"/>
    <w:rsid w:val="000D7C5B"/>
    <w:rsid w:val="000D7DE8"/>
    <w:rsid w:val="000E09D5"/>
    <w:rsid w:val="000E0D98"/>
    <w:rsid w:val="000E0DBC"/>
    <w:rsid w:val="000E1178"/>
    <w:rsid w:val="000E143B"/>
    <w:rsid w:val="000E1533"/>
    <w:rsid w:val="000E1733"/>
    <w:rsid w:val="000E1869"/>
    <w:rsid w:val="000E190A"/>
    <w:rsid w:val="000E21C8"/>
    <w:rsid w:val="000E22DA"/>
    <w:rsid w:val="000E2450"/>
    <w:rsid w:val="000E25BF"/>
    <w:rsid w:val="000E278C"/>
    <w:rsid w:val="000E2CBE"/>
    <w:rsid w:val="000E3018"/>
    <w:rsid w:val="000E32B7"/>
    <w:rsid w:val="000E352D"/>
    <w:rsid w:val="000E35B9"/>
    <w:rsid w:val="000E35D1"/>
    <w:rsid w:val="000E3616"/>
    <w:rsid w:val="000E3683"/>
    <w:rsid w:val="000E38AE"/>
    <w:rsid w:val="000E38B8"/>
    <w:rsid w:val="000E3ABF"/>
    <w:rsid w:val="000E3D5E"/>
    <w:rsid w:val="000E42CE"/>
    <w:rsid w:val="000E4475"/>
    <w:rsid w:val="000E45BD"/>
    <w:rsid w:val="000E4A2E"/>
    <w:rsid w:val="000E4B62"/>
    <w:rsid w:val="000E4C34"/>
    <w:rsid w:val="000E4D1B"/>
    <w:rsid w:val="000E5864"/>
    <w:rsid w:val="000E62DD"/>
    <w:rsid w:val="000E66BB"/>
    <w:rsid w:val="000E6A59"/>
    <w:rsid w:val="000E6D79"/>
    <w:rsid w:val="000E6E04"/>
    <w:rsid w:val="000E70CB"/>
    <w:rsid w:val="000E70E3"/>
    <w:rsid w:val="000E729C"/>
    <w:rsid w:val="000E73BB"/>
    <w:rsid w:val="000E74DC"/>
    <w:rsid w:val="000E7829"/>
    <w:rsid w:val="000E7909"/>
    <w:rsid w:val="000E7926"/>
    <w:rsid w:val="000E7AEC"/>
    <w:rsid w:val="000E7BF3"/>
    <w:rsid w:val="000E7DF4"/>
    <w:rsid w:val="000E7EAE"/>
    <w:rsid w:val="000E7FAA"/>
    <w:rsid w:val="000F02AF"/>
    <w:rsid w:val="000F04CF"/>
    <w:rsid w:val="000F0970"/>
    <w:rsid w:val="000F0A71"/>
    <w:rsid w:val="000F0AD0"/>
    <w:rsid w:val="000F0B3E"/>
    <w:rsid w:val="000F11C7"/>
    <w:rsid w:val="000F1214"/>
    <w:rsid w:val="000F1476"/>
    <w:rsid w:val="000F16F3"/>
    <w:rsid w:val="000F1914"/>
    <w:rsid w:val="000F1B4B"/>
    <w:rsid w:val="000F1FDE"/>
    <w:rsid w:val="000F213C"/>
    <w:rsid w:val="000F232D"/>
    <w:rsid w:val="000F23F8"/>
    <w:rsid w:val="000F2547"/>
    <w:rsid w:val="000F28EA"/>
    <w:rsid w:val="000F2C7F"/>
    <w:rsid w:val="000F3065"/>
    <w:rsid w:val="000F376F"/>
    <w:rsid w:val="000F37FD"/>
    <w:rsid w:val="000F39AE"/>
    <w:rsid w:val="000F39C9"/>
    <w:rsid w:val="000F3A05"/>
    <w:rsid w:val="000F3B27"/>
    <w:rsid w:val="000F4959"/>
    <w:rsid w:val="000F4DBF"/>
    <w:rsid w:val="000F505E"/>
    <w:rsid w:val="000F537F"/>
    <w:rsid w:val="000F55B3"/>
    <w:rsid w:val="000F5769"/>
    <w:rsid w:val="000F5979"/>
    <w:rsid w:val="000F59C4"/>
    <w:rsid w:val="000F5C64"/>
    <w:rsid w:val="000F5F1B"/>
    <w:rsid w:val="000F67DE"/>
    <w:rsid w:val="000F70B0"/>
    <w:rsid w:val="000F712C"/>
    <w:rsid w:val="000F7149"/>
    <w:rsid w:val="000F77E3"/>
    <w:rsid w:val="000F7A40"/>
    <w:rsid w:val="000F7A6D"/>
    <w:rsid w:val="001000CE"/>
    <w:rsid w:val="0010025E"/>
    <w:rsid w:val="0010049E"/>
    <w:rsid w:val="001005C0"/>
    <w:rsid w:val="0010064A"/>
    <w:rsid w:val="001007DF"/>
    <w:rsid w:val="001007EB"/>
    <w:rsid w:val="001007EF"/>
    <w:rsid w:val="00100CBE"/>
    <w:rsid w:val="001012D8"/>
    <w:rsid w:val="00101358"/>
    <w:rsid w:val="001014E7"/>
    <w:rsid w:val="001017D3"/>
    <w:rsid w:val="00101D05"/>
    <w:rsid w:val="001021C2"/>
    <w:rsid w:val="001027AB"/>
    <w:rsid w:val="00102972"/>
    <w:rsid w:val="0010320F"/>
    <w:rsid w:val="00103675"/>
    <w:rsid w:val="00103D14"/>
    <w:rsid w:val="00103F2F"/>
    <w:rsid w:val="00104033"/>
    <w:rsid w:val="00104255"/>
    <w:rsid w:val="00104908"/>
    <w:rsid w:val="00104E57"/>
    <w:rsid w:val="00105162"/>
    <w:rsid w:val="001051CC"/>
    <w:rsid w:val="00105214"/>
    <w:rsid w:val="001056B4"/>
    <w:rsid w:val="0010576D"/>
    <w:rsid w:val="00105E1A"/>
    <w:rsid w:val="00105F3B"/>
    <w:rsid w:val="00106123"/>
    <w:rsid w:val="0010663E"/>
    <w:rsid w:val="001067FD"/>
    <w:rsid w:val="00106F52"/>
    <w:rsid w:val="00106FD6"/>
    <w:rsid w:val="00107240"/>
    <w:rsid w:val="001078B1"/>
    <w:rsid w:val="001079FB"/>
    <w:rsid w:val="00107B55"/>
    <w:rsid w:val="00107E59"/>
    <w:rsid w:val="00110274"/>
    <w:rsid w:val="00110358"/>
    <w:rsid w:val="00111097"/>
    <w:rsid w:val="00111269"/>
    <w:rsid w:val="0011142B"/>
    <w:rsid w:val="0011157F"/>
    <w:rsid w:val="0011168C"/>
    <w:rsid w:val="001116F7"/>
    <w:rsid w:val="001117BA"/>
    <w:rsid w:val="00111CA4"/>
    <w:rsid w:val="00111D88"/>
    <w:rsid w:val="00111DC5"/>
    <w:rsid w:val="001123C9"/>
    <w:rsid w:val="00112486"/>
    <w:rsid w:val="00112715"/>
    <w:rsid w:val="00112967"/>
    <w:rsid w:val="00112CAD"/>
    <w:rsid w:val="00112D78"/>
    <w:rsid w:val="001137C6"/>
    <w:rsid w:val="001139E9"/>
    <w:rsid w:val="00113ABE"/>
    <w:rsid w:val="00113C6A"/>
    <w:rsid w:val="00113DF9"/>
    <w:rsid w:val="00113FC6"/>
    <w:rsid w:val="001140C7"/>
    <w:rsid w:val="001141E0"/>
    <w:rsid w:val="0011428C"/>
    <w:rsid w:val="00114383"/>
    <w:rsid w:val="001143C7"/>
    <w:rsid w:val="001149B5"/>
    <w:rsid w:val="00114D83"/>
    <w:rsid w:val="00115015"/>
    <w:rsid w:val="0011503C"/>
    <w:rsid w:val="00115302"/>
    <w:rsid w:val="001153C9"/>
    <w:rsid w:val="001154A2"/>
    <w:rsid w:val="00115528"/>
    <w:rsid w:val="0011555A"/>
    <w:rsid w:val="0011579B"/>
    <w:rsid w:val="0011650C"/>
    <w:rsid w:val="001169E3"/>
    <w:rsid w:val="00116E1C"/>
    <w:rsid w:val="00117315"/>
    <w:rsid w:val="00117D0A"/>
    <w:rsid w:val="00120057"/>
    <w:rsid w:val="001201E0"/>
    <w:rsid w:val="00120734"/>
    <w:rsid w:val="00120A98"/>
    <w:rsid w:val="00120FAE"/>
    <w:rsid w:val="001214DD"/>
    <w:rsid w:val="00121653"/>
    <w:rsid w:val="00121C59"/>
    <w:rsid w:val="00121D90"/>
    <w:rsid w:val="00121EE3"/>
    <w:rsid w:val="00122342"/>
    <w:rsid w:val="0012260F"/>
    <w:rsid w:val="00122659"/>
    <w:rsid w:val="00122683"/>
    <w:rsid w:val="001227E0"/>
    <w:rsid w:val="00122AA8"/>
    <w:rsid w:val="00122FE3"/>
    <w:rsid w:val="00123253"/>
    <w:rsid w:val="001233B7"/>
    <w:rsid w:val="001234C5"/>
    <w:rsid w:val="001236B2"/>
    <w:rsid w:val="001238DB"/>
    <w:rsid w:val="00123A99"/>
    <w:rsid w:val="00123B80"/>
    <w:rsid w:val="00123C3C"/>
    <w:rsid w:val="00123DFB"/>
    <w:rsid w:val="00123EC3"/>
    <w:rsid w:val="00123FAC"/>
    <w:rsid w:val="0012412F"/>
    <w:rsid w:val="00124741"/>
    <w:rsid w:val="00124983"/>
    <w:rsid w:val="00124B0F"/>
    <w:rsid w:val="00124DFC"/>
    <w:rsid w:val="00125011"/>
    <w:rsid w:val="00125045"/>
    <w:rsid w:val="001254BD"/>
    <w:rsid w:val="00125562"/>
    <w:rsid w:val="001255F5"/>
    <w:rsid w:val="00125833"/>
    <w:rsid w:val="00125987"/>
    <w:rsid w:val="00125BE4"/>
    <w:rsid w:val="00125D09"/>
    <w:rsid w:val="00126072"/>
    <w:rsid w:val="00126331"/>
    <w:rsid w:val="001266F9"/>
    <w:rsid w:val="00126AA0"/>
    <w:rsid w:val="00126DC6"/>
    <w:rsid w:val="00126EAB"/>
    <w:rsid w:val="001272E9"/>
    <w:rsid w:val="0012756C"/>
    <w:rsid w:val="0012762D"/>
    <w:rsid w:val="00127713"/>
    <w:rsid w:val="001277D4"/>
    <w:rsid w:val="00127805"/>
    <w:rsid w:val="0012794D"/>
    <w:rsid w:val="00127E34"/>
    <w:rsid w:val="0013031E"/>
    <w:rsid w:val="00130677"/>
    <w:rsid w:val="001307CF"/>
    <w:rsid w:val="00130B25"/>
    <w:rsid w:val="0013104D"/>
    <w:rsid w:val="00131709"/>
    <w:rsid w:val="0013188F"/>
    <w:rsid w:val="00131C93"/>
    <w:rsid w:val="00131E90"/>
    <w:rsid w:val="0013235D"/>
    <w:rsid w:val="00132546"/>
    <w:rsid w:val="00132826"/>
    <w:rsid w:val="0013288E"/>
    <w:rsid w:val="00132B28"/>
    <w:rsid w:val="00132C58"/>
    <w:rsid w:val="00132DF7"/>
    <w:rsid w:val="00132F78"/>
    <w:rsid w:val="00133041"/>
    <w:rsid w:val="00133512"/>
    <w:rsid w:val="001335AE"/>
    <w:rsid w:val="001335F1"/>
    <w:rsid w:val="00133791"/>
    <w:rsid w:val="00133BAF"/>
    <w:rsid w:val="00133CAE"/>
    <w:rsid w:val="00133D3F"/>
    <w:rsid w:val="00133DD3"/>
    <w:rsid w:val="001343AC"/>
    <w:rsid w:val="0013447D"/>
    <w:rsid w:val="00134EE5"/>
    <w:rsid w:val="0013553F"/>
    <w:rsid w:val="00135553"/>
    <w:rsid w:val="00135A44"/>
    <w:rsid w:val="00135A6E"/>
    <w:rsid w:val="00135C8C"/>
    <w:rsid w:val="00136316"/>
    <w:rsid w:val="001363D6"/>
    <w:rsid w:val="0013647F"/>
    <w:rsid w:val="001369FC"/>
    <w:rsid w:val="00136B8B"/>
    <w:rsid w:val="00136BA1"/>
    <w:rsid w:val="00136C68"/>
    <w:rsid w:val="001374BE"/>
    <w:rsid w:val="00137CD7"/>
    <w:rsid w:val="00137FA8"/>
    <w:rsid w:val="00137FC9"/>
    <w:rsid w:val="00140776"/>
    <w:rsid w:val="00140836"/>
    <w:rsid w:val="00140B29"/>
    <w:rsid w:val="00141066"/>
    <w:rsid w:val="00141422"/>
    <w:rsid w:val="001414A1"/>
    <w:rsid w:val="001415DC"/>
    <w:rsid w:val="001416AA"/>
    <w:rsid w:val="00141732"/>
    <w:rsid w:val="00141A30"/>
    <w:rsid w:val="00141EF6"/>
    <w:rsid w:val="00141FE5"/>
    <w:rsid w:val="001421F5"/>
    <w:rsid w:val="001422D1"/>
    <w:rsid w:val="0014230E"/>
    <w:rsid w:val="001424FC"/>
    <w:rsid w:val="001425F7"/>
    <w:rsid w:val="00142C18"/>
    <w:rsid w:val="00142D4A"/>
    <w:rsid w:val="00142DDA"/>
    <w:rsid w:val="00142EB9"/>
    <w:rsid w:val="0014356C"/>
    <w:rsid w:val="00143852"/>
    <w:rsid w:val="00143B29"/>
    <w:rsid w:val="00143E1F"/>
    <w:rsid w:val="0014436C"/>
    <w:rsid w:val="001443AA"/>
    <w:rsid w:val="001443F3"/>
    <w:rsid w:val="00144702"/>
    <w:rsid w:val="001448B8"/>
    <w:rsid w:val="00144CCE"/>
    <w:rsid w:val="00144EDB"/>
    <w:rsid w:val="00145127"/>
    <w:rsid w:val="001451E3"/>
    <w:rsid w:val="001457B7"/>
    <w:rsid w:val="001458D4"/>
    <w:rsid w:val="00145ABD"/>
    <w:rsid w:val="00145F23"/>
    <w:rsid w:val="00145F45"/>
    <w:rsid w:val="00146155"/>
    <w:rsid w:val="001461C9"/>
    <w:rsid w:val="0014625F"/>
    <w:rsid w:val="00146355"/>
    <w:rsid w:val="00146441"/>
    <w:rsid w:val="001464D3"/>
    <w:rsid w:val="00146C4B"/>
    <w:rsid w:val="00146EEC"/>
    <w:rsid w:val="0014719B"/>
    <w:rsid w:val="0014754B"/>
    <w:rsid w:val="0014786C"/>
    <w:rsid w:val="00147C77"/>
    <w:rsid w:val="00147FA5"/>
    <w:rsid w:val="00150042"/>
    <w:rsid w:val="001500CE"/>
    <w:rsid w:val="00150674"/>
    <w:rsid w:val="00150A0D"/>
    <w:rsid w:val="00150AB0"/>
    <w:rsid w:val="001510FE"/>
    <w:rsid w:val="001511C3"/>
    <w:rsid w:val="001514EA"/>
    <w:rsid w:val="00151B2E"/>
    <w:rsid w:val="00151E7A"/>
    <w:rsid w:val="00151EFA"/>
    <w:rsid w:val="00152022"/>
    <w:rsid w:val="0015211B"/>
    <w:rsid w:val="001522A2"/>
    <w:rsid w:val="001523C7"/>
    <w:rsid w:val="00152965"/>
    <w:rsid w:val="00152BD4"/>
    <w:rsid w:val="00152F2C"/>
    <w:rsid w:val="001530BD"/>
    <w:rsid w:val="001530C4"/>
    <w:rsid w:val="0015330A"/>
    <w:rsid w:val="00153BBF"/>
    <w:rsid w:val="00153D34"/>
    <w:rsid w:val="00153D79"/>
    <w:rsid w:val="00153DCF"/>
    <w:rsid w:val="00154AA9"/>
    <w:rsid w:val="00154EA3"/>
    <w:rsid w:val="00155112"/>
    <w:rsid w:val="001554EF"/>
    <w:rsid w:val="00155911"/>
    <w:rsid w:val="00155B90"/>
    <w:rsid w:val="00155BC4"/>
    <w:rsid w:val="00156566"/>
    <w:rsid w:val="00156C20"/>
    <w:rsid w:val="00156CA7"/>
    <w:rsid w:val="001572A2"/>
    <w:rsid w:val="00157451"/>
    <w:rsid w:val="0015748B"/>
    <w:rsid w:val="001574E2"/>
    <w:rsid w:val="0015753B"/>
    <w:rsid w:val="00157845"/>
    <w:rsid w:val="001578C9"/>
    <w:rsid w:val="0016048E"/>
    <w:rsid w:val="00160947"/>
    <w:rsid w:val="0016160A"/>
    <w:rsid w:val="0016171E"/>
    <w:rsid w:val="0016191C"/>
    <w:rsid w:val="00161DA4"/>
    <w:rsid w:val="00161EC0"/>
    <w:rsid w:val="001629C7"/>
    <w:rsid w:val="00162AEC"/>
    <w:rsid w:val="00162CDC"/>
    <w:rsid w:val="0016320D"/>
    <w:rsid w:val="00163346"/>
    <w:rsid w:val="001633FF"/>
    <w:rsid w:val="001638BB"/>
    <w:rsid w:val="00163D2A"/>
    <w:rsid w:val="00163FEC"/>
    <w:rsid w:val="00164412"/>
    <w:rsid w:val="00164E0F"/>
    <w:rsid w:val="001650DB"/>
    <w:rsid w:val="001653C8"/>
    <w:rsid w:val="00165859"/>
    <w:rsid w:val="00165909"/>
    <w:rsid w:val="00165C64"/>
    <w:rsid w:val="00165D41"/>
    <w:rsid w:val="00165E96"/>
    <w:rsid w:val="00166283"/>
    <w:rsid w:val="001663A3"/>
    <w:rsid w:val="001670C1"/>
    <w:rsid w:val="001673DC"/>
    <w:rsid w:val="001674ED"/>
    <w:rsid w:val="00167742"/>
    <w:rsid w:val="00167781"/>
    <w:rsid w:val="00167E2D"/>
    <w:rsid w:val="00167EF6"/>
    <w:rsid w:val="00170219"/>
    <w:rsid w:val="0017081F"/>
    <w:rsid w:val="00170B11"/>
    <w:rsid w:val="00170C4C"/>
    <w:rsid w:val="00170E27"/>
    <w:rsid w:val="00171618"/>
    <w:rsid w:val="001718BB"/>
    <w:rsid w:val="001718EB"/>
    <w:rsid w:val="00171BF5"/>
    <w:rsid w:val="00171C20"/>
    <w:rsid w:val="00171EEF"/>
    <w:rsid w:val="0017201D"/>
    <w:rsid w:val="00172363"/>
    <w:rsid w:val="0017236F"/>
    <w:rsid w:val="0017258D"/>
    <w:rsid w:val="00172B49"/>
    <w:rsid w:val="001740FD"/>
    <w:rsid w:val="00174375"/>
    <w:rsid w:val="0017471B"/>
    <w:rsid w:val="001747EE"/>
    <w:rsid w:val="00174890"/>
    <w:rsid w:val="001749B2"/>
    <w:rsid w:val="00174A1D"/>
    <w:rsid w:val="001756A6"/>
    <w:rsid w:val="001759CA"/>
    <w:rsid w:val="00175C0D"/>
    <w:rsid w:val="00176339"/>
    <w:rsid w:val="00176699"/>
    <w:rsid w:val="001767C9"/>
    <w:rsid w:val="00176AC1"/>
    <w:rsid w:val="00176EB0"/>
    <w:rsid w:val="00177D02"/>
    <w:rsid w:val="00177F14"/>
    <w:rsid w:val="00180319"/>
    <w:rsid w:val="00180822"/>
    <w:rsid w:val="00180A0C"/>
    <w:rsid w:val="00180B6C"/>
    <w:rsid w:val="00180B95"/>
    <w:rsid w:val="00181292"/>
    <w:rsid w:val="00181307"/>
    <w:rsid w:val="00181342"/>
    <w:rsid w:val="001814D7"/>
    <w:rsid w:val="001816FC"/>
    <w:rsid w:val="0018170C"/>
    <w:rsid w:val="001818AC"/>
    <w:rsid w:val="001818C1"/>
    <w:rsid w:val="001819DC"/>
    <w:rsid w:val="00181D0B"/>
    <w:rsid w:val="00181E04"/>
    <w:rsid w:val="00181F58"/>
    <w:rsid w:val="001822E7"/>
    <w:rsid w:val="00182869"/>
    <w:rsid w:val="00182A78"/>
    <w:rsid w:val="00182CB9"/>
    <w:rsid w:val="00182E18"/>
    <w:rsid w:val="00182E7C"/>
    <w:rsid w:val="001840B8"/>
    <w:rsid w:val="00184185"/>
    <w:rsid w:val="001849A0"/>
    <w:rsid w:val="00184A4B"/>
    <w:rsid w:val="00184C49"/>
    <w:rsid w:val="00184E71"/>
    <w:rsid w:val="00185102"/>
    <w:rsid w:val="0018520A"/>
    <w:rsid w:val="001853E9"/>
    <w:rsid w:val="00185A42"/>
    <w:rsid w:val="00185C3A"/>
    <w:rsid w:val="00185EE9"/>
    <w:rsid w:val="0018686C"/>
    <w:rsid w:val="00186CFD"/>
    <w:rsid w:val="00186DAC"/>
    <w:rsid w:val="001873E2"/>
    <w:rsid w:val="00187928"/>
    <w:rsid w:val="00187BA2"/>
    <w:rsid w:val="00187C71"/>
    <w:rsid w:val="00187E09"/>
    <w:rsid w:val="00190078"/>
    <w:rsid w:val="001900C4"/>
    <w:rsid w:val="001901F0"/>
    <w:rsid w:val="0019090D"/>
    <w:rsid w:val="00190C7C"/>
    <w:rsid w:val="00190E8E"/>
    <w:rsid w:val="00191011"/>
    <w:rsid w:val="0019113C"/>
    <w:rsid w:val="001912A1"/>
    <w:rsid w:val="00191499"/>
    <w:rsid w:val="00191CC2"/>
    <w:rsid w:val="00191CD0"/>
    <w:rsid w:val="00191FD0"/>
    <w:rsid w:val="001921D6"/>
    <w:rsid w:val="001923D9"/>
    <w:rsid w:val="00192572"/>
    <w:rsid w:val="00192947"/>
    <w:rsid w:val="00192F75"/>
    <w:rsid w:val="001934E4"/>
    <w:rsid w:val="001935AF"/>
    <w:rsid w:val="00193649"/>
    <w:rsid w:val="00193AB0"/>
    <w:rsid w:val="00193C9D"/>
    <w:rsid w:val="00193D45"/>
    <w:rsid w:val="0019458C"/>
    <w:rsid w:val="00194B48"/>
    <w:rsid w:val="00194E13"/>
    <w:rsid w:val="001953F2"/>
    <w:rsid w:val="00195660"/>
    <w:rsid w:val="00195675"/>
    <w:rsid w:val="001959A7"/>
    <w:rsid w:val="00195D80"/>
    <w:rsid w:val="00195E68"/>
    <w:rsid w:val="00196260"/>
    <w:rsid w:val="00196481"/>
    <w:rsid w:val="001964A1"/>
    <w:rsid w:val="001964EA"/>
    <w:rsid w:val="00196B16"/>
    <w:rsid w:val="00197440"/>
    <w:rsid w:val="0019769D"/>
    <w:rsid w:val="0019780B"/>
    <w:rsid w:val="00197839"/>
    <w:rsid w:val="00197E26"/>
    <w:rsid w:val="00197F7C"/>
    <w:rsid w:val="001A0251"/>
    <w:rsid w:val="001A03DB"/>
    <w:rsid w:val="001A03E5"/>
    <w:rsid w:val="001A040F"/>
    <w:rsid w:val="001A07B6"/>
    <w:rsid w:val="001A0866"/>
    <w:rsid w:val="001A087F"/>
    <w:rsid w:val="001A0964"/>
    <w:rsid w:val="001A0CB4"/>
    <w:rsid w:val="001A0FE3"/>
    <w:rsid w:val="001A10F4"/>
    <w:rsid w:val="001A16CC"/>
    <w:rsid w:val="001A182F"/>
    <w:rsid w:val="001A1A03"/>
    <w:rsid w:val="001A1C0A"/>
    <w:rsid w:val="001A1CFB"/>
    <w:rsid w:val="001A1DBC"/>
    <w:rsid w:val="001A1DCB"/>
    <w:rsid w:val="001A1FE9"/>
    <w:rsid w:val="001A2124"/>
    <w:rsid w:val="001A22C2"/>
    <w:rsid w:val="001A23E9"/>
    <w:rsid w:val="001A2584"/>
    <w:rsid w:val="001A2749"/>
    <w:rsid w:val="001A2AD4"/>
    <w:rsid w:val="001A2D3A"/>
    <w:rsid w:val="001A2DAA"/>
    <w:rsid w:val="001A35A9"/>
    <w:rsid w:val="001A35AB"/>
    <w:rsid w:val="001A399E"/>
    <w:rsid w:val="001A3F06"/>
    <w:rsid w:val="001A3F40"/>
    <w:rsid w:val="001A3FD7"/>
    <w:rsid w:val="001A40C0"/>
    <w:rsid w:val="001A424E"/>
    <w:rsid w:val="001A43C9"/>
    <w:rsid w:val="001A4DBF"/>
    <w:rsid w:val="001A53EA"/>
    <w:rsid w:val="001A54C5"/>
    <w:rsid w:val="001A55B1"/>
    <w:rsid w:val="001A5B92"/>
    <w:rsid w:val="001A5D8C"/>
    <w:rsid w:val="001A5EE9"/>
    <w:rsid w:val="001A6942"/>
    <w:rsid w:val="001A697C"/>
    <w:rsid w:val="001A6A0C"/>
    <w:rsid w:val="001A6D5B"/>
    <w:rsid w:val="001A6D6D"/>
    <w:rsid w:val="001A724F"/>
    <w:rsid w:val="001A7361"/>
    <w:rsid w:val="001A77E6"/>
    <w:rsid w:val="001A7BEC"/>
    <w:rsid w:val="001B08DF"/>
    <w:rsid w:val="001B13C1"/>
    <w:rsid w:val="001B1445"/>
    <w:rsid w:val="001B174A"/>
    <w:rsid w:val="001B1843"/>
    <w:rsid w:val="001B19D7"/>
    <w:rsid w:val="001B1F5A"/>
    <w:rsid w:val="001B2158"/>
    <w:rsid w:val="001B2256"/>
    <w:rsid w:val="001B2C05"/>
    <w:rsid w:val="001B2CF0"/>
    <w:rsid w:val="001B2D49"/>
    <w:rsid w:val="001B308A"/>
    <w:rsid w:val="001B3498"/>
    <w:rsid w:val="001B3CFF"/>
    <w:rsid w:val="001B3F7C"/>
    <w:rsid w:val="001B4469"/>
    <w:rsid w:val="001B4753"/>
    <w:rsid w:val="001B4C0D"/>
    <w:rsid w:val="001B55CF"/>
    <w:rsid w:val="001B5D61"/>
    <w:rsid w:val="001B5E3B"/>
    <w:rsid w:val="001B5EB1"/>
    <w:rsid w:val="001B6400"/>
    <w:rsid w:val="001B64B5"/>
    <w:rsid w:val="001B64DE"/>
    <w:rsid w:val="001B6897"/>
    <w:rsid w:val="001B6898"/>
    <w:rsid w:val="001B68BF"/>
    <w:rsid w:val="001B69D9"/>
    <w:rsid w:val="001B7035"/>
    <w:rsid w:val="001B754F"/>
    <w:rsid w:val="001B7A30"/>
    <w:rsid w:val="001B7C47"/>
    <w:rsid w:val="001C0688"/>
    <w:rsid w:val="001C0AF2"/>
    <w:rsid w:val="001C11B0"/>
    <w:rsid w:val="001C120B"/>
    <w:rsid w:val="001C12E1"/>
    <w:rsid w:val="001C12FD"/>
    <w:rsid w:val="001C1566"/>
    <w:rsid w:val="001C21FF"/>
    <w:rsid w:val="001C2507"/>
    <w:rsid w:val="001C2615"/>
    <w:rsid w:val="001C2D55"/>
    <w:rsid w:val="001C3230"/>
    <w:rsid w:val="001C341A"/>
    <w:rsid w:val="001C3515"/>
    <w:rsid w:val="001C372E"/>
    <w:rsid w:val="001C3BC0"/>
    <w:rsid w:val="001C4432"/>
    <w:rsid w:val="001C48F0"/>
    <w:rsid w:val="001C4F6D"/>
    <w:rsid w:val="001C5258"/>
    <w:rsid w:val="001C54D3"/>
    <w:rsid w:val="001C6687"/>
    <w:rsid w:val="001C6706"/>
    <w:rsid w:val="001C6DC4"/>
    <w:rsid w:val="001C7008"/>
    <w:rsid w:val="001C7157"/>
    <w:rsid w:val="001C72C9"/>
    <w:rsid w:val="001C7549"/>
    <w:rsid w:val="001C762A"/>
    <w:rsid w:val="001C767E"/>
    <w:rsid w:val="001C7E5E"/>
    <w:rsid w:val="001D01CF"/>
    <w:rsid w:val="001D0B67"/>
    <w:rsid w:val="001D0C69"/>
    <w:rsid w:val="001D0DE7"/>
    <w:rsid w:val="001D1420"/>
    <w:rsid w:val="001D15FB"/>
    <w:rsid w:val="001D1817"/>
    <w:rsid w:val="001D1CD4"/>
    <w:rsid w:val="001D2839"/>
    <w:rsid w:val="001D2903"/>
    <w:rsid w:val="001D291F"/>
    <w:rsid w:val="001D29DC"/>
    <w:rsid w:val="001D2D03"/>
    <w:rsid w:val="001D2F96"/>
    <w:rsid w:val="001D308B"/>
    <w:rsid w:val="001D3104"/>
    <w:rsid w:val="001D3359"/>
    <w:rsid w:val="001D3947"/>
    <w:rsid w:val="001D3986"/>
    <w:rsid w:val="001D3FA2"/>
    <w:rsid w:val="001D47DE"/>
    <w:rsid w:val="001D487F"/>
    <w:rsid w:val="001D49BE"/>
    <w:rsid w:val="001D4F95"/>
    <w:rsid w:val="001D59D1"/>
    <w:rsid w:val="001D5E55"/>
    <w:rsid w:val="001D5E9E"/>
    <w:rsid w:val="001D6205"/>
    <w:rsid w:val="001D656D"/>
    <w:rsid w:val="001D65E3"/>
    <w:rsid w:val="001D6A0A"/>
    <w:rsid w:val="001D6C64"/>
    <w:rsid w:val="001D6E52"/>
    <w:rsid w:val="001D6F4B"/>
    <w:rsid w:val="001D7047"/>
    <w:rsid w:val="001D7472"/>
    <w:rsid w:val="001D7BA9"/>
    <w:rsid w:val="001D7BE7"/>
    <w:rsid w:val="001D7C98"/>
    <w:rsid w:val="001D7CDB"/>
    <w:rsid w:val="001D7DAC"/>
    <w:rsid w:val="001D7DB6"/>
    <w:rsid w:val="001D7F91"/>
    <w:rsid w:val="001D7FD2"/>
    <w:rsid w:val="001E0064"/>
    <w:rsid w:val="001E0087"/>
    <w:rsid w:val="001E0152"/>
    <w:rsid w:val="001E048E"/>
    <w:rsid w:val="001E0AA8"/>
    <w:rsid w:val="001E0E74"/>
    <w:rsid w:val="001E11CF"/>
    <w:rsid w:val="001E14BA"/>
    <w:rsid w:val="001E1514"/>
    <w:rsid w:val="001E1668"/>
    <w:rsid w:val="001E171F"/>
    <w:rsid w:val="001E1832"/>
    <w:rsid w:val="001E2959"/>
    <w:rsid w:val="001E2B21"/>
    <w:rsid w:val="001E2BD8"/>
    <w:rsid w:val="001E3098"/>
    <w:rsid w:val="001E3461"/>
    <w:rsid w:val="001E398A"/>
    <w:rsid w:val="001E3ADC"/>
    <w:rsid w:val="001E3C62"/>
    <w:rsid w:val="001E3E0C"/>
    <w:rsid w:val="001E49AF"/>
    <w:rsid w:val="001E4C9B"/>
    <w:rsid w:val="001E4DAD"/>
    <w:rsid w:val="001E51E0"/>
    <w:rsid w:val="001E533D"/>
    <w:rsid w:val="001E5964"/>
    <w:rsid w:val="001E5C28"/>
    <w:rsid w:val="001E5E2F"/>
    <w:rsid w:val="001E5EE0"/>
    <w:rsid w:val="001E614E"/>
    <w:rsid w:val="001E61A5"/>
    <w:rsid w:val="001E64E2"/>
    <w:rsid w:val="001E6509"/>
    <w:rsid w:val="001E68FA"/>
    <w:rsid w:val="001E6CA0"/>
    <w:rsid w:val="001E6E2D"/>
    <w:rsid w:val="001E70DC"/>
    <w:rsid w:val="001E72B8"/>
    <w:rsid w:val="001E7542"/>
    <w:rsid w:val="001E7562"/>
    <w:rsid w:val="001E75CE"/>
    <w:rsid w:val="001E761C"/>
    <w:rsid w:val="001E7765"/>
    <w:rsid w:val="001E77BB"/>
    <w:rsid w:val="001F0179"/>
    <w:rsid w:val="001F0468"/>
    <w:rsid w:val="001F0DFA"/>
    <w:rsid w:val="001F1216"/>
    <w:rsid w:val="001F29FB"/>
    <w:rsid w:val="001F2A8D"/>
    <w:rsid w:val="001F2B97"/>
    <w:rsid w:val="001F2BA8"/>
    <w:rsid w:val="001F318B"/>
    <w:rsid w:val="001F3670"/>
    <w:rsid w:val="001F3975"/>
    <w:rsid w:val="001F3B57"/>
    <w:rsid w:val="001F4345"/>
    <w:rsid w:val="001F44D2"/>
    <w:rsid w:val="001F44FA"/>
    <w:rsid w:val="001F46D2"/>
    <w:rsid w:val="001F4C67"/>
    <w:rsid w:val="001F53FE"/>
    <w:rsid w:val="001F54F3"/>
    <w:rsid w:val="001F55BC"/>
    <w:rsid w:val="001F58BB"/>
    <w:rsid w:val="001F59DD"/>
    <w:rsid w:val="001F5B15"/>
    <w:rsid w:val="001F5C1F"/>
    <w:rsid w:val="001F5D3D"/>
    <w:rsid w:val="001F5E29"/>
    <w:rsid w:val="001F5E73"/>
    <w:rsid w:val="001F6EEB"/>
    <w:rsid w:val="001F73B9"/>
    <w:rsid w:val="001F772F"/>
    <w:rsid w:val="001F7AE6"/>
    <w:rsid w:val="001F7B1C"/>
    <w:rsid w:val="00200D16"/>
    <w:rsid w:val="0020102B"/>
    <w:rsid w:val="00201674"/>
    <w:rsid w:val="0020171F"/>
    <w:rsid w:val="00201829"/>
    <w:rsid w:val="00201AEC"/>
    <w:rsid w:val="002021AE"/>
    <w:rsid w:val="002021C2"/>
    <w:rsid w:val="00202329"/>
    <w:rsid w:val="00202DAB"/>
    <w:rsid w:val="002030B3"/>
    <w:rsid w:val="002031B4"/>
    <w:rsid w:val="0020326B"/>
    <w:rsid w:val="002035FA"/>
    <w:rsid w:val="0020371D"/>
    <w:rsid w:val="0020384E"/>
    <w:rsid w:val="002041D9"/>
    <w:rsid w:val="002043D5"/>
    <w:rsid w:val="00204FC5"/>
    <w:rsid w:val="002057E0"/>
    <w:rsid w:val="00205CE8"/>
    <w:rsid w:val="00206522"/>
    <w:rsid w:val="00206774"/>
    <w:rsid w:val="002067E4"/>
    <w:rsid w:val="00206862"/>
    <w:rsid w:val="002068AD"/>
    <w:rsid w:val="002069BA"/>
    <w:rsid w:val="00206C02"/>
    <w:rsid w:val="00206D27"/>
    <w:rsid w:val="00207AD8"/>
    <w:rsid w:val="00207C37"/>
    <w:rsid w:val="00207E42"/>
    <w:rsid w:val="00207EA1"/>
    <w:rsid w:val="00207FF7"/>
    <w:rsid w:val="002101B4"/>
    <w:rsid w:val="00210280"/>
    <w:rsid w:val="00210879"/>
    <w:rsid w:val="00210AE0"/>
    <w:rsid w:val="00210DEE"/>
    <w:rsid w:val="002116F7"/>
    <w:rsid w:val="00211754"/>
    <w:rsid w:val="002117C8"/>
    <w:rsid w:val="002120F0"/>
    <w:rsid w:val="0021286E"/>
    <w:rsid w:val="00212C04"/>
    <w:rsid w:val="00212CEE"/>
    <w:rsid w:val="00212F8C"/>
    <w:rsid w:val="00213076"/>
    <w:rsid w:val="0021321D"/>
    <w:rsid w:val="00213657"/>
    <w:rsid w:val="00213C96"/>
    <w:rsid w:val="00213E00"/>
    <w:rsid w:val="00213FF7"/>
    <w:rsid w:val="002142B9"/>
    <w:rsid w:val="002145EC"/>
    <w:rsid w:val="00214AD3"/>
    <w:rsid w:val="00214D1E"/>
    <w:rsid w:val="00214D6D"/>
    <w:rsid w:val="00214E96"/>
    <w:rsid w:val="00214F74"/>
    <w:rsid w:val="002152AD"/>
    <w:rsid w:val="00215410"/>
    <w:rsid w:val="0021552E"/>
    <w:rsid w:val="00215612"/>
    <w:rsid w:val="002157CF"/>
    <w:rsid w:val="00215FCC"/>
    <w:rsid w:val="0021644E"/>
    <w:rsid w:val="002164C0"/>
    <w:rsid w:val="0021676C"/>
    <w:rsid w:val="0021695A"/>
    <w:rsid w:val="002169D9"/>
    <w:rsid w:val="00216B6E"/>
    <w:rsid w:val="00216BD9"/>
    <w:rsid w:val="00216CDB"/>
    <w:rsid w:val="00216DA1"/>
    <w:rsid w:val="002173A3"/>
    <w:rsid w:val="00217422"/>
    <w:rsid w:val="00217EBA"/>
    <w:rsid w:val="00220014"/>
    <w:rsid w:val="00220029"/>
    <w:rsid w:val="0022029C"/>
    <w:rsid w:val="0022039C"/>
    <w:rsid w:val="00220412"/>
    <w:rsid w:val="00220791"/>
    <w:rsid w:val="002209BF"/>
    <w:rsid w:val="00220B1C"/>
    <w:rsid w:val="00220BA4"/>
    <w:rsid w:val="00220D0E"/>
    <w:rsid w:val="002210A3"/>
    <w:rsid w:val="002210C5"/>
    <w:rsid w:val="0022123E"/>
    <w:rsid w:val="002219B4"/>
    <w:rsid w:val="00221B25"/>
    <w:rsid w:val="00222056"/>
    <w:rsid w:val="002227A6"/>
    <w:rsid w:val="002229D6"/>
    <w:rsid w:val="0022392E"/>
    <w:rsid w:val="00223B22"/>
    <w:rsid w:val="002240BE"/>
    <w:rsid w:val="0022496B"/>
    <w:rsid w:val="00224BAE"/>
    <w:rsid w:val="002252AE"/>
    <w:rsid w:val="002253C2"/>
    <w:rsid w:val="002255BB"/>
    <w:rsid w:val="00225924"/>
    <w:rsid w:val="00226084"/>
    <w:rsid w:val="002266FE"/>
    <w:rsid w:val="002267CC"/>
    <w:rsid w:val="00226B44"/>
    <w:rsid w:val="00226C60"/>
    <w:rsid w:val="00226C66"/>
    <w:rsid w:val="00227414"/>
    <w:rsid w:val="002277E0"/>
    <w:rsid w:val="00227807"/>
    <w:rsid w:val="002278DA"/>
    <w:rsid w:val="00227A40"/>
    <w:rsid w:val="002307A2"/>
    <w:rsid w:val="002313D7"/>
    <w:rsid w:val="002314A5"/>
    <w:rsid w:val="00231901"/>
    <w:rsid w:val="002319BD"/>
    <w:rsid w:val="00231CB0"/>
    <w:rsid w:val="002321B0"/>
    <w:rsid w:val="00232561"/>
    <w:rsid w:val="00232867"/>
    <w:rsid w:val="002329EF"/>
    <w:rsid w:val="00232BA7"/>
    <w:rsid w:val="00232F64"/>
    <w:rsid w:val="00233186"/>
    <w:rsid w:val="00233456"/>
    <w:rsid w:val="0023354B"/>
    <w:rsid w:val="00233A4A"/>
    <w:rsid w:val="00233A66"/>
    <w:rsid w:val="00233BFC"/>
    <w:rsid w:val="00233C9F"/>
    <w:rsid w:val="00233CB9"/>
    <w:rsid w:val="0023405E"/>
    <w:rsid w:val="00234134"/>
    <w:rsid w:val="00234C27"/>
    <w:rsid w:val="00235068"/>
    <w:rsid w:val="0023523A"/>
    <w:rsid w:val="002353F5"/>
    <w:rsid w:val="0023552D"/>
    <w:rsid w:val="00235B91"/>
    <w:rsid w:val="00235CF1"/>
    <w:rsid w:val="00236950"/>
    <w:rsid w:val="00236B96"/>
    <w:rsid w:val="00236CF4"/>
    <w:rsid w:val="00236F81"/>
    <w:rsid w:val="002374F8"/>
    <w:rsid w:val="002375BE"/>
    <w:rsid w:val="00237609"/>
    <w:rsid w:val="00237A82"/>
    <w:rsid w:val="00237AFD"/>
    <w:rsid w:val="0023A1E1"/>
    <w:rsid w:val="002401C2"/>
    <w:rsid w:val="00240420"/>
    <w:rsid w:val="0024081F"/>
    <w:rsid w:val="00240A57"/>
    <w:rsid w:val="00240A73"/>
    <w:rsid w:val="00240C22"/>
    <w:rsid w:val="00240F00"/>
    <w:rsid w:val="002413AB"/>
    <w:rsid w:val="002414DA"/>
    <w:rsid w:val="00241756"/>
    <w:rsid w:val="00241FE2"/>
    <w:rsid w:val="00242349"/>
    <w:rsid w:val="002426CE"/>
    <w:rsid w:val="00242965"/>
    <w:rsid w:val="002429BD"/>
    <w:rsid w:val="00242BDC"/>
    <w:rsid w:val="00242D67"/>
    <w:rsid w:val="002430FF"/>
    <w:rsid w:val="002434C7"/>
    <w:rsid w:val="0024358D"/>
    <w:rsid w:val="00243865"/>
    <w:rsid w:val="00243B4D"/>
    <w:rsid w:val="00243FE9"/>
    <w:rsid w:val="002442F0"/>
    <w:rsid w:val="00244631"/>
    <w:rsid w:val="00244735"/>
    <w:rsid w:val="002448DE"/>
    <w:rsid w:val="00244A72"/>
    <w:rsid w:val="0024516A"/>
    <w:rsid w:val="002457CA"/>
    <w:rsid w:val="002459ED"/>
    <w:rsid w:val="002459F1"/>
    <w:rsid w:val="00245BC9"/>
    <w:rsid w:val="00245FB4"/>
    <w:rsid w:val="00246274"/>
    <w:rsid w:val="00246950"/>
    <w:rsid w:val="00246BD5"/>
    <w:rsid w:val="00246DC5"/>
    <w:rsid w:val="002472AF"/>
    <w:rsid w:val="002472F6"/>
    <w:rsid w:val="00247346"/>
    <w:rsid w:val="00247551"/>
    <w:rsid w:val="0024755A"/>
    <w:rsid w:val="00247576"/>
    <w:rsid w:val="002478E2"/>
    <w:rsid w:val="00247937"/>
    <w:rsid w:val="00247B09"/>
    <w:rsid w:val="00247B89"/>
    <w:rsid w:val="0025023E"/>
    <w:rsid w:val="00250704"/>
    <w:rsid w:val="00250B2E"/>
    <w:rsid w:val="00250B9B"/>
    <w:rsid w:val="00250CCE"/>
    <w:rsid w:val="00250D36"/>
    <w:rsid w:val="00251236"/>
    <w:rsid w:val="002515E0"/>
    <w:rsid w:val="0025193C"/>
    <w:rsid w:val="00251AE2"/>
    <w:rsid w:val="00251C48"/>
    <w:rsid w:val="00252BA3"/>
    <w:rsid w:val="00252E67"/>
    <w:rsid w:val="00252ED9"/>
    <w:rsid w:val="00252F6B"/>
    <w:rsid w:val="002531C3"/>
    <w:rsid w:val="0025325F"/>
    <w:rsid w:val="00253909"/>
    <w:rsid w:val="00253CB9"/>
    <w:rsid w:val="00253D9A"/>
    <w:rsid w:val="00253F43"/>
    <w:rsid w:val="00253FCB"/>
    <w:rsid w:val="002543A5"/>
    <w:rsid w:val="00254523"/>
    <w:rsid w:val="00254BEA"/>
    <w:rsid w:val="002550D5"/>
    <w:rsid w:val="00255778"/>
    <w:rsid w:val="002558A8"/>
    <w:rsid w:val="00255BA7"/>
    <w:rsid w:val="00255BF9"/>
    <w:rsid w:val="00255D87"/>
    <w:rsid w:val="00255E57"/>
    <w:rsid w:val="002562AB"/>
    <w:rsid w:val="0025641A"/>
    <w:rsid w:val="0025686F"/>
    <w:rsid w:val="00256A5E"/>
    <w:rsid w:val="002575CF"/>
    <w:rsid w:val="002576BD"/>
    <w:rsid w:val="00257803"/>
    <w:rsid w:val="00257A73"/>
    <w:rsid w:val="00257DD7"/>
    <w:rsid w:val="00257EAC"/>
    <w:rsid w:val="00257ED1"/>
    <w:rsid w:val="00257F5C"/>
    <w:rsid w:val="00260209"/>
    <w:rsid w:val="00260372"/>
    <w:rsid w:val="00260952"/>
    <w:rsid w:val="00260E7F"/>
    <w:rsid w:val="00260F14"/>
    <w:rsid w:val="002610E3"/>
    <w:rsid w:val="0026110E"/>
    <w:rsid w:val="0026124C"/>
    <w:rsid w:val="002619AE"/>
    <w:rsid w:val="00262316"/>
    <w:rsid w:val="00262342"/>
    <w:rsid w:val="0026289A"/>
    <w:rsid w:val="002628E4"/>
    <w:rsid w:val="00262B89"/>
    <w:rsid w:val="00262BBC"/>
    <w:rsid w:val="00262F17"/>
    <w:rsid w:val="0026307F"/>
    <w:rsid w:val="002631DF"/>
    <w:rsid w:val="00263544"/>
    <w:rsid w:val="00263D42"/>
    <w:rsid w:val="00263D8C"/>
    <w:rsid w:val="00263EE6"/>
    <w:rsid w:val="002641AF"/>
    <w:rsid w:val="002643A8"/>
    <w:rsid w:val="00264E31"/>
    <w:rsid w:val="002650ED"/>
    <w:rsid w:val="00265549"/>
    <w:rsid w:val="0026558A"/>
    <w:rsid w:val="00265786"/>
    <w:rsid w:val="00265850"/>
    <w:rsid w:val="00265DA3"/>
    <w:rsid w:val="00265E83"/>
    <w:rsid w:val="002663E6"/>
    <w:rsid w:val="00266403"/>
    <w:rsid w:val="00266461"/>
    <w:rsid w:val="0026690A"/>
    <w:rsid w:val="00266AE9"/>
    <w:rsid w:val="002673E3"/>
    <w:rsid w:val="0026740C"/>
    <w:rsid w:val="00267A5E"/>
    <w:rsid w:val="0027060F"/>
    <w:rsid w:val="00270DF6"/>
    <w:rsid w:val="00271483"/>
    <w:rsid w:val="00271545"/>
    <w:rsid w:val="0027185C"/>
    <w:rsid w:val="00271910"/>
    <w:rsid w:val="00271FBC"/>
    <w:rsid w:val="0027204D"/>
    <w:rsid w:val="00272612"/>
    <w:rsid w:val="002728FC"/>
    <w:rsid w:val="002729F3"/>
    <w:rsid w:val="00272AD9"/>
    <w:rsid w:val="00272BBF"/>
    <w:rsid w:val="00272CE3"/>
    <w:rsid w:val="00272D52"/>
    <w:rsid w:val="00272DE7"/>
    <w:rsid w:val="0027314C"/>
    <w:rsid w:val="0027316B"/>
    <w:rsid w:val="002733D9"/>
    <w:rsid w:val="00273551"/>
    <w:rsid w:val="002739D1"/>
    <w:rsid w:val="00273C86"/>
    <w:rsid w:val="00273D93"/>
    <w:rsid w:val="002740BE"/>
    <w:rsid w:val="002741F3"/>
    <w:rsid w:val="002742F3"/>
    <w:rsid w:val="00274386"/>
    <w:rsid w:val="002743D1"/>
    <w:rsid w:val="00274417"/>
    <w:rsid w:val="002749F3"/>
    <w:rsid w:val="002757C5"/>
    <w:rsid w:val="00275848"/>
    <w:rsid w:val="00275D3E"/>
    <w:rsid w:val="00276303"/>
    <w:rsid w:val="002763FA"/>
    <w:rsid w:val="002764DE"/>
    <w:rsid w:val="00276681"/>
    <w:rsid w:val="00276A58"/>
    <w:rsid w:val="00276C80"/>
    <w:rsid w:val="00277022"/>
    <w:rsid w:val="0027714B"/>
    <w:rsid w:val="002773B0"/>
    <w:rsid w:val="002773EE"/>
    <w:rsid w:val="0027789E"/>
    <w:rsid w:val="00277AA0"/>
    <w:rsid w:val="00277AE2"/>
    <w:rsid w:val="00277C00"/>
    <w:rsid w:val="00280524"/>
    <w:rsid w:val="002807C5"/>
    <w:rsid w:val="00280D75"/>
    <w:rsid w:val="002816C7"/>
    <w:rsid w:val="00281841"/>
    <w:rsid w:val="002818EF"/>
    <w:rsid w:val="002819F1"/>
    <w:rsid w:val="00281DCD"/>
    <w:rsid w:val="002821FE"/>
    <w:rsid w:val="002822C3"/>
    <w:rsid w:val="00282A7C"/>
    <w:rsid w:val="00282DD1"/>
    <w:rsid w:val="00282E7B"/>
    <w:rsid w:val="00282ED8"/>
    <w:rsid w:val="00282FD7"/>
    <w:rsid w:val="00283329"/>
    <w:rsid w:val="00283412"/>
    <w:rsid w:val="00283839"/>
    <w:rsid w:val="00283B5D"/>
    <w:rsid w:val="00283C30"/>
    <w:rsid w:val="002841B5"/>
    <w:rsid w:val="00284B4A"/>
    <w:rsid w:val="00284FF8"/>
    <w:rsid w:val="002850D3"/>
    <w:rsid w:val="00285718"/>
    <w:rsid w:val="00285832"/>
    <w:rsid w:val="00285BE0"/>
    <w:rsid w:val="00285D7A"/>
    <w:rsid w:val="00286254"/>
    <w:rsid w:val="00286402"/>
    <w:rsid w:val="002865F6"/>
    <w:rsid w:val="0028666F"/>
    <w:rsid w:val="0028688D"/>
    <w:rsid w:val="002868A7"/>
    <w:rsid w:val="00286926"/>
    <w:rsid w:val="00286A19"/>
    <w:rsid w:val="00286A2D"/>
    <w:rsid w:val="00286AE4"/>
    <w:rsid w:val="00286C0B"/>
    <w:rsid w:val="00286FAC"/>
    <w:rsid w:val="00287223"/>
    <w:rsid w:val="0028756E"/>
    <w:rsid w:val="00287B20"/>
    <w:rsid w:val="00287E99"/>
    <w:rsid w:val="00287ED6"/>
    <w:rsid w:val="00290222"/>
    <w:rsid w:val="002902E1"/>
    <w:rsid w:val="0029032F"/>
    <w:rsid w:val="00290767"/>
    <w:rsid w:val="0029081D"/>
    <w:rsid w:val="0029084B"/>
    <w:rsid w:val="00290EE9"/>
    <w:rsid w:val="00291873"/>
    <w:rsid w:val="002918F1"/>
    <w:rsid w:val="0029204D"/>
    <w:rsid w:val="0029258E"/>
    <w:rsid w:val="00292687"/>
    <w:rsid w:val="00292FA2"/>
    <w:rsid w:val="00292FBB"/>
    <w:rsid w:val="00293134"/>
    <w:rsid w:val="0029323E"/>
    <w:rsid w:val="00293342"/>
    <w:rsid w:val="00293592"/>
    <w:rsid w:val="00293675"/>
    <w:rsid w:val="0029380C"/>
    <w:rsid w:val="00293BC7"/>
    <w:rsid w:val="00293EF9"/>
    <w:rsid w:val="0029402B"/>
    <w:rsid w:val="00294902"/>
    <w:rsid w:val="0029499E"/>
    <w:rsid w:val="00294BED"/>
    <w:rsid w:val="00294BFD"/>
    <w:rsid w:val="00294C0C"/>
    <w:rsid w:val="00294E63"/>
    <w:rsid w:val="00295057"/>
    <w:rsid w:val="00295069"/>
    <w:rsid w:val="00295447"/>
    <w:rsid w:val="0029571E"/>
    <w:rsid w:val="00295861"/>
    <w:rsid w:val="00295BCA"/>
    <w:rsid w:val="00295BE9"/>
    <w:rsid w:val="002963B2"/>
    <w:rsid w:val="00296987"/>
    <w:rsid w:val="00296A54"/>
    <w:rsid w:val="00296AD8"/>
    <w:rsid w:val="00296CE3"/>
    <w:rsid w:val="00297099"/>
    <w:rsid w:val="002972E9"/>
    <w:rsid w:val="0029737D"/>
    <w:rsid w:val="0029764B"/>
    <w:rsid w:val="0029764D"/>
    <w:rsid w:val="002977FA"/>
    <w:rsid w:val="00297BBF"/>
    <w:rsid w:val="00297F64"/>
    <w:rsid w:val="00297FDE"/>
    <w:rsid w:val="002A01D1"/>
    <w:rsid w:val="002A0909"/>
    <w:rsid w:val="002A0C74"/>
    <w:rsid w:val="002A0FC4"/>
    <w:rsid w:val="002A1197"/>
    <w:rsid w:val="002A13A0"/>
    <w:rsid w:val="002A1E25"/>
    <w:rsid w:val="002A23C9"/>
    <w:rsid w:val="002A2496"/>
    <w:rsid w:val="002A2935"/>
    <w:rsid w:val="002A2A32"/>
    <w:rsid w:val="002A2E6C"/>
    <w:rsid w:val="002A3457"/>
    <w:rsid w:val="002A34D8"/>
    <w:rsid w:val="002A3599"/>
    <w:rsid w:val="002A3605"/>
    <w:rsid w:val="002A3864"/>
    <w:rsid w:val="002A39B1"/>
    <w:rsid w:val="002A39B8"/>
    <w:rsid w:val="002A39E2"/>
    <w:rsid w:val="002A3A47"/>
    <w:rsid w:val="002A3E9F"/>
    <w:rsid w:val="002A436E"/>
    <w:rsid w:val="002A4853"/>
    <w:rsid w:val="002A492A"/>
    <w:rsid w:val="002A49E5"/>
    <w:rsid w:val="002A4D86"/>
    <w:rsid w:val="002A5187"/>
    <w:rsid w:val="002A523A"/>
    <w:rsid w:val="002A55F2"/>
    <w:rsid w:val="002A578F"/>
    <w:rsid w:val="002A58CA"/>
    <w:rsid w:val="002A59E9"/>
    <w:rsid w:val="002A5A3B"/>
    <w:rsid w:val="002A5D84"/>
    <w:rsid w:val="002A6850"/>
    <w:rsid w:val="002A6B55"/>
    <w:rsid w:val="002A72A4"/>
    <w:rsid w:val="002A72B6"/>
    <w:rsid w:val="002A74F4"/>
    <w:rsid w:val="002A757B"/>
    <w:rsid w:val="002A7AC2"/>
    <w:rsid w:val="002A7E56"/>
    <w:rsid w:val="002A7F73"/>
    <w:rsid w:val="002A7FF0"/>
    <w:rsid w:val="002B01EC"/>
    <w:rsid w:val="002B0468"/>
    <w:rsid w:val="002B0579"/>
    <w:rsid w:val="002B0930"/>
    <w:rsid w:val="002B0C71"/>
    <w:rsid w:val="002B0F75"/>
    <w:rsid w:val="002B15D2"/>
    <w:rsid w:val="002B1769"/>
    <w:rsid w:val="002B1DEE"/>
    <w:rsid w:val="002B249D"/>
    <w:rsid w:val="002B267F"/>
    <w:rsid w:val="002B26A2"/>
    <w:rsid w:val="002B27A3"/>
    <w:rsid w:val="002B2BFE"/>
    <w:rsid w:val="002B2C19"/>
    <w:rsid w:val="002B3192"/>
    <w:rsid w:val="002B321B"/>
    <w:rsid w:val="002B3855"/>
    <w:rsid w:val="002B3940"/>
    <w:rsid w:val="002B3AF3"/>
    <w:rsid w:val="002B406D"/>
    <w:rsid w:val="002B42AC"/>
    <w:rsid w:val="002B4498"/>
    <w:rsid w:val="002B44F1"/>
    <w:rsid w:val="002B461C"/>
    <w:rsid w:val="002B4A9B"/>
    <w:rsid w:val="002B4ACB"/>
    <w:rsid w:val="002B57CC"/>
    <w:rsid w:val="002B66C3"/>
    <w:rsid w:val="002B6A38"/>
    <w:rsid w:val="002B72AA"/>
    <w:rsid w:val="002B7DD9"/>
    <w:rsid w:val="002C0400"/>
    <w:rsid w:val="002C0421"/>
    <w:rsid w:val="002C053D"/>
    <w:rsid w:val="002C0692"/>
    <w:rsid w:val="002C0E5B"/>
    <w:rsid w:val="002C18A7"/>
    <w:rsid w:val="002C1BC4"/>
    <w:rsid w:val="002C1E88"/>
    <w:rsid w:val="002C1FFE"/>
    <w:rsid w:val="002C24FF"/>
    <w:rsid w:val="002C271C"/>
    <w:rsid w:val="002C274D"/>
    <w:rsid w:val="002C278B"/>
    <w:rsid w:val="002C27F6"/>
    <w:rsid w:val="002C2FEE"/>
    <w:rsid w:val="002C3187"/>
    <w:rsid w:val="002C33E6"/>
    <w:rsid w:val="002C377D"/>
    <w:rsid w:val="002C3DDB"/>
    <w:rsid w:val="002C4BE4"/>
    <w:rsid w:val="002C4C9E"/>
    <w:rsid w:val="002C4F65"/>
    <w:rsid w:val="002C5225"/>
    <w:rsid w:val="002C522E"/>
    <w:rsid w:val="002C53F3"/>
    <w:rsid w:val="002C57F8"/>
    <w:rsid w:val="002C5925"/>
    <w:rsid w:val="002C5B74"/>
    <w:rsid w:val="002C5D97"/>
    <w:rsid w:val="002C637C"/>
    <w:rsid w:val="002C671B"/>
    <w:rsid w:val="002C6C48"/>
    <w:rsid w:val="002C6E66"/>
    <w:rsid w:val="002C7121"/>
    <w:rsid w:val="002C74D7"/>
    <w:rsid w:val="002C7839"/>
    <w:rsid w:val="002C78AD"/>
    <w:rsid w:val="002C7C16"/>
    <w:rsid w:val="002C7CB8"/>
    <w:rsid w:val="002C7DD7"/>
    <w:rsid w:val="002D02C7"/>
    <w:rsid w:val="002D0464"/>
    <w:rsid w:val="002D05EC"/>
    <w:rsid w:val="002D06C7"/>
    <w:rsid w:val="002D097E"/>
    <w:rsid w:val="002D0A83"/>
    <w:rsid w:val="002D0E04"/>
    <w:rsid w:val="002D0E1F"/>
    <w:rsid w:val="002D0F74"/>
    <w:rsid w:val="002D1057"/>
    <w:rsid w:val="002D1121"/>
    <w:rsid w:val="002D1129"/>
    <w:rsid w:val="002D14AE"/>
    <w:rsid w:val="002D16DC"/>
    <w:rsid w:val="002D1F2F"/>
    <w:rsid w:val="002D256A"/>
    <w:rsid w:val="002D2D91"/>
    <w:rsid w:val="002D33B7"/>
    <w:rsid w:val="002D3630"/>
    <w:rsid w:val="002D36C3"/>
    <w:rsid w:val="002D3CAF"/>
    <w:rsid w:val="002D3CF9"/>
    <w:rsid w:val="002D3F1A"/>
    <w:rsid w:val="002D40D2"/>
    <w:rsid w:val="002D4273"/>
    <w:rsid w:val="002D4288"/>
    <w:rsid w:val="002D4B07"/>
    <w:rsid w:val="002D5419"/>
    <w:rsid w:val="002D54D0"/>
    <w:rsid w:val="002D5603"/>
    <w:rsid w:val="002D569C"/>
    <w:rsid w:val="002D5F0A"/>
    <w:rsid w:val="002D61C1"/>
    <w:rsid w:val="002D62F0"/>
    <w:rsid w:val="002D668D"/>
    <w:rsid w:val="002D676B"/>
    <w:rsid w:val="002D67D9"/>
    <w:rsid w:val="002D6979"/>
    <w:rsid w:val="002D6EC8"/>
    <w:rsid w:val="002D6F87"/>
    <w:rsid w:val="002D7005"/>
    <w:rsid w:val="002D7051"/>
    <w:rsid w:val="002D73A7"/>
    <w:rsid w:val="002D74CA"/>
    <w:rsid w:val="002D7562"/>
    <w:rsid w:val="002D759E"/>
    <w:rsid w:val="002D76AC"/>
    <w:rsid w:val="002D76BD"/>
    <w:rsid w:val="002D7797"/>
    <w:rsid w:val="002D7AAA"/>
    <w:rsid w:val="002D7B4F"/>
    <w:rsid w:val="002D7E81"/>
    <w:rsid w:val="002E00A3"/>
    <w:rsid w:val="002E0325"/>
    <w:rsid w:val="002E0532"/>
    <w:rsid w:val="002E0592"/>
    <w:rsid w:val="002E0FD3"/>
    <w:rsid w:val="002E1120"/>
    <w:rsid w:val="002E169A"/>
    <w:rsid w:val="002E17AD"/>
    <w:rsid w:val="002E1A42"/>
    <w:rsid w:val="002E1BFC"/>
    <w:rsid w:val="002E1EDF"/>
    <w:rsid w:val="002E1F5F"/>
    <w:rsid w:val="002E2106"/>
    <w:rsid w:val="002E274C"/>
    <w:rsid w:val="002E2990"/>
    <w:rsid w:val="002E303C"/>
    <w:rsid w:val="002E3318"/>
    <w:rsid w:val="002E358B"/>
    <w:rsid w:val="002E3641"/>
    <w:rsid w:val="002E3C39"/>
    <w:rsid w:val="002E3F5E"/>
    <w:rsid w:val="002E427B"/>
    <w:rsid w:val="002E49A3"/>
    <w:rsid w:val="002E4A2C"/>
    <w:rsid w:val="002E52A5"/>
    <w:rsid w:val="002E58C5"/>
    <w:rsid w:val="002E5C7F"/>
    <w:rsid w:val="002E5FE9"/>
    <w:rsid w:val="002E628C"/>
    <w:rsid w:val="002E6924"/>
    <w:rsid w:val="002E6A55"/>
    <w:rsid w:val="002E6DB7"/>
    <w:rsid w:val="002E71C8"/>
    <w:rsid w:val="002E7614"/>
    <w:rsid w:val="002E7685"/>
    <w:rsid w:val="002E79E9"/>
    <w:rsid w:val="002E7EE6"/>
    <w:rsid w:val="002F02A3"/>
    <w:rsid w:val="002F02BE"/>
    <w:rsid w:val="002F04E6"/>
    <w:rsid w:val="002F08C2"/>
    <w:rsid w:val="002F0B9A"/>
    <w:rsid w:val="002F0D4D"/>
    <w:rsid w:val="002F10EB"/>
    <w:rsid w:val="002F1423"/>
    <w:rsid w:val="002F1939"/>
    <w:rsid w:val="002F196B"/>
    <w:rsid w:val="002F1CE3"/>
    <w:rsid w:val="002F2177"/>
    <w:rsid w:val="002F25EC"/>
    <w:rsid w:val="002F3212"/>
    <w:rsid w:val="002F32DE"/>
    <w:rsid w:val="002F3349"/>
    <w:rsid w:val="002F34AD"/>
    <w:rsid w:val="002F3B67"/>
    <w:rsid w:val="002F41EA"/>
    <w:rsid w:val="002F4565"/>
    <w:rsid w:val="002F4878"/>
    <w:rsid w:val="002F4E51"/>
    <w:rsid w:val="002F52D8"/>
    <w:rsid w:val="002F5392"/>
    <w:rsid w:val="002F5537"/>
    <w:rsid w:val="002F56A8"/>
    <w:rsid w:val="002F5868"/>
    <w:rsid w:val="002F590E"/>
    <w:rsid w:val="002F5D1D"/>
    <w:rsid w:val="002F5DD3"/>
    <w:rsid w:val="002F5EA2"/>
    <w:rsid w:val="002F6091"/>
    <w:rsid w:val="002F630B"/>
    <w:rsid w:val="002F63EC"/>
    <w:rsid w:val="002F6879"/>
    <w:rsid w:val="002F6AD8"/>
    <w:rsid w:val="002F6B1C"/>
    <w:rsid w:val="002F7067"/>
    <w:rsid w:val="002F747D"/>
    <w:rsid w:val="002F75B8"/>
    <w:rsid w:val="002F763F"/>
    <w:rsid w:val="002F793A"/>
    <w:rsid w:val="002F794E"/>
    <w:rsid w:val="003001C2"/>
    <w:rsid w:val="00300354"/>
    <w:rsid w:val="003007CB"/>
    <w:rsid w:val="00300A91"/>
    <w:rsid w:val="00300BD3"/>
    <w:rsid w:val="00300F71"/>
    <w:rsid w:val="00301389"/>
    <w:rsid w:val="00301AD3"/>
    <w:rsid w:val="00301C9A"/>
    <w:rsid w:val="003021C1"/>
    <w:rsid w:val="0030256E"/>
    <w:rsid w:val="0030257A"/>
    <w:rsid w:val="0030287A"/>
    <w:rsid w:val="0030289B"/>
    <w:rsid w:val="00302F71"/>
    <w:rsid w:val="00302FB3"/>
    <w:rsid w:val="00303343"/>
    <w:rsid w:val="003039D0"/>
    <w:rsid w:val="003039D5"/>
    <w:rsid w:val="00303C36"/>
    <w:rsid w:val="00303CA2"/>
    <w:rsid w:val="00303CED"/>
    <w:rsid w:val="00304094"/>
    <w:rsid w:val="0030451D"/>
    <w:rsid w:val="00304A5A"/>
    <w:rsid w:val="00304C33"/>
    <w:rsid w:val="00304CB1"/>
    <w:rsid w:val="00305547"/>
    <w:rsid w:val="00305BBF"/>
    <w:rsid w:val="00306010"/>
    <w:rsid w:val="0030602A"/>
    <w:rsid w:val="00306360"/>
    <w:rsid w:val="003063BB"/>
    <w:rsid w:val="0030648D"/>
    <w:rsid w:val="00306E5F"/>
    <w:rsid w:val="0030720D"/>
    <w:rsid w:val="0030732B"/>
    <w:rsid w:val="0030790A"/>
    <w:rsid w:val="00307D53"/>
    <w:rsid w:val="00310155"/>
    <w:rsid w:val="003102B1"/>
    <w:rsid w:val="003107E0"/>
    <w:rsid w:val="00310B8D"/>
    <w:rsid w:val="00310F0C"/>
    <w:rsid w:val="0031133B"/>
    <w:rsid w:val="0031176C"/>
    <w:rsid w:val="00311E05"/>
    <w:rsid w:val="00311E74"/>
    <w:rsid w:val="0031247E"/>
    <w:rsid w:val="003127FB"/>
    <w:rsid w:val="00312C9A"/>
    <w:rsid w:val="00312DB9"/>
    <w:rsid w:val="0031308D"/>
    <w:rsid w:val="003131B9"/>
    <w:rsid w:val="00313369"/>
    <w:rsid w:val="0031351E"/>
    <w:rsid w:val="003137CD"/>
    <w:rsid w:val="00313B47"/>
    <w:rsid w:val="00313C6A"/>
    <w:rsid w:val="003140BE"/>
    <w:rsid w:val="003146AA"/>
    <w:rsid w:val="00314D61"/>
    <w:rsid w:val="00315598"/>
    <w:rsid w:val="00315834"/>
    <w:rsid w:val="00315C7C"/>
    <w:rsid w:val="00315D86"/>
    <w:rsid w:val="0031647C"/>
    <w:rsid w:val="00316539"/>
    <w:rsid w:val="00316B6B"/>
    <w:rsid w:val="003171A5"/>
    <w:rsid w:val="00317499"/>
    <w:rsid w:val="003179D4"/>
    <w:rsid w:val="00317F37"/>
    <w:rsid w:val="00320171"/>
    <w:rsid w:val="003206B3"/>
    <w:rsid w:val="003208D1"/>
    <w:rsid w:val="00320A84"/>
    <w:rsid w:val="00320B2A"/>
    <w:rsid w:val="00320C17"/>
    <w:rsid w:val="00320C9D"/>
    <w:rsid w:val="0032100A"/>
    <w:rsid w:val="0032114C"/>
    <w:rsid w:val="0032125A"/>
    <w:rsid w:val="00321266"/>
    <w:rsid w:val="00321B80"/>
    <w:rsid w:val="00321BD4"/>
    <w:rsid w:val="00321D41"/>
    <w:rsid w:val="00322094"/>
    <w:rsid w:val="0032213E"/>
    <w:rsid w:val="003222C7"/>
    <w:rsid w:val="00322D58"/>
    <w:rsid w:val="00322F3C"/>
    <w:rsid w:val="00322FA7"/>
    <w:rsid w:val="00323747"/>
    <w:rsid w:val="00323823"/>
    <w:rsid w:val="00323B4F"/>
    <w:rsid w:val="003242C1"/>
    <w:rsid w:val="0032447C"/>
    <w:rsid w:val="00324B62"/>
    <w:rsid w:val="00324CB7"/>
    <w:rsid w:val="003252B7"/>
    <w:rsid w:val="00325B64"/>
    <w:rsid w:val="00325D31"/>
    <w:rsid w:val="00325EF9"/>
    <w:rsid w:val="0032702C"/>
    <w:rsid w:val="0032733B"/>
    <w:rsid w:val="0032742D"/>
    <w:rsid w:val="0032770E"/>
    <w:rsid w:val="00330002"/>
    <w:rsid w:val="0033013E"/>
    <w:rsid w:val="00330499"/>
    <w:rsid w:val="003304DE"/>
    <w:rsid w:val="00330E89"/>
    <w:rsid w:val="00331255"/>
    <w:rsid w:val="00331282"/>
    <w:rsid w:val="00331386"/>
    <w:rsid w:val="003313BF"/>
    <w:rsid w:val="00331BA3"/>
    <w:rsid w:val="00331ECF"/>
    <w:rsid w:val="003320AA"/>
    <w:rsid w:val="00332BBC"/>
    <w:rsid w:val="00332C0C"/>
    <w:rsid w:val="003335EA"/>
    <w:rsid w:val="003338F7"/>
    <w:rsid w:val="003339CD"/>
    <w:rsid w:val="00333B3B"/>
    <w:rsid w:val="00333ED5"/>
    <w:rsid w:val="00334850"/>
    <w:rsid w:val="00334CAE"/>
    <w:rsid w:val="00334F5B"/>
    <w:rsid w:val="00334FBF"/>
    <w:rsid w:val="00335270"/>
    <w:rsid w:val="00335422"/>
    <w:rsid w:val="003359B3"/>
    <w:rsid w:val="00335CC8"/>
    <w:rsid w:val="00336C32"/>
    <w:rsid w:val="00336F67"/>
    <w:rsid w:val="00337052"/>
    <w:rsid w:val="003370CD"/>
    <w:rsid w:val="003373D0"/>
    <w:rsid w:val="003400FD"/>
    <w:rsid w:val="003402C2"/>
    <w:rsid w:val="003404C2"/>
    <w:rsid w:val="003404C5"/>
    <w:rsid w:val="00340DF3"/>
    <w:rsid w:val="00341284"/>
    <w:rsid w:val="00341461"/>
    <w:rsid w:val="003414A7"/>
    <w:rsid w:val="00341660"/>
    <w:rsid w:val="00341742"/>
    <w:rsid w:val="003417CE"/>
    <w:rsid w:val="0034183E"/>
    <w:rsid w:val="00341AC2"/>
    <w:rsid w:val="00341CF5"/>
    <w:rsid w:val="00341D64"/>
    <w:rsid w:val="003422AC"/>
    <w:rsid w:val="003424EA"/>
    <w:rsid w:val="0034261E"/>
    <w:rsid w:val="00342751"/>
    <w:rsid w:val="00342DCF"/>
    <w:rsid w:val="00343063"/>
    <w:rsid w:val="00343B76"/>
    <w:rsid w:val="00343E01"/>
    <w:rsid w:val="00343F0E"/>
    <w:rsid w:val="00344039"/>
    <w:rsid w:val="0034408A"/>
    <w:rsid w:val="0034419E"/>
    <w:rsid w:val="003441F0"/>
    <w:rsid w:val="00344E9F"/>
    <w:rsid w:val="00344F8C"/>
    <w:rsid w:val="00345654"/>
    <w:rsid w:val="003456A0"/>
    <w:rsid w:val="003459BA"/>
    <w:rsid w:val="00345F35"/>
    <w:rsid w:val="00346030"/>
    <w:rsid w:val="003462C3"/>
    <w:rsid w:val="00346353"/>
    <w:rsid w:val="0034648C"/>
    <w:rsid w:val="00346A67"/>
    <w:rsid w:val="00346E94"/>
    <w:rsid w:val="0034730F"/>
    <w:rsid w:val="00347373"/>
    <w:rsid w:val="00347B39"/>
    <w:rsid w:val="00347BB8"/>
    <w:rsid w:val="00350132"/>
    <w:rsid w:val="0035061B"/>
    <w:rsid w:val="00350A02"/>
    <w:rsid w:val="00351146"/>
    <w:rsid w:val="0035139C"/>
    <w:rsid w:val="003514CA"/>
    <w:rsid w:val="00351637"/>
    <w:rsid w:val="00351DF4"/>
    <w:rsid w:val="00352079"/>
    <w:rsid w:val="0035239A"/>
    <w:rsid w:val="00352449"/>
    <w:rsid w:val="00352755"/>
    <w:rsid w:val="00352D70"/>
    <w:rsid w:val="00352DBD"/>
    <w:rsid w:val="00352DD4"/>
    <w:rsid w:val="00352F44"/>
    <w:rsid w:val="003533E2"/>
    <w:rsid w:val="0035368E"/>
    <w:rsid w:val="00353E94"/>
    <w:rsid w:val="00354C32"/>
    <w:rsid w:val="00354C9B"/>
    <w:rsid w:val="00354DDD"/>
    <w:rsid w:val="00355104"/>
    <w:rsid w:val="0035567D"/>
    <w:rsid w:val="003560A0"/>
    <w:rsid w:val="0035618B"/>
    <w:rsid w:val="003561BB"/>
    <w:rsid w:val="003563B1"/>
    <w:rsid w:val="0035669A"/>
    <w:rsid w:val="00356747"/>
    <w:rsid w:val="00356F76"/>
    <w:rsid w:val="003571EC"/>
    <w:rsid w:val="00357587"/>
    <w:rsid w:val="00357A10"/>
    <w:rsid w:val="00357EF4"/>
    <w:rsid w:val="003600FE"/>
    <w:rsid w:val="00360553"/>
    <w:rsid w:val="003606A0"/>
    <w:rsid w:val="00360AAA"/>
    <w:rsid w:val="00360B62"/>
    <w:rsid w:val="003611F2"/>
    <w:rsid w:val="003612B2"/>
    <w:rsid w:val="0036155C"/>
    <w:rsid w:val="003618CC"/>
    <w:rsid w:val="00361BB7"/>
    <w:rsid w:val="00362000"/>
    <w:rsid w:val="003621FA"/>
    <w:rsid w:val="00362386"/>
    <w:rsid w:val="0036252A"/>
    <w:rsid w:val="00362601"/>
    <w:rsid w:val="00362A50"/>
    <w:rsid w:val="0036331C"/>
    <w:rsid w:val="00363572"/>
    <w:rsid w:val="00363A75"/>
    <w:rsid w:val="00363C33"/>
    <w:rsid w:val="00363D8E"/>
    <w:rsid w:val="003640D1"/>
    <w:rsid w:val="003648DF"/>
    <w:rsid w:val="00364917"/>
    <w:rsid w:val="003651CD"/>
    <w:rsid w:val="003655BD"/>
    <w:rsid w:val="003656C7"/>
    <w:rsid w:val="00365A28"/>
    <w:rsid w:val="00365AAF"/>
    <w:rsid w:val="00365AE9"/>
    <w:rsid w:val="00365B0B"/>
    <w:rsid w:val="00365C2C"/>
    <w:rsid w:val="00365F28"/>
    <w:rsid w:val="00366310"/>
    <w:rsid w:val="003665E2"/>
    <w:rsid w:val="0036673B"/>
    <w:rsid w:val="0036673E"/>
    <w:rsid w:val="00366BBA"/>
    <w:rsid w:val="00366BFD"/>
    <w:rsid w:val="00366EB2"/>
    <w:rsid w:val="003676E5"/>
    <w:rsid w:val="00367723"/>
    <w:rsid w:val="0036781A"/>
    <w:rsid w:val="003679C2"/>
    <w:rsid w:val="00367A80"/>
    <w:rsid w:val="00367C2A"/>
    <w:rsid w:val="00367C55"/>
    <w:rsid w:val="00370149"/>
    <w:rsid w:val="00370624"/>
    <w:rsid w:val="003706D1"/>
    <w:rsid w:val="00370A83"/>
    <w:rsid w:val="00370ADE"/>
    <w:rsid w:val="00370B54"/>
    <w:rsid w:val="00370C50"/>
    <w:rsid w:val="00370EED"/>
    <w:rsid w:val="00371443"/>
    <w:rsid w:val="0037168C"/>
    <w:rsid w:val="003718FD"/>
    <w:rsid w:val="00371AF9"/>
    <w:rsid w:val="00372047"/>
    <w:rsid w:val="003720C5"/>
    <w:rsid w:val="00372662"/>
    <w:rsid w:val="00372699"/>
    <w:rsid w:val="00372914"/>
    <w:rsid w:val="00372918"/>
    <w:rsid w:val="00372C4E"/>
    <w:rsid w:val="00372CDC"/>
    <w:rsid w:val="00373055"/>
    <w:rsid w:val="003730C3"/>
    <w:rsid w:val="0037348C"/>
    <w:rsid w:val="0037364F"/>
    <w:rsid w:val="0037373E"/>
    <w:rsid w:val="00373AB1"/>
    <w:rsid w:val="00373B89"/>
    <w:rsid w:val="00373C92"/>
    <w:rsid w:val="00373CB1"/>
    <w:rsid w:val="003740A7"/>
    <w:rsid w:val="003742BB"/>
    <w:rsid w:val="003744C6"/>
    <w:rsid w:val="003747D1"/>
    <w:rsid w:val="00374B80"/>
    <w:rsid w:val="00374C3B"/>
    <w:rsid w:val="003754CA"/>
    <w:rsid w:val="00375B01"/>
    <w:rsid w:val="00375EDC"/>
    <w:rsid w:val="0037618C"/>
    <w:rsid w:val="00376211"/>
    <w:rsid w:val="0037621D"/>
    <w:rsid w:val="0037664B"/>
    <w:rsid w:val="00376847"/>
    <w:rsid w:val="0037692F"/>
    <w:rsid w:val="003770C2"/>
    <w:rsid w:val="003771E2"/>
    <w:rsid w:val="00380219"/>
    <w:rsid w:val="0038029F"/>
    <w:rsid w:val="00380761"/>
    <w:rsid w:val="0038078D"/>
    <w:rsid w:val="003808F2"/>
    <w:rsid w:val="003809E4"/>
    <w:rsid w:val="00380E8D"/>
    <w:rsid w:val="003810CA"/>
    <w:rsid w:val="00381732"/>
    <w:rsid w:val="003821AE"/>
    <w:rsid w:val="00382C13"/>
    <w:rsid w:val="00382D7B"/>
    <w:rsid w:val="00383035"/>
    <w:rsid w:val="00383097"/>
    <w:rsid w:val="003831FF"/>
    <w:rsid w:val="003832BD"/>
    <w:rsid w:val="003835AF"/>
    <w:rsid w:val="0038367E"/>
    <w:rsid w:val="00383A19"/>
    <w:rsid w:val="00383F9B"/>
    <w:rsid w:val="00384295"/>
    <w:rsid w:val="003845A5"/>
    <w:rsid w:val="00384966"/>
    <w:rsid w:val="00384D6D"/>
    <w:rsid w:val="00384F5C"/>
    <w:rsid w:val="00385470"/>
    <w:rsid w:val="003857E4"/>
    <w:rsid w:val="003859EF"/>
    <w:rsid w:val="0038618D"/>
    <w:rsid w:val="00386240"/>
    <w:rsid w:val="00386243"/>
    <w:rsid w:val="003862F4"/>
    <w:rsid w:val="003863A5"/>
    <w:rsid w:val="00386436"/>
    <w:rsid w:val="00386AB5"/>
    <w:rsid w:val="00386DDE"/>
    <w:rsid w:val="003871CB"/>
    <w:rsid w:val="00387252"/>
    <w:rsid w:val="003872AF"/>
    <w:rsid w:val="003874E2"/>
    <w:rsid w:val="00387C94"/>
    <w:rsid w:val="0039010B"/>
    <w:rsid w:val="00390AF4"/>
    <w:rsid w:val="00390C99"/>
    <w:rsid w:val="00390CE0"/>
    <w:rsid w:val="00390FCC"/>
    <w:rsid w:val="00391548"/>
    <w:rsid w:val="003915B1"/>
    <w:rsid w:val="00391670"/>
    <w:rsid w:val="003917B9"/>
    <w:rsid w:val="003917D6"/>
    <w:rsid w:val="00391FFD"/>
    <w:rsid w:val="003920D1"/>
    <w:rsid w:val="003921EF"/>
    <w:rsid w:val="0039294D"/>
    <w:rsid w:val="00392DCF"/>
    <w:rsid w:val="00392F60"/>
    <w:rsid w:val="003930C8"/>
    <w:rsid w:val="00393548"/>
    <w:rsid w:val="003938B2"/>
    <w:rsid w:val="00393D8F"/>
    <w:rsid w:val="0039444E"/>
    <w:rsid w:val="0039454C"/>
    <w:rsid w:val="00394817"/>
    <w:rsid w:val="003949B7"/>
    <w:rsid w:val="00394BC0"/>
    <w:rsid w:val="00394CA2"/>
    <w:rsid w:val="0039537A"/>
    <w:rsid w:val="003954A5"/>
    <w:rsid w:val="003959DB"/>
    <w:rsid w:val="003963E8"/>
    <w:rsid w:val="00396729"/>
    <w:rsid w:val="0039751F"/>
    <w:rsid w:val="00397529"/>
    <w:rsid w:val="00397601"/>
    <w:rsid w:val="00397728"/>
    <w:rsid w:val="003977B5"/>
    <w:rsid w:val="003977D0"/>
    <w:rsid w:val="0039797F"/>
    <w:rsid w:val="00397B46"/>
    <w:rsid w:val="00397C2E"/>
    <w:rsid w:val="00397D41"/>
    <w:rsid w:val="00397F60"/>
    <w:rsid w:val="003A028D"/>
    <w:rsid w:val="003A02FF"/>
    <w:rsid w:val="003A03F9"/>
    <w:rsid w:val="003A08B0"/>
    <w:rsid w:val="003A1179"/>
    <w:rsid w:val="003A13C9"/>
    <w:rsid w:val="003A13E4"/>
    <w:rsid w:val="003A142C"/>
    <w:rsid w:val="003A166B"/>
    <w:rsid w:val="003A1704"/>
    <w:rsid w:val="003A194B"/>
    <w:rsid w:val="003A199A"/>
    <w:rsid w:val="003A1BEC"/>
    <w:rsid w:val="003A1F10"/>
    <w:rsid w:val="003A21C7"/>
    <w:rsid w:val="003A23C3"/>
    <w:rsid w:val="003A29F4"/>
    <w:rsid w:val="003A2B35"/>
    <w:rsid w:val="003A2B92"/>
    <w:rsid w:val="003A2E5E"/>
    <w:rsid w:val="003A2FCB"/>
    <w:rsid w:val="003A304D"/>
    <w:rsid w:val="003A37FF"/>
    <w:rsid w:val="003A3AAF"/>
    <w:rsid w:val="003A3B7F"/>
    <w:rsid w:val="003A3BA4"/>
    <w:rsid w:val="003A3C62"/>
    <w:rsid w:val="003A3CFC"/>
    <w:rsid w:val="003A3FF3"/>
    <w:rsid w:val="003A41C4"/>
    <w:rsid w:val="003A4433"/>
    <w:rsid w:val="003A4490"/>
    <w:rsid w:val="003A488F"/>
    <w:rsid w:val="003A490A"/>
    <w:rsid w:val="003A4B85"/>
    <w:rsid w:val="003A4FD9"/>
    <w:rsid w:val="003A51C9"/>
    <w:rsid w:val="003A5758"/>
    <w:rsid w:val="003A5873"/>
    <w:rsid w:val="003A5912"/>
    <w:rsid w:val="003A595C"/>
    <w:rsid w:val="003A5D4C"/>
    <w:rsid w:val="003A5E02"/>
    <w:rsid w:val="003A5FEC"/>
    <w:rsid w:val="003A6078"/>
    <w:rsid w:val="003A61A9"/>
    <w:rsid w:val="003A63FB"/>
    <w:rsid w:val="003A65D8"/>
    <w:rsid w:val="003A6789"/>
    <w:rsid w:val="003A67C1"/>
    <w:rsid w:val="003A682F"/>
    <w:rsid w:val="003A688E"/>
    <w:rsid w:val="003A6C09"/>
    <w:rsid w:val="003A702C"/>
    <w:rsid w:val="003A707D"/>
    <w:rsid w:val="003A71EF"/>
    <w:rsid w:val="003A732F"/>
    <w:rsid w:val="003A75C5"/>
    <w:rsid w:val="003A7729"/>
    <w:rsid w:val="003A7B2E"/>
    <w:rsid w:val="003A7FED"/>
    <w:rsid w:val="003B0776"/>
    <w:rsid w:val="003B08AD"/>
    <w:rsid w:val="003B1191"/>
    <w:rsid w:val="003B15F8"/>
    <w:rsid w:val="003B1795"/>
    <w:rsid w:val="003B17F3"/>
    <w:rsid w:val="003B1EF7"/>
    <w:rsid w:val="003B2210"/>
    <w:rsid w:val="003B2241"/>
    <w:rsid w:val="003B245A"/>
    <w:rsid w:val="003B24C4"/>
    <w:rsid w:val="003B2560"/>
    <w:rsid w:val="003B2CE8"/>
    <w:rsid w:val="003B3563"/>
    <w:rsid w:val="003B3609"/>
    <w:rsid w:val="003B3796"/>
    <w:rsid w:val="003B3C82"/>
    <w:rsid w:val="003B3CAF"/>
    <w:rsid w:val="003B419C"/>
    <w:rsid w:val="003B4263"/>
    <w:rsid w:val="003B469E"/>
    <w:rsid w:val="003B4959"/>
    <w:rsid w:val="003B4BE1"/>
    <w:rsid w:val="003B4C2A"/>
    <w:rsid w:val="003B4DB8"/>
    <w:rsid w:val="003B4F6B"/>
    <w:rsid w:val="003B4F99"/>
    <w:rsid w:val="003B50D5"/>
    <w:rsid w:val="003B5256"/>
    <w:rsid w:val="003B5361"/>
    <w:rsid w:val="003B5676"/>
    <w:rsid w:val="003B586E"/>
    <w:rsid w:val="003B5880"/>
    <w:rsid w:val="003B598B"/>
    <w:rsid w:val="003B5B31"/>
    <w:rsid w:val="003B5B77"/>
    <w:rsid w:val="003B5CBE"/>
    <w:rsid w:val="003B6305"/>
    <w:rsid w:val="003B6307"/>
    <w:rsid w:val="003B637A"/>
    <w:rsid w:val="003B653E"/>
    <w:rsid w:val="003B6801"/>
    <w:rsid w:val="003B682B"/>
    <w:rsid w:val="003B6994"/>
    <w:rsid w:val="003B6A14"/>
    <w:rsid w:val="003B6C29"/>
    <w:rsid w:val="003B70D3"/>
    <w:rsid w:val="003B70DA"/>
    <w:rsid w:val="003B7152"/>
    <w:rsid w:val="003B7A5D"/>
    <w:rsid w:val="003C0109"/>
    <w:rsid w:val="003C0192"/>
    <w:rsid w:val="003C02BA"/>
    <w:rsid w:val="003C0380"/>
    <w:rsid w:val="003C06B9"/>
    <w:rsid w:val="003C0C4B"/>
    <w:rsid w:val="003C0CEB"/>
    <w:rsid w:val="003C1097"/>
    <w:rsid w:val="003C10B7"/>
    <w:rsid w:val="003C116D"/>
    <w:rsid w:val="003C12D4"/>
    <w:rsid w:val="003C15DE"/>
    <w:rsid w:val="003C16FC"/>
    <w:rsid w:val="003C1760"/>
    <w:rsid w:val="003C1772"/>
    <w:rsid w:val="003C1A56"/>
    <w:rsid w:val="003C1DCA"/>
    <w:rsid w:val="003C1FF6"/>
    <w:rsid w:val="003C2345"/>
    <w:rsid w:val="003C236F"/>
    <w:rsid w:val="003C2657"/>
    <w:rsid w:val="003C281B"/>
    <w:rsid w:val="003C2E79"/>
    <w:rsid w:val="003C361E"/>
    <w:rsid w:val="003C392B"/>
    <w:rsid w:val="003C3A1A"/>
    <w:rsid w:val="003C3BC9"/>
    <w:rsid w:val="003C3D35"/>
    <w:rsid w:val="003C3E82"/>
    <w:rsid w:val="003C3ED9"/>
    <w:rsid w:val="003C3F5D"/>
    <w:rsid w:val="003C4245"/>
    <w:rsid w:val="003C43E3"/>
    <w:rsid w:val="003C4878"/>
    <w:rsid w:val="003C4D1C"/>
    <w:rsid w:val="003C4E04"/>
    <w:rsid w:val="003C4F68"/>
    <w:rsid w:val="003C52AD"/>
    <w:rsid w:val="003C52AE"/>
    <w:rsid w:val="003C543E"/>
    <w:rsid w:val="003C546F"/>
    <w:rsid w:val="003C5A0B"/>
    <w:rsid w:val="003C5CA0"/>
    <w:rsid w:val="003C5EBC"/>
    <w:rsid w:val="003C66CB"/>
    <w:rsid w:val="003C66DF"/>
    <w:rsid w:val="003C6726"/>
    <w:rsid w:val="003C7274"/>
    <w:rsid w:val="003C7319"/>
    <w:rsid w:val="003C73EB"/>
    <w:rsid w:val="003C740E"/>
    <w:rsid w:val="003C7430"/>
    <w:rsid w:val="003C78FC"/>
    <w:rsid w:val="003D0058"/>
    <w:rsid w:val="003D09E6"/>
    <w:rsid w:val="003D0D08"/>
    <w:rsid w:val="003D0D4F"/>
    <w:rsid w:val="003D0E9F"/>
    <w:rsid w:val="003D0FEA"/>
    <w:rsid w:val="003D10E2"/>
    <w:rsid w:val="003D1182"/>
    <w:rsid w:val="003D1198"/>
    <w:rsid w:val="003D125E"/>
    <w:rsid w:val="003D14EA"/>
    <w:rsid w:val="003D19BE"/>
    <w:rsid w:val="003D1A37"/>
    <w:rsid w:val="003D2985"/>
    <w:rsid w:val="003D2997"/>
    <w:rsid w:val="003D2B09"/>
    <w:rsid w:val="003D30C2"/>
    <w:rsid w:val="003D3192"/>
    <w:rsid w:val="003D33AA"/>
    <w:rsid w:val="003D36A2"/>
    <w:rsid w:val="003D3C54"/>
    <w:rsid w:val="003D3F06"/>
    <w:rsid w:val="003D4062"/>
    <w:rsid w:val="003D444B"/>
    <w:rsid w:val="003D4499"/>
    <w:rsid w:val="003D44A9"/>
    <w:rsid w:val="003D47FD"/>
    <w:rsid w:val="003D4878"/>
    <w:rsid w:val="003D4A6C"/>
    <w:rsid w:val="003D4CF1"/>
    <w:rsid w:val="003D4F3F"/>
    <w:rsid w:val="003D4FE9"/>
    <w:rsid w:val="003D51FB"/>
    <w:rsid w:val="003D5399"/>
    <w:rsid w:val="003D5610"/>
    <w:rsid w:val="003D5706"/>
    <w:rsid w:val="003D595D"/>
    <w:rsid w:val="003D5BDC"/>
    <w:rsid w:val="003D5BF8"/>
    <w:rsid w:val="003D5E39"/>
    <w:rsid w:val="003D62E2"/>
    <w:rsid w:val="003D63E9"/>
    <w:rsid w:val="003D6612"/>
    <w:rsid w:val="003D6715"/>
    <w:rsid w:val="003D6BF3"/>
    <w:rsid w:val="003D7108"/>
    <w:rsid w:val="003D7204"/>
    <w:rsid w:val="003D74D9"/>
    <w:rsid w:val="003D751F"/>
    <w:rsid w:val="003D7854"/>
    <w:rsid w:val="003D7B66"/>
    <w:rsid w:val="003D7D7C"/>
    <w:rsid w:val="003D7DA3"/>
    <w:rsid w:val="003E0678"/>
    <w:rsid w:val="003E0A8D"/>
    <w:rsid w:val="003E0C8B"/>
    <w:rsid w:val="003E0DE2"/>
    <w:rsid w:val="003E0E74"/>
    <w:rsid w:val="003E0F00"/>
    <w:rsid w:val="003E2082"/>
    <w:rsid w:val="003E235A"/>
    <w:rsid w:val="003E2543"/>
    <w:rsid w:val="003E2786"/>
    <w:rsid w:val="003E2AAE"/>
    <w:rsid w:val="003E2ED4"/>
    <w:rsid w:val="003E2FF8"/>
    <w:rsid w:val="003E309A"/>
    <w:rsid w:val="003E30F4"/>
    <w:rsid w:val="003E3315"/>
    <w:rsid w:val="003E3856"/>
    <w:rsid w:val="003E399A"/>
    <w:rsid w:val="003E3F73"/>
    <w:rsid w:val="003E4225"/>
    <w:rsid w:val="003E4633"/>
    <w:rsid w:val="003E57A7"/>
    <w:rsid w:val="003E599D"/>
    <w:rsid w:val="003E5B69"/>
    <w:rsid w:val="003E5C53"/>
    <w:rsid w:val="003E5E16"/>
    <w:rsid w:val="003E5EAE"/>
    <w:rsid w:val="003E5EE3"/>
    <w:rsid w:val="003E6AB6"/>
    <w:rsid w:val="003E739E"/>
    <w:rsid w:val="003E7791"/>
    <w:rsid w:val="003E7793"/>
    <w:rsid w:val="003E7A90"/>
    <w:rsid w:val="003F0919"/>
    <w:rsid w:val="003F0B6A"/>
    <w:rsid w:val="003F0CC9"/>
    <w:rsid w:val="003F0F54"/>
    <w:rsid w:val="003F115F"/>
    <w:rsid w:val="003F13C6"/>
    <w:rsid w:val="003F1B7C"/>
    <w:rsid w:val="003F1BA5"/>
    <w:rsid w:val="003F1D3E"/>
    <w:rsid w:val="003F1EB2"/>
    <w:rsid w:val="003F1F45"/>
    <w:rsid w:val="003F1FD8"/>
    <w:rsid w:val="003F21F8"/>
    <w:rsid w:val="003F2391"/>
    <w:rsid w:val="003F262D"/>
    <w:rsid w:val="003F29C0"/>
    <w:rsid w:val="003F2BB1"/>
    <w:rsid w:val="003F2C38"/>
    <w:rsid w:val="003F2E26"/>
    <w:rsid w:val="003F3383"/>
    <w:rsid w:val="003F36D7"/>
    <w:rsid w:val="003F3B94"/>
    <w:rsid w:val="003F4094"/>
    <w:rsid w:val="003F417E"/>
    <w:rsid w:val="003F439B"/>
    <w:rsid w:val="003F4419"/>
    <w:rsid w:val="003F452E"/>
    <w:rsid w:val="003F48DC"/>
    <w:rsid w:val="003F4AA4"/>
    <w:rsid w:val="003F4B13"/>
    <w:rsid w:val="003F4B36"/>
    <w:rsid w:val="003F4BEA"/>
    <w:rsid w:val="003F4D8B"/>
    <w:rsid w:val="003F52BB"/>
    <w:rsid w:val="003F56E9"/>
    <w:rsid w:val="003F5C3F"/>
    <w:rsid w:val="003F5D9B"/>
    <w:rsid w:val="003F5E72"/>
    <w:rsid w:val="003F61D6"/>
    <w:rsid w:val="003F6608"/>
    <w:rsid w:val="003F68B0"/>
    <w:rsid w:val="003F69B3"/>
    <w:rsid w:val="003F6C38"/>
    <w:rsid w:val="003F754E"/>
    <w:rsid w:val="003F760E"/>
    <w:rsid w:val="003F786A"/>
    <w:rsid w:val="003F7CEE"/>
    <w:rsid w:val="003F7F72"/>
    <w:rsid w:val="003FDCE6"/>
    <w:rsid w:val="00400392"/>
    <w:rsid w:val="004003FA"/>
    <w:rsid w:val="0040062B"/>
    <w:rsid w:val="00400844"/>
    <w:rsid w:val="00400CA1"/>
    <w:rsid w:val="00400DF0"/>
    <w:rsid w:val="00400FD2"/>
    <w:rsid w:val="00400FE9"/>
    <w:rsid w:val="004010CC"/>
    <w:rsid w:val="00401168"/>
    <w:rsid w:val="004011BE"/>
    <w:rsid w:val="0040135C"/>
    <w:rsid w:val="0040179D"/>
    <w:rsid w:val="004017F2"/>
    <w:rsid w:val="004019B4"/>
    <w:rsid w:val="00401AF4"/>
    <w:rsid w:val="00401DE6"/>
    <w:rsid w:val="0040209B"/>
    <w:rsid w:val="00402236"/>
    <w:rsid w:val="00402EEE"/>
    <w:rsid w:val="00403113"/>
    <w:rsid w:val="0040386D"/>
    <w:rsid w:val="00403A31"/>
    <w:rsid w:val="00403C29"/>
    <w:rsid w:val="00403EFF"/>
    <w:rsid w:val="00403F0A"/>
    <w:rsid w:val="00404328"/>
    <w:rsid w:val="004044E8"/>
    <w:rsid w:val="00404A6E"/>
    <w:rsid w:val="00404DAB"/>
    <w:rsid w:val="00405106"/>
    <w:rsid w:val="004052E7"/>
    <w:rsid w:val="004055C7"/>
    <w:rsid w:val="00405808"/>
    <w:rsid w:val="00405D27"/>
    <w:rsid w:val="00405DBF"/>
    <w:rsid w:val="00406482"/>
    <w:rsid w:val="00406825"/>
    <w:rsid w:val="004074C4"/>
    <w:rsid w:val="00407C94"/>
    <w:rsid w:val="0041009E"/>
    <w:rsid w:val="00410281"/>
    <w:rsid w:val="004103CA"/>
    <w:rsid w:val="00410641"/>
    <w:rsid w:val="00410DD4"/>
    <w:rsid w:val="0041115E"/>
    <w:rsid w:val="0041161B"/>
    <w:rsid w:val="004117B3"/>
    <w:rsid w:val="00411B3B"/>
    <w:rsid w:val="00412142"/>
    <w:rsid w:val="004124EE"/>
    <w:rsid w:val="00412641"/>
    <w:rsid w:val="00412DB1"/>
    <w:rsid w:val="00412E63"/>
    <w:rsid w:val="00412FE6"/>
    <w:rsid w:val="00413171"/>
    <w:rsid w:val="004135D2"/>
    <w:rsid w:val="00413639"/>
    <w:rsid w:val="00413657"/>
    <w:rsid w:val="004136DD"/>
    <w:rsid w:val="00413798"/>
    <w:rsid w:val="004137B9"/>
    <w:rsid w:val="00413A76"/>
    <w:rsid w:val="00413DE1"/>
    <w:rsid w:val="004140EA"/>
    <w:rsid w:val="004143D0"/>
    <w:rsid w:val="00414605"/>
    <w:rsid w:val="004146BE"/>
    <w:rsid w:val="0041474E"/>
    <w:rsid w:val="00414751"/>
    <w:rsid w:val="0041489E"/>
    <w:rsid w:val="004155F8"/>
    <w:rsid w:val="00415BAF"/>
    <w:rsid w:val="00415E69"/>
    <w:rsid w:val="0041627D"/>
    <w:rsid w:val="00416C47"/>
    <w:rsid w:val="00416D84"/>
    <w:rsid w:val="004170C2"/>
    <w:rsid w:val="00417293"/>
    <w:rsid w:val="00417301"/>
    <w:rsid w:val="00417447"/>
    <w:rsid w:val="00417736"/>
    <w:rsid w:val="004178DB"/>
    <w:rsid w:val="00417913"/>
    <w:rsid w:val="00417ACC"/>
    <w:rsid w:val="00417B0F"/>
    <w:rsid w:val="00417B1B"/>
    <w:rsid w:val="00417FC4"/>
    <w:rsid w:val="0042011F"/>
    <w:rsid w:val="0042012A"/>
    <w:rsid w:val="00420885"/>
    <w:rsid w:val="004208DE"/>
    <w:rsid w:val="00420B4E"/>
    <w:rsid w:val="00420C20"/>
    <w:rsid w:val="00420E73"/>
    <w:rsid w:val="00420EEA"/>
    <w:rsid w:val="00421A39"/>
    <w:rsid w:val="00421C95"/>
    <w:rsid w:val="00422098"/>
    <w:rsid w:val="00422698"/>
    <w:rsid w:val="004228B0"/>
    <w:rsid w:val="0042295A"/>
    <w:rsid w:val="00422AD8"/>
    <w:rsid w:val="004233EE"/>
    <w:rsid w:val="00423C1A"/>
    <w:rsid w:val="00423D44"/>
    <w:rsid w:val="00423DAF"/>
    <w:rsid w:val="00423F28"/>
    <w:rsid w:val="00423FED"/>
    <w:rsid w:val="00424384"/>
    <w:rsid w:val="00424C16"/>
    <w:rsid w:val="004252D0"/>
    <w:rsid w:val="00425778"/>
    <w:rsid w:val="00425785"/>
    <w:rsid w:val="00425884"/>
    <w:rsid w:val="004258F8"/>
    <w:rsid w:val="004259B6"/>
    <w:rsid w:val="00426360"/>
    <w:rsid w:val="00426663"/>
    <w:rsid w:val="00426783"/>
    <w:rsid w:val="00426A91"/>
    <w:rsid w:val="00427337"/>
    <w:rsid w:val="0042734D"/>
    <w:rsid w:val="004277F1"/>
    <w:rsid w:val="00427DE1"/>
    <w:rsid w:val="0043001F"/>
    <w:rsid w:val="0043009D"/>
    <w:rsid w:val="00430575"/>
    <w:rsid w:val="00430647"/>
    <w:rsid w:val="00430864"/>
    <w:rsid w:val="00430B70"/>
    <w:rsid w:val="004312CB"/>
    <w:rsid w:val="00431328"/>
    <w:rsid w:val="00431489"/>
    <w:rsid w:val="004314FD"/>
    <w:rsid w:val="0043169F"/>
    <w:rsid w:val="00431977"/>
    <w:rsid w:val="00431A3E"/>
    <w:rsid w:val="00431D7E"/>
    <w:rsid w:val="00431E5E"/>
    <w:rsid w:val="004320C2"/>
    <w:rsid w:val="004322EC"/>
    <w:rsid w:val="00432588"/>
    <w:rsid w:val="004325E5"/>
    <w:rsid w:val="00432CA9"/>
    <w:rsid w:val="00432DB4"/>
    <w:rsid w:val="00432FCA"/>
    <w:rsid w:val="00433662"/>
    <w:rsid w:val="004337A8"/>
    <w:rsid w:val="00433865"/>
    <w:rsid w:val="00433AFA"/>
    <w:rsid w:val="00433D60"/>
    <w:rsid w:val="00434323"/>
    <w:rsid w:val="00434410"/>
    <w:rsid w:val="004346E1"/>
    <w:rsid w:val="00434746"/>
    <w:rsid w:val="004347BB"/>
    <w:rsid w:val="00434846"/>
    <w:rsid w:val="00435A27"/>
    <w:rsid w:val="00435E56"/>
    <w:rsid w:val="00435F82"/>
    <w:rsid w:val="0043618E"/>
    <w:rsid w:val="004363E8"/>
    <w:rsid w:val="004368AB"/>
    <w:rsid w:val="00436ABC"/>
    <w:rsid w:val="0043726A"/>
    <w:rsid w:val="0043731D"/>
    <w:rsid w:val="004373BC"/>
    <w:rsid w:val="0043742F"/>
    <w:rsid w:val="00437484"/>
    <w:rsid w:val="00437B13"/>
    <w:rsid w:val="00437B88"/>
    <w:rsid w:val="00437C8D"/>
    <w:rsid w:val="00437F78"/>
    <w:rsid w:val="004406A2"/>
    <w:rsid w:val="004406FF"/>
    <w:rsid w:val="00440AEB"/>
    <w:rsid w:val="004411C6"/>
    <w:rsid w:val="004411F6"/>
    <w:rsid w:val="004419F3"/>
    <w:rsid w:val="004424E8"/>
    <w:rsid w:val="0044270C"/>
    <w:rsid w:val="004431D2"/>
    <w:rsid w:val="0044328B"/>
    <w:rsid w:val="004432AF"/>
    <w:rsid w:val="00443BDD"/>
    <w:rsid w:val="00443CA2"/>
    <w:rsid w:val="00443FD1"/>
    <w:rsid w:val="004440E7"/>
    <w:rsid w:val="004441ED"/>
    <w:rsid w:val="00444894"/>
    <w:rsid w:val="004448C8"/>
    <w:rsid w:val="0044494B"/>
    <w:rsid w:val="00444F92"/>
    <w:rsid w:val="00444FD9"/>
    <w:rsid w:val="0044503E"/>
    <w:rsid w:val="00445136"/>
    <w:rsid w:val="004452C7"/>
    <w:rsid w:val="004454EA"/>
    <w:rsid w:val="00445556"/>
    <w:rsid w:val="00445AF2"/>
    <w:rsid w:val="004468D6"/>
    <w:rsid w:val="00446DE0"/>
    <w:rsid w:val="0044727F"/>
    <w:rsid w:val="00447A09"/>
    <w:rsid w:val="00447A54"/>
    <w:rsid w:val="00447B89"/>
    <w:rsid w:val="00447E52"/>
    <w:rsid w:val="00450072"/>
    <w:rsid w:val="00450610"/>
    <w:rsid w:val="00450EBC"/>
    <w:rsid w:val="00451502"/>
    <w:rsid w:val="004515B9"/>
    <w:rsid w:val="0045181A"/>
    <w:rsid w:val="00451A67"/>
    <w:rsid w:val="00451C09"/>
    <w:rsid w:val="00451C27"/>
    <w:rsid w:val="00452026"/>
    <w:rsid w:val="00452319"/>
    <w:rsid w:val="00452361"/>
    <w:rsid w:val="0045266E"/>
    <w:rsid w:val="00452BA5"/>
    <w:rsid w:val="00452BE4"/>
    <w:rsid w:val="00452DDA"/>
    <w:rsid w:val="00452E95"/>
    <w:rsid w:val="004530C1"/>
    <w:rsid w:val="00453165"/>
    <w:rsid w:val="004532EB"/>
    <w:rsid w:val="004536E0"/>
    <w:rsid w:val="004537FB"/>
    <w:rsid w:val="004539EA"/>
    <w:rsid w:val="00453B4C"/>
    <w:rsid w:val="00453D8F"/>
    <w:rsid w:val="00453DD7"/>
    <w:rsid w:val="004542D6"/>
    <w:rsid w:val="00454623"/>
    <w:rsid w:val="00454DBF"/>
    <w:rsid w:val="00454F88"/>
    <w:rsid w:val="004550EA"/>
    <w:rsid w:val="00455676"/>
    <w:rsid w:val="0045575C"/>
    <w:rsid w:val="00455767"/>
    <w:rsid w:val="004557C7"/>
    <w:rsid w:val="00455966"/>
    <w:rsid w:val="00455BF7"/>
    <w:rsid w:val="00456035"/>
    <w:rsid w:val="00456443"/>
    <w:rsid w:val="004564E0"/>
    <w:rsid w:val="0045657C"/>
    <w:rsid w:val="00456633"/>
    <w:rsid w:val="00456740"/>
    <w:rsid w:val="00456B64"/>
    <w:rsid w:val="00456BAC"/>
    <w:rsid w:val="00456BB9"/>
    <w:rsid w:val="00456D8E"/>
    <w:rsid w:val="00456F79"/>
    <w:rsid w:val="004570EE"/>
    <w:rsid w:val="0045749B"/>
    <w:rsid w:val="00457512"/>
    <w:rsid w:val="00457667"/>
    <w:rsid w:val="004577DA"/>
    <w:rsid w:val="00457BCA"/>
    <w:rsid w:val="00457E40"/>
    <w:rsid w:val="00457EA7"/>
    <w:rsid w:val="00460292"/>
    <w:rsid w:val="004609C9"/>
    <w:rsid w:val="00460A56"/>
    <w:rsid w:val="00460A79"/>
    <w:rsid w:val="00460AB4"/>
    <w:rsid w:val="00461572"/>
    <w:rsid w:val="004616E1"/>
    <w:rsid w:val="00461A95"/>
    <w:rsid w:val="00461D1E"/>
    <w:rsid w:val="00461E49"/>
    <w:rsid w:val="00462025"/>
    <w:rsid w:val="004621C9"/>
    <w:rsid w:val="004628C1"/>
    <w:rsid w:val="00463549"/>
    <w:rsid w:val="004635B7"/>
    <w:rsid w:val="00463C98"/>
    <w:rsid w:val="00463D61"/>
    <w:rsid w:val="00463E0A"/>
    <w:rsid w:val="00463F1F"/>
    <w:rsid w:val="0046407C"/>
    <w:rsid w:val="004640FE"/>
    <w:rsid w:val="004642E1"/>
    <w:rsid w:val="00464413"/>
    <w:rsid w:val="00464632"/>
    <w:rsid w:val="0046482F"/>
    <w:rsid w:val="004648CC"/>
    <w:rsid w:val="004648E5"/>
    <w:rsid w:val="00464C78"/>
    <w:rsid w:val="00464F7B"/>
    <w:rsid w:val="0046529D"/>
    <w:rsid w:val="004655BE"/>
    <w:rsid w:val="004657B7"/>
    <w:rsid w:val="0046585D"/>
    <w:rsid w:val="00465D7F"/>
    <w:rsid w:val="00465E6B"/>
    <w:rsid w:val="00465F50"/>
    <w:rsid w:val="0046639C"/>
    <w:rsid w:val="0046646F"/>
    <w:rsid w:val="00466B4E"/>
    <w:rsid w:val="00466C3B"/>
    <w:rsid w:val="00466D51"/>
    <w:rsid w:val="00466E97"/>
    <w:rsid w:val="00466F13"/>
    <w:rsid w:val="00467861"/>
    <w:rsid w:val="00467C4E"/>
    <w:rsid w:val="00467F25"/>
    <w:rsid w:val="004708AD"/>
    <w:rsid w:val="00470DA5"/>
    <w:rsid w:val="0047107B"/>
    <w:rsid w:val="0047123A"/>
    <w:rsid w:val="004712EA"/>
    <w:rsid w:val="0047148C"/>
    <w:rsid w:val="004717A6"/>
    <w:rsid w:val="00471800"/>
    <w:rsid w:val="00471A61"/>
    <w:rsid w:val="00471F4E"/>
    <w:rsid w:val="0047246A"/>
    <w:rsid w:val="0047246B"/>
    <w:rsid w:val="0047262D"/>
    <w:rsid w:val="004727DF"/>
    <w:rsid w:val="00472977"/>
    <w:rsid w:val="004729D2"/>
    <w:rsid w:val="0047312A"/>
    <w:rsid w:val="00473210"/>
    <w:rsid w:val="0047334B"/>
    <w:rsid w:val="004734B1"/>
    <w:rsid w:val="004734B6"/>
    <w:rsid w:val="004737EA"/>
    <w:rsid w:val="00473DC0"/>
    <w:rsid w:val="00474487"/>
    <w:rsid w:val="0047487D"/>
    <w:rsid w:val="00474AD8"/>
    <w:rsid w:val="00474B8B"/>
    <w:rsid w:val="00474FA1"/>
    <w:rsid w:val="00475046"/>
    <w:rsid w:val="00475094"/>
    <w:rsid w:val="00475275"/>
    <w:rsid w:val="004752BF"/>
    <w:rsid w:val="004753BB"/>
    <w:rsid w:val="004755B4"/>
    <w:rsid w:val="0047578B"/>
    <w:rsid w:val="00475F03"/>
    <w:rsid w:val="00475FCC"/>
    <w:rsid w:val="004760ED"/>
    <w:rsid w:val="0047633F"/>
    <w:rsid w:val="004764E6"/>
    <w:rsid w:val="00476A2E"/>
    <w:rsid w:val="00476BB4"/>
    <w:rsid w:val="00477219"/>
    <w:rsid w:val="00477479"/>
    <w:rsid w:val="004776A4"/>
    <w:rsid w:val="00480053"/>
    <w:rsid w:val="004802F7"/>
    <w:rsid w:val="00480353"/>
    <w:rsid w:val="004804CA"/>
    <w:rsid w:val="00480824"/>
    <w:rsid w:val="00480B63"/>
    <w:rsid w:val="00480D22"/>
    <w:rsid w:val="00480D35"/>
    <w:rsid w:val="00480F72"/>
    <w:rsid w:val="00481840"/>
    <w:rsid w:val="004818B6"/>
    <w:rsid w:val="00481BCA"/>
    <w:rsid w:val="004825B0"/>
    <w:rsid w:val="004828B6"/>
    <w:rsid w:val="00482921"/>
    <w:rsid w:val="004829B1"/>
    <w:rsid w:val="00482C41"/>
    <w:rsid w:val="00483050"/>
    <w:rsid w:val="00483289"/>
    <w:rsid w:val="004832B0"/>
    <w:rsid w:val="004832D5"/>
    <w:rsid w:val="00483334"/>
    <w:rsid w:val="004836D0"/>
    <w:rsid w:val="00483C8D"/>
    <w:rsid w:val="00483E36"/>
    <w:rsid w:val="00483F4C"/>
    <w:rsid w:val="00484051"/>
    <w:rsid w:val="0048408D"/>
    <w:rsid w:val="004842AC"/>
    <w:rsid w:val="00484546"/>
    <w:rsid w:val="0048488A"/>
    <w:rsid w:val="00484904"/>
    <w:rsid w:val="00484A91"/>
    <w:rsid w:val="00484EAF"/>
    <w:rsid w:val="0048515B"/>
    <w:rsid w:val="0048643C"/>
    <w:rsid w:val="00486618"/>
    <w:rsid w:val="00486677"/>
    <w:rsid w:val="0048696B"/>
    <w:rsid w:val="00487210"/>
    <w:rsid w:val="004876A8"/>
    <w:rsid w:val="0048777C"/>
    <w:rsid w:val="00487B46"/>
    <w:rsid w:val="00487E79"/>
    <w:rsid w:val="00487ECC"/>
    <w:rsid w:val="0049046D"/>
    <w:rsid w:val="004904D4"/>
    <w:rsid w:val="004906BC"/>
    <w:rsid w:val="004909A5"/>
    <w:rsid w:val="00490A9E"/>
    <w:rsid w:val="00490D36"/>
    <w:rsid w:val="00490E41"/>
    <w:rsid w:val="00490ED4"/>
    <w:rsid w:val="0049105F"/>
    <w:rsid w:val="00491367"/>
    <w:rsid w:val="00491549"/>
    <w:rsid w:val="00491ECB"/>
    <w:rsid w:val="004921F4"/>
    <w:rsid w:val="0049237D"/>
    <w:rsid w:val="00492509"/>
    <w:rsid w:val="00492537"/>
    <w:rsid w:val="00492772"/>
    <w:rsid w:val="00492904"/>
    <w:rsid w:val="00492E6C"/>
    <w:rsid w:val="00492FC8"/>
    <w:rsid w:val="004939C7"/>
    <w:rsid w:val="00493BCC"/>
    <w:rsid w:val="00493CC3"/>
    <w:rsid w:val="004942AF"/>
    <w:rsid w:val="00494390"/>
    <w:rsid w:val="0049466E"/>
    <w:rsid w:val="00494A1F"/>
    <w:rsid w:val="0049526F"/>
    <w:rsid w:val="004952BC"/>
    <w:rsid w:val="0049541D"/>
    <w:rsid w:val="00495728"/>
    <w:rsid w:val="004958A5"/>
    <w:rsid w:val="004962D4"/>
    <w:rsid w:val="00496558"/>
    <w:rsid w:val="004966AF"/>
    <w:rsid w:val="004968AB"/>
    <w:rsid w:val="00496D07"/>
    <w:rsid w:val="00496D50"/>
    <w:rsid w:val="00496EF0"/>
    <w:rsid w:val="0049767A"/>
    <w:rsid w:val="00497908"/>
    <w:rsid w:val="00497BA6"/>
    <w:rsid w:val="00497D99"/>
    <w:rsid w:val="004A0072"/>
    <w:rsid w:val="004A00C4"/>
    <w:rsid w:val="004A00CB"/>
    <w:rsid w:val="004A03F0"/>
    <w:rsid w:val="004A0C92"/>
    <w:rsid w:val="004A1027"/>
    <w:rsid w:val="004A11A8"/>
    <w:rsid w:val="004A11B4"/>
    <w:rsid w:val="004A1332"/>
    <w:rsid w:val="004A13CA"/>
    <w:rsid w:val="004A1489"/>
    <w:rsid w:val="004A1648"/>
    <w:rsid w:val="004A16AA"/>
    <w:rsid w:val="004A1F66"/>
    <w:rsid w:val="004A2130"/>
    <w:rsid w:val="004A230D"/>
    <w:rsid w:val="004A29D5"/>
    <w:rsid w:val="004A2C9D"/>
    <w:rsid w:val="004A2EB0"/>
    <w:rsid w:val="004A2FB9"/>
    <w:rsid w:val="004A35B4"/>
    <w:rsid w:val="004A3771"/>
    <w:rsid w:val="004A4186"/>
    <w:rsid w:val="004A463A"/>
    <w:rsid w:val="004A4816"/>
    <w:rsid w:val="004A48C7"/>
    <w:rsid w:val="004A4BA1"/>
    <w:rsid w:val="004A4D6A"/>
    <w:rsid w:val="004A4ECE"/>
    <w:rsid w:val="004A4EE0"/>
    <w:rsid w:val="004A5302"/>
    <w:rsid w:val="004A572B"/>
    <w:rsid w:val="004A5C86"/>
    <w:rsid w:val="004A60DB"/>
    <w:rsid w:val="004A6AB8"/>
    <w:rsid w:val="004A6B02"/>
    <w:rsid w:val="004A6BAD"/>
    <w:rsid w:val="004A6BBF"/>
    <w:rsid w:val="004A7050"/>
    <w:rsid w:val="004A73B5"/>
    <w:rsid w:val="004A74D9"/>
    <w:rsid w:val="004A762A"/>
    <w:rsid w:val="004A7708"/>
    <w:rsid w:val="004A7DFD"/>
    <w:rsid w:val="004B0268"/>
    <w:rsid w:val="004B02AA"/>
    <w:rsid w:val="004B03A2"/>
    <w:rsid w:val="004B051B"/>
    <w:rsid w:val="004B074B"/>
    <w:rsid w:val="004B0B31"/>
    <w:rsid w:val="004B10D5"/>
    <w:rsid w:val="004B1199"/>
    <w:rsid w:val="004B1297"/>
    <w:rsid w:val="004B137E"/>
    <w:rsid w:val="004B13EF"/>
    <w:rsid w:val="004B17D1"/>
    <w:rsid w:val="004B195A"/>
    <w:rsid w:val="004B1F2B"/>
    <w:rsid w:val="004B252E"/>
    <w:rsid w:val="004B29A4"/>
    <w:rsid w:val="004B2D7A"/>
    <w:rsid w:val="004B2D7B"/>
    <w:rsid w:val="004B2DDD"/>
    <w:rsid w:val="004B30DC"/>
    <w:rsid w:val="004B3100"/>
    <w:rsid w:val="004B31EB"/>
    <w:rsid w:val="004B32A5"/>
    <w:rsid w:val="004B3B66"/>
    <w:rsid w:val="004B3C3D"/>
    <w:rsid w:val="004B425F"/>
    <w:rsid w:val="004B4693"/>
    <w:rsid w:val="004B46D6"/>
    <w:rsid w:val="004B470E"/>
    <w:rsid w:val="004B4B01"/>
    <w:rsid w:val="004B4B90"/>
    <w:rsid w:val="004B4C5D"/>
    <w:rsid w:val="004B5279"/>
    <w:rsid w:val="004B5488"/>
    <w:rsid w:val="004B5614"/>
    <w:rsid w:val="004B569A"/>
    <w:rsid w:val="004B5DAA"/>
    <w:rsid w:val="004B6605"/>
    <w:rsid w:val="004B6836"/>
    <w:rsid w:val="004B6A95"/>
    <w:rsid w:val="004B6D5B"/>
    <w:rsid w:val="004B6D6D"/>
    <w:rsid w:val="004B6D8B"/>
    <w:rsid w:val="004B6E4B"/>
    <w:rsid w:val="004B711C"/>
    <w:rsid w:val="004B723E"/>
    <w:rsid w:val="004B75CC"/>
    <w:rsid w:val="004B7ABA"/>
    <w:rsid w:val="004B7D88"/>
    <w:rsid w:val="004C0029"/>
    <w:rsid w:val="004C01C5"/>
    <w:rsid w:val="004C0400"/>
    <w:rsid w:val="004C0607"/>
    <w:rsid w:val="004C099B"/>
    <w:rsid w:val="004C09F5"/>
    <w:rsid w:val="004C1621"/>
    <w:rsid w:val="004C19F5"/>
    <w:rsid w:val="004C1E1A"/>
    <w:rsid w:val="004C223C"/>
    <w:rsid w:val="004C231B"/>
    <w:rsid w:val="004C28A3"/>
    <w:rsid w:val="004C2988"/>
    <w:rsid w:val="004C2A89"/>
    <w:rsid w:val="004C2BCA"/>
    <w:rsid w:val="004C2E50"/>
    <w:rsid w:val="004C3080"/>
    <w:rsid w:val="004C310E"/>
    <w:rsid w:val="004C3310"/>
    <w:rsid w:val="004C34B8"/>
    <w:rsid w:val="004C3555"/>
    <w:rsid w:val="004C365B"/>
    <w:rsid w:val="004C3695"/>
    <w:rsid w:val="004C3789"/>
    <w:rsid w:val="004C3795"/>
    <w:rsid w:val="004C39EF"/>
    <w:rsid w:val="004C3B6C"/>
    <w:rsid w:val="004C3BAE"/>
    <w:rsid w:val="004C3F2C"/>
    <w:rsid w:val="004C3FE4"/>
    <w:rsid w:val="004C4054"/>
    <w:rsid w:val="004C4752"/>
    <w:rsid w:val="004C4B04"/>
    <w:rsid w:val="004C4BC7"/>
    <w:rsid w:val="004C4DCC"/>
    <w:rsid w:val="004C5105"/>
    <w:rsid w:val="004C5829"/>
    <w:rsid w:val="004C59FA"/>
    <w:rsid w:val="004C5AE5"/>
    <w:rsid w:val="004C5B1B"/>
    <w:rsid w:val="004C6320"/>
    <w:rsid w:val="004C656D"/>
    <w:rsid w:val="004C6FD5"/>
    <w:rsid w:val="004C7441"/>
    <w:rsid w:val="004C7B73"/>
    <w:rsid w:val="004D00CB"/>
    <w:rsid w:val="004D0197"/>
    <w:rsid w:val="004D058C"/>
    <w:rsid w:val="004D09E5"/>
    <w:rsid w:val="004D0E93"/>
    <w:rsid w:val="004D0EF6"/>
    <w:rsid w:val="004D1150"/>
    <w:rsid w:val="004D11ED"/>
    <w:rsid w:val="004D17E9"/>
    <w:rsid w:val="004D1B87"/>
    <w:rsid w:val="004D2270"/>
    <w:rsid w:val="004D2362"/>
    <w:rsid w:val="004D24E3"/>
    <w:rsid w:val="004D2A86"/>
    <w:rsid w:val="004D2A8F"/>
    <w:rsid w:val="004D2D42"/>
    <w:rsid w:val="004D305D"/>
    <w:rsid w:val="004D3305"/>
    <w:rsid w:val="004D37C3"/>
    <w:rsid w:val="004D3827"/>
    <w:rsid w:val="004D3C50"/>
    <w:rsid w:val="004D3CB2"/>
    <w:rsid w:val="004D4219"/>
    <w:rsid w:val="004D42EB"/>
    <w:rsid w:val="004D43F4"/>
    <w:rsid w:val="004D4B93"/>
    <w:rsid w:val="004D4CA7"/>
    <w:rsid w:val="004D4CCC"/>
    <w:rsid w:val="004D512A"/>
    <w:rsid w:val="004D5570"/>
    <w:rsid w:val="004D55B5"/>
    <w:rsid w:val="004D5866"/>
    <w:rsid w:val="004D5C12"/>
    <w:rsid w:val="004D5CB0"/>
    <w:rsid w:val="004D5CFD"/>
    <w:rsid w:val="004D5D12"/>
    <w:rsid w:val="004D5FE2"/>
    <w:rsid w:val="004D62F1"/>
    <w:rsid w:val="004D6812"/>
    <w:rsid w:val="004D685A"/>
    <w:rsid w:val="004D76AC"/>
    <w:rsid w:val="004D7C1E"/>
    <w:rsid w:val="004D7C93"/>
    <w:rsid w:val="004D7DB9"/>
    <w:rsid w:val="004D7F67"/>
    <w:rsid w:val="004E0012"/>
    <w:rsid w:val="004E01BA"/>
    <w:rsid w:val="004E05DC"/>
    <w:rsid w:val="004E0626"/>
    <w:rsid w:val="004E0799"/>
    <w:rsid w:val="004E0B8A"/>
    <w:rsid w:val="004E0C4A"/>
    <w:rsid w:val="004E10B4"/>
    <w:rsid w:val="004E19C5"/>
    <w:rsid w:val="004E1B4A"/>
    <w:rsid w:val="004E20EE"/>
    <w:rsid w:val="004E25D1"/>
    <w:rsid w:val="004E26BA"/>
    <w:rsid w:val="004E2842"/>
    <w:rsid w:val="004E28C8"/>
    <w:rsid w:val="004E2A78"/>
    <w:rsid w:val="004E2ADA"/>
    <w:rsid w:val="004E2FB9"/>
    <w:rsid w:val="004E3366"/>
    <w:rsid w:val="004E33A5"/>
    <w:rsid w:val="004E3473"/>
    <w:rsid w:val="004E3864"/>
    <w:rsid w:val="004E3FE2"/>
    <w:rsid w:val="004E40DB"/>
    <w:rsid w:val="004E42BA"/>
    <w:rsid w:val="004E443C"/>
    <w:rsid w:val="004E4AE8"/>
    <w:rsid w:val="004E4CBB"/>
    <w:rsid w:val="004E4D4D"/>
    <w:rsid w:val="004E4D58"/>
    <w:rsid w:val="004E519B"/>
    <w:rsid w:val="004E550E"/>
    <w:rsid w:val="004E626E"/>
    <w:rsid w:val="004E62C6"/>
    <w:rsid w:val="004E64C7"/>
    <w:rsid w:val="004E6587"/>
    <w:rsid w:val="004E68D4"/>
    <w:rsid w:val="004E6D6C"/>
    <w:rsid w:val="004E6E70"/>
    <w:rsid w:val="004E6F27"/>
    <w:rsid w:val="004E7460"/>
    <w:rsid w:val="004E7547"/>
    <w:rsid w:val="004E78F3"/>
    <w:rsid w:val="004E7A83"/>
    <w:rsid w:val="004E7F5C"/>
    <w:rsid w:val="004F011E"/>
    <w:rsid w:val="004F0137"/>
    <w:rsid w:val="004F03E2"/>
    <w:rsid w:val="004F058B"/>
    <w:rsid w:val="004F0CB6"/>
    <w:rsid w:val="004F0E70"/>
    <w:rsid w:val="004F1178"/>
    <w:rsid w:val="004F14C9"/>
    <w:rsid w:val="004F1565"/>
    <w:rsid w:val="004F179E"/>
    <w:rsid w:val="004F1AED"/>
    <w:rsid w:val="004F2009"/>
    <w:rsid w:val="004F210F"/>
    <w:rsid w:val="004F24DB"/>
    <w:rsid w:val="004F2833"/>
    <w:rsid w:val="004F2CB0"/>
    <w:rsid w:val="004F2EA2"/>
    <w:rsid w:val="004F2EF7"/>
    <w:rsid w:val="004F2F27"/>
    <w:rsid w:val="004F32A2"/>
    <w:rsid w:val="004F3592"/>
    <w:rsid w:val="004F3DD2"/>
    <w:rsid w:val="004F3DF9"/>
    <w:rsid w:val="004F3ECE"/>
    <w:rsid w:val="004F43B0"/>
    <w:rsid w:val="004F4A11"/>
    <w:rsid w:val="004F4DA8"/>
    <w:rsid w:val="004F4E50"/>
    <w:rsid w:val="004F500C"/>
    <w:rsid w:val="004F5448"/>
    <w:rsid w:val="004F5551"/>
    <w:rsid w:val="004F56B1"/>
    <w:rsid w:val="004F58ED"/>
    <w:rsid w:val="004F5B2C"/>
    <w:rsid w:val="004F5FD3"/>
    <w:rsid w:val="004F64CE"/>
    <w:rsid w:val="004F6666"/>
    <w:rsid w:val="004F69F7"/>
    <w:rsid w:val="004F6F8F"/>
    <w:rsid w:val="004F7DE7"/>
    <w:rsid w:val="004F7F93"/>
    <w:rsid w:val="004F7FB0"/>
    <w:rsid w:val="00500309"/>
    <w:rsid w:val="00500416"/>
    <w:rsid w:val="005008FF"/>
    <w:rsid w:val="0050091E"/>
    <w:rsid w:val="005009ED"/>
    <w:rsid w:val="00500E92"/>
    <w:rsid w:val="005012C6"/>
    <w:rsid w:val="005016B4"/>
    <w:rsid w:val="00501A1C"/>
    <w:rsid w:val="00501BD1"/>
    <w:rsid w:val="00501D8F"/>
    <w:rsid w:val="00502094"/>
    <w:rsid w:val="005020FB"/>
    <w:rsid w:val="005022D7"/>
    <w:rsid w:val="005025DD"/>
    <w:rsid w:val="0050273C"/>
    <w:rsid w:val="00502B7F"/>
    <w:rsid w:val="005030B7"/>
    <w:rsid w:val="005035CD"/>
    <w:rsid w:val="00503601"/>
    <w:rsid w:val="00503753"/>
    <w:rsid w:val="00503981"/>
    <w:rsid w:val="00503CFF"/>
    <w:rsid w:val="00503E81"/>
    <w:rsid w:val="00503F8C"/>
    <w:rsid w:val="00504118"/>
    <w:rsid w:val="005049C5"/>
    <w:rsid w:val="00504A69"/>
    <w:rsid w:val="00504B30"/>
    <w:rsid w:val="00504ED8"/>
    <w:rsid w:val="00504F03"/>
    <w:rsid w:val="00504F57"/>
    <w:rsid w:val="0050583C"/>
    <w:rsid w:val="00505847"/>
    <w:rsid w:val="00505A5E"/>
    <w:rsid w:val="00505C07"/>
    <w:rsid w:val="00505F05"/>
    <w:rsid w:val="00506009"/>
    <w:rsid w:val="005062CE"/>
    <w:rsid w:val="00506584"/>
    <w:rsid w:val="00506769"/>
    <w:rsid w:val="00506A02"/>
    <w:rsid w:val="00506CBB"/>
    <w:rsid w:val="00506FAC"/>
    <w:rsid w:val="00507017"/>
    <w:rsid w:val="005070EC"/>
    <w:rsid w:val="0050710D"/>
    <w:rsid w:val="0050722C"/>
    <w:rsid w:val="00507419"/>
    <w:rsid w:val="005076A0"/>
    <w:rsid w:val="00507974"/>
    <w:rsid w:val="00507AA2"/>
    <w:rsid w:val="005102A6"/>
    <w:rsid w:val="005102C8"/>
    <w:rsid w:val="0051059A"/>
    <w:rsid w:val="005105E1"/>
    <w:rsid w:val="00510745"/>
    <w:rsid w:val="00510E4A"/>
    <w:rsid w:val="00510F7F"/>
    <w:rsid w:val="00511680"/>
    <w:rsid w:val="00511B9F"/>
    <w:rsid w:val="00511BB1"/>
    <w:rsid w:val="00511FDA"/>
    <w:rsid w:val="005121D8"/>
    <w:rsid w:val="00512407"/>
    <w:rsid w:val="00512697"/>
    <w:rsid w:val="00512A03"/>
    <w:rsid w:val="00512C0B"/>
    <w:rsid w:val="00512CDF"/>
    <w:rsid w:val="00512EC6"/>
    <w:rsid w:val="0051337A"/>
    <w:rsid w:val="00513805"/>
    <w:rsid w:val="00513A99"/>
    <w:rsid w:val="00513ADE"/>
    <w:rsid w:val="00513CEE"/>
    <w:rsid w:val="00513DB4"/>
    <w:rsid w:val="00513F7B"/>
    <w:rsid w:val="00513FDE"/>
    <w:rsid w:val="0051489B"/>
    <w:rsid w:val="00514B06"/>
    <w:rsid w:val="00514B84"/>
    <w:rsid w:val="00514ECB"/>
    <w:rsid w:val="00515074"/>
    <w:rsid w:val="005151FD"/>
    <w:rsid w:val="0051587A"/>
    <w:rsid w:val="00515972"/>
    <w:rsid w:val="00515B10"/>
    <w:rsid w:val="00515BB4"/>
    <w:rsid w:val="00515C00"/>
    <w:rsid w:val="00515C74"/>
    <w:rsid w:val="00515D72"/>
    <w:rsid w:val="00516062"/>
    <w:rsid w:val="0051610F"/>
    <w:rsid w:val="00516133"/>
    <w:rsid w:val="00516166"/>
    <w:rsid w:val="00516537"/>
    <w:rsid w:val="005165ED"/>
    <w:rsid w:val="00516736"/>
    <w:rsid w:val="0051694E"/>
    <w:rsid w:val="00516A9A"/>
    <w:rsid w:val="00516B2A"/>
    <w:rsid w:val="00516BD0"/>
    <w:rsid w:val="00516E8E"/>
    <w:rsid w:val="00516ECE"/>
    <w:rsid w:val="0051703B"/>
    <w:rsid w:val="00517251"/>
    <w:rsid w:val="0051735E"/>
    <w:rsid w:val="00517657"/>
    <w:rsid w:val="00517722"/>
    <w:rsid w:val="005177E7"/>
    <w:rsid w:val="00517A3E"/>
    <w:rsid w:val="0052021E"/>
    <w:rsid w:val="00520408"/>
    <w:rsid w:val="0052064E"/>
    <w:rsid w:val="00520663"/>
    <w:rsid w:val="005206EF"/>
    <w:rsid w:val="00520A28"/>
    <w:rsid w:val="00520C81"/>
    <w:rsid w:val="00520CEA"/>
    <w:rsid w:val="00520D5B"/>
    <w:rsid w:val="00520DA4"/>
    <w:rsid w:val="00520F3F"/>
    <w:rsid w:val="00521365"/>
    <w:rsid w:val="00521CF1"/>
    <w:rsid w:val="00522735"/>
    <w:rsid w:val="00522763"/>
    <w:rsid w:val="00522888"/>
    <w:rsid w:val="00522A8E"/>
    <w:rsid w:val="00522CAD"/>
    <w:rsid w:val="00522D68"/>
    <w:rsid w:val="00522E74"/>
    <w:rsid w:val="0052334A"/>
    <w:rsid w:val="005233DD"/>
    <w:rsid w:val="0052359B"/>
    <w:rsid w:val="00523A40"/>
    <w:rsid w:val="00523AAD"/>
    <w:rsid w:val="00523FC4"/>
    <w:rsid w:val="005241B2"/>
    <w:rsid w:val="00524418"/>
    <w:rsid w:val="00524477"/>
    <w:rsid w:val="0052455E"/>
    <w:rsid w:val="005247F1"/>
    <w:rsid w:val="00524F51"/>
    <w:rsid w:val="00525562"/>
    <w:rsid w:val="00525B0D"/>
    <w:rsid w:val="00525B12"/>
    <w:rsid w:val="00525BC8"/>
    <w:rsid w:val="00526278"/>
    <w:rsid w:val="0052696F"/>
    <w:rsid w:val="00526C43"/>
    <w:rsid w:val="00526D00"/>
    <w:rsid w:val="005272A1"/>
    <w:rsid w:val="005275D4"/>
    <w:rsid w:val="0052790C"/>
    <w:rsid w:val="00527CD1"/>
    <w:rsid w:val="00527D45"/>
    <w:rsid w:val="00530792"/>
    <w:rsid w:val="00530959"/>
    <w:rsid w:val="005309F6"/>
    <w:rsid w:val="00530D08"/>
    <w:rsid w:val="005314C0"/>
    <w:rsid w:val="005315D3"/>
    <w:rsid w:val="00531671"/>
    <w:rsid w:val="00531876"/>
    <w:rsid w:val="0053191F"/>
    <w:rsid w:val="00531A22"/>
    <w:rsid w:val="00531EF9"/>
    <w:rsid w:val="00531F95"/>
    <w:rsid w:val="0053219B"/>
    <w:rsid w:val="00532266"/>
    <w:rsid w:val="00532407"/>
    <w:rsid w:val="00532573"/>
    <w:rsid w:val="00532617"/>
    <w:rsid w:val="0053272A"/>
    <w:rsid w:val="00532B1E"/>
    <w:rsid w:val="00532BD2"/>
    <w:rsid w:val="00532CB9"/>
    <w:rsid w:val="00532FAD"/>
    <w:rsid w:val="005338E9"/>
    <w:rsid w:val="005339A9"/>
    <w:rsid w:val="00533B49"/>
    <w:rsid w:val="00533C07"/>
    <w:rsid w:val="00533D75"/>
    <w:rsid w:val="00533F7D"/>
    <w:rsid w:val="00533FAD"/>
    <w:rsid w:val="0053408F"/>
    <w:rsid w:val="00534949"/>
    <w:rsid w:val="00534C7A"/>
    <w:rsid w:val="0053520A"/>
    <w:rsid w:val="00535449"/>
    <w:rsid w:val="00535669"/>
    <w:rsid w:val="005357BA"/>
    <w:rsid w:val="00536478"/>
    <w:rsid w:val="005368C8"/>
    <w:rsid w:val="005369A3"/>
    <w:rsid w:val="00536C97"/>
    <w:rsid w:val="00536E31"/>
    <w:rsid w:val="0053743B"/>
    <w:rsid w:val="00537532"/>
    <w:rsid w:val="00537971"/>
    <w:rsid w:val="00537C18"/>
    <w:rsid w:val="00537C7A"/>
    <w:rsid w:val="00537E0D"/>
    <w:rsid w:val="00537EDD"/>
    <w:rsid w:val="00540286"/>
    <w:rsid w:val="0054056B"/>
    <w:rsid w:val="0054073F"/>
    <w:rsid w:val="00540779"/>
    <w:rsid w:val="005407CB"/>
    <w:rsid w:val="0054089C"/>
    <w:rsid w:val="0054096F"/>
    <w:rsid w:val="00540B42"/>
    <w:rsid w:val="00540BCC"/>
    <w:rsid w:val="00540C0C"/>
    <w:rsid w:val="005410BC"/>
    <w:rsid w:val="00541238"/>
    <w:rsid w:val="005416E1"/>
    <w:rsid w:val="005418B1"/>
    <w:rsid w:val="005418E5"/>
    <w:rsid w:val="00541BE0"/>
    <w:rsid w:val="0054245C"/>
    <w:rsid w:val="00542A36"/>
    <w:rsid w:val="00542A60"/>
    <w:rsid w:val="00542D0A"/>
    <w:rsid w:val="00542E14"/>
    <w:rsid w:val="0054330D"/>
    <w:rsid w:val="00543506"/>
    <w:rsid w:val="0054352D"/>
    <w:rsid w:val="00543938"/>
    <w:rsid w:val="00543C02"/>
    <w:rsid w:val="00543C94"/>
    <w:rsid w:val="00543DB6"/>
    <w:rsid w:val="00543F25"/>
    <w:rsid w:val="00544177"/>
    <w:rsid w:val="005443B6"/>
    <w:rsid w:val="005444FE"/>
    <w:rsid w:val="005445D5"/>
    <w:rsid w:val="00544A80"/>
    <w:rsid w:val="00544F62"/>
    <w:rsid w:val="00545060"/>
    <w:rsid w:val="005455F7"/>
    <w:rsid w:val="00545820"/>
    <w:rsid w:val="00545DE7"/>
    <w:rsid w:val="00545ED9"/>
    <w:rsid w:val="00545FC5"/>
    <w:rsid w:val="00545FE9"/>
    <w:rsid w:val="0054604F"/>
    <w:rsid w:val="005466CF"/>
    <w:rsid w:val="00546727"/>
    <w:rsid w:val="005468C0"/>
    <w:rsid w:val="005470BD"/>
    <w:rsid w:val="00547136"/>
    <w:rsid w:val="0054739D"/>
    <w:rsid w:val="0054749D"/>
    <w:rsid w:val="005474C6"/>
    <w:rsid w:val="005477A3"/>
    <w:rsid w:val="00547874"/>
    <w:rsid w:val="00547A20"/>
    <w:rsid w:val="00547D0B"/>
    <w:rsid w:val="0055011A"/>
    <w:rsid w:val="0055030D"/>
    <w:rsid w:val="005505A7"/>
    <w:rsid w:val="00550752"/>
    <w:rsid w:val="00550972"/>
    <w:rsid w:val="00550FBE"/>
    <w:rsid w:val="0055168D"/>
    <w:rsid w:val="005517EE"/>
    <w:rsid w:val="0055229B"/>
    <w:rsid w:val="005522F6"/>
    <w:rsid w:val="005523FE"/>
    <w:rsid w:val="005524E8"/>
    <w:rsid w:val="00552887"/>
    <w:rsid w:val="00552E17"/>
    <w:rsid w:val="00552EDF"/>
    <w:rsid w:val="00552F11"/>
    <w:rsid w:val="0055322E"/>
    <w:rsid w:val="005535C7"/>
    <w:rsid w:val="005535CE"/>
    <w:rsid w:val="00553791"/>
    <w:rsid w:val="005538CD"/>
    <w:rsid w:val="005539BF"/>
    <w:rsid w:val="00553E12"/>
    <w:rsid w:val="00554250"/>
    <w:rsid w:val="0055476B"/>
    <w:rsid w:val="00554A41"/>
    <w:rsid w:val="00554ADB"/>
    <w:rsid w:val="00554C71"/>
    <w:rsid w:val="00554D8D"/>
    <w:rsid w:val="00554DDA"/>
    <w:rsid w:val="00555315"/>
    <w:rsid w:val="00555536"/>
    <w:rsid w:val="005559ED"/>
    <w:rsid w:val="00555BCD"/>
    <w:rsid w:val="00555DA1"/>
    <w:rsid w:val="00556032"/>
    <w:rsid w:val="00556271"/>
    <w:rsid w:val="00556399"/>
    <w:rsid w:val="005566BB"/>
    <w:rsid w:val="005567A6"/>
    <w:rsid w:val="00556B0B"/>
    <w:rsid w:val="00556F25"/>
    <w:rsid w:val="00557114"/>
    <w:rsid w:val="005571E8"/>
    <w:rsid w:val="00557321"/>
    <w:rsid w:val="0055747E"/>
    <w:rsid w:val="005577D1"/>
    <w:rsid w:val="0055793A"/>
    <w:rsid w:val="00557A33"/>
    <w:rsid w:val="00557CB6"/>
    <w:rsid w:val="00557DA7"/>
    <w:rsid w:val="00557E22"/>
    <w:rsid w:val="00557F52"/>
    <w:rsid w:val="00557F67"/>
    <w:rsid w:val="005604C9"/>
    <w:rsid w:val="00560618"/>
    <w:rsid w:val="005606AE"/>
    <w:rsid w:val="005608E4"/>
    <w:rsid w:val="00560929"/>
    <w:rsid w:val="00560A03"/>
    <w:rsid w:val="00560A83"/>
    <w:rsid w:val="00560B2A"/>
    <w:rsid w:val="00560BCD"/>
    <w:rsid w:val="00560CB7"/>
    <w:rsid w:val="00560D40"/>
    <w:rsid w:val="00561053"/>
    <w:rsid w:val="00561189"/>
    <w:rsid w:val="00561691"/>
    <w:rsid w:val="005616C7"/>
    <w:rsid w:val="0056177F"/>
    <w:rsid w:val="00561A61"/>
    <w:rsid w:val="00561C5C"/>
    <w:rsid w:val="00561D19"/>
    <w:rsid w:val="00561D26"/>
    <w:rsid w:val="00561DD9"/>
    <w:rsid w:val="00562054"/>
    <w:rsid w:val="005620A4"/>
    <w:rsid w:val="00562529"/>
    <w:rsid w:val="0056290C"/>
    <w:rsid w:val="00562B36"/>
    <w:rsid w:val="00563BA3"/>
    <w:rsid w:val="0056434C"/>
    <w:rsid w:val="00564516"/>
    <w:rsid w:val="0056469E"/>
    <w:rsid w:val="00564CD7"/>
    <w:rsid w:val="0056546A"/>
    <w:rsid w:val="0056578C"/>
    <w:rsid w:val="005657E0"/>
    <w:rsid w:val="00565A08"/>
    <w:rsid w:val="00565B67"/>
    <w:rsid w:val="00565BA0"/>
    <w:rsid w:val="00566403"/>
    <w:rsid w:val="005664D3"/>
    <w:rsid w:val="0056657F"/>
    <w:rsid w:val="00567405"/>
    <w:rsid w:val="00567C81"/>
    <w:rsid w:val="00567E1C"/>
    <w:rsid w:val="00567E36"/>
    <w:rsid w:val="00567FBE"/>
    <w:rsid w:val="00570222"/>
    <w:rsid w:val="0057022F"/>
    <w:rsid w:val="00570492"/>
    <w:rsid w:val="005707B7"/>
    <w:rsid w:val="00570C07"/>
    <w:rsid w:val="00570ED7"/>
    <w:rsid w:val="00570F97"/>
    <w:rsid w:val="005715E9"/>
    <w:rsid w:val="005718E4"/>
    <w:rsid w:val="00571CDE"/>
    <w:rsid w:val="0057213B"/>
    <w:rsid w:val="005721D7"/>
    <w:rsid w:val="005724BF"/>
    <w:rsid w:val="005725A4"/>
    <w:rsid w:val="00572674"/>
    <w:rsid w:val="0057287A"/>
    <w:rsid w:val="00572A4F"/>
    <w:rsid w:val="005731B8"/>
    <w:rsid w:val="0057347C"/>
    <w:rsid w:val="00573E32"/>
    <w:rsid w:val="00574292"/>
    <w:rsid w:val="005743E4"/>
    <w:rsid w:val="0057457D"/>
    <w:rsid w:val="00574777"/>
    <w:rsid w:val="00574909"/>
    <w:rsid w:val="005749D1"/>
    <w:rsid w:val="00575616"/>
    <w:rsid w:val="005759DD"/>
    <w:rsid w:val="005762B3"/>
    <w:rsid w:val="00576712"/>
    <w:rsid w:val="005768E5"/>
    <w:rsid w:val="00576927"/>
    <w:rsid w:val="00576BE2"/>
    <w:rsid w:val="00576CBA"/>
    <w:rsid w:val="00576F75"/>
    <w:rsid w:val="00576FB1"/>
    <w:rsid w:val="00577460"/>
    <w:rsid w:val="00577655"/>
    <w:rsid w:val="00577804"/>
    <w:rsid w:val="00577FDF"/>
    <w:rsid w:val="005804CD"/>
    <w:rsid w:val="0058087F"/>
    <w:rsid w:val="00580C9B"/>
    <w:rsid w:val="00580F25"/>
    <w:rsid w:val="00580FF3"/>
    <w:rsid w:val="00581662"/>
    <w:rsid w:val="005817A2"/>
    <w:rsid w:val="00581E8D"/>
    <w:rsid w:val="005821F8"/>
    <w:rsid w:val="00582374"/>
    <w:rsid w:val="005824C6"/>
    <w:rsid w:val="005824E3"/>
    <w:rsid w:val="00582702"/>
    <w:rsid w:val="00582A7E"/>
    <w:rsid w:val="00582BF8"/>
    <w:rsid w:val="005831FC"/>
    <w:rsid w:val="005833B7"/>
    <w:rsid w:val="00583796"/>
    <w:rsid w:val="00583A80"/>
    <w:rsid w:val="00583AEA"/>
    <w:rsid w:val="00584087"/>
    <w:rsid w:val="00584111"/>
    <w:rsid w:val="00584601"/>
    <w:rsid w:val="0058460F"/>
    <w:rsid w:val="005848BA"/>
    <w:rsid w:val="00584954"/>
    <w:rsid w:val="00584B39"/>
    <w:rsid w:val="00584E4F"/>
    <w:rsid w:val="005851C2"/>
    <w:rsid w:val="0058525C"/>
    <w:rsid w:val="0058535C"/>
    <w:rsid w:val="00585E3B"/>
    <w:rsid w:val="00585E7E"/>
    <w:rsid w:val="00585FB5"/>
    <w:rsid w:val="00586057"/>
    <w:rsid w:val="00586EE2"/>
    <w:rsid w:val="00587769"/>
    <w:rsid w:val="0058790D"/>
    <w:rsid w:val="00587A0B"/>
    <w:rsid w:val="00587DB6"/>
    <w:rsid w:val="005900EE"/>
    <w:rsid w:val="00590110"/>
    <w:rsid w:val="005901EF"/>
    <w:rsid w:val="00590233"/>
    <w:rsid w:val="00590570"/>
    <w:rsid w:val="00590712"/>
    <w:rsid w:val="0059078C"/>
    <w:rsid w:val="00590C02"/>
    <w:rsid w:val="00590DD0"/>
    <w:rsid w:val="00590DD9"/>
    <w:rsid w:val="00590E64"/>
    <w:rsid w:val="005911BC"/>
    <w:rsid w:val="00591724"/>
    <w:rsid w:val="00591C26"/>
    <w:rsid w:val="00591D41"/>
    <w:rsid w:val="00592194"/>
    <w:rsid w:val="005926B2"/>
    <w:rsid w:val="005928CB"/>
    <w:rsid w:val="00592A91"/>
    <w:rsid w:val="00592CB0"/>
    <w:rsid w:val="00592CFB"/>
    <w:rsid w:val="00592D93"/>
    <w:rsid w:val="00592DA2"/>
    <w:rsid w:val="00593045"/>
    <w:rsid w:val="005933F8"/>
    <w:rsid w:val="00593520"/>
    <w:rsid w:val="0059375A"/>
    <w:rsid w:val="00593962"/>
    <w:rsid w:val="00593B92"/>
    <w:rsid w:val="005944BF"/>
    <w:rsid w:val="00594E1C"/>
    <w:rsid w:val="00594EED"/>
    <w:rsid w:val="00595D96"/>
    <w:rsid w:val="005960F1"/>
    <w:rsid w:val="00596690"/>
    <w:rsid w:val="00596C52"/>
    <w:rsid w:val="00596C69"/>
    <w:rsid w:val="00596CBC"/>
    <w:rsid w:val="00597203"/>
    <w:rsid w:val="005977A5"/>
    <w:rsid w:val="00597AA3"/>
    <w:rsid w:val="00597CD7"/>
    <w:rsid w:val="00597D9C"/>
    <w:rsid w:val="00597F2C"/>
    <w:rsid w:val="005A018A"/>
    <w:rsid w:val="005A0FBD"/>
    <w:rsid w:val="005A1030"/>
    <w:rsid w:val="005A11CE"/>
    <w:rsid w:val="005A12F6"/>
    <w:rsid w:val="005A1459"/>
    <w:rsid w:val="005A1872"/>
    <w:rsid w:val="005A23A8"/>
    <w:rsid w:val="005A2406"/>
    <w:rsid w:val="005A2989"/>
    <w:rsid w:val="005A2C86"/>
    <w:rsid w:val="005A2D04"/>
    <w:rsid w:val="005A30CB"/>
    <w:rsid w:val="005A34BA"/>
    <w:rsid w:val="005A38D3"/>
    <w:rsid w:val="005A39F1"/>
    <w:rsid w:val="005A3A2A"/>
    <w:rsid w:val="005A3AA6"/>
    <w:rsid w:val="005A3C73"/>
    <w:rsid w:val="005A3DB7"/>
    <w:rsid w:val="005A3EB8"/>
    <w:rsid w:val="005A492A"/>
    <w:rsid w:val="005A49E0"/>
    <w:rsid w:val="005A55C9"/>
    <w:rsid w:val="005A5818"/>
    <w:rsid w:val="005A5DDC"/>
    <w:rsid w:val="005A5EDB"/>
    <w:rsid w:val="005A6071"/>
    <w:rsid w:val="005A60E2"/>
    <w:rsid w:val="005A6157"/>
    <w:rsid w:val="005A61A5"/>
    <w:rsid w:val="005A67AF"/>
    <w:rsid w:val="005A685E"/>
    <w:rsid w:val="005A6AB2"/>
    <w:rsid w:val="005A6EA9"/>
    <w:rsid w:val="005A705A"/>
    <w:rsid w:val="005A7197"/>
    <w:rsid w:val="005A7286"/>
    <w:rsid w:val="005A7363"/>
    <w:rsid w:val="005A74A0"/>
    <w:rsid w:val="005A774F"/>
    <w:rsid w:val="005A7FBA"/>
    <w:rsid w:val="005B000C"/>
    <w:rsid w:val="005B003D"/>
    <w:rsid w:val="005B01F0"/>
    <w:rsid w:val="005B0C19"/>
    <w:rsid w:val="005B0E1C"/>
    <w:rsid w:val="005B14A5"/>
    <w:rsid w:val="005B1605"/>
    <w:rsid w:val="005B1B8D"/>
    <w:rsid w:val="005B1DCB"/>
    <w:rsid w:val="005B1E97"/>
    <w:rsid w:val="005B2199"/>
    <w:rsid w:val="005B2AB9"/>
    <w:rsid w:val="005B2BFF"/>
    <w:rsid w:val="005B3054"/>
    <w:rsid w:val="005B30AC"/>
    <w:rsid w:val="005B30FF"/>
    <w:rsid w:val="005B364B"/>
    <w:rsid w:val="005B366A"/>
    <w:rsid w:val="005B3674"/>
    <w:rsid w:val="005B39CD"/>
    <w:rsid w:val="005B40E8"/>
    <w:rsid w:val="005B42E5"/>
    <w:rsid w:val="005B4359"/>
    <w:rsid w:val="005B440D"/>
    <w:rsid w:val="005B457C"/>
    <w:rsid w:val="005B4A12"/>
    <w:rsid w:val="005B4A94"/>
    <w:rsid w:val="005B4AF6"/>
    <w:rsid w:val="005B4BCD"/>
    <w:rsid w:val="005B4DDF"/>
    <w:rsid w:val="005B50A0"/>
    <w:rsid w:val="005B58D4"/>
    <w:rsid w:val="005B5958"/>
    <w:rsid w:val="005B59B0"/>
    <w:rsid w:val="005B5FCB"/>
    <w:rsid w:val="005B6019"/>
    <w:rsid w:val="005B63F6"/>
    <w:rsid w:val="005B66CC"/>
    <w:rsid w:val="005B67A1"/>
    <w:rsid w:val="005B6840"/>
    <w:rsid w:val="005B6A9D"/>
    <w:rsid w:val="005B6AD8"/>
    <w:rsid w:val="005B7195"/>
    <w:rsid w:val="005B7197"/>
    <w:rsid w:val="005B720C"/>
    <w:rsid w:val="005B7226"/>
    <w:rsid w:val="005B726B"/>
    <w:rsid w:val="005B73E4"/>
    <w:rsid w:val="005B7411"/>
    <w:rsid w:val="005B7A14"/>
    <w:rsid w:val="005B7CC3"/>
    <w:rsid w:val="005B7F77"/>
    <w:rsid w:val="005C03EA"/>
    <w:rsid w:val="005C0569"/>
    <w:rsid w:val="005C0937"/>
    <w:rsid w:val="005C0D16"/>
    <w:rsid w:val="005C0EF2"/>
    <w:rsid w:val="005C12B6"/>
    <w:rsid w:val="005C15ED"/>
    <w:rsid w:val="005C1700"/>
    <w:rsid w:val="005C1BCD"/>
    <w:rsid w:val="005C1C14"/>
    <w:rsid w:val="005C27F6"/>
    <w:rsid w:val="005C2CAE"/>
    <w:rsid w:val="005C3106"/>
    <w:rsid w:val="005C3143"/>
    <w:rsid w:val="005C3178"/>
    <w:rsid w:val="005C381E"/>
    <w:rsid w:val="005C3CBF"/>
    <w:rsid w:val="005C3CD9"/>
    <w:rsid w:val="005C3E1B"/>
    <w:rsid w:val="005C4419"/>
    <w:rsid w:val="005C4646"/>
    <w:rsid w:val="005C4818"/>
    <w:rsid w:val="005C4A8B"/>
    <w:rsid w:val="005C4ACF"/>
    <w:rsid w:val="005C4C85"/>
    <w:rsid w:val="005C4E7F"/>
    <w:rsid w:val="005C4ECA"/>
    <w:rsid w:val="005C4FA0"/>
    <w:rsid w:val="005C52D6"/>
    <w:rsid w:val="005C548C"/>
    <w:rsid w:val="005C5659"/>
    <w:rsid w:val="005C59D7"/>
    <w:rsid w:val="005C5AC8"/>
    <w:rsid w:val="005C602F"/>
    <w:rsid w:val="005C661C"/>
    <w:rsid w:val="005C67B9"/>
    <w:rsid w:val="005C6E29"/>
    <w:rsid w:val="005C6E60"/>
    <w:rsid w:val="005C6EFA"/>
    <w:rsid w:val="005C7090"/>
    <w:rsid w:val="005C7100"/>
    <w:rsid w:val="005C7194"/>
    <w:rsid w:val="005C76B8"/>
    <w:rsid w:val="005C7902"/>
    <w:rsid w:val="005C7D4F"/>
    <w:rsid w:val="005D02C3"/>
    <w:rsid w:val="005D0329"/>
    <w:rsid w:val="005D0687"/>
    <w:rsid w:val="005D09CF"/>
    <w:rsid w:val="005D0B47"/>
    <w:rsid w:val="005D0BC5"/>
    <w:rsid w:val="005D11FB"/>
    <w:rsid w:val="005D127B"/>
    <w:rsid w:val="005D13A4"/>
    <w:rsid w:val="005D1C50"/>
    <w:rsid w:val="005D216D"/>
    <w:rsid w:val="005D2674"/>
    <w:rsid w:val="005D27BE"/>
    <w:rsid w:val="005D2BC3"/>
    <w:rsid w:val="005D437A"/>
    <w:rsid w:val="005D45DB"/>
    <w:rsid w:val="005D45FA"/>
    <w:rsid w:val="005D48C9"/>
    <w:rsid w:val="005D4E0C"/>
    <w:rsid w:val="005D4F82"/>
    <w:rsid w:val="005D539B"/>
    <w:rsid w:val="005D542D"/>
    <w:rsid w:val="005D5A09"/>
    <w:rsid w:val="005D5D29"/>
    <w:rsid w:val="005D6163"/>
    <w:rsid w:val="005D6406"/>
    <w:rsid w:val="005D65DF"/>
    <w:rsid w:val="005D6BA4"/>
    <w:rsid w:val="005D6EAA"/>
    <w:rsid w:val="005D7AA4"/>
    <w:rsid w:val="005E0199"/>
    <w:rsid w:val="005E0369"/>
    <w:rsid w:val="005E0576"/>
    <w:rsid w:val="005E067C"/>
    <w:rsid w:val="005E0897"/>
    <w:rsid w:val="005E0C61"/>
    <w:rsid w:val="005E0CB9"/>
    <w:rsid w:val="005E1106"/>
    <w:rsid w:val="005E1691"/>
    <w:rsid w:val="005E18BD"/>
    <w:rsid w:val="005E1A1B"/>
    <w:rsid w:val="005E1C1F"/>
    <w:rsid w:val="005E1C6B"/>
    <w:rsid w:val="005E1D1B"/>
    <w:rsid w:val="005E2001"/>
    <w:rsid w:val="005E23C2"/>
    <w:rsid w:val="005E25E5"/>
    <w:rsid w:val="005E26BA"/>
    <w:rsid w:val="005E2AD9"/>
    <w:rsid w:val="005E2E7E"/>
    <w:rsid w:val="005E30A4"/>
    <w:rsid w:val="005E34A6"/>
    <w:rsid w:val="005E36E6"/>
    <w:rsid w:val="005E3A08"/>
    <w:rsid w:val="005E3A17"/>
    <w:rsid w:val="005E3EE7"/>
    <w:rsid w:val="005E4061"/>
    <w:rsid w:val="005E40C4"/>
    <w:rsid w:val="005E432E"/>
    <w:rsid w:val="005E43BA"/>
    <w:rsid w:val="005E4689"/>
    <w:rsid w:val="005E5368"/>
    <w:rsid w:val="005E56CB"/>
    <w:rsid w:val="005E592A"/>
    <w:rsid w:val="005E5A0E"/>
    <w:rsid w:val="005E5D72"/>
    <w:rsid w:val="005E5E7B"/>
    <w:rsid w:val="005E6084"/>
    <w:rsid w:val="005E6A18"/>
    <w:rsid w:val="005E6D71"/>
    <w:rsid w:val="005E6DE4"/>
    <w:rsid w:val="005E6DE8"/>
    <w:rsid w:val="005E70F0"/>
    <w:rsid w:val="005E70FA"/>
    <w:rsid w:val="005E7179"/>
    <w:rsid w:val="005E7276"/>
    <w:rsid w:val="005E74AF"/>
    <w:rsid w:val="005E7D46"/>
    <w:rsid w:val="005E7DB9"/>
    <w:rsid w:val="005ECED2"/>
    <w:rsid w:val="005F0172"/>
    <w:rsid w:val="005F0498"/>
    <w:rsid w:val="005F0C94"/>
    <w:rsid w:val="005F0F25"/>
    <w:rsid w:val="005F1189"/>
    <w:rsid w:val="005F11C8"/>
    <w:rsid w:val="005F147B"/>
    <w:rsid w:val="005F1634"/>
    <w:rsid w:val="005F17FE"/>
    <w:rsid w:val="005F1863"/>
    <w:rsid w:val="005F1977"/>
    <w:rsid w:val="005F1C5A"/>
    <w:rsid w:val="005F1D24"/>
    <w:rsid w:val="005F1E8A"/>
    <w:rsid w:val="005F226E"/>
    <w:rsid w:val="005F25AB"/>
    <w:rsid w:val="005F261F"/>
    <w:rsid w:val="005F2A09"/>
    <w:rsid w:val="005F2AE3"/>
    <w:rsid w:val="005F2CFF"/>
    <w:rsid w:val="005F36D0"/>
    <w:rsid w:val="005F3716"/>
    <w:rsid w:val="005F38F5"/>
    <w:rsid w:val="005F394D"/>
    <w:rsid w:val="005F3A4E"/>
    <w:rsid w:val="005F3A7E"/>
    <w:rsid w:val="005F3B42"/>
    <w:rsid w:val="005F4013"/>
    <w:rsid w:val="005F413D"/>
    <w:rsid w:val="005F42FA"/>
    <w:rsid w:val="005F4469"/>
    <w:rsid w:val="005F4620"/>
    <w:rsid w:val="005F47BE"/>
    <w:rsid w:val="005F4EED"/>
    <w:rsid w:val="005F4F56"/>
    <w:rsid w:val="005F514C"/>
    <w:rsid w:val="005F5406"/>
    <w:rsid w:val="005F567F"/>
    <w:rsid w:val="005F5775"/>
    <w:rsid w:val="005F5823"/>
    <w:rsid w:val="005F5849"/>
    <w:rsid w:val="005F58A4"/>
    <w:rsid w:val="005F62B6"/>
    <w:rsid w:val="005F6D33"/>
    <w:rsid w:val="005F6F26"/>
    <w:rsid w:val="005F7195"/>
    <w:rsid w:val="005F7241"/>
    <w:rsid w:val="005F75F5"/>
    <w:rsid w:val="005F7D2D"/>
    <w:rsid w:val="005F7E92"/>
    <w:rsid w:val="00600B73"/>
    <w:rsid w:val="00600C68"/>
    <w:rsid w:val="00600F85"/>
    <w:rsid w:val="00601371"/>
    <w:rsid w:val="0060177F"/>
    <w:rsid w:val="0060194F"/>
    <w:rsid w:val="00601A0E"/>
    <w:rsid w:val="00601AC6"/>
    <w:rsid w:val="00601C4E"/>
    <w:rsid w:val="00601DB8"/>
    <w:rsid w:val="00601E86"/>
    <w:rsid w:val="00601E8F"/>
    <w:rsid w:val="00601EB7"/>
    <w:rsid w:val="00601F38"/>
    <w:rsid w:val="00602201"/>
    <w:rsid w:val="0060250B"/>
    <w:rsid w:val="0060264D"/>
    <w:rsid w:val="006029D1"/>
    <w:rsid w:val="00602E30"/>
    <w:rsid w:val="00602FA8"/>
    <w:rsid w:val="00603896"/>
    <w:rsid w:val="006038CC"/>
    <w:rsid w:val="006039EE"/>
    <w:rsid w:val="00603AD9"/>
    <w:rsid w:val="00603C2C"/>
    <w:rsid w:val="00604811"/>
    <w:rsid w:val="006049D7"/>
    <w:rsid w:val="00604EC6"/>
    <w:rsid w:val="006050B6"/>
    <w:rsid w:val="006056BD"/>
    <w:rsid w:val="00605D57"/>
    <w:rsid w:val="00606001"/>
    <w:rsid w:val="00606203"/>
    <w:rsid w:val="0060674D"/>
    <w:rsid w:val="006068F8"/>
    <w:rsid w:val="00606939"/>
    <w:rsid w:val="00606EB6"/>
    <w:rsid w:val="006078A2"/>
    <w:rsid w:val="0060791D"/>
    <w:rsid w:val="00607F25"/>
    <w:rsid w:val="006101F1"/>
    <w:rsid w:val="00610E81"/>
    <w:rsid w:val="00610EE1"/>
    <w:rsid w:val="00611089"/>
    <w:rsid w:val="006110FD"/>
    <w:rsid w:val="006111A5"/>
    <w:rsid w:val="00612165"/>
    <w:rsid w:val="0061241D"/>
    <w:rsid w:val="00613C59"/>
    <w:rsid w:val="0061400D"/>
    <w:rsid w:val="00614D28"/>
    <w:rsid w:val="00614E40"/>
    <w:rsid w:val="006155DF"/>
    <w:rsid w:val="00615797"/>
    <w:rsid w:val="00615A52"/>
    <w:rsid w:val="00615D0A"/>
    <w:rsid w:val="006162A2"/>
    <w:rsid w:val="0061652A"/>
    <w:rsid w:val="0061674B"/>
    <w:rsid w:val="00616A0D"/>
    <w:rsid w:val="006177E3"/>
    <w:rsid w:val="00617866"/>
    <w:rsid w:val="00617881"/>
    <w:rsid w:val="00617973"/>
    <w:rsid w:val="00617F86"/>
    <w:rsid w:val="00620744"/>
    <w:rsid w:val="006207C3"/>
    <w:rsid w:val="00621FBD"/>
    <w:rsid w:val="00622AC4"/>
    <w:rsid w:val="00622B6E"/>
    <w:rsid w:val="00622CD8"/>
    <w:rsid w:val="006233D7"/>
    <w:rsid w:val="00623AF6"/>
    <w:rsid w:val="00623D52"/>
    <w:rsid w:val="00623D68"/>
    <w:rsid w:val="00623E63"/>
    <w:rsid w:val="00624040"/>
    <w:rsid w:val="006240CA"/>
    <w:rsid w:val="00624228"/>
    <w:rsid w:val="00624AA0"/>
    <w:rsid w:val="00624B55"/>
    <w:rsid w:val="00624ED5"/>
    <w:rsid w:val="006250CB"/>
    <w:rsid w:val="00625149"/>
    <w:rsid w:val="00625497"/>
    <w:rsid w:val="00625A5B"/>
    <w:rsid w:val="00625C2E"/>
    <w:rsid w:val="00625F87"/>
    <w:rsid w:val="006261EF"/>
    <w:rsid w:val="00626539"/>
    <w:rsid w:val="00626794"/>
    <w:rsid w:val="00627199"/>
    <w:rsid w:val="0062722D"/>
    <w:rsid w:val="00627A41"/>
    <w:rsid w:val="00627D8A"/>
    <w:rsid w:val="00630096"/>
    <w:rsid w:val="006301DF"/>
    <w:rsid w:val="006304A8"/>
    <w:rsid w:val="00630562"/>
    <w:rsid w:val="0063089B"/>
    <w:rsid w:val="00630A96"/>
    <w:rsid w:val="00630AE8"/>
    <w:rsid w:val="00630C76"/>
    <w:rsid w:val="00630E0F"/>
    <w:rsid w:val="006313AE"/>
    <w:rsid w:val="00631589"/>
    <w:rsid w:val="00631728"/>
    <w:rsid w:val="00631751"/>
    <w:rsid w:val="006317CD"/>
    <w:rsid w:val="00631852"/>
    <w:rsid w:val="006318E3"/>
    <w:rsid w:val="00631DE0"/>
    <w:rsid w:val="00631FD1"/>
    <w:rsid w:val="006322BA"/>
    <w:rsid w:val="006322E9"/>
    <w:rsid w:val="006326CB"/>
    <w:rsid w:val="00632736"/>
    <w:rsid w:val="00632B3F"/>
    <w:rsid w:val="00632F48"/>
    <w:rsid w:val="00633575"/>
    <w:rsid w:val="006337BC"/>
    <w:rsid w:val="00633A2D"/>
    <w:rsid w:val="00633D0C"/>
    <w:rsid w:val="00634844"/>
    <w:rsid w:val="006348BA"/>
    <w:rsid w:val="006349F3"/>
    <w:rsid w:val="00634C4B"/>
    <w:rsid w:val="00635529"/>
    <w:rsid w:val="00635780"/>
    <w:rsid w:val="00635902"/>
    <w:rsid w:val="0063609D"/>
    <w:rsid w:val="006360D3"/>
    <w:rsid w:val="00636325"/>
    <w:rsid w:val="00636388"/>
    <w:rsid w:val="006364C2"/>
    <w:rsid w:val="006367F5"/>
    <w:rsid w:val="00636833"/>
    <w:rsid w:val="00636A73"/>
    <w:rsid w:val="00636BC7"/>
    <w:rsid w:val="006376EB"/>
    <w:rsid w:val="00637967"/>
    <w:rsid w:val="00637B0C"/>
    <w:rsid w:val="0064001A"/>
    <w:rsid w:val="006400DD"/>
    <w:rsid w:val="006400E0"/>
    <w:rsid w:val="00640315"/>
    <w:rsid w:val="00640590"/>
    <w:rsid w:val="00640CE8"/>
    <w:rsid w:val="00640E6A"/>
    <w:rsid w:val="006411B5"/>
    <w:rsid w:val="0064127E"/>
    <w:rsid w:val="0064134C"/>
    <w:rsid w:val="0064183F"/>
    <w:rsid w:val="00641AA5"/>
    <w:rsid w:val="00641D7B"/>
    <w:rsid w:val="00641DDB"/>
    <w:rsid w:val="006420FA"/>
    <w:rsid w:val="006424CD"/>
    <w:rsid w:val="00642512"/>
    <w:rsid w:val="00642704"/>
    <w:rsid w:val="00642AE9"/>
    <w:rsid w:val="00642C3B"/>
    <w:rsid w:val="00642EA5"/>
    <w:rsid w:val="00643178"/>
    <w:rsid w:val="00643725"/>
    <w:rsid w:val="00643A67"/>
    <w:rsid w:val="00643EC9"/>
    <w:rsid w:val="00644199"/>
    <w:rsid w:val="00644217"/>
    <w:rsid w:val="00644910"/>
    <w:rsid w:val="00644B3E"/>
    <w:rsid w:val="00645715"/>
    <w:rsid w:val="00645A23"/>
    <w:rsid w:val="00645BD2"/>
    <w:rsid w:val="00646295"/>
    <w:rsid w:val="006463B9"/>
    <w:rsid w:val="006468CC"/>
    <w:rsid w:val="006471CF"/>
    <w:rsid w:val="00647223"/>
    <w:rsid w:val="0064784C"/>
    <w:rsid w:val="0064787B"/>
    <w:rsid w:val="006478A9"/>
    <w:rsid w:val="00647946"/>
    <w:rsid w:val="00647D2B"/>
    <w:rsid w:val="00647E27"/>
    <w:rsid w:val="00647F0F"/>
    <w:rsid w:val="00647F96"/>
    <w:rsid w:val="0065048B"/>
    <w:rsid w:val="00650668"/>
    <w:rsid w:val="006506E0"/>
    <w:rsid w:val="00650730"/>
    <w:rsid w:val="006507D8"/>
    <w:rsid w:val="00650958"/>
    <w:rsid w:val="00650E09"/>
    <w:rsid w:val="00651C03"/>
    <w:rsid w:val="00651C34"/>
    <w:rsid w:val="00651D32"/>
    <w:rsid w:val="00651E07"/>
    <w:rsid w:val="0065237C"/>
    <w:rsid w:val="00652407"/>
    <w:rsid w:val="0065248E"/>
    <w:rsid w:val="00652620"/>
    <w:rsid w:val="00652A31"/>
    <w:rsid w:val="00652AA9"/>
    <w:rsid w:val="00652EAA"/>
    <w:rsid w:val="00652EE3"/>
    <w:rsid w:val="00652FDD"/>
    <w:rsid w:val="00653090"/>
    <w:rsid w:val="006537F4"/>
    <w:rsid w:val="00653DB4"/>
    <w:rsid w:val="00653FDC"/>
    <w:rsid w:val="0065417D"/>
    <w:rsid w:val="0065455C"/>
    <w:rsid w:val="006545AB"/>
    <w:rsid w:val="006546AA"/>
    <w:rsid w:val="00654867"/>
    <w:rsid w:val="00654D1D"/>
    <w:rsid w:val="0065506B"/>
    <w:rsid w:val="006555ED"/>
    <w:rsid w:val="00655669"/>
    <w:rsid w:val="00655757"/>
    <w:rsid w:val="00655934"/>
    <w:rsid w:val="00655DCC"/>
    <w:rsid w:val="0065627A"/>
    <w:rsid w:val="0065642B"/>
    <w:rsid w:val="006565F1"/>
    <w:rsid w:val="00656AE3"/>
    <w:rsid w:val="00656C80"/>
    <w:rsid w:val="006572DE"/>
    <w:rsid w:val="00657AB2"/>
    <w:rsid w:val="00657B76"/>
    <w:rsid w:val="00657D04"/>
    <w:rsid w:val="00657E4D"/>
    <w:rsid w:val="006600BB"/>
    <w:rsid w:val="00660447"/>
    <w:rsid w:val="0066044A"/>
    <w:rsid w:val="00660816"/>
    <w:rsid w:val="00660B88"/>
    <w:rsid w:val="006615A5"/>
    <w:rsid w:val="00661648"/>
    <w:rsid w:val="006620B9"/>
    <w:rsid w:val="0066274B"/>
    <w:rsid w:val="00662AF5"/>
    <w:rsid w:val="00662B53"/>
    <w:rsid w:val="00662BE5"/>
    <w:rsid w:val="00662CAE"/>
    <w:rsid w:val="006631A1"/>
    <w:rsid w:val="00663255"/>
    <w:rsid w:val="0066338F"/>
    <w:rsid w:val="006635A1"/>
    <w:rsid w:val="00663968"/>
    <w:rsid w:val="006639F4"/>
    <w:rsid w:val="00663A4E"/>
    <w:rsid w:val="00663B65"/>
    <w:rsid w:val="00663D85"/>
    <w:rsid w:val="006643E3"/>
    <w:rsid w:val="00664959"/>
    <w:rsid w:val="00664B85"/>
    <w:rsid w:val="00664D09"/>
    <w:rsid w:val="00665180"/>
    <w:rsid w:val="006651FA"/>
    <w:rsid w:val="00665313"/>
    <w:rsid w:val="00665381"/>
    <w:rsid w:val="006653AF"/>
    <w:rsid w:val="006656D5"/>
    <w:rsid w:val="00665A2F"/>
    <w:rsid w:val="00665BDC"/>
    <w:rsid w:val="00665C1C"/>
    <w:rsid w:val="00665D4F"/>
    <w:rsid w:val="00665E20"/>
    <w:rsid w:val="00665ECD"/>
    <w:rsid w:val="00665FB0"/>
    <w:rsid w:val="006666FF"/>
    <w:rsid w:val="00666CAB"/>
    <w:rsid w:val="00666CF9"/>
    <w:rsid w:val="006671A6"/>
    <w:rsid w:val="0066748B"/>
    <w:rsid w:val="0066750E"/>
    <w:rsid w:val="006678AD"/>
    <w:rsid w:val="006679BD"/>
    <w:rsid w:val="00667A65"/>
    <w:rsid w:val="00667A87"/>
    <w:rsid w:val="00667AB9"/>
    <w:rsid w:val="00667B61"/>
    <w:rsid w:val="00667C0B"/>
    <w:rsid w:val="00667DD2"/>
    <w:rsid w:val="00670294"/>
    <w:rsid w:val="00670730"/>
    <w:rsid w:val="00670756"/>
    <w:rsid w:val="006707AC"/>
    <w:rsid w:val="006709F4"/>
    <w:rsid w:val="00670C6D"/>
    <w:rsid w:val="00670D27"/>
    <w:rsid w:val="0067119F"/>
    <w:rsid w:val="006712E9"/>
    <w:rsid w:val="00671324"/>
    <w:rsid w:val="00671666"/>
    <w:rsid w:val="006719D7"/>
    <w:rsid w:val="00671BDF"/>
    <w:rsid w:val="00671CE3"/>
    <w:rsid w:val="00671E6F"/>
    <w:rsid w:val="00671F18"/>
    <w:rsid w:val="006721B1"/>
    <w:rsid w:val="00672446"/>
    <w:rsid w:val="00672532"/>
    <w:rsid w:val="00672DDC"/>
    <w:rsid w:val="00672FD1"/>
    <w:rsid w:val="00672FF7"/>
    <w:rsid w:val="00673162"/>
    <w:rsid w:val="006733E0"/>
    <w:rsid w:val="006733EC"/>
    <w:rsid w:val="00673643"/>
    <w:rsid w:val="006737E0"/>
    <w:rsid w:val="006744E8"/>
    <w:rsid w:val="006747AB"/>
    <w:rsid w:val="00674B4B"/>
    <w:rsid w:val="00674D4A"/>
    <w:rsid w:val="0067557A"/>
    <w:rsid w:val="0067558B"/>
    <w:rsid w:val="006755DA"/>
    <w:rsid w:val="006757C8"/>
    <w:rsid w:val="006758A0"/>
    <w:rsid w:val="00675A6B"/>
    <w:rsid w:val="00675B03"/>
    <w:rsid w:val="00676056"/>
    <w:rsid w:val="00676326"/>
    <w:rsid w:val="006763E6"/>
    <w:rsid w:val="00676497"/>
    <w:rsid w:val="006764C9"/>
    <w:rsid w:val="00676578"/>
    <w:rsid w:val="006767E5"/>
    <w:rsid w:val="00676D0D"/>
    <w:rsid w:val="00676E75"/>
    <w:rsid w:val="00676EAA"/>
    <w:rsid w:val="00676EF8"/>
    <w:rsid w:val="00677116"/>
    <w:rsid w:val="006772D4"/>
    <w:rsid w:val="006776DF"/>
    <w:rsid w:val="0067771B"/>
    <w:rsid w:val="00677B47"/>
    <w:rsid w:val="00677BE7"/>
    <w:rsid w:val="00677C4B"/>
    <w:rsid w:val="00677E73"/>
    <w:rsid w:val="006802C8"/>
    <w:rsid w:val="0068052B"/>
    <w:rsid w:val="0068058A"/>
    <w:rsid w:val="00680635"/>
    <w:rsid w:val="00680BF0"/>
    <w:rsid w:val="00680C04"/>
    <w:rsid w:val="0068136C"/>
    <w:rsid w:val="00682067"/>
    <w:rsid w:val="00682167"/>
    <w:rsid w:val="00682549"/>
    <w:rsid w:val="00682644"/>
    <w:rsid w:val="00682CAF"/>
    <w:rsid w:val="00682F51"/>
    <w:rsid w:val="00682FA8"/>
    <w:rsid w:val="0068308C"/>
    <w:rsid w:val="006830BD"/>
    <w:rsid w:val="00683190"/>
    <w:rsid w:val="006836E7"/>
    <w:rsid w:val="00683CB6"/>
    <w:rsid w:val="00683F97"/>
    <w:rsid w:val="00684073"/>
    <w:rsid w:val="0068420B"/>
    <w:rsid w:val="006843CB"/>
    <w:rsid w:val="00684491"/>
    <w:rsid w:val="00684540"/>
    <w:rsid w:val="00684579"/>
    <w:rsid w:val="00684736"/>
    <w:rsid w:val="006847E5"/>
    <w:rsid w:val="0068489E"/>
    <w:rsid w:val="006849E9"/>
    <w:rsid w:val="00684AA8"/>
    <w:rsid w:val="00685934"/>
    <w:rsid w:val="00685DDA"/>
    <w:rsid w:val="00686385"/>
    <w:rsid w:val="006864D6"/>
    <w:rsid w:val="0068660E"/>
    <w:rsid w:val="006866C7"/>
    <w:rsid w:val="00686BF5"/>
    <w:rsid w:val="00686CA0"/>
    <w:rsid w:val="00686F59"/>
    <w:rsid w:val="006871F5"/>
    <w:rsid w:val="0068741B"/>
    <w:rsid w:val="0068756A"/>
    <w:rsid w:val="0068757C"/>
    <w:rsid w:val="0068771A"/>
    <w:rsid w:val="00687AD6"/>
    <w:rsid w:val="00687F20"/>
    <w:rsid w:val="00690007"/>
    <w:rsid w:val="00690458"/>
    <w:rsid w:val="006907B8"/>
    <w:rsid w:val="00690BC2"/>
    <w:rsid w:val="00690BC6"/>
    <w:rsid w:val="00690C68"/>
    <w:rsid w:val="00690C8B"/>
    <w:rsid w:val="00690CDD"/>
    <w:rsid w:val="00690EFA"/>
    <w:rsid w:val="006910F5"/>
    <w:rsid w:val="00691240"/>
    <w:rsid w:val="006912D8"/>
    <w:rsid w:val="006913FF"/>
    <w:rsid w:val="00691845"/>
    <w:rsid w:val="00691959"/>
    <w:rsid w:val="00691F15"/>
    <w:rsid w:val="0069225A"/>
    <w:rsid w:val="006925D8"/>
    <w:rsid w:val="0069261F"/>
    <w:rsid w:val="00692687"/>
    <w:rsid w:val="006926E7"/>
    <w:rsid w:val="006926FE"/>
    <w:rsid w:val="00692721"/>
    <w:rsid w:val="00692AE4"/>
    <w:rsid w:val="00692C64"/>
    <w:rsid w:val="00692E91"/>
    <w:rsid w:val="006930B2"/>
    <w:rsid w:val="00693129"/>
    <w:rsid w:val="006932C7"/>
    <w:rsid w:val="00693CCA"/>
    <w:rsid w:val="006940D7"/>
    <w:rsid w:val="006943EF"/>
    <w:rsid w:val="006944FF"/>
    <w:rsid w:val="0069458B"/>
    <w:rsid w:val="006946B9"/>
    <w:rsid w:val="006946D6"/>
    <w:rsid w:val="00694BCD"/>
    <w:rsid w:val="00694BFE"/>
    <w:rsid w:val="00694CBD"/>
    <w:rsid w:val="00694EA2"/>
    <w:rsid w:val="00695266"/>
    <w:rsid w:val="00695410"/>
    <w:rsid w:val="006958A1"/>
    <w:rsid w:val="00695DF5"/>
    <w:rsid w:val="00695FE9"/>
    <w:rsid w:val="00696492"/>
    <w:rsid w:val="006964BF"/>
    <w:rsid w:val="006964D3"/>
    <w:rsid w:val="006971F0"/>
    <w:rsid w:val="00697221"/>
    <w:rsid w:val="00697C69"/>
    <w:rsid w:val="00697EE9"/>
    <w:rsid w:val="00697FA1"/>
    <w:rsid w:val="00697FC5"/>
    <w:rsid w:val="006A018E"/>
    <w:rsid w:val="006A02F1"/>
    <w:rsid w:val="006A04AF"/>
    <w:rsid w:val="006A07F5"/>
    <w:rsid w:val="006A0B64"/>
    <w:rsid w:val="006A0C3A"/>
    <w:rsid w:val="006A0C49"/>
    <w:rsid w:val="006A0F06"/>
    <w:rsid w:val="006A108C"/>
    <w:rsid w:val="006A16E8"/>
    <w:rsid w:val="006A1884"/>
    <w:rsid w:val="006A1B53"/>
    <w:rsid w:val="006A1CF9"/>
    <w:rsid w:val="006A1DA6"/>
    <w:rsid w:val="006A1E44"/>
    <w:rsid w:val="006A253B"/>
    <w:rsid w:val="006A2895"/>
    <w:rsid w:val="006A2D45"/>
    <w:rsid w:val="006A3541"/>
    <w:rsid w:val="006A3561"/>
    <w:rsid w:val="006A38D6"/>
    <w:rsid w:val="006A3CB5"/>
    <w:rsid w:val="006A3E52"/>
    <w:rsid w:val="006A427F"/>
    <w:rsid w:val="006A46F0"/>
    <w:rsid w:val="006A4CAD"/>
    <w:rsid w:val="006A4E02"/>
    <w:rsid w:val="006A5095"/>
    <w:rsid w:val="006A51AA"/>
    <w:rsid w:val="006A54F0"/>
    <w:rsid w:val="006A5552"/>
    <w:rsid w:val="006A5B1B"/>
    <w:rsid w:val="006A60F5"/>
    <w:rsid w:val="006A6226"/>
    <w:rsid w:val="006A639C"/>
    <w:rsid w:val="006A646E"/>
    <w:rsid w:val="006A6715"/>
    <w:rsid w:val="006A6915"/>
    <w:rsid w:val="006A6C9E"/>
    <w:rsid w:val="006A6FD5"/>
    <w:rsid w:val="006A70FC"/>
    <w:rsid w:val="006A76EC"/>
    <w:rsid w:val="006A7CAE"/>
    <w:rsid w:val="006A7DE5"/>
    <w:rsid w:val="006A7E31"/>
    <w:rsid w:val="006B0051"/>
    <w:rsid w:val="006B02DE"/>
    <w:rsid w:val="006B0662"/>
    <w:rsid w:val="006B08B9"/>
    <w:rsid w:val="006B0A1D"/>
    <w:rsid w:val="006B0C43"/>
    <w:rsid w:val="006B0D07"/>
    <w:rsid w:val="006B0DB5"/>
    <w:rsid w:val="006B109A"/>
    <w:rsid w:val="006B11FD"/>
    <w:rsid w:val="006B1591"/>
    <w:rsid w:val="006B17A0"/>
    <w:rsid w:val="006B196D"/>
    <w:rsid w:val="006B1CC0"/>
    <w:rsid w:val="006B1EB8"/>
    <w:rsid w:val="006B2454"/>
    <w:rsid w:val="006B27CA"/>
    <w:rsid w:val="006B27DF"/>
    <w:rsid w:val="006B2808"/>
    <w:rsid w:val="006B2C86"/>
    <w:rsid w:val="006B2CD6"/>
    <w:rsid w:val="006B30EC"/>
    <w:rsid w:val="006B3251"/>
    <w:rsid w:val="006B32BE"/>
    <w:rsid w:val="006B3555"/>
    <w:rsid w:val="006B364D"/>
    <w:rsid w:val="006B3842"/>
    <w:rsid w:val="006B38CB"/>
    <w:rsid w:val="006B3922"/>
    <w:rsid w:val="006B3A6C"/>
    <w:rsid w:val="006B3CEF"/>
    <w:rsid w:val="006B410F"/>
    <w:rsid w:val="006B4573"/>
    <w:rsid w:val="006B4735"/>
    <w:rsid w:val="006B4AE8"/>
    <w:rsid w:val="006B4D35"/>
    <w:rsid w:val="006B4DAA"/>
    <w:rsid w:val="006B5093"/>
    <w:rsid w:val="006B54F9"/>
    <w:rsid w:val="006B567E"/>
    <w:rsid w:val="006B569B"/>
    <w:rsid w:val="006B5873"/>
    <w:rsid w:val="006B5D8A"/>
    <w:rsid w:val="006B6270"/>
    <w:rsid w:val="006B6485"/>
    <w:rsid w:val="006B6C5D"/>
    <w:rsid w:val="006B7363"/>
    <w:rsid w:val="006B76F1"/>
    <w:rsid w:val="006B7B9A"/>
    <w:rsid w:val="006B7D17"/>
    <w:rsid w:val="006B7F17"/>
    <w:rsid w:val="006B7FE3"/>
    <w:rsid w:val="006BE108"/>
    <w:rsid w:val="006C042E"/>
    <w:rsid w:val="006C07FD"/>
    <w:rsid w:val="006C0A1C"/>
    <w:rsid w:val="006C0D9A"/>
    <w:rsid w:val="006C100F"/>
    <w:rsid w:val="006C16DE"/>
    <w:rsid w:val="006C1719"/>
    <w:rsid w:val="006C1AB5"/>
    <w:rsid w:val="006C1CAE"/>
    <w:rsid w:val="006C1F2A"/>
    <w:rsid w:val="006C2015"/>
    <w:rsid w:val="006C2319"/>
    <w:rsid w:val="006C24E2"/>
    <w:rsid w:val="006C28E5"/>
    <w:rsid w:val="006C2A2E"/>
    <w:rsid w:val="006C2AEA"/>
    <w:rsid w:val="006C2B41"/>
    <w:rsid w:val="006C319B"/>
    <w:rsid w:val="006C326C"/>
    <w:rsid w:val="006C33F3"/>
    <w:rsid w:val="006C37BA"/>
    <w:rsid w:val="006C3A4D"/>
    <w:rsid w:val="006C3A51"/>
    <w:rsid w:val="006C3E04"/>
    <w:rsid w:val="006C3F55"/>
    <w:rsid w:val="006C433D"/>
    <w:rsid w:val="006C4582"/>
    <w:rsid w:val="006C49C8"/>
    <w:rsid w:val="006C4E31"/>
    <w:rsid w:val="006C4F03"/>
    <w:rsid w:val="006C50CB"/>
    <w:rsid w:val="006C586F"/>
    <w:rsid w:val="006C5973"/>
    <w:rsid w:val="006C5BC5"/>
    <w:rsid w:val="006C5F1E"/>
    <w:rsid w:val="006C610D"/>
    <w:rsid w:val="006C61E7"/>
    <w:rsid w:val="006C6290"/>
    <w:rsid w:val="006C62B2"/>
    <w:rsid w:val="006C6328"/>
    <w:rsid w:val="006C664F"/>
    <w:rsid w:val="006C667F"/>
    <w:rsid w:val="006C6A67"/>
    <w:rsid w:val="006C6C0A"/>
    <w:rsid w:val="006C6C3F"/>
    <w:rsid w:val="006C6FCF"/>
    <w:rsid w:val="006C7084"/>
    <w:rsid w:val="006C715D"/>
    <w:rsid w:val="006C744B"/>
    <w:rsid w:val="006C74B1"/>
    <w:rsid w:val="006C7673"/>
    <w:rsid w:val="006C7A0A"/>
    <w:rsid w:val="006C7A43"/>
    <w:rsid w:val="006C7E71"/>
    <w:rsid w:val="006D0221"/>
    <w:rsid w:val="006D02E5"/>
    <w:rsid w:val="006D07CE"/>
    <w:rsid w:val="006D140F"/>
    <w:rsid w:val="006D14C6"/>
    <w:rsid w:val="006D1897"/>
    <w:rsid w:val="006D1B11"/>
    <w:rsid w:val="006D1C16"/>
    <w:rsid w:val="006D2459"/>
    <w:rsid w:val="006D245E"/>
    <w:rsid w:val="006D24A7"/>
    <w:rsid w:val="006D28CF"/>
    <w:rsid w:val="006D292D"/>
    <w:rsid w:val="006D2AEF"/>
    <w:rsid w:val="006D3307"/>
    <w:rsid w:val="006D3630"/>
    <w:rsid w:val="006D3752"/>
    <w:rsid w:val="006D39E2"/>
    <w:rsid w:val="006D3B4A"/>
    <w:rsid w:val="006D421D"/>
    <w:rsid w:val="006D4CF9"/>
    <w:rsid w:val="006D4D4C"/>
    <w:rsid w:val="006D4D61"/>
    <w:rsid w:val="006D4F08"/>
    <w:rsid w:val="006D55D2"/>
    <w:rsid w:val="006D68D9"/>
    <w:rsid w:val="006D695E"/>
    <w:rsid w:val="006D6BBA"/>
    <w:rsid w:val="006D758B"/>
    <w:rsid w:val="006D75B4"/>
    <w:rsid w:val="006D78A1"/>
    <w:rsid w:val="006E0132"/>
    <w:rsid w:val="006E0877"/>
    <w:rsid w:val="006E0E71"/>
    <w:rsid w:val="006E0F09"/>
    <w:rsid w:val="006E0F3E"/>
    <w:rsid w:val="006E0F8C"/>
    <w:rsid w:val="006E1226"/>
    <w:rsid w:val="006E13FB"/>
    <w:rsid w:val="006E1578"/>
    <w:rsid w:val="006E178B"/>
    <w:rsid w:val="006E1A9E"/>
    <w:rsid w:val="006E1CBB"/>
    <w:rsid w:val="006E1DD3"/>
    <w:rsid w:val="006E2576"/>
    <w:rsid w:val="006E2A81"/>
    <w:rsid w:val="006E345A"/>
    <w:rsid w:val="006E34FB"/>
    <w:rsid w:val="006E3767"/>
    <w:rsid w:val="006E39AA"/>
    <w:rsid w:val="006E3C92"/>
    <w:rsid w:val="006E408C"/>
    <w:rsid w:val="006E4456"/>
    <w:rsid w:val="006E44FE"/>
    <w:rsid w:val="006E4548"/>
    <w:rsid w:val="006E4BBB"/>
    <w:rsid w:val="006E4DDF"/>
    <w:rsid w:val="006E4E5A"/>
    <w:rsid w:val="006E5280"/>
    <w:rsid w:val="006E5414"/>
    <w:rsid w:val="006E5542"/>
    <w:rsid w:val="006E577C"/>
    <w:rsid w:val="006E57BF"/>
    <w:rsid w:val="006E5DB9"/>
    <w:rsid w:val="006E5DBE"/>
    <w:rsid w:val="006E5FB1"/>
    <w:rsid w:val="006E6513"/>
    <w:rsid w:val="006E6A03"/>
    <w:rsid w:val="006E6E07"/>
    <w:rsid w:val="006E6F2E"/>
    <w:rsid w:val="006E6FDA"/>
    <w:rsid w:val="006E7810"/>
    <w:rsid w:val="006E7BA5"/>
    <w:rsid w:val="006F0179"/>
    <w:rsid w:val="006F021F"/>
    <w:rsid w:val="006F02DE"/>
    <w:rsid w:val="006F0527"/>
    <w:rsid w:val="006F08F2"/>
    <w:rsid w:val="006F0A6B"/>
    <w:rsid w:val="006F0A70"/>
    <w:rsid w:val="006F0BD2"/>
    <w:rsid w:val="006F1402"/>
    <w:rsid w:val="006F14C1"/>
    <w:rsid w:val="006F1A24"/>
    <w:rsid w:val="006F1F54"/>
    <w:rsid w:val="006F22A8"/>
    <w:rsid w:val="006F24E9"/>
    <w:rsid w:val="006F2615"/>
    <w:rsid w:val="006F290E"/>
    <w:rsid w:val="006F29E7"/>
    <w:rsid w:val="006F2D6E"/>
    <w:rsid w:val="006F2F53"/>
    <w:rsid w:val="006F3010"/>
    <w:rsid w:val="006F32A1"/>
    <w:rsid w:val="006F36A8"/>
    <w:rsid w:val="006F38B7"/>
    <w:rsid w:val="006F3C7F"/>
    <w:rsid w:val="006F3EA0"/>
    <w:rsid w:val="006F3F6C"/>
    <w:rsid w:val="006F4070"/>
    <w:rsid w:val="006F413D"/>
    <w:rsid w:val="006F482E"/>
    <w:rsid w:val="006F48ED"/>
    <w:rsid w:val="006F4EF6"/>
    <w:rsid w:val="006F50D3"/>
    <w:rsid w:val="006F56DC"/>
    <w:rsid w:val="006F5B3C"/>
    <w:rsid w:val="006F6431"/>
    <w:rsid w:val="006F64B5"/>
    <w:rsid w:val="006F6A0E"/>
    <w:rsid w:val="006F6D19"/>
    <w:rsid w:val="006F6E27"/>
    <w:rsid w:val="006F6E7A"/>
    <w:rsid w:val="006F6F34"/>
    <w:rsid w:val="006F748A"/>
    <w:rsid w:val="006F79E3"/>
    <w:rsid w:val="0070041B"/>
    <w:rsid w:val="00700452"/>
    <w:rsid w:val="00700906"/>
    <w:rsid w:val="00700926"/>
    <w:rsid w:val="00700A1B"/>
    <w:rsid w:val="00700B9A"/>
    <w:rsid w:val="00700CA4"/>
    <w:rsid w:val="00701225"/>
    <w:rsid w:val="00701652"/>
    <w:rsid w:val="00701759"/>
    <w:rsid w:val="00701ACF"/>
    <w:rsid w:val="00701CB4"/>
    <w:rsid w:val="00701EFF"/>
    <w:rsid w:val="00702B03"/>
    <w:rsid w:val="00702B7A"/>
    <w:rsid w:val="00702BB2"/>
    <w:rsid w:val="00702F83"/>
    <w:rsid w:val="007031BD"/>
    <w:rsid w:val="007035BE"/>
    <w:rsid w:val="00703ED7"/>
    <w:rsid w:val="00704129"/>
    <w:rsid w:val="007047C5"/>
    <w:rsid w:val="00704BA9"/>
    <w:rsid w:val="00704C93"/>
    <w:rsid w:val="00704E04"/>
    <w:rsid w:val="007051CF"/>
    <w:rsid w:val="007055B2"/>
    <w:rsid w:val="007056C4"/>
    <w:rsid w:val="00706241"/>
    <w:rsid w:val="00706ABA"/>
    <w:rsid w:val="0070705C"/>
    <w:rsid w:val="007070E9"/>
    <w:rsid w:val="0070731A"/>
    <w:rsid w:val="0070736A"/>
    <w:rsid w:val="00707570"/>
    <w:rsid w:val="007075EC"/>
    <w:rsid w:val="00707748"/>
    <w:rsid w:val="007078CC"/>
    <w:rsid w:val="00710083"/>
    <w:rsid w:val="00710399"/>
    <w:rsid w:val="007104DF"/>
    <w:rsid w:val="007105FC"/>
    <w:rsid w:val="00710756"/>
    <w:rsid w:val="00710B4A"/>
    <w:rsid w:val="00710B96"/>
    <w:rsid w:val="00710DA1"/>
    <w:rsid w:val="007110D1"/>
    <w:rsid w:val="00711555"/>
    <w:rsid w:val="00711B41"/>
    <w:rsid w:val="0071208F"/>
    <w:rsid w:val="0071256B"/>
    <w:rsid w:val="0071258E"/>
    <w:rsid w:val="00712911"/>
    <w:rsid w:val="00712BC1"/>
    <w:rsid w:val="00712C50"/>
    <w:rsid w:val="00712E5E"/>
    <w:rsid w:val="00712ECF"/>
    <w:rsid w:val="00712F06"/>
    <w:rsid w:val="00713043"/>
    <w:rsid w:val="007132FD"/>
    <w:rsid w:val="00713584"/>
    <w:rsid w:val="00713AC6"/>
    <w:rsid w:val="00713DEF"/>
    <w:rsid w:val="007146C7"/>
    <w:rsid w:val="00714A41"/>
    <w:rsid w:val="00714C93"/>
    <w:rsid w:val="00714CAE"/>
    <w:rsid w:val="00714CD3"/>
    <w:rsid w:val="00715032"/>
    <w:rsid w:val="0071515B"/>
    <w:rsid w:val="007152BF"/>
    <w:rsid w:val="007154B1"/>
    <w:rsid w:val="00715A72"/>
    <w:rsid w:val="00715E4B"/>
    <w:rsid w:val="0071615A"/>
    <w:rsid w:val="0071632B"/>
    <w:rsid w:val="007164CF"/>
    <w:rsid w:val="007164FE"/>
    <w:rsid w:val="007168B6"/>
    <w:rsid w:val="00716C85"/>
    <w:rsid w:val="00717487"/>
    <w:rsid w:val="007177B1"/>
    <w:rsid w:val="007179A3"/>
    <w:rsid w:val="00717BF6"/>
    <w:rsid w:val="00717C2D"/>
    <w:rsid w:val="00717C9E"/>
    <w:rsid w:val="00717F8D"/>
    <w:rsid w:val="00720297"/>
    <w:rsid w:val="00720392"/>
    <w:rsid w:val="0072040F"/>
    <w:rsid w:val="00720542"/>
    <w:rsid w:val="007206E9"/>
    <w:rsid w:val="007208AA"/>
    <w:rsid w:val="007209D7"/>
    <w:rsid w:val="00720A90"/>
    <w:rsid w:val="00720BE4"/>
    <w:rsid w:val="00721679"/>
    <w:rsid w:val="007219D0"/>
    <w:rsid w:val="00721BFF"/>
    <w:rsid w:val="00721C62"/>
    <w:rsid w:val="00721D47"/>
    <w:rsid w:val="00721FFD"/>
    <w:rsid w:val="007225AC"/>
    <w:rsid w:val="00722648"/>
    <w:rsid w:val="00722916"/>
    <w:rsid w:val="0072309B"/>
    <w:rsid w:val="00723CF0"/>
    <w:rsid w:val="00723EB5"/>
    <w:rsid w:val="007241FA"/>
    <w:rsid w:val="00724ABA"/>
    <w:rsid w:val="00724F6D"/>
    <w:rsid w:val="00725268"/>
    <w:rsid w:val="0072526D"/>
    <w:rsid w:val="007252FF"/>
    <w:rsid w:val="00725564"/>
    <w:rsid w:val="00725567"/>
    <w:rsid w:val="0072556E"/>
    <w:rsid w:val="00725747"/>
    <w:rsid w:val="007257A6"/>
    <w:rsid w:val="00725A01"/>
    <w:rsid w:val="00725FBC"/>
    <w:rsid w:val="00726008"/>
    <w:rsid w:val="00726270"/>
    <w:rsid w:val="00726D28"/>
    <w:rsid w:val="00727016"/>
    <w:rsid w:val="00727140"/>
    <w:rsid w:val="00727287"/>
    <w:rsid w:val="00727514"/>
    <w:rsid w:val="00727B75"/>
    <w:rsid w:val="00727BE6"/>
    <w:rsid w:val="007305BA"/>
    <w:rsid w:val="007305F4"/>
    <w:rsid w:val="00730AA7"/>
    <w:rsid w:val="00730DB4"/>
    <w:rsid w:val="00730EA2"/>
    <w:rsid w:val="00730FBA"/>
    <w:rsid w:val="0073142E"/>
    <w:rsid w:val="00731455"/>
    <w:rsid w:val="007316AF"/>
    <w:rsid w:val="007318E6"/>
    <w:rsid w:val="00731B99"/>
    <w:rsid w:val="00731D71"/>
    <w:rsid w:val="00731F3C"/>
    <w:rsid w:val="00731F4A"/>
    <w:rsid w:val="007321D6"/>
    <w:rsid w:val="007321F1"/>
    <w:rsid w:val="007322A0"/>
    <w:rsid w:val="007325E8"/>
    <w:rsid w:val="007329D2"/>
    <w:rsid w:val="0073329D"/>
    <w:rsid w:val="007334FB"/>
    <w:rsid w:val="0073390A"/>
    <w:rsid w:val="00733C7A"/>
    <w:rsid w:val="00733D0C"/>
    <w:rsid w:val="00733FCD"/>
    <w:rsid w:val="007341A0"/>
    <w:rsid w:val="00734203"/>
    <w:rsid w:val="00734280"/>
    <w:rsid w:val="0073435D"/>
    <w:rsid w:val="0073442C"/>
    <w:rsid w:val="007346A4"/>
    <w:rsid w:val="007349CF"/>
    <w:rsid w:val="00734E47"/>
    <w:rsid w:val="00734F11"/>
    <w:rsid w:val="0073503B"/>
    <w:rsid w:val="007356AE"/>
    <w:rsid w:val="00735757"/>
    <w:rsid w:val="00735966"/>
    <w:rsid w:val="007361E7"/>
    <w:rsid w:val="00736488"/>
    <w:rsid w:val="007364C3"/>
    <w:rsid w:val="007367B2"/>
    <w:rsid w:val="00736996"/>
    <w:rsid w:val="00736B1D"/>
    <w:rsid w:val="00736C4E"/>
    <w:rsid w:val="00736D24"/>
    <w:rsid w:val="0073716A"/>
    <w:rsid w:val="007374F2"/>
    <w:rsid w:val="0073764F"/>
    <w:rsid w:val="00737BA4"/>
    <w:rsid w:val="00737BC8"/>
    <w:rsid w:val="00737FCC"/>
    <w:rsid w:val="00740335"/>
    <w:rsid w:val="007403F6"/>
    <w:rsid w:val="00740503"/>
    <w:rsid w:val="00740569"/>
    <w:rsid w:val="007408B8"/>
    <w:rsid w:val="00740D1D"/>
    <w:rsid w:val="00740E41"/>
    <w:rsid w:val="00740E9D"/>
    <w:rsid w:val="00740EF7"/>
    <w:rsid w:val="00740F7C"/>
    <w:rsid w:val="00741002"/>
    <w:rsid w:val="0074139D"/>
    <w:rsid w:val="00741400"/>
    <w:rsid w:val="00741598"/>
    <w:rsid w:val="00741F99"/>
    <w:rsid w:val="007420DF"/>
    <w:rsid w:val="00742161"/>
    <w:rsid w:val="007423D5"/>
    <w:rsid w:val="007429D0"/>
    <w:rsid w:val="00742B8A"/>
    <w:rsid w:val="00742D06"/>
    <w:rsid w:val="00742F19"/>
    <w:rsid w:val="007435A4"/>
    <w:rsid w:val="0074368F"/>
    <w:rsid w:val="00743760"/>
    <w:rsid w:val="00743973"/>
    <w:rsid w:val="00743AA3"/>
    <w:rsid w:val="00743B0D"/>
    <w:rsid w:val="00743C3F"/>
    <w:rsid w:val="007442C9"/>
    <w:rsid w:val="007442CA"/>
    <w:rsid w:val="00744635"/>
    <w:rsid w:val="0074484C"/>
    <w:rsid w:val="007449ED"/>
    <w:rsid w:val="00744AE4"/>
    <w:rsid w:val="00744AF2"/>
    <w:rsid w:val="00744FA9"/>
    <w:rsid w:val="00745192"/>
    <w:rsid w:val="007452D2"/>
    <w:rsid w:val="00745501"/>
    <w:rsid w:val="007455B2"/>
    <w:rsid w:val="0074578D"/>
    <w:rsid w:val="00745C07"/>
    <w:rsid w:val="00745D6E"/>
    <w:rsid w:val="00745E5E"/>
    <w:rsid w:val="0074632A"/>
    <w:rsid w:val="0074661D"/>
    <w:rsid w:val="0074670F"/>
    <w:rsid w:val="00746918"/>
    <w:rsid w:val="00747031"/>
    <w:rsid w:val="007470D0"/>
    <w:rsid w:val="00747221"/>
    <w:rsid w:val="0074724C"/>
    <w:rsid w:val="007473E2"/>
    <w:rsid w:val="00747695"/>
    <w:rsid w:val="007476BA"/>
    <w:rsid w:val="007476E6"/>
    <w:rsid w:val="00747865"/>
    <w:rsid w:val="00747869"/>
    <w:rsid w:val="00747F8F"/>
    <w:rsid w:val="0075012D"/>
    <w:rsid w:val="0075032C"/>
    <w:rsid w:val="007505D2"/>
    <w:rsid w:val="00750AA0"/>
    <w:rsid w:val="00750C18"/>
    <w:rsid w:val="00750DA4"/>
    <w:rsid w:val="00750EB1"/>
    <w:rsid w:val="007515ED"/>
    <w:rsid w:val="00751734"/>
    <w:rsid w:val="00751780"/>
    <w:rsid w:val="00751CA2"/>
    <w:rsid w:val="00751D5B"/>
    <w:rsid w:val="00751FDE"/>
    <w:rsid w:val="0075223D"/>
    <w:rsid w:val="007527F1"/>
    <w:rsid w:val="00752CB0"/>
    <w:rsid w:val="00752D23"/>
    <w:rsid w:val="00753414"/>
    <w:rsid w:val="00753418"/>
    <w:rsid w:val="00753473"/>
    <w:rsid w:val="007539AB"/>
    <w:rsid w:val="00753A81"/>
    <w:rsid w:val="00753A90"/>
    <w:rsid w:val="00753AAB"/>
    <w:rsid w:val="00753C0D"/>
    <w:rsid w:val="00753DA1"/>
    <w:rsid w:val="00753FCD"/>
    <w:rsid w:val="007542D3"/>
    <w:rsid w:val="00754A4B"/>
    <w:rsid w:val="00754A8D"/>
    <w:rsid w:val="00754BC1"/>
    <w:rsid w:val="00754D1A"/>
    <w:rsid w:val="00754D51"/>
    <w:rsid w:val="00754D66"/>
    <w:rsid w:val="0075552A"/>
    <w:rsid w:val="00755F19"/>
    <w:rsid w:val="00756114"/>
    <w:rsid w:val="007561B8"/>
    <w:rsid w:val="00756329"/>
    <w:rsid w:val="00756775"/>
    <w:rsid w:val="0075677F"/>
    <w:rsid w:val="007569DE"/>
    <w:rsid w:val="00756FC5"/>
    <w:rsid w:val="00757244"/>
    <w:rsid w:val="0075744B"/>
    <w:rsid w:val="0075775D"/>
    <w:rsid w:val="007579F5"/>
    <w:rsid w:val="00757CB4"/>
    <w:rsid w:val="00757CCE"/>
    <w:rsid w:val="00760538"/>
    <w:rsid w:val="00760A29"/>
    <w:rsid w:val="00760A61"/>
    <w:rsid w:val="00760D08"/>
    <w:rsid w:val="0076124C"/>
    <w:rsid w:val="00761308"/>
    <w:rsid w:val="00761880"/>
    <w:rsid w:val="00761D33"/>
    <w:rsid w:val="00762264"/>
    <w:rsid w:val="007622B0"/>
    <w:rsid w:val="0076262F"/>
    <w:rsid w:val="0076265B"/>
    <w:rsid w:val="007627B5"/>
    <w:rsid w:val="00762E27"/>
    <w:rsid w:val="00763610"/>
    <w:rsid w:val="00763667"/>
    <w:rsid w:val="007637BB"/>
    <w:rsid w:val="007638C3"/>
    <w:rsid w:val="0076395F"/>
    <w:rsid w:val="00763EC5"/>
    <w:rsid w:val="00763F3C"/>
    <w:rsid w:val="007642A5"/>
    <w:rsid w:val="00764323"/>
    <w:rsid w:val="0076452B"/>
    <w:rsid w:val="00764556"/>
    <w:rsid w:val="00764713"/>
    <w:rsid w:val="007648FF"/>
    <w:rsid w:val="00764A91"/>
    <w:rsid w:val="00764CE0"/>
    <w:rsid w:val="00764D04"/>
    <w:rsid w:val="0076569E"/>
    <w:rsid w:val="00765ECD"/>
    <w:rsid w:val="00765F01"/>
    <w:rsid w:val="00766047"/>
    <w:rsid w:val="007663C0"/>
    <w:rsid w:val="00766442"/>
    <w:rsid w:val="00766649"/>
    <w:rsid w:val="00766A12"/>
    <w:rsid w:val="00766BB5"/>
    <w:rsid w:val="00766C57"/>
    <w:rsid w:val="00766FA9"/>
    <w:rsid w:val="007671E7"/>
    <w:rsid w:val="00767212"/>
    <w:rsid w:val="00767742"/>
    <w:rsid w:val="0076782F"/>
    <w:rsid w:val="00767832"/>
    <w:rsid w:val="0077017C"/>
    <w:rsid w:val="00770366"/>
    <w:rsid w:val="00770464"/>
    <w:rsid w:val="0077049A"/>
    <w:rsid w:val="007707F0"/>
    <w:rsid w:val="0077097B"/>
    <w:rsid w:val="00770A06"/>
    <w:rsid w:val="00770C40"/>
    <w:rsid w:val="00770E54"/>
    <w:rsid w:val="00770FA5"/>
    <w:rsid w:val="007715C4"/>
    <w:rsid w:val="00771649"/>
    <w:rsid w:val="00771B3E"/>
    <w:rsid w:val="00771EA3"/>
    <w:rsid w:val="00772006"/>
    <w:rsid w:val="00772333"/>
    <w:rsid w:val="0077236D"/>
    <w:rsid w:val="007726F8"/>
    <w:rsid w:val="007729A4"/>
    <w:rsid w:val="00772C89"/>
    <w:rsid w:val="007731AE"/>
    <w:rsid w:val="007732AF"/>
    <w:rsid w:val="007735E0"/>
    <w:rsid w:val="00773631"/>
    <w:rsid w:val="00773666"/>
    <w:rsid w:val="00773920"/>
    <w:rsid w:val="00773C9C"/>
    <w:rsid w:val="00773CB5"/>
    <w:rsid w:val="007740E3"/>
    <w:rsid w:val="007742CA"/>
    <w:rsid w:val="007747A8"/>
    <w:rsid w:val="0077506B"/>
    <w:rsid w:val="00775369"/>
    <w:rsid w:val="0077540E"/>
    <w:rsid w:val="00775710"/>
    <w:rsid w:val="00775BFA"/>
    <w:rsid w:val="00775CE4"/>
    <w:rsid w:val="0077612A"/>
    <w:rsid w:val="00776667"/>
    <w:rsid w:val="00776F23"/>
    <w:rsid w:val="0077704B"/>
    <w:rsid w:val="007770E0"/>
    <w:rsid w:val="0077740C"/>
    <w:rsid w:val="00777600"/>
    <w:rsid w:val="0077792E"/>
    <w:rsid w:val="00777C83"/>
    <w:rsid w:val="00777C8B"/>
    <w:rsid w:val="00777F1F"/>
    <w:rsid w:val="0078007A"/>
    <w:rsid w:val="007808A2"/>
    <w:rsid w:val="00780908"/>
    <w:rsid w:val="0078095C"/>
    <w:rsid w:val="007812D6"/>
    <w:rsid w:val="007813BC"/>
    <w:rsid w:val="00781617"/>
    <w:rsid w:val="00781953"/>
    <w:rsid w:val="00781BA3"/>
    <w:rsid w:val="00781C0E"/>
    <w:rsid w:val="00781DA0"/>
    <w:rsid w:val="0078225B"/>
    <w:rsid w:val="00782920"/>
    <w:rsid w:val="007829F5"/>
    <w:rsid w:val="00782A28"/>
    <w:rsid w:val="00782AE3"/>
    <w:rsid w:val="0078301B"/>
    <w:rsid w:val="00783230"/>
    <w:rsid w:val="0078336C"/>
    <w:rsid w:val="00783D88"/>
    <w:rsid w:val="00783F7B"/>
    <w:rsid w:val="00784C7F"/>
    <w:rsid w:val="007853C8"/>
    <w:rsid w:val="00785703"/>
    <w:rsid w:val="00785A6F"/>
    <w:rsid w:val="00785B7E"/>
    <w:rsid w:val="00785CBC"/>
    <w:rsid w:val="0078600C"/>
    <w:rsid w:val="00786351"/>
    <w:rsid w:val="0078676C"/>
    <w:rsid w:val="00786C56"/>
    <w:rsid w:val="00786CF8"/>
    <w:rsid w:val="007871FA"/>
    <w:rsid w:val="007878E8"/>
    <w:rsid w:val="00787CD8"/>
    <w:rsid w:val="00787EA6"/>
    <w:rsid w:val="00787F0C"/>
    <w:rsid w:val="0079005F"/>
    <w:rsid w:val="007903F2"/>
    <w:rsid w:val="0079040F"/>
    <w:rsid w:val="0079072B"/>
    <w:rsid w:val="00790DF6"/>
    <w:rsid w:val="00790E69"/>
    <w:rsid w:val="0079109E"/>
    <w:rsid w:val="007911DF"/>
    <w:rsid w:val="007917E3"/>
    <w:rsid w:val="00791874"/>
    <w:rsid w:val="00791CD0"/>
    <w:rsid w:val="007920F3"/>
    <w:rsid w:val="007922A8"/>
    <w:rsid w:val="007927BC"/>
    <w:rsid w:val="007928AF"/>
    <w:rsid w:val="00792B43"/>
    <w:rsid w:val="00792D5E"/>
    <w:rsid w:val="00792E64"/>
    <w:rsid w:val="0079317E"/>
    <w:rsid w:val="00793788"/>
    <w:rsid w:val="007938C2"/>
    <w:rsid w:val="00793DEE"/>
    <w:rsid w:val="0079404A"/>
    <w:rsid w:val="0079412B"/>
    <w:rsid w:val="00794337"/>
    <w:rsid w:val="00794439"/>
    <w:rsid w:val="0079487A"/>
    <w:rsid w:val="007948BF"/>
    <w:rsid w:val="007948DC"/>
    <w:rsid w:val="00794D81"/>
    <w:rsid w:val="007952C4"/>
    <w:rsid w:val="00795467"/>
    <w:rsid w:val="00795508"/>
    <w:rsid w:val="0079565C"/>
    <w:rsid w:val="00795A81"/>
    <w:rsid w:val="00795E96"/>
    <w:rsid w:val="00795F92"/>
    <w:rsid w:val="00795FF1"/>
    <w:rsid w:val="00796003"/>
    <w:rsid w:val="00796029"/>
    <w:rsid w:val="0079615E"/>
    <w:rsid w:val="007961C6"/>
    <w:rsid w:val="00796693"/>
    <w:rsid w:val="00797927"/>
    <w:rsid w:val="00797AB9"/>
    <w:rsid w:val="00797E63"/>
    <w:rsid w:val="00797E7E"/>
    <w:rsid w:val="00797F2F"/>
    <w:rsid w:val="00797FFA"/>
    <w:rsid w:val="007A0005"/>
    <w:rsid w:val="007A039C"/>
    <w:rsid w:val="007A042F"/>
    <w:rsid w:val="007A096A"/>
    <w:rsid w:val="007A09E0"/>
    <w:rsid w:val="007A0C02"/>
    <w:rsid w:val="007A0C3D"/>
    <w:rsid w:val="007A0D63"/>
    <w:rsid w:val="007A0F9F"/>
    <w:rsid w:val="007A11F9"/>
    <w:rsid w:val="007A1848"/>
    <w:rsid w:val="007A1864"/>
    <w:rsid w:val="007A1DE4"/>
    <w:rsid w:val="007A1F6F"/>
    <w:rsid w:val="007A219C"/>
    <w:rsid w:val="007A246A"/>
    <w:rsid w:val="007A254C"/>
    <w:rsid w:val="007A3114"/>
    <w:rsid w:val="007A39F2"/>
    <w:rsid w:val="007A3BF1"/>
    <w:rsid w:val="007A3C66"/>
    <w:rsid w:val="007A3D82"/>
    <w:rsid w:val="007A4132"/>
    <w:rsid w:val="007A417C"/>
    <w:rsid w:val="007A41FB"/>
    <w:rsid w:val="007A48D5"/>
    <w:rsid w:val="007A4C19"/>
    <w:rsid w:val="007A4D27"/>
    <w:rsid w:val="007A4DE9"/>
    <w:rsid w:val="007A4FAF"/>
    <w:rsid w:val="007A5C87"/>
    <w:rsid w:val="007A5E38"/>
    <w:rsid w:val="007A624E"/>
    <w:rsid w:val="007A63BB"/>
    <w:rsid w:val="007A64DD"/>
    <w:rsid w:val="007A6517"/>
    <w:rsid w:val="007A6E9C"/>
    <w:rsid w:val="007A735C"/>
    <w:rsid w:val="007A771A"/>
    <w:rsid w:val="007A7769"/>
    <w:rsid w:val="007A787B"/>
    <w:rsid w:val="007A7AE5"/>
    <w:rsid w:val="007A7F37"/>
    <w:rsid w:val="007A7FCF"/>
    <w:rsid w:val="007B0237"/>
    <w:rsid w:val="007B0602"/>
    <w:rsid w:val="007B0CAB"/>
    <w:rsid w:val="007B0CE4"/>
    <w:rsid w:val="007B0EAA"/>
    <w:rsid w:val="007B17DE"/>
    <w:rsid w:val="007B1E58"/>
    <w:rsid w:val="007B21F2"/>
    <w:rsid w:val="007B2773"/>
    <w:rsid w:val="007B287F"/>
    <w:rsid w:val="007B2A64"/>
    <w:rsid w:val="007B2CAB"/>
    <w:rsid w:val="007B31A2"/>
    <w:rsid w:val="007B3396"/>
    <w:rsid w:val="007B3978"/>
    <w:rsid w:val="007B398D"/>
    <w:rsid w:val="007B3B76"/>
    <w:rsid w:val="007B43B6"/>
    <w:rsid w:val="007B474A"/>
    <w:rsid w:val="007B4755"/>
    <w:rsid w:val="007B4B0C"/>
    <w:rsid w:val="007B4C99"/>
    <w:rsid w:val="007B51EC"/>
    <w:rsid w:val="007B54BB"/>
    <w:rsid w:val="007B5663"/>
    <w:rsid w:val="007B613B"/>
    <w:rsid w:val="007B66B2"/>
    <w:rsid w:val="007B6A97"/>
    <w:rsid w:val="007B6E14"/>
    <w:rsid w:val="007B6EBE"/>
    <w:rsid w:val="007B72A4"/>
    <w:rsid w:val="007B730A"/>
    <w:rsid w:val="007B7360"/>
    <w:rsid w:val="007B74C3"/>
    <w:rsid w:val="007B757D"/>
    <w:rsid w:val="007B788A"/>
    <w:rsid w:val="007B7B72"/>
    <w:rsid w:val="007B7C39"/>
    <w:rsid w:val="007B7E95"/>
    <w:rsid w:val="007B7F6C"/>
    <w:rsid w:val="007B7FEF"/>
    <w:rsid w:val="007C0553"/>
    <w:rsid w:val="007C06F8"/>
    <w:rsid w:val="007C0778"/>
    <w:rsid w:val="007C0A9D"/>
    <w:rsid w:val="007C0EA6"/>
    <w:rsid w:val="007C0F36"/>
    <w:rsid w:val="007C0FD1"/>
    <w:rsid w:val="007C1368"/>
    <w:rsid w:val="007C141B"/>
    <w:rsid w:val="007C14F8"/>
    <w:rsid w:val="007C1BA1"/>
    <w:rsid w:val="007C1CB8"/>
    <w:rsid w:val="007C1E47"/>
    <w:rsid w:val="007C2055"/>
    <w:rsid w:val="007C20FB"/>
    <w:rsid w:val="007C2532"/>
    <w:rsid w:val="007C26CE"/>
    <w:rsid w:val="007C2738"/>
    <w:rsid w:val="007C2B47"/>
    <w:rsid w:val="007C2B53"/>
    <w:rsid w:val="007C2BAF"/>
    <w:rsid w:val="007C2D82"/>
    <w:rsid w:val="007C30B2"/>
    <w:rsid w:val="007C3253"/>
    <w:rsid w:val="007C3870"/>
    <w:rsid w:val="007C3912"/>
    <w:rsid w:val="007C3BBD"/>
    <w:rsid w:val="007C3F31"/>
    <w:rsid w:val="007C412A"/>
    <w:rsid w:val="007C4991"/>
    <w:rsid w:val="007C4FCF"/>
    <w:rsid w:val="007C51C7"/>
    <w:rsid w:val="007C542E"/>
    <w:rsid w:val="007C5774"/>
    <w:rsid w:val="007C620A"/>
    <w:rsid w:val="007C66FE"/>
    <w:rsid w:val="007C67A3"/>
    <w:rsid w:val="007C6A94"/>
    <w:rsid w:val="007C6B12"/>
    <w:rsid w:val="007C7111"/>
    <w:rsid w:val="007C7214"/>
    <w:rsid w:val="007C778C"/>
    <w:rsid w:val="007C77CA"/>
    <w:rsid w:val="007C79D5"/>
    <w:rsid w:val="007C7A87"/>
    <w:rsid w:val="007C7B7A"/>
    <w:rsid w:val="007C7C1C"/>
    <w:rsid w:val="007D00DE"/>
    <w:rsid w:val="007D00E4"/>
    <w:rsid w:val="007D0262"/>
    <w:rsid w:val="007D029A"/>
    <w:rsid w:val="007D080B"/>
    <w:rsid w:val="007D091B"/>
    <w:rsid w:val="007D14A1"/>
    <w:rsid w:val="007D14FA"/>
    <w:rsid w:val="007D160D"/>
    <w:rsid w:val="007D1997"/>
    <w:rsid w:val="007D19EB"/>
    <w:rsid w:val="007D227D"/>
    <w:rsid w:val="007D2882"/>
    <w:rsid w:val="007D299D"/>
    <w:rsid w:val="007D2C4C"/>
    <w:rsid w:val="007D2D07"/>
    <w:rsid w:val="007D2EDD"/>
    <w:rsid w:val="007D3077"/>
    <w:rsid w:val="007D3414"/>
    <w:rsid w:val="007D378E"/>
    <w:rsid w:val="007D38AB"/>
    <w:rsid w:val="007D3C0C"/>
    <w:rsid w:val="007D3E49"/>
    <w:rsid w:val="007D4035"/>
    <w:rsid w:val="007D40FC"/>
    <w:rsid w:val="007D479B"/>
    <w:rsid w:val="007D5BF4"/>
    <w:rsid w:val="007D5D69"/>
    <w:rsid w:val="007D5DE5"/>
    <w:rsid w:val="007D606C"/>
    <w:rsid w:val="007D616F"/>
    <w:rsid w:val="007D6670"/>
    <w:rsid w:val="007D66A4"/>
    <w:rsid w:val="007D6849"/>
    <w:rsid w:val="007D7073"/>
    <w:rsid w:val="007D7167"/>
    <w:rsid w:val="007D749F"/>
    <w:rsid w:val="007D7574"/>
    <w:rsid w:val="007D7E78"/>
    <w:rsid w:val="007D7EE4"/>
    <w:rsid w:val="007E0765"/>
    <w:rsid w:val="007E0833"/>
    <w:rsid w:val="007E094F"/>
    <w:rsid w:val="007E0990"/>
    <w:rsid w:val="007E0E19"/>
    <w:rsid w:val="007E0F8C"/>
    <w:rsid w:val="007E0FC8"/>
    <w:rsid w:val="007E146B"/>
    <w:rsid w:val="007E1550"/>
    <w:rsid w:val="007E1A1F"/>
    <w:rsid w:val="007E1ADD"/>
    <w:rsid w:val="007E202F"/>
    <w:rsid w:val="007E2152"/>
    <w:rsid w:val="007E2522"/>
    <w:rsid w:val="007E2607"/>
    <w:rsid w:val="007E282F"/>
    <w:rsid w:val="007E2A21"/>
    <w:rsid w:val="007E2BA1"/>
    <w:rsid w:val="007E2C59"/>
    <w:rsid w:val="007E3649"/>
    <w:rsid w:val="007E36A2"/>
    <w:rsid w:val="007E386B"/>
    <w:rsid w:val="007E39FF"/>
    <w:rsid w:val="007E3B7B"/>
    <w:rsid w:val="007E46CD"/>
    <w:rsid w:val="007E4AD0"/>
    <w:rsid w:val="007E4B99"/>
    <w:rsid w:val="007E4E39"/>
    <w:rsid w:val="007E5098"/>
    <w:rsid w:val="007E52F3"/>
    <w:rsid w:val="007E5521"/>
    <w:rsid w:val="007E5614"/>
    <w:rsid w:val="007E5625"/>
    <w:rsid w:val="007E576D"/>
    <w:rsid w:val="007E5B6A"/>
    <w:rsid w:val="007E5BD0"/>
    <w:rsid w:val="007E5EB2"/>
    <w:rsid w:val="007E5F12"/>
    <w:rsid w:val="007E60E6"/>
    <w:rsid w:val="007E61B9"/>
    <w:rsid w:val="007E681A"/>
    <w:rsid w:val="007E6A6D"/>
    <w:rsid w:val="007E6B0D"/>
    <w:rsid w:val="007E6BA6"/>
    <w:rsid w:val="007E7439"/>
    <w:rsid w:val="007E74CB"/>
    <w:rsid w:val="007E755A"/>
    <w:rsid w:val="007E77B5"/>
    <w:rsid w:val="007E7AFF"/>
    <w:rsid w:val="007E7C7D"/>
    <w:rsid w:val="007F0E15"/>
    <w:rsid w:val="007F0F7D"/>
    <w:rsid w:val="007F16EB"/>
    <w:rsid w:val="007F1978"/>
    <w:rsid w:val="007F24F4"/>
    <w:rsid w:val="007F251B"/>
    <w:rsid w:val="007F266F"/>
    <w:rsid w:val="007F27EA"/>
    <w:rsid w:val="007F2ABD"/>
    <w:rsid w:val="007F2E56"/>
    <w:rsid w:val="007F31C3"/>
    <w:rsid w:val="007F3A2A"/>
    <w:rsid w:val="007F3AE3"/>
    <w:rsid w:val="007F4550"/>
    <w:rsid w:val="007F461F"/>
    <w:rsid w:val="007F4749"/>
    <w:rsid w:val="007F4A56"/>
    <w:rsid w:val="007F4B5A"/>
    <w:rsid w:val="007F4D20"/>
    <w:rsid w:val="007F4D5B"/>
    <w:rsid w:val="007F581C"/>
    <w:rsid w:val="007F61BB"/>
    <w:rsid w:val="007F61E9"/>
    <w:rsid w:val="007F638B"/>
    <w:rsid w:val="007F63DB"/>
    <w:rsid w:val="007F66F7"/>
    <w:rsid w:val="007F69FD"/>
    <w:rsid w:val="007F6D72"/>
    <w:rsid w:val="007F6D95"/>
    <w:rsid w:val="007F6DB7"/>
    <w:rsid w:val="007F6DEF"/>
    <w:rsid w:val="007F6E27"/>
    <w:rsid w:val="007F6EA7"/>
    <w:rsid w:val="007F6F3F"/>
    <w:rsid w:val="007F6FD6"/>
    <w:rsid w:val="007F70B3"/>
    <w:rsid w:val="007F741A"/>
    <w:rsid w:val="007F75D4"/>
    <w:rsid w:val="007F75E0"/>
    <w:rsid w:val="007F7834"/>
    <w:rsid w:val="007F78A3"/>
    <w:rsid w:val="007F799B"/>
    <w:rsid w:val="007F7A52"/>
    <w:rsid w:val="007F7D71"/>
    <w:rsid w:val="007F7DCF"/>
    <w:rsid w:val="007F7F87"/>
    <w:rsid w:val="008001FC"/>
    <w:rsid w:val="008002C6"/>
    <w:rsid w:val="0080042E"/>
    <w:rsid w:val="008010DC"/>
    <w:rsid w:val="00801362"/>
    <w:rsid w:val="008013BA"/>
    <w:rsid w:val="00801459"/>
    <w:rsid w:val="0080170D"/>
    <w:rsid w:val="00801A0D"/>
    <w:rsid w:val="00802302"/>
    <w:rsid w:val="008023FE"/>
    <w:rsid w:val="008026FB"/>
    <w:rsid w:val="0080283D"/>
    <w:rsid w:val="00802A19"/>
    <w:rsid w:val="00802C5B"/>
    <w:rsid w:val="00802C68"/>
    <w:rsid w:val="00802EC3"/>
    <w:rsid w:val="008030A9"/>
    <w:rsid w:val="00803162"/>
    <w:rsid w:val="008033CD"/>
    <w:rsid w:val="0080345F"/>
    <w:rsid w:val="00803B21"/>
    <w:rsid w:val="00803CA5"/>
    <w:rsid w:val="00803D5B"/>
    <w:rsid w:val="0080424A"/>
    <w:rsid w:val="0080425F"/>
    <w:rsid w:val="008044C7"/>
    <w:rsid w:val="008044F7"/>
    <w:rsid w:val="00804553"/>
    <w:rsid w:val="0080491E"/>
    <w:rsid w:val="00804B43"/>
    <w:rsid w:val="00805318"/>
    <w:rsid w:val="0080546A"/>
    <w:rsid w:val="008055C1"/>
    <w:rsid w:val="0080562A"/>
    <w:rsid w:val="008059C3"/>
    <w:rsid w:val="008059D0"/>
    <w:rsid w:val="00805CBF"/>
    <w:rsid w:val="00805D3A"/>
    <w:rsid w:val="00805EE2"/>
    <w:rsid w:val="008062EE"/>
    <w:rsid w:val="00806319"/>
    <w:rsid w:val="008063B4"/>
    <w:rsid w:val="00806644"/>
    <w:rsid w:val="0080674E"/>
    <w:rsid w:val="00806C11"/>
    <w:rsid w:val="00806D62"/>
    <w:rsid w:val="00806E44"/>
    <w:rsid w:val="0080713C"/>
    <w:rsid w:val="00807A84"/>
    <w:rsid w:val="00807E40"/>
    <w:rsid w:val="00810003"/>
    <w:rsid w:val="0081004C"/>
    <w:rsid w:val="00810083"/>
    <w:rsid w:val="008103CF"/>
    <w:rsid w:val="00810674"/>
    <w:rsid w:val="00810A4E"/>
    <w:rsid w:val="00810AED"/>
    <w:rsid w:val="00810E6F"/>
    <w:rsid w:val="00811264"/>
    <w:rsid w:val="008113A6"/>
    <w:rsid w:val="00811559"/>
    <w:rsid w:val="00811790"/>
    <w:rsid w:val="0081184D"/>
    <w:rsid w:val="008119C3"/>
    <w:rsid w:val="00812117"/>
    <w:rsid w:val="00812244"/>
    <w:rsid w:val="008125B7"/>
    <w:rsid w:val="0081261B"/>
    <w:rsid w:val="00812E7E"/>
    <w:rsid w:val="00813076"/>
    <w:rsid w:val="00813482"/>
    <w:rsid w:val="008134C0"/>
    <w:rsid w:val="00813E5F"/>
    <w:rsid w:val="008144AB"/>
    <w:rsid w:val="00814876"/>
    <w:rsid w:val="00814895"/>
    <w:rsid w:val="00814C9D"/>
    <w:rsid w:val="00814EBE"/>
    <w:rsid w:val="00815176"/>
    <w:rsid w:val="008151B0"/>
    <w:rsid w:val="0081554B"/>
    <w:rsid w:val="00815734"/>
    <w:rsid w:val="00815CA6"/>
    <w:rsid w:val="008160ED"/>
    <w:rsid w:val="008161FA"/>
    <w:rsid w:val="00816851"/>
    <w:rsid w:val="008169B0"/>
    <w:rsid w:val="008169B7"/>
    <w:rsid w:val="008169BD"/>
    <w:rsid w:val="00816E86"/>
    <w:rsid w:val="008170FC"/>
    <w:rsid w:val="00817348"/>
    <w:rsid w:val="00817444"/>
    <w:rsid w:val="00817461"/>
    <w:rsid w:val="00817A9F"/>
    <w:rsid w:val="00817FB6"/>
    <w:rsid w:val="00817FD9"/>
    <w:rsid w:val="0082004D"/>
    <w:rsid w:val="0082031C"/>
    <w:rsid w:val="0082079A"/>
    <w:rsid w:val="00820D9D"/>
    <w:rsid w:val="0082172D"/>
    <w:rsid w:val="00821C2B"/>
    <w:rsid w:val="00821E91"/>
    <w:rsid w:val="00821F4A"/>
    <w:rsid w:val="0082231A"/>
    <w:rsid w:val="0082280B"/>
    <w:rsid w:val="00822994"/>
    <w:rsid w:val="008229B7"/>
    <w:rsid w:val="00823147"/>
    <w:rsid w:val="00823253"/>
    <w:rsid w:val="008232DC"/>
    <w:rsid w:val="0082332A"/>
    <w:rsid w:val="008235A3"/>
    <w:rsid w:val="00823608"/>
    <w:rsid w:val="0082365D"/>
    <w:rsid w:val="00823680"/>
    <w:rsid w:val="00823683"/>
    <w:rsid w:val="00823B07"/>
    <w:rsid w:val="00823DF7"/>
    <w:rsid w:val="008240A4"/>
    <w:rsid w:val="00824414"/>
    <w:rsid w:val="008244B1"/>
    <w:rsid w:val="0082470A"/>
    <w:rsid w:val="00824E79"/>
    <w:rsid w:val="00825109"/>
    <w:rsid w:val="0082513B"/>
    <w:rsid w:val="00825613"/>
    <w:rsid w:val="0082594A"/>
    <w:rsid w:val="00825FC2"/>
    <w:rsid w:val="0082676A"/>
    <w:rsid w:val="008268F4"/>
    <w:rsid w:val="00826A22"/>
    <w:rsid w:val="00826A41"/>
    <w:rsid w:val="00826FB3"/>
    <w:rsid w:val="00827365"/>
    <w:rsid w:val="008275B5"/>
    <w:rsid w:val="00827858"/>
    <w:rsid w:val="00827D58"/>
    <w:rsid w:val="00827EC6"/>
    <w:rsid w:val="008305B5"/>
    <w:rsid w:val="00830FB8"/>
    <w:rsid w:val="0083105E"/>
    <w:rsid w:val="008312FE"/>
    <w:rsid w:val="0083146C"/>
    <w:rsid w:val="008318EC"/>
    <w:rsid w:val="00831BBD"/>
    <w:rsid w:val="00831C9E"/>
    <w:rsid w:val="00832055"/>
    <w:rsid w:val="008324BC"/>
    <w:rsid w:val="00832543"/>
    <w:rsid w:val="00832BF4"/>
    <w:rsid w:val="00832EDD"/>
    <w:rsid w:val="00832F81"/>
    <w:rsid w:val="0083300E"/>
    <w:rsid w:val="008331CE"/>
    <w:rsid w:val="00833844"/>
    <w:rsid w:val="00834367"/>
    <w:rsid w:val="00834627"/>
    <w:rsid w:val="00834803"/>
    <w:rsid w:val="00834D61"/>
    <w:rsid w:val="00834EA9"/>
    <w:rsid w:val="00834F3F"/>
    <w:rsid w:val="0083542F"/>
    <w:rsid w:val="00835454"/>
    <w:rsid w:val="00835B00"/>
    <w:rsid w:val="00835B04"/>
    <w:rsid w:val="00835C07"/>
    <w:rsid w:val="00835CC6"/>
    <w:rsid w:val="00835E01"/>
    <w:rsid w:val="00836140"/>
    <w:rsid w:val="0083621F"/>
    <w:rsid w:val="00836341"/>
    <w:rsid w:val="00836947"/>
    <w:rsid w:val="00836DDC"/>
    <w:rsid w:val="00837B88"/>
    <w:rsid w:val="00837C11"/>
    <w:rsid w:val="008406AD"/>
    <w:rsid w:val="00841081"/>
    <w:rsid w:val="0084122E"/>
    <w:rsid w:val="0084167D"/>
    <w:rsid w:val="00841FFC"/>
    <w:rsid w:val="0084202C"/>
    <w:rsid w:val="0084224B"/>
    <w:rsid w:val="008424B5"/>
    <w:rsid w:val="0084251D"/>
    <w:rsid w:val="00842720"/>
    <w:rsid w:val="008427EB"/>
    <w:rsid w:val="00842926"/>
    <w:rsid w:val="00843042"/>
    <w:rsid w:val="0084314A"/>
    <w:rsid w:val="008432AF"/>
    <w:rsid w:val="0084333B"/>
    <w:rsid w:val="00843368"/>
    <w:rsid w:val="00843599"/>
    <w:rsid w:val="0084381C"/>
    <w:rsid w:val="008439D0"/>
    <w:rsid w:val="008439E8"/>
    <w:rsid w:val="00843B0D"/>
    <w:rsid w:val="00843FD7"/>
    <w:rsid w:val="008442FD"/>
    <w:rsid w:val="0084439C"/>
    <w:rsid w:val="00844579"/>
    <w:rsid w:val="008448C9"/>
    <w:rsid w:val="0084492F"/>
    <w:rsid w:val="00844B68"/>
    <w:rsid w:val="00844E18"/>
    <w:rsid w:val="008450E9"/>
    <w:rsid w:val="008450F3"/>
    <w:rsid w:val="00845103"/>
    <w:rsid w:val="00845773"/>
    <w:rsid w:val="008457A6"/>
    <w:rsid w:val="0084585A"/>
    <w:rsid w:val="00845B49"/>
    <w:rsid w:val="00846169"/>
    <w:rsid w:val="00846507"/>
    <w:rsid w:val="0084665F"/>
    <w:rsid w:val="00846B06"/>
    <w:rsid w:val="00846F2C"/>
    <w:rsid w:val="008471B7"/>
    <w:rsid w:val="008473C3"/>
    <w:rsid w:val="0084762B"/>
    <w:rsid w:val="008478D6"/>
    <w:rsid w:val="0084792E"/>
    <w:rsid w:val="00847B40"/>
    <w:rsid w:val="00847BAF"/>
    <w:rsid w:val="00847F79"/>
    <w:rsid w:val="00850069"/>
    <w:rsid w:val="0085014C"/>
    <w:rsid w:val="0085042B"/>
    <w:rsid w:val="00850551"/>
    <w:rsid w:val="00850A07"/>
    <w:rsid w:val="00850B3D"/>
    <w:rsid w:val="00850B7F"/>
    <w:rsid w:val="00850D57"/>
    <w:rsid w:val="008511F9"/>
    <w:rsid w:val="008516B8"/>
    <w:rsid w:val="00851D59"/>
    <w:rsid w:val="008522DC"/>
    <w:rsid w:val="00852443"/>
    <w:rsid w:val="00852632"/>
    <w:rsid w:val="00852690"/>
    <w:rsid w:val="00852864"/>
    <w:rsid w:val="00852AE3"/>
    <w:rsid w:val="00852B54"/>
    <w:rsid w:val="00852BD5"/>
    <w:rsid w:val="00852BE2"/>
    <w:rsid w:val="00852D49"/>
    <w:rsid w:val="00852D85"/>
    <w:rsid w:val="008531C9"/>
    <w:rsid w:val="008531D0"/>
    <w:rsid w:val="00853486"/>
    <w:rsid w:val="008535BB"/>
    <w:rsid w:val="008539CA"/>
    <w:rsid w:val="00853A4B"/>
    <w:rsid w:val="00853C32"/>
    <w:rsid w:val="00853E91"/>
    <w:rsid w:val="0085451E"/>
    <w:rsid w:val="00854543"/>
    <w:rsid w:val="00854C74"/>
    <w:rsid w:val="00854F97"/>
    <w:rsid w:val="0085511D"/>
    <w:rsid w:val="008556E7"/>
    <w:rsid w:val="008557CC"/>
    <w:rsid w:val="008559E1"/>
    <w:rsid w:val="00855C9F"/>
    <w:rsid w:val="00855CED"/>
    <w:rsid w:val="00856005"/>
    <w:rsid w:val="00856064"/>
    <w:rsid w:val="00856099"/>
    <w:rsid w:val="008561A3"/>
    <w:rsid w:val="0085715D"/>
    <w:rsid w:val="00857658"/>
    <w:rsid w:val="00857BAA"/>
    <w:rsid w:val="00857D98"/>
    <w:rsid w:val="00857F33"/>
    <w:rsid w:val="00860D82"/>
    <w:rsid w:val="00860DCA"/>
    <w:rsid w:val="00860EF4"/>
    <w:rsid w:val="00860F3A"/>
    <w:rsid w:val="00861184"/>
    <w:rsid w:val="008615DC"/>
    <w:rsid w:val="00861C12"/>
    <w:rsid w:val="00862265"/>
    <w:rsid w:val="00862946"/>
    <w:rsid w:val="0086344C"/>
    <w:rsid w:val="00863594"/>
    <w:rsid w:val="00863688"/>
    <w:rsid w:val="008638B9"/>
    <w:rsid w:val="008638FF"/>
    <w:rsid w:val="00863916"/>
    <w:rsid w:val="00863C24"/>
    <w:rsid w:val="00863C92"/>
    <w:rsid w:val="00863CE3"/>
    <w:rsid w:val="00864038"/>
    <w:rsid w:val="00864884"/>
    <w:rsid w:val="008654FE"/>
    <w:rsid w:val="008655AA"/>
    <w:rsid w:val="0086571C"/>
    <w:rsid w:val="00866122"/>
    <w:rsid w:val="00866294"/>
    <w:rsid w:val="00866379"/>
    <w:rsid w:val="0086639E"/>
    <w:rsid w:val="00866565"/>
    <w:rsid w:val="00866C76"/>
    <w:rsid w:val="00866FE5"/>
    <w:rsid w:val="00867743"/>
    <w:rsid w:val="00867836"/>
    <w:rsid w:val="00870107"/>
    <w:rsid w:val="00870222"/>
    <w:rsid w:val="00870C4E"/>
    <w:rsid w:val="00870CEC"/>
    <w:rsid w:val="00871436"/>
    <w:rsid w:val="00871854"/>
    <w:rsid w:val="00871C21"/>
    <w:rsid w:val="00871D2E"/>
    <w:rsid w:val="00871F7D"/>
    <w:rsid w:val="0087200E"/>
    <w:rsid w:val="008723B5"/>
    <w:rsid w:val="00872739"/>
    <w:rsid w:val="00872AC2"/>
    <w:rsid w:val="00872B1C"/>
    <w:rsid w:val="00872BA4"/>
    <w:rsid w:val="00873129"/>
    <w:rsid w:val="00873208"/>
    <w:rsid w:val="00873605"/>
    <w:rsid w:val="00874022"/>
    <w:rsid w:val="008742E8"/>
    <w:rsid w:val="008743D8"/>
    <w:rsid w:val="00874438"/>
    <w:rsid w:val="0087451D"/>
    <w:rsid w:val="00874543"/>
    <w:rsid w:val="00874713"/>
    <w:rsid w:val="00874EC1"/>
    <w:rsid w:val="00874F6D"/>
    <w:rsid w:val="0087530D"/>
    <w:rsid w:val="00875551"/>
    <w:rsid w:val="008759BC"/>
    <w:rsid w:val="00875A68"/>
    <w:rsid w:val="00875F0A"/>
    <w:rsid w:val="00876085"/>
    <w:rsid w:val="00876109"/>
    <w:rsid w:val="0087654E"/>
    <w:rsid w:val="00876568"/>
    <w:rsid w:val="0087667A"/>
    <w:rsid w:val="008767B9"/>
    <w:rsid w:val="0087681E"/>
    <w:rsid w:val="00876AB3"/>
    <w:rsid w:val="00876F8D"/>
    <w:rsid w:val="00876F98"/>
    <w:rsid w:val="008770CD"/>
    <w:rsid w:val="008770DC"/>
    <w:rsid w:val="00877349"/>
    <w:rsid w:val="00877583"/>
    <w:rsid w:val="0087763D"/>
    <w:rsid w:val="00877B64"/>
    <w:rsid w:val="00877F70"/>
    <w:rsid w:val="00880540"/>
    <w:rsid w:val="008807DC"/>
    <w:rsid w:val="00880E0A"/>
    <w:rsid w:val="00881250"/>
    <w:rsid w:val="00881759"/>
    <w:rsid w:val="0088178F"/>
    <w:rsid w:val="00881924"/>
    <w:rsid w:val="00882289"/>
    <w:rsid w:val="0088239A"/>
    <w:rsid w:val="008826F7"/>
    <w:rsid w:val="00882BEE"/>
    <w:rsid w:val="008832D5"/>
    <w:rsid w:val="008836D9"/>
    <w:rsid w:val="008837E3"/>
    <w:rsid w:val="00883AB0"/>
    <w:rsid w:val="00883D68"/>
    <w:rsid w:val="00884026"/>
    <w:rsid w:val="00884157"/>
    <w:rsid w:val="008841FE"/>
    <w:rsid w:val="00884306"/>
    <w:rsid w:val="00884354"/>
    <w:rsid w:val="0088471E"/>
    <w:rsid w:val="008847AA"/>
    <w:rsid w:val="008849D0"/>
    <w:rsid w:val="00884A75"/>
    <w:rsid w:val="00884AA9"/>
    <w:rsid w:val="00884FC3"/>
    <w:rsid w:val="0088502A"/>
    <w:rsid w:val="00885105"/>
    <w:rsid w:val="0088512B"/>
    <w:rsid w:val="0088522B"/>
    <w:rsid w:val="008852B0"/>
    <w:rsid w:val="00885ADC"/>
    <w:rsid w:val="00885CE5"/>
    <w:rsid w:val="00885D4A"/>
    <w:rsid w:val="00885E32"/>
    <w:rsid w:val="00885EE1"/>
    <w:rsid w:val="00885EE6"/>
    <w:rsid w:val="00886115"/>
    <w:rsid w:val="0088612F"/>
    <w:rsid w:val="0088619C"/>
    <w:rsid w:val="008867E7"/>
    <w:rsid w:val="00886AEC"/>
    <w:rsid w:val="00887003"/>
    <w:rsid w:val="00887266"/>
    <w:rsid w:val="008874EF"/>
    <w:rsid w:val="008875D3"/>
    <w:rsid w:val="008905BE"/>
    <w:rsid w:val="00890708"/>
    <w:rsid w:val="00890847"/>
    <w:rsid w:val="00890972"/>
    <w:rsid w:val="008909D2"/>
    <w:rsid w:val="00890C00"/>
    <w:rsid w:val="00890CB7"/>
    <w:rsid w:val="00891076"/>
    <w:rsid w:val="0089116F"/>
    <w:rsid w:val="008914D4"/>
    <w:rsid w:val="00891865"/>
    <w:rsid w:val="00891B00"/>
    <w:rsid w:val="00892051"/>
    <w:rsid w:val="008924D9"/>
    <w:rsid w:val="00892610"/>
    <w:rsid w:val="008929B9"/>
    <w:rsid w:val="00892AA8"/>
    <w:rsid w:val="00892B75"/>
    <w:rsid w:val="00892E27"/>
    <w:rsid w:val="008930F2"/>
    <w:rsid w:val="00893357"/>
    <w:rsid w:val="00893D97"/>
    <w:rsid w:val="00893DFF"/>
    <w:rsid w:val="00893EB5"/>
    <w:rsid w:val="0089404A"/>
    <w:rsid w:val="00894173"/>
    <w:rsid w:val="008942B2"/>
    <w:rsid w:val="0089472E"/>
    <w:rsid w:val="00894B54"/>
    <w:rsid w:val="008951D0"/>
    <w:rsid w:val="00895311"/>
    <w:rsid w:val="00895570"/>
    <w:rsid w:val="00895C7C"/>
    <w:rsid w:val="00896525"/>
    <w:rsid w:val="00896A37"/>
    <w:rsid w:val="00896EA5"/>
    <w:rsid w:val="00897667"/>
    <w:rsid w:val="00897910"/>
    <w:rsid w:val="00897BBB"/>
    <w:rsid w:val="00897C0A"/>
    <w:rsid w:val="00897CC1"/>
    <w:rsid w:val="00897D9F"/>
    <w:rsid w:val="00897E44"/>
    <w:rsid w:val="008A0138"/>
    <w:rsid w:val="008A0330"/>
    <w:rsid w:val="008A04DB"/>
    <w:rsid w:val="008A0562"/>
    <w:rsid w:val="008A07B1"/>
    <w:rsid w:val="008A081E"/>
    <w:rsid w:val="008A084C"/>
    <w:rsid w:val="008A0904"/>
    <w:rsid w:val="008A099C"/>
    <w:rsid w:val="008A0A41"/>
    <w:rsid w:val="008A0E17"/>
    <w:rsid w:val="008A0F88"/>
    <w:rsid w:val="008A0FA4"/>
    <w:rsid w:val="008A1012"/>
    <w:rsid w:val="008A101F"/>
    <w:rsid w:val="008A19E2"/>
    <w:rsid w:val="008A1B05"/>
    <w:rsid w:val="008A1DD8"/>
    <w:rsid w:val="008A2203"/>
    <w:rsid w:val="008A2232"/>
    <w:rsid w:val="008A2790"/>
    <w:rsid w:val="008A2BF3"/>
    <w:rsid w:val="008A3C9C"/>
    <w:rsid w:val="008A487A"/>
    <w:rsid w:val="008A48B6"/>
    <w:rsid w:val="008A48EB"/>
    <w:rsid w:val="008A48F1"/>
    <w:rsid w:val="008A5118"/>
    <w:rsid w:val="008A51B3"/>
    <w:rsid w:val="008A51C0"/>
    <w:rsid w:val="008A53F9"/>
    <w:rsid w:val="008A5443"/>
    <w:rsid w:val="008A58FE"/>
    <w:rsid w:val="008A5A41"/>
    <w:rsid w:val="008A5D3A"/>
    <w:rsid w:val="008A6170"/>
    <w:rsid w:val="008A63AA"/>
    <w:rsid w:val="008A6429"/>
    <w:rsid w:val="008A687F"/>
    <w:rsid w:val="008A6CA0"/>
    <w:rsid w:val="008A6DE5"/>
    <w:rsid w:val="008A6F17"/>
    <w:rsid w:val="008A736A"/>
    <w:rsid w:val="008A73B6"/>
    <w:rsid w:val="008A7514"/>
    <w:rsid w:val="008A7774"/>
    <w:rsid w:val="008A7838"/>
    <w:rsid w:val="008A7963"/>
    <w:rsid w:val="008A7989"/>
    <w:rsid w:val="008A7C30"/>
    <w:rsid w:val="008A7CFB"/>
    <w:rsid w:val="008A7E84"/>
    <w:rsid w:val="008A7FBD"/>
    <w:rsid w:val="008B00ED"/>
    <w:rsid w:val="008B048E"/>
    <w:rsid w:val="008B04E6"/>
    <w:rsid w:val="008B07AB"/>
    <w:rsid w:val="008B0AD1"/>
    <w:rsid w:val="008B1237"/>
    <w:rsid w:val="008B14DB"/>
    <w:rsid w:val="008B151C"/>
    <w:rsid w:val="008B16F2"/>
    <w:rsid w:val="008B1DC6"/>
    <w:rsid w:val="008B1E5E"/>
    <w:rsid w:val="008B1F61"/>
    <w:rsid w:val="008B20C2"/>
    <w:rsid w:val="008B20EA"/>
    <w:rsid w:val="008B24EB"/>
    <w:rsid w:val="008B2749"/>
    <w:rsid w:val="008B2A28"/>
    <w:rsid w:val="008B31F0"/>
    <w:rsid w:val="008B3410"/>
    <w:rsid w:val="008B3513"/>
    <w:rsid w:val="008B358F"/>
    <w:rsid w:val="008B3597"/>
    <w:rsid w:val="008B368A"/>
    <w:rsid w:val="008B388E"/>
    <w:rsid w:val="008B406C"/>
    <w:rsid w:val="008B4318"/>
    <w:rsid w:val="008B4926"/>
    <w:rsid w:val="008B4B20"/>
    <w:rsid w:val="008B4BA6"/>
    <w:rsid w:val="008B4BB1"/>
    <w:rsid w:val="008B4EC7"/>
    <w:rsid w:val="008B504C"/>
    <w:rsid w:val="008B5289"/>
    <w:rsid w:val="008B54C1"/>
    <w:rsid w:val="008B5630"/>
    <w:rsid w:val="008B6298"/>
    <w:rsid w:val="008B6480"/>
    <w:rsid w:val="008B64F1"/>
    <w:rsid w:val="008B68E8"/>
    <w:rsid w:val="008B6959"/>
    <w:rsid w:val="008B6B40"/>
    <w:rsid w:val="008B6B5D"/>
    <w:rsid w:val="008B6DBC"/>
    <w:rsid w:val="008B6DED"/>
    <w:rsid w:val="008B7247"/>
    <w:rsid w:val="008B72AB"/>
    <w:rsid w:val="008B7460"/>
    <w:rsid w:val="008B7975"/>
    <w:rsid w:val="008C0174"/>
    <w:rsid w:val="008C040F"/>
    <w:rsid w:val="008C04B6"/>
    <w:rsid w:val="008C07FC"/>
    <w:rsid w:val="008C157E"/>
    <w:rsid w:val="008C15B0"/>
    <w:rsid w:val="008C161C"/>
    <w:rsid w:val="008C201A"/>
    <w:rsid w:val="008C2359"/>
    <w:rsid w:val="008C24C8"/>
    <w:rsid w:val="008C2566"/>
    <w:rsid w:val="008C2949"/>
    <w:rsid w:val="008C2B95"/>
    <w:rsid w:val="008C3003"/>
    <w:rsid w:val="008C306D"/>
    <w:rsid w:val="008C3074"/>
    <w:rsid w:val="008C3152"/>
    <w:rsid w:val="008C31AE"/>
    <w:rsid w:val="008C3868"/>
    <w:rsid w:val="008C39AC"/>
    <w:rsid w:val="008C3BB6"/>
    <w:rsid w:val="008C3FFF"/>
    <w:rsid w:val="008C4088"/>
    <w:rsid w:val="008C41DD"/>
    <w:rsid w:val="008C5333"/>
    <w:rsid w:val="008C556A"/>
    <w:rsid w:val="008C57D8"/>
    <w:rsid w:val="008C57EB"/>
    <w:rsid w:val="008C5822"/>
    <w:rsid w:val="008C6061"/>
    <w:rsid w:val="008C6294"/>
    <w:rsid w:val="008C62B0"/>
    <w:rsid w:val="008C682C"/>
    <w:rsid w:val="008C6D56"/>
    <w:rsid w:val="008C7291"/>
    <w:rsid w:val="008C74B6"/>
    <w:rsid w:val="008C7B57"/>
    <w:rsid w:val="008C7C62"/>
    <w:rsid w:val="008C7E9F"/>
    <w:rsid w:val="008D0391"/>
    <w:rsid w:val="008D0488"/>
    <w:rsid w:val="008D05DA"/>
    <w:rsid w:val="008D08B1"/>
    <w:rsid w:val="008D0B9F"/>
    <w:rsid w:val="008D0BB0"/>
    <w:rsid w:val="008D116D"/>
    <w:rsid w:val="008D132F"/>
    <w:rsid w:val="008D1710"/>
    <w:rsid w:val="008D1BD6"/>
    <w:rsid w:val="008D2066"/>
    <w:rsid w:val="008D2149"/>
    <w:rsid w:val="008D2C86"/>
    <w:rsid w:val="008D2DCF"/>
    <w:rsid w:val="008D30E8"/>
    <w:rsid w:val="008D39D2"/>
    <w:rsid w:val="008D39EA"/>
    <w:rsid w:val="008D3B10"/>
    <w:rsid w:val="008D3BCF"/>
    <w:rsid w:val="008D3C6D"/>
    <w:rsid w:val="008D4021"/>
    <w:rsid w:val="008D40C4"/>
    <w:rsid w:val="008D421A"/>
    <w:rsid w:val="008D47A6"/>
    <w:rsid w:val="008D4C67"/>
    <w:rsid w:val="008D4DCC"/>
    <w:rsid w:val="008D50A8"/>
    <w:rsid w:val="008D539B"/>
    <w:rsid w:val="008D54DA"/>
    <w:rsid w:val="008D550E"/>
    <w:rsid w:val="008D593E"/>
    <w:rsid w:val="008D5A41"/>
    <w:rsid w:val="008D5A9F"/>
    <w:rsid w:val="008D665D"/>
    <w:rsid w:val="008D6B5D"/>
    <w:rsid w:val="008D6B5F"/>
    <w:rsid w:val="008D722C"/>
    <w:rsid w:val="008D7430"/>
    <w:rsid w:val="008D750C"/>
    <w:rsid w:val="008D78D3"/>
    <w:rsid w:val="008D7982"/>
    <w:rsid w:val="008D79A9"/>
    <w:rsid w:val="008D7A58"/>
    <w:rsid w:val="008D7C98"/>
    <w:rsid w:val="008E006D"/>
    <w:rsid w:val="008E01E1"/>
    <w:rsid w:val="008E0304"/>
    <w:rsid w:val="008E04EE"/>
    <w:rsid w:val="008E062E"/>
    <w:rsid w:val="008E0796"/>
    <w:rsid w:val="008E091F"/>
    <w:rsid w:val="008E09E7"/>
    <w:rsid w:val="008E0BAE"/>
    <w:rsid w:val="008E0D9D"/>
    <w:rsid w:val="008E0DB6"/>
    <w:rsid w:val="008E0DD6"/>
    <w:rsid w:val="008E131D"/>
    <w:rsid w:val="008E1510"/>
    <w:rsid w:val="008E1C4A"/>
    <w:rsid w:val="008E2300"/>
    <w:rsid w:val="008E2593"/>
    <w:rsid w:val="008E26C3"/>
    <w:rsid w:val="008E2DF1"/>
    <w:rsid w:val="008E341E"/>
    <w:rsid w:val="008E34B9"/>
    <w:rsid w:val="008E39D4"/>
    <w:rsid w:val="008E3F50"/>
    <w:rsid w:val="008E3FC7"/>
    <w:rsid w:val="008E4092"/>
    <w:rsid w:val="008E4261"/>
    <w:rsid w:val="008E438C"/>
    <w:rsid w:val="008E48C0"/>
    <w:rsid w:val="008E4B38"/>
    <w:rsid w:val="008E4CCC"/>
    <w:rsid w:val="008E4F4B"/>
    <w:rsid w:val="008E52E6"/>
    <w:rsid w:val="008E5361"/>
    <w:rsid w:val="008E5410"/>
    <w:rsid w:val="008E5846"/>
    <w:rsid w:val="008E5851"/>
    <w:rsid w:val="008E5C38"/>
    <w:rsid w:val="008E5E89"/>
    <w:rsid w:val="008E604F"/>
    <w:rsid w:val="008E64CE"/>
    <w:rsid w:val="008E690A"/>
    <w:rsid w:val="008E6C71"/>
    <w:rsid w:val="008E6CDD"/>
    <w:rsid w:val="008E7165"/>
    <w:rsid w:val="008E729D"/>
    <w:rsid w:val="008E7A76"/>
    <w:rsid w:val="008E7DA5"/>
    <w:rsid w:val="008F0333"/>
    <w:rsid w:val="008F036F"/>
    <w:rsid w:val="008F06F6"/>
    <w:rsid w:val="008F0D95"/>
    <w:rsid w:val="008F0EC1"/>
    <w:rsid w:val="008F1132"/>
    <w:rsid w:val="008F1294"/>
    <w:rsid w:val="008F1418"/>
    <w:rsid w:val="008F18BC"/>
    <w:rsid w:val="008F2132"/>
    <w:rsid w:val="008F2239"/>
    <w:rsid w:val="008F270A"/>
    <w:rsid w:val="008F2810"/>
    <w:rsid w:val="008F302B"/>
    <w:rsid w:val="008F3443"/>
    <w:rsid w:val="008F3485"/>
    <w:rsid w:val="008F35C4"/>
    <w:rsid w:val="008F38C8"/>
    <w:rsid w:val="008F3F36"/>
    <w:rsid w:val="008F448A"/>
    <w:rsid w:val="008F456D"/>
    <w:rsid w:val="008F45B1"/>
    <w:rsid w:val="008F4799"/>
    <w:rsid w:val="008F4897"/>
    <w:rsid w:val="008F4944"/>
    <w:rsid w:val="008F4EFE"/>
    <w:rsid w:val="008F4F1F"/>
    <w:rsid w:val="008F523C"/>
    <w:rsid w:val="008F5473"/>
    <w:rsid w:val="008F5874"/>
    <w:rsid w:val="008F5BA4"/>
    <w:rsid w:val="008F5D12"/>
    <w:rsid w:val="008F608F"/>
    <w:rsid w:val="008F629C"/>
    <w:rsid w:val="008F62CF"/>
    <w:rsid w:val="008F6502"/>
    <w:rsid w:val="008F687B"/>
    <w:rsid w:val="008F6971"/>
    <w:rsid w:val="008F6F5A"/>
    <w:rsid w:val="008F73E6"/>
    <w:rsid w:val="008F74CE"/>
    <w:rsid w:val="008F75CE"/>
    <w:rsid w:val="008F79BB"/>
    <w:rsid w:val="0090037E"/>
    <w:rsid w:val="00900578"/>
    <w:rsid w:val="009005B9"/>
    <w:rsid w:val="00900670"/>
    <w:rsid w:val="00900694"/>
    <w:rsid w:val="00900B39"/>
    <w:rsid w:val="00900CB3"/>
    <w:rsid w:val="00900D09"/>
    <w:rsid w:val="00901327"/>
    <w:rsid w:val="009014E2"/>
    <w:rsid w:val="009017DB"/>
    <w:rsid w:val="009017FC"/>
    <w:rsid w:val="009018BA"/>
    <w:rsid w:val="009019DA"/>
    <w:rsid w:val="00901CF4"/>
    <w:rsid w:val="009026C0"/>
    <w:rsid w:val="00902711"/>
    <w:rsid w:val="00902749"/>
    <w:rsid w:val="0090292D"/>
    <w:rsid w:val="0090300C"/>
    <w:rsid w:val="0090307F"/>
    <w:rsid w:val="0090311E"/>
    <w:rsid w:val="00903188"/>
    <w:rsid w:val="009034B3"/>
    <w:rsid w:val="009035A5"/>
    <w:rsid w:val="009037DF"/>
    <w:rsid w:val="009039A9"/>
    <w:rsid w:val="00903DA7"/>
    <w:rsid w:val="00904052"/>
    <w:rsid w:val="00904071"/>
    <w:rsid w:val="0090475B"/>
    <w:rsid w:val="00904A7F"/>
    <w:rsid w:val="00904AC1"/>
    <w:rsid w:val="00904BFD"/>
    <w:rsid w:val="00904FC3"/>
    <w:rsid w:val="009051A6"/>
    <w:rsid w:val="0090562B"/>
    <w:rsid w:val="009059D6"/>
    <w:rsid w:val="00905A1F"/>
    <w:rsid w:val="00905A83"/>
    <w:rsid w:val="00905D3C"/>
    <w:rsid w:val="00906026"/>
    <w:rsid w:val="009062A7"/>
    <w:rsid w:val="00906437"/>
    <w:rsid w:val="00906659"/>
    <w:rsid w:val="009067B4"/>
    <w:rsid w:val="00906A69"/>
    <w:rsid w:val="009072F0"/>
    <w:rsid w:val="0090795A"/>
    <w:rsid w:val="00907A3B"/>
    <w:rsid w:val="00907B09"/>
    <w:rsid w:val="00907E50"/>
    <w:rsid w:val="00910275"/>
    <w:rsid w:val="0091055D"/>
    <w:rsid w:val="00910915"/>
    <w:rsid w:val="009113B5"/>
    <w:rsid w:val="0091148A"/>
    <w:rsid w:val="009119DF"/>
    <w:rsid w:val="00911C2B"/>
    <w:rsid w:val="00911CE8"/>
    <w:rsid w:val="0091209E"/>
    <w:rsid w:val="00912153"/>
    <w:rsid w:val="009122E0"/>
    <w:rsid w:val="00912320"/>
    <w:rsid w:val="00912329"/>
    <w:rsid w:val="009124E7"/>
    <w:rsid w:val="00912786"/>
    <w:rsid w:val="009128ED"/>
    <w:rsid w:val="00912EF8"/>
    <w:rsid w:val="00913317"/>
    <w:rsid w:val="009133FB"/>
    <w:rsid w:val="0091346F"/>
    <w:rsid w:val="0091348A"/>
    <w:rsid w:val="009139F8"/>
    <w:rsid w:val="00913A44"/>
    <w:rsid w:val="0091439D"/>
    <w:rsid w:val="009144B2"/>
    <w:rsid w:val="0091480F"/>
    <w:rsid w:val="00914AD7"/>
    <w:rsid w:val="00914CA7"/>
    <w:rsid w:val="00914EE4"/>
    <w:rsid w:val="00914FC8"/>
    <w:rsid w:val="00915054"/>
    <w:rsid w:val="0091531D"/>
    <w:rsid w:val="00915744"/>
    <w:rsid w:val="00916025"/>
    <w:rsid w:val="00916337"/>
    <w:rsid w:val="009163B2"/>
    <w:rsid w:val="00916662"/>
    <w:rsid w:val="0091688F"/>
    <w:rsid w:val="00916AE7"/>
    <w:rsid w:val="00916E2C"/>
    <w:rsid w:val="00917D48"/>
    <w:rsid w:val="00920D99"/>
    <w:rsid w:val="00921292"/>
    <w:rsid w:val="00921DED"/>
    <w:rsid w:val="00921F32"/>
    <w:rsid w:val="0092214F"/>
    <w:rsid w:val="00922754"/>
    <w:rsid w:val="00922B40"/>
    <w:rsid w:val="00922BC0"/>
    <w:rsid w:val="00922F4C"/>
    <w:rsid w:val="00923379"/>
    <w:rsid w:val="00923AC0"/>
    <w:rsid w:val="00924141"/>
    <w:rsid w:val="00924333"/>
    <w:rsid w:val="0092455D"/>
    <w:rsid w:val="00924774"/>
    <w:rsid w:val="00924888"/>
    <w:rsid w:val="0092488E"/>
    <w:rsid w:val="00924CA6"/>
    <w:rsid w:val="00925B00"/>
    <w:rsid w:val="00925C63"/>
    <w:rsid w:val="00925EFE"/>
    <w:rsid w:val="0092613D"/>
    <w:rsid w:val="0092665A"/>
    <w:rsid w:val="00926A4F"/>
    <w:rsid w:val="00926AC4"/>
    <w:rsid w:val="00926C52"/>
    <w:rsid w:val="00927465"/>
    <w:rsid w:val="00927B23"/>
    <w:rsid w:val="00927D00"/>
    <w:rsid w:val="00927D94"/>
    <w:rsid w:val="009309E0"/>
    <w:rsid w:val="00930D43"/>
    <w:rsid w:val="00930D65"/>
    <w:rsid w:val="00930E38"/>
    <w:rsid w:val="0093111E"/>
    <w:rsid w:val="00931371"/>
    <w:rsid w:val="0093151B"/>
    <w:rsid w:val="00931663"/>
    <w:rsid w:val="00931735"/>
    <w:rsid w:val="00931784"/>
    <w:rsid w:val="00931F4B"/>
    <w:rsid w:val="00932CF7"/>
    <w:rsid w:val="00932CFF"/>
    <w:rsid w:val="0093324E"/>
    <w:rsid w:val="009333F5"/>
    <w:rsid w:val="00933643"/>
    <w:rsid w:val="009336AB"/>
    <w:rsid w:val="00933AB4"/>
    <w:rsid w:val="00933AFF"/>
    <w:rsid w:val="00933D37"/>
    <w:rsid w:val="00933D84"/>
    <w:rsid w:val="009348AF"/>
    <w:rsid w:val="009348CA"/>
    <w:rsid w:val="00934ABE"/>
    <w:rsid w:val="009350AF"/>
    <w:rsid w:val="00935533"/>
    <w:rsid w:val="0093558E"/>
    <w:rsid w:val="0093570E"/>
    <w:rsid w:val="00935B6F"/>
    <w:rsid w:val="00935D3B"/>
    <w:rsid w:val="00935FF0"/>
    <w:rsid w:val="0093603D"/>
    <w:rsid w:val="00936298"/>
    <w:rsid w:val="0093688D"/>
    <w:rsid w:val="00936BBC"/>
    <w:rsid w:val="00936D63"/>
    <w:rsid w:val="00937257"/>
    <w:rsid w:val="00937354"/>
    <w:rsid w:val="00937469"/>
    <w:rsid w:val="00937629"/>
    <w:rsid w:val="009376E1"/>
    <w:rsid w:val="009377A2"/>
    <w:rsid w:val="00937D0B"/>
    <w:rsid w:val="00937E3D"/>
    <w:rsid w:val="009403D4"/>
    <w:rsid w:val="009407B7"/>
    <w:rsid w:val="009410D5"/>
    <w:rsid w:val="009410E4"/>
    <w:rsid w:val="0094115C"/>
    <w:rsid w:val="009412F1"/>
    <w:rsid w:val="009415AE"/>
    <w:rsid w:val="009416D5"/>
    <w:rsid w:val="009416E8"/>
    <w:rsid w:val="00941902"/>
    <w:rsid w:val="00941D14"/>
    <w:rsid w:val="00941F78"/>
    <w:rsid w:val="00941FD9"/>
    <w:rsid w:val="009421FD"/>
    <w:rsid w:val="009425F6"/>
    <w:rsid w:val="00942DF6"/>
    <w:rsid w:val="00942E93"/>
    <w:rsid w:val="00943085"/>
    <w:rsid w:val="009435B4"/>
    <w:rsid w:val="00944006"/>
    <w:rsid w:val="0094410C"/>
    <w:rsid w:val="00944205"/>
    <w:rsid w:val="00944C2F"/>
    <w:rsid w:val="00944E95"/>
    <w:rsid w:val="00944F28"/>
    <w:rsid w:val="0094506E"/>
    <w:rsid w:val="00945A54"/>
    <w:rsid w:val="00945FF0"/>
    <w:rsid w:val="009463EC"/>
    <w:rsid w:val="009464FD"/>
    <w:rsid w:val="00946B2D"/>
    <w:rsid w:val="00946B46"/>
    <w:rsid w:val="00946EB9"/>
    <w:rsid w:val="00946F7E"/>
    <w:rsid w:val="0094714B"/>
    <w:rsid w:val="0094784B"/>
    <w:rsid w:val="009478F2"/>
    <w:rsid w:val="00947AB2"/>
    <w:rsid w:val="00947B0F"/>
    <w:rsid w:val="00947B79"/>
    <w:rsid w:val="00947DC4"/>
    <w:rsid w:val="009501C6"/>
    <w:rsid w:val="009505C1"/>
    <w:rsid w:val="00950DB5"/>
    <w:rsid w:val="009511F8"/>
    <w:rsid w:val="00951427"/>
    <w:rsid w:val="009516E5"/>
    <w:rsid w:val="0095177D"/>
    <w:rsid w:val="00951A0A"/>
    <w:rsid w:val="00952C44"/>
    <w:rsid w:val="00952E54"/>
    <w:rsid w:val="0095334B"/>
    <w:rsid w:val="009533B4"/>
    <w:rsid w:val="009536FB"/>
    <w:rsid w:val="0095375D"/>
    <w:rsid w:val="00953977"/>
    <w:rsid w:val="00953CC0"/>
    <w:rsid w:val="00953D01"/>
    <w:rsid w:val="00953D2D"/>
    <w:rsid w:val="00953F3A"/>
    <w:rsid w:val="0095412C"/>
    <w:rsid w:val="009547B4"/>
    <w:rsid w:val="00954815"/>
    <w:rsid w:val="00954968"/>
    <w:rsid w:val="00954A59"/>
    <w:rsid w:val="00954C30"/>
    <w:rsid w:val="00954D7B"/>
    <w:rsid w:val="0095535A"/>
    <w:rsid w:val="0095549D"/>
    <w:rsid w:val="009558F9"/>
    <w:rsid w:val="009559F6"/>
    <w:rsid w:val="00955F64"/>
    <w:rsid w:val="009566D7"/>
    <w:rsid w:val="00956846"/>
    <w:rsid w:val="00956B6F"/>
    <w:rsid w:val="00956BBA"/>
    <w:rsid w:val="00956BEB"/>
    <w:rsid w:val="009571DA"/>
    <w:rsid w:val="00957249"/>
    <w:rsid w:val="00957527"/>
    <w:rsid w:val="00957770"/>
    <w:rsid w:val="00957C0D"/>
    <w:rsid w:val="00957C1F"/>
    <w:rsid w:val="00957D85"/>
    <w:rsid w:val="00957EC4"/>
    <w:rsid w:val="00957FDA"/>
    <w:rsid w:val="0096082E"/>
    <w:rsid w:val="009609B9"/>
    <w:rsid w:val="00960B23"/>
    <w:rsid w:val="00960E33"/>
    <w:rsid w:val="00960E4F"/>
    <w:rsid w:val="00962041"/>
    <w:rsid w:val="00962761"/>
    <w:rsid w:val="0096290C"/>
    <w:rsid w:val="00962AE1"/>
    <w:rsid w:val="00963234"/>
    <w:rsid w:val="00963687"/>
    <w:rsid w:val="00963AA3"/>
    <w:rsid w:val="00963B10"/>
    <w:rsid w:val="00964AF7"/>
    <w:rsid w:val="00965584"/>
    <w:rsid w:val="009659CA"/>
    <w:rsid w:val="00965B34"/>
    <w:rsid w:val="00965CD6"/>
    <w:rsid w:val="0096644B"/>
    <w:rsid w:val="00966C78"/>
    <w:rsid w:val="00966CB4"/>
    <w:rsid w:val="00966D7A"/>
    <w:rsid w:val="00966EC0"/>
    <w:rsid w:val="0096710B"/>
    <w:rsid w:val="0096730E"/>
    <w:rsid w:val="00967629"/>
    <w:rsid w:val="00967698"/>
    <w:rsid w:val="00967AEC"/>
    <w:rsid w:val="00967C96"/>
    <w:rsid w:val="00967E4B"/>
    <w:rsid w:val="00967F88"/>
    <w:rsid w:val="00970087"/>
    <w:rsid w:val="009707C7"/>
    <w:rsid w:val="009707F1"/>
    <w:rsid w:val="0097083D"/>
    <w:rsid w:val="00970AED"/>
    <w:rsid w:val="00970BA7"/>
    <w:rsid w:val="00970BD6"/>
    <w:rsid w:val="00971520"/>
    <w:rsid w:val="009717E6"/>
    <w:rsid w:val="009719D2"/>
    <w:rsid w:val="00971B7E"/>
    <w:rsid w:val="00971E1B"/>
    <w:rsid w:val="009720BF"/>
    <w:rsid w:val="009722D3"/>
    <w:rsid w:val="0097244D"/>
    <w:rsid w:val="00972B64"/>
    <w:rsid w:val="00972C26"/>
    <w:rsid w:val="00972DAA"/>
    <w:rsid w:val="00973282"/>
    <w:rsid w:val="00973429"/>
    <w:rsid w:val="00973665"/>
    <w:rsid w:val="00973A4C"/>
    <w:rsid w:val="00973A74"/>
    <w:rsid w:val="00973C2B"/>
    <w:rsid w:val="00973D4E"/>
    <w:rsid w:val="009745E3"/>
    <w:rsid w:val="00974A66"/>
    <w:rsid w:val="00974CE5"/>
    <w:rsid w:val="00974F01"/>
    <w:rsid w:val="00975023"/>
    <w:rsid w:val="00975047"/>
    <w:rsid w:val="009753A9"/>
    <w:rsid w:val="00975652"/>
    <w:rsid w:val="00975C14"/>
    <w:rsid w:val="00975E93"/>
    <w:rsid w:val="00976254"/>
    <w:rsid w:val="00976283"/>
    <w:rsid w:val="0097647B"/>
    <w:rsid w:val="00976A6B"/>
    <w:rsid w:val="00976BE0"/>
    <w:rsid w:val="00976C43"/>
    <w:rsid w:val="009770DB"/>
    <w:rsid w:val="00977331"/>
    <w:rsid w:val="00977907"/>
    <w:rsid w:val="00977F0A"/>
    <w:rsid w:val="00977F1A"/>
    <w:rsid w:val="0098004F"/>
    <w:rsid w:val="0098039D"/>
    <w:rsid w:val="0098040C"/>
    <w:rsid w:val="009806C0"/>
    <w:rsid w:val="00980BFA"/>
    <w:rsid w:val="00981211"/>
    <w:rsid w:val="0098151D"/>
    <w:rsid w:val="00981875"/>
    <w:rsid w:val="00981979"/>
    <w:rsid w:val="00981A6B"/>
    <w:rsid w:val="00981AED"/>
    <w:rsid w:val="00981E16"/>
    <w:rsid w:val="00981E27"/>
    <w:rsid w:val="009824DE"/>
    <w:rsid w:val="00982717"/>
    <w:rsid w:val="009827A0"/>
    <w:rsid w:val="009827E4"/>
    <w:rsid w:val="009831B4"/>
    <w:rsid w:val="00983243"/>
    <w:rsid w:val="009837E4"/>
    <w:rsid w:val="00983888"/>
    <w:rsid w:val="009838B0"/>
    <w:rsid w:val="00983C23"/>
    <w:rsid w:val="00983DD2"/>
    <w:rsid w:val="00984631"/>
    <w:rsid w:val="00984AB3"/>
    <w:rsid w:val="009850D9"/>
    <w:rsid w:val="009853BD"/>
    <w:rsid w:val="0098585A"/>
    <w:rsid w:val="009859FB"/>
    <w:rsid w:val="00985C64"/>
    <w:rsid w:val="00985D0F"/>
    <w:rsid w:val="00986197"/>
    <w:rsid w:val="009865A3"/>
    <w:rsid w:val="009867A8"/>
    <w:rsid w:val="009868BF"/>
    <w:rsid w:val="00986BED"/>
    <w:rsid w:val="0098725B"/>
    <w:rsid w:val="009875A8"/>
    <w:rsid w:val="009879DA"/>
    <w:rsid w:val="00987BAC"/>
    <w:rsid w:val="00987CC3"/>
    <w:rsid w:val="00987E53"/>
    <w:rsid w:val="00990267"/>
    <w:rsid w:val="00990624"/>
    <w:rsid w:val="0099067C"/>
    <w:rsid w:val="009906A3"/>
    <w:rsid w:val="009906F9"/>
    <w:rsid w:val="00990A8F"/>
    <w:rsid w:val="00990AEB"/>
    <w:rsid w:val="00990B50"/>
    <w:rsid w:val="00990ECD"/>
    <w:rsid w:val="00990FB0"/>
    <w:rsid w:val="009915A0"/>
    <w:rsid w:val="00991945"/>
    <w:rsid w:val="00991B5C"/>
    <w:rsid w:val="00991E96"/>
    <w:rsid w:val="00991EEB"/>
    <w:rsid w:val="00992A94"/>
    <w:rsid w:val="00992BDD"/>
    <w:rsid w:val="00992EA9"/>
    <w:rsid w:val="00992F2F"/>
    <w:rsid w:val="00993137"/>
    <w:rsid w:val="0099321C"/>
    <w:rsid w:val="00993249"/>
    <w:rsid w:val="0099395A"/>
    <w:rsid w:val="00993984"/>
    <w:rsid w:val="009943E7"/>
    <w:rsid w:val="009944FB"/>
    <w:rsid w:val="00994616"/>
    <w:rsid w:val="009946E4"/>
    <w:rsid w:val="0099484B"/>
    <w:rsid w:val="00994876"/>
    <w:rsid w:val="00994948"/>
    <w:rsid w:val="0099494F"/>
    <w:rsid w:val="0099497D"/>
    <w:rsid w:val="00994BE1"/>
    <w:rsid w:val="009953BF"/>
    <w:rsid w:val="009960CF"/>
    <w:rsid w:val="00996272"/>
    <w:rsid w:val="009963E3"/>
    <w:rsid w:val="00996432"/>
    <w:rsid w:val="009969CB"/>
    <w:rsid w:val="00996C2A"/>
    <w:rsid w:val="009972DD"/>
    <w:rsid w:val="00997850"/>
    <w:rsid w:val="009979F8"/>
    <w:rsid w:val="009A00F0"/>
    <w:rsid w:val="009A00F8"/>
    <w:rsid w:val="009A017A"/>
    <w:rsid w:val="009A04FC"/>
    <w:rsid w:val="009A05FD"/>
    <w:rsid w:val="009A08D9"/>
    <w:rsid w:val="009A0B84"/>
    <w:rsid w:val="009A0F03"/>
    <w:rsid w:val="009A13F5"/>
    <w:rsid w:val="009A14A9"/>
    <w:rsid w:val="009A1BC2"/>
    <w:rsid w:val="009A2394"/>
    <w:rsid w:val="009A27E2"/>
    <w:rsid w:val="009A324B"/>
    <w:rsid w:val="009A3285"/>
    <w:rsid w:val="009A3294"/>
    <w:rsid w:val="009A376E"/>
    <w:rsid w:val="009A3A4A"/>
    <w:rsid w:val="009A3CC8"/>
    <w:rsid w:val="009A420B"/>
    <w:rsid w:val="009A4848"/>
    <w:rsid w:val="009A4FAB"/>
    <w:rsid w:val="009A4FC9"/>
    <w:rsid w:val="009A51DA"/>
    <w:rsid w:val="009A52E3"/>
    <w:rsid w:val="009A54EE"/>
    <w:rsid w:val="009A576E"/>
    <w:rsid w:val="009A584C"/>
    <w:rsid w:val="009A5C00"/>
    <w:rsid w:val="009A60BD"/>
    <w:rsid w:val="009A632F"/>
    <w:rsid w:val="009A668A"/>
    <w:rsid w:val="009A68D4"/>
    <w:rsid w:val="009A7205"/>
    <w:rsid w:val="009A7245"/>
    <w:rsid w:val="009B00B9"/>
    <w:rsid w:val="009B00EF"/>
    <w:rsid w:val="009B04D5"/>
    <w:rsid w:val="009B090F"/>
    <w:rsid w:val="009B0A44"/>
    <w:rsid w:val="009B0B93"/>
    <w:rsid w:val="009B0F12"/>
    <w:rsid w:val="009B12A6"/>
    <w:rsid w:val="009B12BE"/>
    <w:rsid w:val="009B1BE2"/>
    <w:rsid w:val="009B20D3"/>
    <w:rsid w:val="009B24AF"/>
    <w:rsid w:val="009B27D3"/>
    <w:rsid w:val="009B283F"/>
    <w:rsid w:val="009B2E90"/>
    <w:rsid w:val="009B2FBF"/>
    <w:rsid w:val="009B3080"/>
    <w:rsid w:val="009B3437"/>
    <w:rsid w:val="009B36BE"/>
    <w:rsid w:val="009B3A34"/>
    <w:rsid w:val="009B3E8B"/>
    <w:rsid w:val="009B413C"/>
    <w:rsid w:val="009B41DD"/>
    <w:rsid w:val="009B4B86"/>
    <w:rsid w:val="009B4F4E"/>
    <w:rsid w:val="009B4FAF"/>
    <w:rsid w:val="009B4FCC"/>
    <w:rsid w:val="009B57E1"/>
    <w:rsid w:val="009B58F7"/>
    <w:rsid w:val="009B5E85"/>
    <w:rsid w:val="009B5F7A"/>
    <w:rsid w:val="009B620C"/>
    <w:rsid w:val="009B62A4"/>
    <w:rsid w:val="009B6359"/>
    <w:rsid w:val="009B6503"/>
    <w:rsid w:val="009B70E6"/>
    <w:rsid w:val="009B77A7"/>
    <w:rsid w:val="009B77BD"/>
    <w:rsid w:val="009B780E"/>
    <w:rsid w:val="009B791D"/>
    <w:rsid w:val="009B7A82"/>
    <w:rsid w:val="009B7CE6"/>
    <w:rsid w:val="009B7D66"/>
    <w:rsid w:val="009C0084"/>
    <w:rsid w:val="009C0413"/>
    <w:rsid w:val="009C05EA"/>
    <w:rsid w:val="009C06CD"/>
    <w:rsid w:val="009C0FC7"/>
    <w:rsid w:val="009C13B3"/>
    <w:rsid w:val="009C1450"/>
    <w:rsid w:val="009C1480"/>
    <w:rsid w:val="009C2C8F"/>
    <w:rsid w:val="009C2D99"/>
    <w:rsid w:val="009C3731"/>
    <w:rsid w:val="009C3BE2"/>
    <w:rsid w:val="009C3BFC"/>
    <w:rsid w:val="009C407E"/>
    <w:rsid w:val="009C4090"/>
    <w:rsid w:val="009C40A4"/>
    <w:rsid w:val="009C4309"/>
    <w:rsid w:val="009C4735"/>
    <w:rsid w:val="009C4B46"/>
    <w:rsid w:val="009C4CAA"/>
    <w:rsid w:val="009C4CD2"/>
    <w:rsid w:val="009C4D5C"/>
    <w:rsid w:val="009C4D8F"/>
    <w:rsid w:val="009C4DE0"/>
    <w:rsid w:val="009C4FFE"/>
    <w:rsid w:val="009C5032"/>
    <w:rsid w:val="009C5033"/>
    <w:rsid w:val="009C5055"/>
    <w:rsid w:val="009C522D"/>
    <w:rsid w:val="009C56CA"/>
    <w:rsid w:val="009C5740"/>
    <w:rsid w:val="009C5F5E"/>
    <w:rsid w:val="009C5F62"/>
    <w:rsid w:val="009C60AE"/>
    <w:rsid w:val="009C62EE"/>
    <w:rsid w:val="009C6DB2"/>
    <w:rsid w:val="009C7258"/>
    <w:rsid w:val="009C76FC"/>
    <w:rsid w:val="009C77C5"/>
    <w:rsid w:val="009C79B8"/>
    <w:rsid w:val="009C7ADA"/>
    <w:rsid w:val="009C7FBF"/>
    <w:rsid w:val="009D03CB"/>
    <w:rsid w:val="009D0593"/>
    <w:rsid w:val="009D0A92"/>
    <w:rsid w:val="009D1492"/>
    <w:rsid w:val="009D19B5"/>
    <w:rsid w:val="009D1C85"/>
    <w:rsid w:val="009D1DB8"/>
    <w:rsid w:val="009D208B"/>
    <w:rsid w:val="009D2B84"/>
    <w:rsid w:val="009D2CB3"/>
    <w:rsid w:val="009D2D0D"/>
    <w:rsid w:val="009D2EB4"/>
    <w:rsid w:val="009D2FA3"/>
    <w:rsid w:val="009D3011"/>
    <w:rsid w:val="009D308A"/>
    <w:rsid w:val="009D3321"/>
    <w:rsid w:val="009D3399"/>
    <w:rsid w:val="009D36FE"/>
    <w:rsid w:val="009D37E5"/>
    <w:rsid w:val="009D39CB"/>
    <w:rsid w:val="009D3BD3"/>
    <w:rsid w:val="009D3D27"/>
    <w:rsid w:val="009D425B"/>
    <w:rsid w:val="009D47EB"/>
    <w:rsid w:val="009D4948"/>
    <w:rsid w:val="009D4A97"/>
    <w:rsid w:val="009D4D4A"/>
    <w:rsid w:val="009D4E41"/>
    <w:rsid w:val="009D4E79"/>
    <w:rsid w:val="009D534F"/>
    <w:rsid w:val="009D53B6"/>
    <w:rsid w:val="009D53C6"/>
    <w:rsid w:val="009D5583"/>
    <w:rsid w:val="009D5A0E"/>
    <w:rsid w:val="009D5C13"/>
    <w:rsid w:val="009D5D58"/>
    <w:rsid w:val="009D5E5D"/>
    <w:rsid w:val="009D5F20"/>
    <w:rsid w:val="009D63A8"/>
    <w:rsid w:val="009D6F16"/>
    <w:rsid w:val="009D75E3"/>
    <w:rsid w:val="009D79A9"/>
    <w:rsid w:val="009E03CD"/>
    <w:rsid w:val="009E0401"/>
    <w:rsid w:val="009E04FF"/>
    <w:rsid w:val="009E050E"/>
    <w:rsid w:val="009E07D3"/>
    <w:rsid w:val="009E08C5"/>
    <w:rsid w:val="009E0A86"/>
    <w:rsid w:val="009E0AA0"/>
    <w:rsid w:val="009E0B0F"/>
    <w:rsid w:val="009E0E04"/>
    <w:rsid w:val="009E11CC"/>
    <w:rsid w:val="009E15B6"/>
    <w:rsid w:val="009E161F"/>
    <w:rsid w:val="009E1AE5"/>
    <w:rsid w:val="009E1B07"/>
    <w:rsid w:val="009E1BCA"/>
    <w:rsid w:val="009E1CD7"/>
    <w:rsid w:val="009E1E86"/>
    <w:rsid w:val="009E1F52"/>
    <w:rsid w:val="009E21B2"/>
    <w:rsid w:val="009E24C3"/>
    <w:rsid w:val="009E2561"/>
    <w:rsid w:val="009E25A3"/>
    <w:rsid w:val="009E269F"/>
    <w:rsid w:val="009E333B"/>
    <w:rsid w:val="009E3481"/>
    <w:rsid w:val="009E3E2B"/>
    <w:rsid w:val="009E4103"/>
    <w:rsid w:val="009E430D"/>
    <w:rsid w:val="009E4848"/>
    <w:rsid w:val="009E4C64"/>
    <w:rsid w:val="009E4C9F"/>
    <w:rsid w:val="009E4D39"/>
    <w:rsid w:val="009E51BA"/>
    <w:rsid w:val="009E545D"/>
    <w:rsid w:val="009E59A3"/>
    <w:rsid w:val="009E5D81"/>
    <w:rsid w:val="009E5F2E"/>
    <w:rsid w:val="009E633B"/>
    <w:rsid w:val="009E6737"/>
    <w:rsid w:val="009E68C4"/>
    <w:rsid w:val="009E6C67"/>
    <w:rsid w:val="009E6CB3"/>
    <w:rsid w:val="009E6D64"/>
    <w:rsid w:val="009E728B"/>
    <w:rsid w:val="009E736C"/>
    <w:rsid w:val="009E768A"/>
    <w:rsid w:val="009E7935"/>
    <w:rsid w:val="009E7BC4"/>
    <w:rsid w:val="009E7C6D"/>
    <w:rsid w:val="009E7F4D"/>
    <w:rsid w:val="009F003B"/>
    <w:rsid w:val="009F0431"/>
    <w:rsid w:val="009F0442"/>
    <w:rsid w:val="009F074A"/>
    <w:rsid w:val="009F0A4F"/>
    <w:rsid w:val="009F0BB0"/>
    <w:rsid w:val="009F111D"/>
    <w:rsid w:val="009F13F3"/>
    <w:rsid w:val="009F1476"/>
    <w:rsid w:val="009F19B1"/>
    <w:rsid w:val="009F1A0D"/>
    <w:rsid w:val="009F1C3D"/>
    <w:rsid w:val="009F2262"/>
    <w:rsid w:val="009F2923"/>
    <w:rsid w:val="009F2DD0"/>
    <w:rsid w:val="009F38E2"/>
    <w:rsid w:val="009F3B1B"/>
    <w:rsid w:val="009F3EE9"/>
    <w:rsid w:val="009F3FBA"/>
    <w:rsid w:val="009F41BB"/>
    <w:rsid w:val="009F4785"/>
    <w:rsid w:val="009F4D7B"/>
    <w:rsid w:val="009F4E32"/>
    <w:rsid w:val="009F4F46"/>
    <w:rsid w:val="009F51A7"/>
    <w:rsid w:val="009F571F"/>
    <w:rsid w:val="009F5743"/>
    <w:rsid w:val="009F592C"/>
    <w:rsid w:val="009F631C"/>
    <w:rsid w:val="009F6407"/>
    <w:rsid w:val="009F6739"/>
    <w:rsid w:val="009F6ABD"/>
    <w:rsid w:val="009F6B1E"/>
    <w:rsid w:val="009F6FC3"/>
    <w:rsid w:val="009F719A"/>
    <w:rsid w:val="009F72A1"/>
    <w:rsid w:val="009F733C"/>
    <w:rsid w:val="009F7618"/>
    <w:rsid w:val="009F784B"/>
    <w:rsid w:val="009F78D6"/>
    <w:rsid w:val="009F7C73"/>
    <w:rsid w:val="009F7F08"/>
    <w:rsid w:val="00A001DF"/>
    <w:rsid w:val="00A00643"/>
    <w:rsid w:val="00A00821"/>
    <w:rsid w:val="00A0083F"/>
    <w:rsid w:val="00A00A63"/>
    <w:rsid w:val="00A00D97"/>
    <w:rsid w:val="00A00E4D"/>
    <w:rsid w:val="00A011E7"/>
    <w:rsid w:val="00A01343"/>
    <w:rsid w:val="00A01949"/>
    <w:rsid w:val="00A01B23"/>
    <w:rsid w:val="00A01C71"/>
    <w:rsid w:val="00A01E11"/>
    <w:rsid w:val="00A01E5E"/>
    <w:rsid w:val="00A02215"/>
    <w:rsid w:val="00A02640"/>
    <w:rsid w:val="00A02B00"/>
    <w:rsid w:val="00A02F99"/>
    <w:rsid w:val="00A033BC"/>
    <w:rsid w:val="00A034A6"/>
    <w:rsid w:val="00A035FB"/>
    <w:rsid w:val="00A03796"/>
    <w:rsid w:val="00A03967"/>
    <w:rsid w:val="00A04886"/>
    <w:rsid w:val="00A04BC2"/>
    <w:rsid w:val="00A04E66"/>
    <w:rsid w:val="00A04ED0"/>
    <w:rsid w:val="00A04F66"/>
    <w:rsid w:val="00A05A14"/>
    <w:rsid w:val="00A05B49"/>
    <w:rsid w:val="00A05EFD"/>
    <w:rsid w:val="00A05FF9"/>
    <w:rsid w:val="00A06462"/>
    <w:rsid w:val="00A0699F"/>
    <w:rsid w:val="00A06AB9"/>
    <w:rsid w:val="00A06D44"/>
    <w:rsid w:val="00A06D57"/>
    <w:rsid w:val="00A0705E"/>
    <w:rsid w:val="00A07384"/>
    <w:rsid w:val="00A0772C"/>
    <w:rsid w:val="00A10258"/>
    <w:rsid w:val="00A1031F"/>
    <w:rsid w:val="00A1085B"/>
    <w:rsid w:val="00A10D2D"/>
    <w:rsid w:val="00A10D2F"/>
    <w:rsid w:val="00A11411"/>
    <w:rsid w:val="00A115B1"/>
    <w:rsid w:val="00A1174D"/>
    <w:rsid w:val="00A11833"/>
    <w:rsid w:val="00A119A3"/>
    <w:rsid w:val="00A11FC6"/>
    <w:rsid w:val="00A12530"/>
    <w:rsid w:val="00A12584"/>
    <w:rsid w:val="00A12644"/>
    <w:rsid w:val="00A12A50"/>
    <w:rsid w:val="00A12DCF"/>
    <w:rsid w:val="00A132C6"/>
    <w:rsid w:val="00A1359A"/>
    <w:rsid w:val="00A13C9E"/>
    <w:rsid w:val="00A13D24"/>
    <w:rsid w:val="00A13E64"/>
    <w:rsid w:val="00A13E9B"/>
    <w:rsid w:val="00A13FF0"/>
    <w:rsid w:val="00A14440"/>
    <w:rsid w:val="00A144C1"/>
    <w:rsid w:val="00A144E4"/>
    <w:rsid w:val="00A1458A"/>
    <w:rsid w:val="00A14646"/>
    <w:rsid w:val="00A14B2F"/>
    <w:rsid w:val="00A14E6F"/>
    <w:rsid w:val="00A14F19"/>
    <w:rsid w:val="00A1530C"/>
    <w:rsid w:val="00A153D6"/>
    <w:rsid w:val="00A1549F"/>
    <w:rsid w:val="00A15981"/>
    <w:rsid w:val="00A159CF"/>
    <w:rsid w:val="00A168B6"/>
    <w:rsid w:val="00A16FE8"/>
    <w:rsid w:val="00A17192"/>
    <w:rsid w:val="00A1730F"/>
    <w:rsid w:val="00A175C3"/>
    <w:rsid w:val="00A17673"/>
    <w:rsid w:val="00A17740"/>
    <w:rsid w:val="00A17983"/>
    <w:rsid w:val="00A17999"/>
    <w:rsid w:val="00A17BCA"/>
    <w:rsid w:val="00A17CAD"/>
    <w:rsid w:val="00A2009B"/>
    <w:rsid w:val="00A2023A"/>
    <w:rsid w:val="00A20422"/>
    <w:rsid w:val="00A20589"/>
    <w:rsid w:val="00A20798"/>
    <w:rsid w:val="00A2091E"/>
    <w:rsid w:val="00A20D61"/>
    <w:rsid w:val="00A20EF8"/>
    <w:rsid w:val="00A21CFA"/>
    <w:rsid w:val="00A21D9A"/>
    <w:rsid w:val="00A21DB7"/>
    <w:rsid w:val="00A21DE5"/>
    <w:rsid w:val="00A21EB0"/>
    <w:rsid w:val="00A2277A"/>
    <w:rsid w:val="00A22D9D"/>
    <w:rsid w:val="00A22DF1"/>
    <w:rsid w:val="00A22FC9"/>
    <w:rsid w:val="00A23386"/>
    <w:rsid w:val="00A233FC"/>
    <w:rsid w:val="00A23B5C"/>
    <w:rsid w:val="00A23C98"/>
    <w:rsid w:val="00A24134"/>
    <w:rsid w:val="00A24745"/>
    <w:rsid w:val="00A24822"/>
    <w:rsid w:val="00A24B82"/>
    <w:rsid w:val="00A24C68"/>
    <w:rsid w:val="00A24ED6"/>
    <w:rsid w:val="00A25096"/>
    <w:rsid w:val="00A255FC"/>
    <w:rsid w:val="00A256B2"/>
    <w:rsid w:val="00A25C3E"/>
    <w:rsid w:val="00A25DFE"/>
    <w:rsid w:val="00A25ED2"/>
    <w:rsid w:val="00A25FC5"/>
    <w:rsid w:val="00A2609C"/>
    <w:rsid w:val="00A2634C"/>
    <w:rsid w:val="00A26504"/>
    <w:rsid w:val="00A26834"/>
    <w:rsid w:val="00A2683D"/>
    <w:rsid w:val="00A26A92"/>
    <w:rsid w:val="00A26CA4"/>
    <w:rsid w:val="00A27088"/>
    <w:rsid w:val="00A27160"/>
    <w:rsid w:val="00A2770D"/>
    <w:rsid w:val="00A27F5A"/>
    <w:rsid w:val="00A3071C"/>
    <w:rsid w:val="00A307E4"/>
    <w:rsid w:val="00A30865"/>
    <w:rsid w:val="00A308E1"/>
    <w:rsid w:val="00A30C4F"/>
    <w:rsid w:val="00A31331"/>
    <w:rsid w:val="00A31370"/>
    <w:rsid w:val="00A31500"/>
    <w:rsid w:val="00A31A75"/>
    <w:rsid w:val="00A31A89"/>
    <w:rsid w:val="00A31C3E"/>
    <w:rsid w:val="00A31D30"/>
    <w:rsid w:val="00A31DD7"/>
    <w:rsid w:val="00A3220F"/>
    <w:rsid w:val="00A32397"/>
    <w:rsid w:val="00A324B1"/>
    <w:rsid w:val="00A326AA"/>
    <w:rsid w:val="00A32844"/>
    <w:rsid w:val="00A32AF5"/>
    <w:rsid w:val="00A32C27"/>
    <w:rsid w:val="00A33045"/>
    <w:rsid w:val="00A3332C"/>
    <w:rsid w:val="00A33AFA"/>
    <w:rsid w:val="00A33B21"/>
    <w:rsid w:val="00A33C1C"/>
    <w:rsid w:val="00A345EE"/>
    <w:rsid w:val="00A346E9"/>
    <w:rsid w:val="00A34979"/>
    <w:rsid w:val="00A34994"/>
    <w:rsid w:val="00A35074"/>
    <w:rsid w:val="00A3507F"/>
    <w:rsid w:val="00A357FB"/>
    <w:rsid w:val="00A3583E"/>
    <w:rsid w:val="00A35D69"/>
    <w:rsid w:val="00A36044"/>
    <w:rsid w:val="00A36182"/>
    <w:rsid w:val="00A36324"/>
    <w:rsid w:val="00A364FC"/>
    <w:rsid w:val="00A3665D"/>
    <w:rsid w:val="00A36C41"/>
    <w:rsid w:val="00A36F3D"/>
    <w:rsid w:val="00A36F61"/>
    <w:rsid w:val="00A3760F"/>
    <w:rsid w:val="00A376C1"/>
    <w:rsid w:val="00A3773C"/>
    <w:rsid w:val="00A37C36"/>
    <w:rsid w:val="00A4000E"/>
    <w:rsid w:val="00A404E9"/>
    <w:rsid w:val="00A40796"/>
    <w:rsid w:val="00A408E4"/>
    <w:rsid w:val="00A40EA0"/>
    <w:rsid w:val="00A412B8"/>
    <w:rsid w:val="00A4152B"/>
    <w:rsid w:val="00A418E8"/>
    <w:rsid w:val="00A41D59"/>
    <w:rsid w:val="00A41EEF"/>
    <w:rsid w:val="00A420CD"/>
    <w:rsid w:val="00A42174"/>
    <w:rsid w:val="00A42365"/>
    <w:rsid w:val="00A42439"/>
    <w:rsid w:val="00A426D1"/>
    <w:rsid w:val="00A42B8E"/>
    <w:rsid w:val="00A42D39"/>
    <w:rsid w:val="00A42D6A"/>
    <w:rsid w:val="00A430E0"/>
    <w:rsid w:val="00A433BE"/>
    <w:rsid w:val="00A43556"/>
    <w:rsid w:val="00A43BDB"/>
    <w:rsid w:val="00A43C03"/>
    <w:rsid w:val="00A43DCE"/>
    <w:rsid w:val="00A43DF1"/>
    <w:rsid w:val="00A4499F"/>
    <w:rsid w:val="00A45C61"/>
    <w:rsid w:val="00A46103"/>
    <w:rsid w:val="00A46481"/>
    <w:rsid w:val="00A464D7"/>
    <w:rsid w:val="00A467D9"/>
    <w:rsid w:val="00A46A08"/>
    <w:rsid w:val="00A46B7D"/>
    <w:rsid w:val="00A46E58"/>
    <w:rsid w:val="00A47397"/>
    <w:rsid w:val="00A4767A"/>
    <w:rsid w:val="00A47BE5"/>
    <w:rsid w:val="00A47D96"/>
    <w:rsid w:val="00A500C4"/>
    <w:rsid w:val="00A50161"/>
    <w:rsid w:val="00A5030A"/>
    <w:rsid w:val="00A505E8"/>
    <w:rsid w:val="00A50DA4"/>
    <w:rsid w:val="00A513E2"/>
    <w:rsid w:val="00A51589"/>
    <w:rsid w:val="00A515DB"/>
    <w:rsid w:val="00A51B9F"/>
    <w:rsid w:val="00A51C4A"/>
    <w:rsid w:val="00A51C9C"/>
    <w:rsid w:val="00A51D7E"/>
    <w:rsid w:val="00A51E28"/>
    <w:rsid w:val="00A52363"/>
    <w:rsid w:val="00A5247F"/>
    <w:rsid w:val="00A524B4"/>
    <w:rsid w:val="00A52B2C"/>
    <w:rsid w:val="00A52BBD"/>
    <w:rsid w:val="00A52D26"/>
    <w:rsid w:val="00A52DAF"/>
    <w:rsid w:val="00A5364F"/>
    <w:rsid w:val="00A538A0"/>
    <w:rsid w:val="00A5395B"/>
    <w:rsid w:val="00A54872"/>
    <w:rsid w:val="00A54F0F"/>
    <w:rsid w:val="00A55BC4"/>
    <w:rsid w:val="00A55C45"/>
    <w:rsid w:val="00A55FC5"/>
    <w:rsid w:val="00A55FCB"/>
    <w:rsid w:val="00A565EA"/>
    <w:rsid w:val="00A5665C"/>
    <w:rsid w:val="00A568F2"/>
    <w:rsid w:val="00A56A0B"/>
    <w:rsid w:val="00A56CBC"/>
    <w:rsid w:val="00A5762D"/>
    <w:rsid w:val="00A57D97"/>
    <w:rsid w:val="00A57FD9"/>
    <w:rsid w:val="00A60674"/>
    <w:rsid w:val="00A60B31"/>
    <w:rsid w:val="00A60B8B"/>
    <w:rsid w:val="00A60C4B"/>
    <w:rsid w:val="00A60DE8"/>
    <w:rsid w:val="00A60F1D"/>
    <w:rsid w:val="00A60F54"/>
    <w:rsid w:val="00A61034"/>
    <w:rsid w:val="00A610AE"/>
    <w:rsid w:val="00A61306"/>
    <w:rsid w:val="00A62785"/>
    <w:rsid w:val="00A62AD8"/>
    <w:rsid w:val="00A62C90"/>
    <w:rsid w:val="00A62CB3"/>
    <w:rsid w:val="00A62EEC"/>
    <w:rsid w:val="00A6367C"/>
    <w:rsid w:val="00A63A73"/>
    <w:rsid w:val="00A63E3A"/>
    <w:rsid w:val="00A63F97"/>
    <w:rsid w:val="00A64278"/>
    <w:rsid w:val="00A64299"/>
    <w:rsid w:val="00A6446B"/>
    <w:rsid w:val="00A64A2A"/>
    <w:rsid w:val="00A64EBF"/>
    <w:rsid w:val="00A6525A"/>
    <w:rsid w:val="00A6573E"/>
    <w:rsid w:val="00A6576F"/>
    <w:rsid w:val="00A6585B"/>
    <w:rsid w:val="00A6585E"/>
    <w:rsid w:val="00A6586C"/>
    <w:rsid w:val="00A65B30"/>
    <w:rsid w:val="00A65C00"/>
    <w:rsid w:val="00A6615A"/>
    <w:rsid w:val="00A66385"/>
    <w:rsid w:val="00A6648A"/>
    <w:rsid w:val="00A6679A"/>
    <w:rsid w:val="00A6684F"/>
    <w:rsid w:val="00A67037"/>
    <w:rsid w:val="00A67904"/>
    <w:rsid w:val="00A67F1E"/>
    <w:rsid w:val="00A70406"/>
    <w:rsid w:val="00A70807"/>
    <w:rsid w:val="00A70E39"/>
    <w:rsid w:val="00A714AE"/>
    <w:rsid w:val="00A7152A"/>
    <w:rsid w:val="00A717AA"/>
    <w:rsid w:val="00A71EA1"/>
    <w:rsid w:val="00A723CE"/>
    <w:rsid w:val="00A723F0"/>
    <w:rsid w:val="00A72D3C"/>
    <w:rsid w:val="00A72F91"/>
    <w:rsid w:val="00A72FF9"/>
    <w:rsid w:val="00A7331C"/>
    <w:rsid w:val="00A736D0"/>
    <w:rsid w:val="00A736FD"/>
    <w:rsid w:val="00A73A6B"/>
    <w:rsid w:val="00A73CCD"/>
    <w:rsid w:val="00A7404C"/>
    <w:rsid w:val="00A742AC"/>
    <w:rsid w:val="00A74418"/>
    <w:rsid w:val="00A744B0"/>
    <w:rsid w:val="00A74524"/>
    <w:rsid w:val="00A74AB8"/>
    <w:rsid w:val="00A74ACB"/>
    <w:rsid w:val="00A750F2"/>
    <w:rsid w:val="00A75116"/>
    <w:rsid w:val="00A755D7"/>
    <w:rsid w:val="00A75958"/>
    <w:rsid w:val="00A75A3C"/>
    <w:rsid w:val="00A75AC5"/>
    <w:rsid w:val="00A75B4B"/>
    <w:rsid w:val="00A75CB3"/>
    <w:rsid w:val="00A768A1"/>
    <w:rsid w:val="00A76940"/>
    <w:rsid w:val="00A76963"/>
    <w:rsid w:val="00A76C63"/>
    <w:rsid w:val="00A76DA6"/>
    <w:rsid w:val="00A76E23"/>
    <w:rsid w:val="00A7748C"/>
    <w:rsid w:val="00A776D4"/>
    <w:rsid w:val="00A7927C"/>
    <w:rsid w:val="00A8006C"/>
    <w:rsid w:val="00A806BA"/>
    <w:rsid w:val="00A8076E"/>
    <w:rsid w:val="00A80B0F"/>
    <w:rsid w:val="00A80DF5"/>
    <w:rsid w:val="00A8172B"/>
    <w:rsid w:val="00A81A95"/>
    <w:rsid w:val="00A81CF8"/>
    <w:rsid w:val="00A81D71"/>
    <w:rsid w:val="00A82085"/>
    <w:rsid w:val="00A8237E"/>
    <w:rsid w:val="00A82F5A"/>
    <w:rsid w:val="00A83DA0"/>
    <w:rsid w:val="00A83F0B"/>
    <w:rsid w:val="00A84039"/>
    <w:rsid w:val="00A84216"/>
    <w:rsid w:val="00A8439E"/>
    <w:rsid w:val="00A84C87"/>
    <w:rsid w:val="00A84D2B"/>
    <w:rsid w:val="00A84EAB"/>
    <w:rsid w:val="00A84F28"/>
    <w:rsid w:val="00A851B5"/>
    <w:rsid w:val="00A85368"/>
    <w:rsid w:val="00A856BA"/>
    <w:rsid w:val="00A857C5"/>
    <w:rsid w:val="00A85A98"/>
    <w:rsid w:val="00A86030"/>
    <w:rsid w:val="00A86104"/>
    <w:rsid w:val="00A86296"/>
    <w:rsid w:val="00A86494"/>
    <w:rsid w:val="00A869DB"/>
    <w:rsid w:val="00A875B6"/>
    <w:rsid w:val="00A9016F"/>
    <w:rsid w:val="00A902E9"/>
    <w:rsid w:val="00A90745"/>
    <w:rsid w:val="00A90F8B"/>
    <w:rsid w:val="00A91836"/>
    <w:rsid w:val="00A9199D"/>
    <w:rsid w:val="00A92160"/>
    <w:rsid w:val="00A92393"/>
    <w:rsid w:val="00A928CA"/>
    <w:rsid w:val="00A93147"/>
    <w:rsid w:val="00A9373E"/>
    <w:rsid w:val="00A937BC"/>
    <w:rsid w:val="00A93875"/>
    <w:rsid w:val="00A9397B"/>
    <w:rsid w:val="00A93A48"/>
    <w:rsid w:val="00A93B77"/>
    <w:rsid w:val="00A93B7E"/>
    <w:rsid w:val="00A93E19"/>
    <w:rsid w:val="00A94153"/>
    <w:rsid w:val="00A94392"/>
    <w:rsid w:val="00A94479"/>
    <w:rsid w:val="00A9486F"/>
    <w:rsid w:val="00A9487D"/>
    <w:rsid w:val="00A94978"/>
    <w:rsid w:val="00A949BF"/>
    <w:rsid w:val="00A94EDE"/>
    <w:rsid w:val="00A95200"/>
    <w:rsid w:val="00A9531E"/>
    <w:rsid w:val="00A955CC"/>
    <w:rsid w:val="00A9562D"/>
    <w:rsid w:val="00A9582D"/>
    <w:rsid w:val="00A96236"/>
    <w:rsid w:val="00A96325"/>
    <w:rsid w:val="00A96377"/>
    <w:rsid w:val="00A97096"/>
    <w:rsid w:val="00A9752E"/>
    <w:rsid w:val="00A9753D"/>
    <w:rsid w:val="00A97CC5"/>
    <w:rsid w:val="00A97CD7"/>
    <w:rsid w:val="00A97CE8"/>
    <w:rsid w:val="00AA03CE"/>
    <w:rsid w:val="00AA044F"/>
    <w:rsid w:val="00AA05B3"/>
    <w:rsid w:val="00AA0637"/>
    <w:rsid w:val="00AA0BBB"/>
    <w:rsid w:val="00AA0D53"/>
    <w:rsid w:val="00AA0EAE"/>
    <w:rsid w:val="00AA130B"/>
    <w:rsid w:val="00AA14E5"/>
    <w:rsid w:val="00AA1891"/>
    <w:rsid w:val="00AA189F"/>
    <w:rsid w:val="00AA1A65"/>
    <w:rsid w:val="00AA1CCD"/>
    <w:rsid w:val="00AA1FB3"/>
    <w:rsid w:val="00AA2129"/>
    <w:rsid w:val="00AA25C8"/>
    <w:rsid w:val="00AA279A"/>
    <w:rsid w:val="00AA2E82"/>
    <w:rsid w:val="00AA2EDB"/>
    <w:rsid w:val="00AA30CA"/>
    <w:rsid w:val="00AA3865"/>
    <w:rsid w:val="00AA3A3B"/>
    <w:rsid w:val="00AA3A89"/>
    <w:rsid w:val="00AA3AA0"/>
    <w:rsid w:val="00AA3C52"/>
    <w:rsid w:val="00AA4163"/>
    <w:rsid w:val="00AA43D6"/>
    <w:rsid w:val="00AA4AB8"/>
    <w:rsid w:val="00AA55D2"/>
    <w:rsid w:val="00AA5621"/>
    <w:rsid w:val="00AA57E3"/>
    <w:rsid w:val="00AA5B76"/>
    <w:rsid w:val="00AA5F37"/>
    <w:rsid w:val="00AA651D"/>
    <w:rsid w:val="00AA6A71"/>
    <w:rsid w:val="00AA6C1A"/>
    <w:rsid w:val="00AA6C36"/>
    <w:rsid w:val="00AA6CB7"/>
    <w:rsid w:val="00AA6CC3"/>
    <w:rsid w:val="00AA6FD4"/>
    <w:rsid w:val="00AA7035"/>
    <w:rsid w:val="00AA77D6"/>
    <w:rsid w:val="00AA7B70"/>
    <w:rsid w:val="00AB00F3"/>
    <w:rsid w:val="00AB02FF"/>
    <w:rsid w:val="00AB0A46"/>
    <w:rsid w:val="00AB1204"/>
    <w:rsid w:val="00AB1443"/>
    <w:rsid w:val="00AB16D0"/>
    <w:rsid w:val="00AB17F0"/>
    <w:rsid w:val="00AB18DD"/>
    <w:rsid w:val="00AB1AA1"/>
    <w:rsid w:val="00AB1BD1"/>
    <w:rsid w:val="00AB1E47"/>
    <w:rsid w:val="00AB1F6C"/>
    <w:rsid w:val="00AB2087"/>
    <w:rsid w:val="00AB25C7"/>
    <w:rsid w:val="00AB26CE"/>
    <w:rsid w:val="00AB28EC"/>
    <w:rsid w:val="00AB2908"/>
    <w:rsid w:val="00AB2A87"/>
    <w:rsid w:val="00AB2B48"/>
    <w:rsid w:val="00AB2DEF"/>
    <w:rsid w:val="00AB2E4B"/>
    <w:rsid w:val="00AB34EE"/>
    <w:rsid w:val="00AB3607"/>
    <w:rsid w:val="00AB364C"/>
    <w:rsid w:val="00AB39AE"/>
    <w:rsid w:val="00AB3A62"/>
    <w:rsid w:val="00AB3A9B"/>
    <w:rsid w:val="00AB3E27"/>
    <w:rsid w:val="00AB4213"/>
    <w:rsid w:val="00AB460F"/>
    <w:rsid w:val="00AB498C"/>
    <w:rsid w:val="00AB4A69"/>
    <w:rsid w:val="00AB4B92"/>
    <w:rsid w:val="00AB4F39"/>
    <w:rsid w:val="00AB4FD7"/>
    <w:rsid w:val="00AB519E"/>
    <w:rsid w:val="00AB574F"/>
    <w:rsid w:val="00AB6764"/>
    <w:rsid w:val="00AB677B"/>
    <w:rsid w:val="00AB6857"/>
    <w:rsid w:val="00AB6D45"/>
    <w:rsid w:val="00AB6E22"/>
    <w:rsid w:val="00AB6E3F"/>
    <w:rsid w:val="00AB6E6C"/>
    <w:rsid w:val="00AB6EAC"/>
    <w:rsid w:val="00AB7571"/>
    <w:rsid w:val="00AB78FA"/>
    <w:rsid w:val="00AB7941"/>
    <w:rsid w:val="00AB7A69"/>
    <w:rsid w:val="00AB7BFF"/>
    <w:rsid w:val="00AC0105"/>
    <w:rsid w:val="00AC0657"/>
    <w:rsid w:val="00AC091B"/>
    <w:rsid w:val="00AC0D2E"/>
    <w:rsid w:val="00AC1583"/>
    <w:rsid w:val="00AC1745"/>
    <w:rsid w:val="00AC1A7B"/>
    <w:rsid w:val="00AC1BBC"/>
    <w:rsid w:val="00AC1D34"/>
    <w:rsid w:val="00AC1E8B"/>
    <w:rsid w:val="00AC1F0C"/>
    <w:rsid w:val="00AC1FFB"/>
    <w:rsid w:val="00AC212C"/>
    <w:rsid w:val="00AC24C4"/>
    <w:rsid w:val="00AC2714"/>
    <w:rsid w:val="00AC2ABC"/>
    <w:rsid w:val="00AC2BAD"/>
    <w:rsid w:val="00AC3017"/>
    <w:rsid w:val="00AC30DD"/>
    <w:rsid w:val="00AC31F5"/>
    <w:rsid w:val="00AC4105"/>
    <w:rsid w:val="00AC4147"/>
    <w:rsid w:val="00AC4238"/>
    <w:rsid w:val="00AC4BC4"/>
    <w:rsid w:val="00AC4BDE"/>
    <w:rsid w:val="00AC5051"/>
    <w:rsid w:val="00AC516D"/>
    <w:rsid w:val="00AC54C0"/>
    <w:rsid w:val="00AC5B9E"/>
    <w:rsid w:val="00AC5FDA"/>
    <w:rsid w:val="00AC6247"/>
    <w:rsid w:val="00AC657F"/>
    <w:rsid w:val="00AC6613"/>
    <w:rsid w:val="00AC66E6"/>
    <w:rsid w:val="00AC6EE2"/>
    <w:rsid w:val="00AC7483"/>
    <w:rsid w:val="00AC77AE"/>
    <w:rsid w:val="00AC7964"/>
    <w:rsid w:val="00AC7A99"/>
    <w:rsid w:val="00AC7AAE"/>
    <w:rsid w:val="00AC7D98"/>
    <w:rsid w:val="00AC7E0F"/>
    <w:rsid w:val="00AD0163"/>
    <w:rsid w:val="00AD0320"/>
    <w:rsid w:val="00AD04D5"/>
    <w:rsid w:val="00AD055B"/>
    <w:rsid w:val="00AD057D"/>
    <w:rsid w:val="00AD0612"/>
    <w:rsid w:val="00AD07BD"/>
    <w:rsid w:val="00AD09BD"/>
    <w:rsid w:val="00AD0B94"/>
    <w:rsid w:val="00AD0C02"/>
    <w:rsid w:val="00AD0C95"/>
    <w:rsid w:val="00AD0EBD"/>
    <w:rsid w:val="00AD1091"/>
    <w:rsid w:val="00AD10BD"/>
    <w:rsid w:val="00AD1646"/>
    <w:rsid w:val="00AD18E5"/>
    <w:rsid w:val="00AD1B7D"/>
    <w:rsid w:val="00AD1C48"/>
    <w:rsid w:val="00AD2109"/>
    <w:rsid w:val="00AD2289"/>
    <w:rsid w:val="00AD260C"/>
    <w:rsid w:val="00AD2B7C"/>
    <w:rsid w:val="00AD31A1"/>
    <w:rsid w:val="00AD3680"/>
    <w:rsid w:val="00AD3E8F"/>
    <w:rsid w:val="00AD42B6"/>
    <w:rsid w:val="00AD4356"/>
    <w:rsid w:val="00AD436E"/>
    <w:rsid w:val="00AD4457"/>
    <w:rsid w:val="00AD48BA"/>
    <w:rsid w:val="00AD4A76"/>
    <w:rsid w:val="00AD4EE9"/>
    <w:rsid w:val="00AD5B8B"/>
    <w:rsid w:val="00AD6131"/>
    <w:rsid w:val="00AD6525"/>
    <w:rsid w:val="00AD65C3"/>
    <w:rsid w:val="00AD6A42"/>
    <w:rsid w:val="00AD6A76"/>
    <w:rsid w:val="00AD6C80"/>
    <w:rsid w:val="00AD76ED"/>
    <w:rsid w:val="00AD78EA"/>
    <w:rsid w:val="00AD7CDA"/>
    <w:rsid w:val="00AD7E37"/>
    <w:rsid w:val="00AD7EAA"/>
    <w:rsid w:val="00AD7FC2"/>
    <w:rsid w:val="00AE13BE"/>
    <w:rsid w:val="00AE1462"/>
    <w:rsid w:val="00AE1485"/>
    <w:rsid w:val="00AE14AA"/>
    <w:rsid w:val="00AE151A"/>
    <w:rsid w:val="00AE15C1"/>
    <w:rsid w:val="00AE17C2"/>
    <w:rsid w:val="00AE1A81"/>
    <w:rsid w:val="00AE1B3D"/>
    <w:rsid w:val="00AE1DE2"/>
    <w:rsid w:val="00AE2468"/>
    <w:rsid w:val="00AE25F9"/>
    <w:rsid w:val="00AE2E23"/>
    <w:rsid w:val="00AE3179"/>
    <w:rsid w:val="00AE3228"/>
    <w:rsid w:val="00AE339D"/>
    <w:rsid w:val="00AE35AA"/>
    <w:rsid w:val="00AE36CF"/>
    <w:rsid w:val="00AE37E1"/>
    <w:rsid w:val="00AE3ABC"/>
    <w:rsid w:val="00AE3BD5"/>
    <w:rsid w:val="00AE3C3A"/>
    <w:rsid w:val="00AE41D2"/>
    <w:rsid w:val="00AE42B8"/>
    <w:rsid w:val="00AE45D9"/>
    <w:rsid w:val="00AE4D1C"/>
    <w:rsid w:val="00AE4F0C"/>
    <w:rsid w:val="00AE501E"/>
    <w:rsid w:val="00AE5310"/>
    <w:rsid w:val="00AE53F1"/>
    <w:rsid w:val="00AE582D"/>
    <w:rsid w:val="00AE5902"/>
    <w:rsid w:val="00AE602A"/>
    <w:rsid w:val="00AE616D"/>
    <w:rsid w:val="00AE629A"/>
    <w:rsid w:val="00AE6372"/>
    <w:rsid w:val="00AE659D"/>
    <w:rsid w:val="00AE6668"/>
    <w:rsid w:val="00AE6AEE"/>
    <w:rsid w:val="00AE6AFB"/>
    <w:rsid w:val="00AE6BBC"/>
    <w:rsid w:val="00AE6C09"/>
    <w:rsid w:val="00AE6D00"/>
    <w:rsid w:val="00AE6EC6"/>
    <w:rsid w:val="00AE7444"/>
    <w:rsid w:val="00AE76FC"/>
    <w:rsid w:val="00AE77FC"/>
    <w:rsid w:val="00AE7B57"/>
    <w:rsid w:val="00AE7C6A"/>
    <w:rsid w:val="00AE7ED2"/>
    <w:rsid w:val="00AF01DC"/>
    <w:rsid w:val="00AF0253"/>
    <w:rsid w:val="00AF027E"/>
    <w:rsid w:val="00AF031B"/>
    <w:rsid w:val="00AF056F"/>
    <w:rsid w:val="00AF05BA"/>
    <w:rsid w:val="00AF0730"/>
    <w:rsid w:val="00AF080F"/>
    <w:rsid w:val="00AF0D91"/>
    <w:rsid w:val="00AF0E08"/>
    <w:rsid w:val="00AF1104"/>
    <w:rsid w:val="00AF1190"/>
    <w:rsid w:val="00AF11E0"/>
    <w:rsid w:val="00AF14A3"/>
    <w:rsid w:val="00AF14FE"/>
    <w:rsid w:val="00AF1880"/>
    <w:rsid w:val="00AF1E2E"/>
    <w:rsid w:val="00AF2131"/>
    <w:rsid w:val="00AF22C0"/>
    <w:rsid w:val="00AF2418"/>
    <w:rsid w:val="00AF25ED"/>
    <w:rsid w:val="00AF27BF"/>
    <w:rsid w:val="00AF2858"/>
    <w:rsid w:val="00AF2870"/>
    <w:rsid w:val="00AF2A6E"/>
    <w:rsid w:val="00AF304B"/>
    <w:rsid w:val="00AF3512"/>
    <w:rsid w:val="00AF3627"/>
    <w:rsid w:val="00AF3AA1"/>
    <w:rsid w:val="00AF3C05"/>
    <w:rsid w:val="00AF3EB2"/>
    <w:rsid w:val="00AF40D5"/>
    <w:rsid w:val="00AF4969"/>
    <w:rsid w:val="00AF4F6A"/>
    <w:rsid w:val="00AF50F3"/>
    <w:rsid w:val="00AF50FD"/>
    <w:rsid w:val="00AF5155"/>
    <w:rsid w:val="00AF525A"/>
    <w:rsid w:val="00AF54C4"/>
    <w:rsid w:val="00AF577B"/>
    <w:rsid w:val="00AF57F9"/>
    <w:rsid w:val="00AF587A"/>
    <w:rsid w:val="00AF619A"/>
    <w:rsid w:val="00AF64DC"/>
    <w:rsid w:val="00AF6536"/>
    <w:rsid w:val="00AF6703"/>
    <w:rsid w:val="00AF6EE4"/>
    <w:rsid w:val="00AF6F47"/>
    <w:rsid w:val="00AF6FBA"/>
    <w:rsid w:val="00AF74DB"/>
    <w:rsid w:val="00AF796D"/>
    <w:rsid w:val="00AF7C17"/>
    <w:rsid w:val="00AF7EC2"/>
    <w:rsid w:val="00B001EF"/>
    <w:rsid w:val="00B00334"/>
    <w:rsid w:val="00B00989"/>
    <w:rsid w:val="00B00B1B"/>
    <w:rsid w:val="00B00F85"/>
    <w:rsid w:val="00B01AA2"/>
    <w:rsid w:val="00B01E19"/>
    <w:rsid w:val="00B02013"/>
    <w:rsid w:val="00B02413"/>
    <w:rsid w:val="00B02FA9"/>
    <w:rsid w:val="00B0303D"/>
    <w:rsid w:val="00B03261"/>
    <w:rsid w:val="00B03300"/>
    <w:rsid w:val="00B03336"/>
    <w:rsid w:val="00B03483"/>
    <w:rsid w:val="00B0353F"/>
    <w:rsid w:val="00B03825"/>
    <w:rsid w:val="00B03E2E"/>
    <w:rsid w:val="00B03EAC"/>
    <w:rsid w:val="00B03F1C"/>
    <w:rsid w:val="00B0465D"/>
    <w:rsid w:val="00B046C1"/>
    <w:rsid w:val="00B04B61"/>
    <w:rsid w:val="00B04BBE"/>
    <w:rsid w:val="00B04BC5"/>
    <w:rsid w:val="00B05AED"/>
    <w:rsid w:val="00B05B99"/>
    <w:rsid w:val="00B0653A"/>
    <w:rsid w:val="00B065F1"/>
    <w:rsid w:val="00B06AA7"/>
    <w:rsid w:val="00B06AE9"/>
    <w:rsid w:val="00B077CE"/>
    <w:rsid w:val="00B0782B"/>
    <w:rsid w:val="00B07F20"/>
    <w:rsid w:val="00B10358"/>
    <w:rsid w:val="00B106BD"/>
    <w:rsid w:val="00B108C2"/>
    <w:rsid w:val="00B10A4D"/>
    <w:rsid w:val="00B11071"/>
    <w:rsid w:val="00B118A6"/>
    <w:rsid w:val="00B11CA7"/>
    <w:rsid w:val="00B11D51"/>
    <w:rsid w:val="00B11F06"/>
    <w:rsid w:val="00B11F7A"/>
    <w:rsid w:val="00B12119"/>
    <w:rsid w:val="00B12583"/>
    <w:rsid w:val="00B12643"/>
    <w:rsid w:val="00B12A7E"/>
    <w:rsid w:val="00B13224"/>
    <w:rsid w:val="00B13423"/>
    <w:rsid w:val="00B1345E"/>
    <w:rsid w:val="00B1383C"/>
    <w:rsid w:val="00B138F1"/>
    <w:rsid w:val="00B13A07"/>
    <w:rsid w:val="00B13CAD"/>
    <w:rsid w:val="00B14252"/>
    <w:rsid w:val="00B14411"/>
    <w:rsid w:val="00B151F1"/>
    <w:rsid w:val="00B1557B"/>
    <w:rsid w:val="00B155A6"/>
    <w:rsid w:val="00B15635"/>
    <w:rsid w:val="00B15DD2"/>
    <w:rsid w:val="00B15DFB"/>
    <w:rsid w:val="00B161B9"/>
    <w:rsid w:val="00B16274"/>
    <w:rsid w:val="00B16833"/>
    <w:rsid w:val="00B16C4E"/>
    <w:rsid w:val="00B16FAB"/>
    <w:rsid w:val="00B17199"/>
    <w:rsid w:val="00B178DA"/>
    <w:rsid w:val="00B17AD2"/>
    <w:rsid w:val="00B2018E"/>
    <w:rsid w:val="00B20968"/>
    <w:rsid w:val="00B209C0"/>
    <w:rsid w:val="00B20BA4"/>
    <w:rsid w:val="00B20BAB"/>
    <w:rsid w:val="00B20BCD"/>
    <w:rsid w:val="00B20CD0"/>
    <w:rsid w:val="00B212B5"/>
    <w:rsid w:val="00B212DB"/>
    <w:rsid w:val="00B216CF"/>
    <w:rsid w:val="00B217A5"/>
    <w:rsid w:val="00B218CD"/>
    <w:rsid w:val="00B21A26"/>
    <w:rsid w:val="00B21F26"/>
    <w:rsid w:val="00B222C1"/>
    <w:rsid w:val="00B226C7"/>
    <w:rsid w:val="00B227BD"/>
    <w:rsid w:val="00B22AD5"/>
    <w:rsid w:val="00B22B77"/>
    <w:rsid w:val="00B22B7C"/>
    <w:rsid w:val="00B22DE5"/>
    <w:rsid w:val="00B2318D"/>
    <w:rsid w:val="00B23829"/>
    <w:rsid w:val="00B2383F"/>
    <w:rsid w:val="00B2452D"/>
    <w:rsid w:val="00B24781"/>
    <w:rsid w:val="00B248B1"/>
    <w:rsid w:val="00B24E78"/>
    <w:rsid w:val="00B255B2"/>
    <w:rsid w:val="00B256D2"/>
    <w:rsid w:val="00B25862"/>
    <w:rsid w:val="00B259B7"/>
    <w:rsid w:val="00B25ABF"/>
    <w:rsid w:val="00B25C2D"/>
    <w:rsid w:val="00B25D2B"/>
    <w:rsid w:val="00B260AB"/>
    <w:rsid w:val="00B2693C"/>
    <w:rsid w:val="00B26ACA"/>
    <w:rsid w:val="00B26CFD"/>
    <w:rsid w:val="00B27100"/>
    <w:rsid w:val="00B27225"/>
    <w:rsid w:val="00B27B53"/>
    <w:rsid w:val="00B27CC4"/>
    <w:rsid w:val="00B27F58"/>
    <w:rsid w:val="00B304A1"/>
    <w:rsid w:val="00B3081F"/>
    <w:rsid w:val="00B30879"/>
    <w:rsid w:val="00B30B7D"/>
    <w:rsid w:val="00B30D33"/>
    <w:rsid w:val="00B30F5D"/>
    <w:rsid w:val="00B31A89"/>
    <w:rsid w:val="00B31C5C"/>
    <w:rsid w:val="00B31CD3"/>
    <w:rsid w:val="00B31E55"/>
    <w:rsid w:val="00B31F94"/>
    <w:rsid w:val="00B327A9"/>
    <w:rsid w:val="00B3295A"/>
    <w:rsid w:val="00B33B09"/>
    <w:rsid w:val="00B33F9D"/>
    <w:rsid w:val="00B34196"/>
    <w:rsid w:val="00B34355"/>
    <w:rsid w:val="00B34984"/>
    <w:rsid w:val="00B34D02"/>
    <w:rsid w:val="00B34F4D"/>
    <w:rsid w:val="00B34F7F"/>
    <w:rsid w:val="00B35342"/>
    <w:rsid w:val="00B354BC"/>
    <w:rsid w:val="00B355CB"/>
    <w:rsid w:val="00B35DEA"/>
    <w:rsid w:val="00B365D8"/>
    <w:rsid w:val="00B36B43"/>
    <w:rsid w:val="00B36D28"/>
    <w:rsid w:val="00B36DDE"/>
    <w:rsid w:val="00B36E12"/>
    <w:rsid w:val="00B36FFB"/>
    <w:rsid w:val="00B370D0"/>
    <w:rsid w:val="00B37483"/>
    <w:rsid w:val="00B37756"/>
    <w:rsid w:val="00B40012"/>
    <w:rsid w:val="00B40529"/>
    <w:rsid w:val="00B4076B"/>
    <w:rsid w:val="00B408DD"/>
    <w:rsid w:val="00B409C0"/>
    <w:rsid w:val="00B41431"/>
    <w:rsid w:val="00B4176D"/>
    <w:rsid w:val="00B41801"/>
    <w:rsid w:val="00B41A2C"/>
    <w:rsid w:val="00B41B24"/>
    <w:rsid w:val="00B421AC"/>
    <w:rsid w:val="00B4223A"/>
    <w:rsid w:val="00B42497"/>
    <w:rsid w:val="00B424BE"/>
    <w:rsid w:val="00B42F12"/>
    <w:rsid w:val="00B42FEF"/>
    <w:rsid w:val="00B43275"/>
    <w:rsid w:val="00B43495"/>
    <w:rsid w:val="00B4399F"/>
    <w:rsid w:val="00B43C95"/>
    <w:rsid w:val="00B44222"/>
    <w:rsid w:val="00B442F1"/>
    <w:rsid w:val="00B4464A"/>
    <w:rsid w:val="00B446FF"/>
    <w:rsid w:val="00B45003"/>
    <w:rsid w:val="00B4624B"/>
    <w:rsid w:val="00B46512"/>
    <w:rsid w:val="00B4694F"/>
    <w:rsid w:val="00B46E21"/>
    <w:rsid w:val="00B46EC2"/>
    <w:rsid w:val="00B47057"/>
    <w:rsid w:val="00B471A5"/>
    <w:rsid w:val="00B4749D"/>
    <w:rsid w:val="00B479A6"/>
    <w:rsid w:val="00B47F28"/>
    <w:rsid w:val="00B5061D"/>
    <w:rsid w:val="00B50696"/>
    <w:rsid w:val="00B50EEB"/>
    <w:rsid w:val="00B5136C"/>
    <w:rsid w:val="00B5140F"/>
    <w:rsid w:val="00B51438"/>
    <w:rsid w:val="00B516BE"/>
    <w:rsid w:val="00B516C3"/>
    <w:rsid w:val="00B516C7"/>
    <w:rsid w:val="00B516DF"/>
    <w:rsid w:val="00B5185C"/>
    <w:rsid w:val="00B51873"/>
    <w:rsid w:val="00B518E3"/>
    <w:rsid w:val="00B51D3F"/>
    <w:rsid w:val="00B51EF6"/>
    <w:rsid w:val="00B52285"/>
    <w:rsid w:val="00B52498"/>
    <w:rsid w:val="00B527BC"/>
    <w:rsid w:val="00B52989"/>
    <w:rsid w:val="00B52F96"/>
    <w:rsid w:val="00B530BB"/>
    <w:rsid w:val="00B530F6"/>
    <w:rsid w:val="00B532FE"/>
    <w:rsid w:val="00B536DC"/>
    <w:rsid w:val="00B5381A"/>
    <w:rsid w:val="00B5391A"/>
    <w:rsid w:val="00B5419E"/>
    <w:rsid w:val="00B551C3"/>
    <w:rsid w:val="00B552FF"/>
    <w:rsid w:val="00B55329"/>
    <w:rsid w:val="00B5544C"/>
    <w:rsid w:val="00B559A3"/>
    <w:rsid w:val="00B55A04"/>
    <w:rsid w:val="00B5604C"/>
    <w:rsid w:val="00B56196"/>
    <w:rsid w:val="00B56368"/>
    <w:rsid w:val="00B56BA1"/>
    <w:rsid w:val="00B56BFD"/>
    <w:rsid w:val="00B56C96"/>
    <w:rsid w:val="00B56EEC"/>
    <w:rsid w:val="00B576F9"/>
    <w:rsid w:val="00B579BE"/>
    <w:rsid w:val="00B57D9B"/>
    <w:rsid w:val="00B57F72"/>
    <w:rsid w:val="00B57FF0"/>
    <w:rsid w:val="00B6012A"/>
    <w:rsid w:val="00B606D4"/>
    <w:rsid w:val="00B60760"/>
    <w:rsid w:val="00B60BA4"/>
    <w:rsid w:val="00B60D92"/>
    <w:rsid w:val="00B61328"/>
    <w:rsid w:val="00B61534"/>
    <w:rsid w:val="00B618DF"/>
    <w:rsid w:val="00B61C02"/>
    <w:rsid w:val="00B61D37"/>
    <w:rsid w:val="00B61F66"/>
    <w:rsid w:val="00B62105"/>
    <w:rsid w:val="00B6242A"/>
    <w:rsid w:val="00B6247F"/>
    <w:rsid w:val="00B6264B"/>
    <w:rsid w:val="00B62B71"/>
    <w:rsid w:val="00B62D8F"/>
    <w:rsid w:val="00B62F7B"/>
    <w:rsid w:val="00B6312F"/>
    <w:rsid w:val="00B631BD"/>
    <w:rsid w:val="00B637A7"/>
    <w:rsid w:val="00B63E24"/>
    <w:rsid w:val="00B63F38"/>
    <w:rsid w:val="00B64238"/>
    <w:rsid w:val="00B64DE2"/>
    <w:rsid w:val="00B64E86"/>
    <w:rsid w:val="00B653E1"/>
    <w:rsid w:val="00B659DC"/>
    <w:rsid w:val="00B65A31"/>
    <w:rsid w:val="00B65CBC"/>
    <w:rsid w:val="00B65FB6"/>
    <w:rsid w:val="00B66251"/>
    <w:rsid w:val="00B66257"/>
    <w:rsid w:val="00B66334"/>
    <w:rsid w:val="00B66995"/>
    <w:rsid w:val="00B66B3C"/>
    <w:rsid w:val="00B66B41"/>
    <w:rsid w:val="00B67122"/>
    <w:rsid w:val="00B674AA"/>
    <w:rsid w:val="00B6768B"/>
    <w:rsid w:val="00B67862"/>
    <w:rsid w:val="00B67D98"/>
    <w:rsid w:val="00B67EFB"/>
    <w:rsid w:val="00B67F31"/>
    <w:rsid w:val="00B700CF"/>
    <w:rsid w:val="00B700DB"/>
    <w:rsid w:val="00B70134"/>
    <w:rsid w:val="00B70172"/>
    <w:rsid w:val="00B709C1"/>
    <w:rsid w:val="00B70AE5"/>
    <w:rsid w:val="00B70BE0"/>
    <w:rsid w:val="00B70DF2"/>
    <w:rsid w:val="00B70F7C"/>
    <w:rsid w:val="00B70FC6"/>
    <w:rsid w:val="00B71218"/>
    <w:rsid w:val="00B712AA"/>
    <w:rsid w:val="00B715BD"/>
    <w:rsid w:val="00B716D5"/>
    <w:rsid w:val="00B71927"/>
    <w:rsid w:val="00B71FA6"/>
    <w:rsid w:val="00B72629"/>
    <w:rsid w:val="00B726AF"/>
    <w:rsid w:val="00B728FE"/>
    <w:rsid w:val="00B72ABD"/>
    <w:rsid w:val="00B72E24"/>
    <w:rsid w:val="00B7323E"/>
    <w:rsid w:val="00B73243"/>
    <w:rsid w:val="00B733F5"/>
    <w:rsid w:val="00B73A11"/>
    <w:rsid w:val="00B73C76"/>
    <w:rsid w:val="00B748E9"/>
    <w:rsid w:val="00B74BF9"/>
    <w:rsid w:val="00B75297"/>
    <w:rsid w:val="00B75354"/>
    <w:rsid w:val="00B757DB"/>
    <w:rsid w:val="00B75AE4"/>
    <w:rsid w:val="00B75B3C"/>
    <w:rsid w:val="00B75FEF"/>
    <w:rsid w:val="00B7603A"/>
    <w:rsid w:val="00B76179"/>
    <w:rsid w:val="00B761D8"/>
    <w:rsid w:val="00B761F2"/>
    <w:rsid w:val="00B76386"/>
    <w:rsid w:val="00B768FE"/>
    <w:rsid w:val="00B76BD8"/>
    <w:rsid w:val="00B76D5A"/>
    <w:rsid w:val="00B772A8"/>
    <w:rsid w:val="00B778BC"/>
    <w:rsid w:val="00B77B4C"/>
    <w:rsid w:val="00B80138"/>
    <w:rsid w:val="00B80431"/>
    <w:rsid w:val="00B80888"/>
    <w:rsid w:val="00B80A7D"/>
    <w:rsid w:val="00B80B05"/>
    <w:rsid w:val="00B80B1D"/>
    <w:rsid w:val="00B80BEB"/>
    <w:rsid w:val="00B80D59"/>
    <w:rsid w:val="00B80EC7"/>
    <w:rsid w:val="00B813D0"/>
    <w:rsid w:val="00B8162B"/>
    <w:rsid w:val="00B81668"/>
    <w:rsid w:val="00B819D8"/>
    <w:rsid w:val="00B81AC7"/>
    <w:rsid w:val="00B81D02"/>
    <w:rsid w:val="00B81DB2"/>
    <w:rsid w:val="00B8265E"/>
    <w:rsid w:val="00B82675"/>
    <w:rsid w:val="00B82C8E"/>
    <w:rsid w:val="00B82E57"/>
    <w:rsid w:val="00B82EFC"/>
    <w:rsid w:val="00B82F92"/>
    <w:rsid w:val="00B8300D"/>
    <w:rsid w:val="00B831B7"/>
    <w:rsid w:val="00B835FD"/>
    <w:rsid w:val="00B83916"/>
    <w:rsid w:val="00B83989"/>
    <w:rsid w:val="00B83B5F"/>
    <w:rsid w:val="00B83F0B"/>
    <w:rsid w:val="00B83FB4"/>
    <w:rsid w:val="00B84519"/>
    <w:rsid w:val="00B84D08"/>
    <w:rsid w:val="00B84D7B"/>
    <w:rsid w:val="00B84F24"/>
    <w:rsid w:val="00B84FD4"/>
    <w:rsid w:val="00B85276"/>
    <w:rsid w:val="00B8553C"/>
    <w:rsid w:val="00B855A0"/>
    <w:rsid w:val="00B855A1"/>
    <w:rsid w:val="00B85717"/>
    <w:rsid w:val="00B85C11"/>
    <w:rsid w:val="00B85EE6"/>
    <w:rsid w:val="00B860A3"/>
    <w:rsid w:val="00B860FE"/>
    <w:rsid w:val="00B864C1"/>
    <w:rsid w:val="00B86618"/>
    <w:rsid w:val="00B870CA"/>
    <w:rsid w:val="00B8750B"/>
    <w:rsid w:val="00B87561"/>
    <w:rsid w:val="00B875F4"/>
    <w:rsid w:val="00B8788E"/>
    <w:rsid w:val="00B87E5C"/>
    <w:rsid w:val="00B900BA"/>
    <w:rsid w:val="00B9042F"/>
    <w:rsid w:val="00B90926"/>
    <w:rsid w:val="00B9094F"/>
    <w:rsid w:val="00B909DA"/>
    <w:rsid w:val="00B90B3E"/>
    <w:rsid w:val="00B90EC3"/>
    <w:rsid w:val="00B9106A"/>
    <w:rsid w:val="00B915EB"/>
    <w:rsid w:val="00B916D4"/>
    <w:rsid w:val="00B917AD"/>
    <w:rsid w:val="00B91AA5"/>
    <w:rsid w:val="00B91E11"/>
    <w:rsid w:val="00B91EA1"/>
    <w:rsid w:val="00B91FA9"/>
    <w:rsid w:val="00B92835"/>
    <w:rsid w:val="00B9284E"/>
    <w:rsid w:val="00B929F2"/>
    <w:rsid w:val="00B93497"/>
    <w:rsid w:val="00B9407F"/>
    <w:rsid w:val="00B9410F"/>
    <w:rsid w:val="00B94359"/>
    <w:rsid w:val="00B9454A"/>
    <w:rsid w:val="00B94995"/>
    <w:rsid w:val="00B94C5E"/>
    <w:rsid w:val="00B950CF"/>
    <w:rsid w:val="00B95503"/>
    <w:rsid w:val="00B95F36"/>
    <w:rsid w:val="00B95F69"/>
    <w:rsid w:val="00B95F94"/>
    <w:rsid w:val="00B96151"/>
    <w:rsid w:val="00B96B70"/>
    <w:rsid w:val="00B96C8E"/>
    <w:rsid w:val="00B970D3"/>
    <w:rsid w:val="00B97188"/>
    <w:rsid w:val="00B97414"/>
    <w:rsid w:val="00B97481"/>
    <w:rsid w:val="00B974CC"/>
    <w:rsid w:val="00B974EA"/>
    <w:rsid w:val="00B978E5"/>
    <w:rsid w:val="00B97E18"/>
    <w:rsid w:val="00BA01C1"/>
    <w:rsid w:val="00BA033F"/>
    <w:rsid w:val="00BA0583"/>
    <w:rsid w:val="00BA0DF9"/>
    <w:rsid w:val="00BA1145"/>
    <w:rsid w:val="00BA120E"/>
    <w:rsid w:val="00BA1EEC"/>
    <w:rsid w:val="00BA1F6F"/>
    <w:rsid w:val="00BA1F8A"/>
    <w:rsid w:val="00BA1FC1"/>
    <w:rsid w:val="00BA21D3"/>
    <w:rsid w:val="00BA2203"/>
    <w:rsid w:val="00BA2293"/>
    <w:rsid w:val="00BA2296"/>
    <w:rsid w:val="00BA23E6"/>
    <w:rsid w:val="00BA25D6"/>
    <w:rsid w:val="00BA295E"/>
    <w:rsid w:val="00BA2EC8"/>
    <w:rsid w:val="00BA31C6"/>
    <w:rsid w:val="00BA38A5"/>
    <w:rsid w:val="00BA39B7"/>
    <w:rsid w:val="00BA3D55"/>
    <w:rsid w:val="00BA3D5E"/>
    <w:rsid w:val="00BA3D89"/>
    <w:rsid w:val="00BA42EF"/>
    <w:rsid w:val="00BA450A"/>
    <w:rsid w:val="00BA461E"/>
    <w:rsid w:val="00BA4645"/>
    <w:rsid w:val="00BA49A2"/>
    <w:rsid w:val="00BA4D84"/>
    <w:rsid w:val="00BA58C6"/>
    <w:rsid w:val="00BA5A50"/>
    <w:rsid w:val="00BA5EC0"/>
    <w:rsid w:val="00BA5FC0"/>
    <w:rsid w:val="00BA6012"/>
    <w:rsid w:val="00BA6495"/>
    <w:rsid w:val="00BA6736"/>
    <w:rsid w:val="00BA68A4"/>
    <w:rsid w:val="00BA6A16"/>
    <w:rsid w:val="00BA6E46"/>
    <w:rsid w:val="00BA6F3E"/>
    <w:rsid w:val="00BA731A"/>
    <w:rsid w:val="00BA73C8"/>
    <w:rsid w:val="00BA78E2"/>
    <w:rsid w:val="00BA7AF4"/>
    <w:rsid w:val="00BA7F27"/>
    <w:rsid w:val="00BB013C"/>
    <w:rsid w:val="00BB0250"/>
    <w:rsid w:val="00BB02B2"/>
    <w:rsid w:val="00BB0359"/>
    <w:rsid w:val="00BB06BA"/>
    <w:rsid w:val="00BB08DC"/>
    <w:rsid w:val="00BB0E78"/>
    <w:rsid w:val="00BB1031"/>
    <w:rsid w:val="00BB1098"/>
    <w:rsid w:val="00BB122E"/>
    <w:rsid w:val="00BB135B"/>
    <w:rsid w:val="00BB1561"/>
    <w:rsid w:val="00BB1955"/>
    <w:rsid w:val="00BB1DC9"/>
    <w:rsid w:val="00BB2061"/>
    <w:rsid w:val="00BB2215"/>
    <w:rsid w:val="00BB241B"/>
    <w:rsid w:val="00BB2715"/>
    <w:rsid w:val="00BB2B98"/>
    <w:rsid w:val="00BB2CC7"/>
    <w:rsid w:val="00BB2D8E"/>
    <w:rsid w:val="00BB2F55"/>
    <w:rsid w:val="00BB301C"/>
    <w:rsid w:val="00BB3113"/>
    <w:rsid w:val="00BB3129"/>
    <w:rsid w:val="00BB31E1"/>
    <w:rsid w:val="00BB3282"/>
    <w:rsid w:val="00BB3894"/>
    <w:rsid w:val="00BB3B48"/>
    <w:rsid w:val="00BB3B78"/>
    <w:rsid w:val="00BB41E7"/>
    <w:rsid w:val="00BB4268"/>
    <w:rsid w:val="00BB43D9"/>
    <w:rsid w:val="00BB5250"/>
    <w:rsid w:val="00BB5C02"/>
    <w:rsid w:val="00BB5CBA"/>
    <w:rsid w:val="00BB5E09"/>
    <w:rsid w:val="00BB5F52"/>
    <w:rsid w:val="00BB63E0"/>
    <w:rsid w:val="00BB6408"/>
    <w:rsid w:val="00BB67A9"/>
    <w:rsid w:val="00BB69B8"/>
    <w:rsid w:val="00BB6A97"/>
    <w:rsid w:val="00BB6B74"/>
    <w:rsid w:val="00BB6BF2"/>
    <w:rsid w:val="00BB6E97"/>
    <w:rsid w:val="00BB7051"/>
    <w:rsid w:val="00BB76BB"/>
    <w:rsid w:val="00BB7735"/>
    <w:rsid w:val="00BB777D"/>
    <w:rsid w:val="00BB77DA"/>
    <w:rsid w:val="00BB7898"/>
    <w:rsid w:val="00BB789A"/>
    <w:rsid w:val="00BB7C5B"/>
    <w:rsid w:val="00BB7E7C"/>
    <w:rsid w:val="00BC03AF"/>
    <w:rsid w:val="00BC0BA3"/>
    <w:rsid w:val="00BC0C31"/>
    <w:rsid w:val="00BC1774"/>
    <w:rsid w:val="00BC1803"/>
    <w:rsid w:val="00BC1911"/>
    <w:rsid w:val="00BC1AE4"/>
    <w:rsid w:val="00BC1C1D"/>
    <w:rsid w:val="00BC1F5C"/>
    <w:rsid w:val="00BC2395"/>
    <w:rsid w:val="00BC2502"/>
    <w:rsid w:val="00BC2AAB"/>
    <w:rsid w:val="00BC2BA5"/>
    <w:rsid w:val="00BC2C05"/>
    <w:rsid w:val="00BC2D96"/>
    <w:rsid w:val="00BC33B4"/>
    <w:rsid w:val="00BC36F9"/>
    <w:rsid w:val="00BC39B5"/>
    <w:rsid w:val="00BC3B50"/>
    <w:rsid w:val="00BC3C76"/>
    <w:rsid w:val="00BC4489"/>
    <w:rsid w:val="00BC45E9"/>
    <w:rsid w:val="00BC4962"/>
    <w:rsid w:val="00BC498E"/>
    <w:rsid w:val="00BC49E8"/>
    <w:rsid w:val="00BC4DD9"/>
    <w:rsid w:val="00BC4E91"/>
    <w:rsid w:val="00BC514D"/>
    <w:rsid w:val="00BC52EC"/>
    <w:rsid w:val="00BC53FC"/>
    <w:rsid w:val="00BC5478"/>
    <w:rsid w:val="00BC57CD"/>
    <w:rsid w:val="00BC582C"/>
    <w:rsid w:val="00BC592D"/>
    <w:rsid w:val="00BC5954"/>
    <w:rsid w:val="00BC5C25"/>
    <w:rsid w:val="00BC5CE8"/>
    <w:rsid w:val="00BC5D57"/>
    <w:rsid w:val="00BC5DF9"/>
    <w:rsid w:val="00BC5E3B"/>
    <w:rsid w:val="00BC5F49"/>
    <w:rsid w:val="00BC5F95"/>
    <w:rsid w:val="00BC63AF"/>
    <w:rsid w:val="00BC65B5"/>
    <w:rsid w:val="00BC67FF"/>
    <w:rsid w:val="00BC6A0E"/>
    <w:rsid w:val="00BC6D0B"/>
    <w:rsid w:val="00BC6EBE"/>
    <w:rsid w:val="00BC6F25"/>
    <w:rsid w:val="00BC6FDF"/>
    <w:rsid w:val="00BC7589"/>
    <w:rsid w:val="00BC7BB8"/>
    <w:rsid w:val="00BC7BC1"/>
    <w:rsid w:val="00BC7DA6"/>
    <w:rsid w:val="00BC7DD3"/>
    <w:rsid w:val="00BC7E17"/>
    <w:rsid w:val="00BC7F30"/>
    <w:rsid w:val="00BC7F83"/>
    <w:rsid w:val="00BD07DC"/>
    <w:rsid w:val="00BD0C55"/>
    <w:rsid w:val="00BD0C7A"/>
    <w:rsid w:val="00BD0D61"/>
    <w:rsid w:val="00BD1184"/>
    <w:rsid w:val="00BD19CC"/>
    <w:rsid w:val="00BD1A16"/>
    <w:rsid w:val="00BD1A5D"/>
    <w:rsid w:val="00BD1B11"/>
    <w:rsid w:val="00BD2002"/>
    <w:rsid w:val="00BD2314"/>
    <w:rsid w:val="00BD24D2"/>
    <w:rsid w:val="00BD2825"/>
    <w:rsid w:val="00BD28B7"/>
    <w:rsid w:val="00BD2938"/>
    <w:rsid w:val="00BD2949"/>
    <w:rsid w:val="00BD2AE9"/>
    <w:rsid w:val="00BD32F8"/>
    <w:rsid w:val="00BD33E9"/>
    <w:rsid w:val="00BD370C"/>
    <w:rsid w:val="00BD37F1"/>
    <w:rsid w:val="00BD3D96"/>
    <w:rsid w:val="00BD3E96"/>
    <w:rsid w:val="00BD440A"/>
    <w:rsid w:val="00BD4498"/>
    <w:rsid w:val="00BD4B4D"/>
    <w:rsid w:val="00BD4E45"/>
    <w:rsid w:val="00BD4E8A"/>
    <w:rsid w:val="00BD4EB6"/>
    <w:rsid w:val="00BD510D"/>
    <w:rsid w:val="00BD57AB"/>
    <w:rsid w:val="00BD5DC0"/>
    <w:rsid w:val="00BD5E1D"/>
    <w:rsid w:val="00BD6369"/>
    <w:rsid w:val="00BD656E"/>
    <w:rsid w:val="00BD6950"/>
    <w:rsid w:val="00BD6BE3"/>
    <w:rsid w:val="00BD72D0"/>
    <w:rsid w:val="00BD7662"/>
    <w:rsid w:val="00BD7872"/>
    <w:rsid w:val="00BD79C2"/>
    <w:rsid w:val="00BD7C65"/>
    <w:rsid w:val="00BE0033"/>
    <w:rsid w:val="00BE084C"/>
    <w:rsid w:val="00BE0E5A"/>
    <w:rsid w:val="00BE12A4"/>
    <w:rsid w:val="00BE12AA"/>
    <w:rsid w:val="00BE1300"/>
    <w:rsid w:val="00BE157B"/>
    <w:rsid w:val="00BE192D"/>
    <w:rsid w:val="00BE1A3B"/>
    <w:rsid w:val="00BE1B3E"/>
    <w:rsid w:val="00BE21EB"/>
    <w:rsid w:val="00BE242A"/>
    <w:rsid w:val="00BE2543"/>
    <w:rsid w:val="00BE27D5"/>
    <w:rsid w:val="00BE27EF"/>
    <w:rsid w:val="00BE29BB"/>
    <w:rsid w:val="00BE2ACB"/>
    <w:rsid w:val="00BE3094"/>
    <w:rsid w:val="00BE3507"/>
    <w:rsid w:val="00BE3826"/>
    <w:rsid w:val="00BE397A"/>
    <w:rsid w:val="00BE3CED"/>
    <w:rsid w:val="00BE3D25"/>
    <w:rsid w:val="00BE400B"/>
    <w:rsid w:val="00BE44FD"/>
    <w:rsid w:val="00BE46B1"/>
    <w:rsid w:val="00BE486E"/>
    <w:rsid w:val="00BE48F8"/>
    <w:rsid w:val="00BE4915"/>
    <w:rsid w:val="00BE500B"/>
    <w:rsid w:val="00BE51CB"/>
    <w:rsid w:val="00BE5482"/>
    <w:rsid w:val="00BE5769"/>
    <w:rsid w:val="00BE5997"/>
    <w:rsid w:val="00BE599C"/>
    <w:rsid w:val="00BE5A19"/>
    <w:rsid w:val="00BE5C01"/>
    <w:rsid w:val="00BE5DA5"/>
    <w:rsid w:val="00BE60C5"/>
    <w:rsid w:val="00BE6251"/>
    <w:rsid w:val="00BE6ACB"/>
    <w:rsid w:val="00BE6FD9"/>
    <w:rsid w:val="00BE7030"/>
    <w:rsid w:val="00BE7169"/>
    <w:rsid w:val="00BE7988"/>
    <w:rsid w:val="00BE7A3F"/>
    <w:rsid w:val="00BE7C03"/>
    <w:rsid w:val="00BE7E61"/>
    <w:rsid w:val="00BE7E8A"/>
    <w:rsid w:val="00BF087C"/>
    <w:rsid w:val="00BF0898"/>
    <w:rsid w:val="00BF0E19"/>
    <w:rsid w:val="00BF0F79"/>
    <w:rsid w:val="00BF1156"/>
    <w:rsid w:val="00BF1502"/>
    <w:rsid w:val="00BF1876"/>
    <w:rsid w:val="00BF1D0F"/>
    <w:rsid w:val="00BF1FE3"/>
    <w:rsid w:val="00BF239D"/>
    <w:rsid w:val="00BF258D"/>
    <w:rsid w:val="00BF26AE"/>
    <w:rsid w:val="00BF26CF"/>
    <w:rsid w:val="00BF27DE"/>
    <w:rsid w:val="00BF2C17"/>
    <w:rsid w:val="00BF2CB6"/>
    <w:rsid w:val="00BF3049"/>
    <w:rsid w:val="00BF3241"/>
    <w:rsid w:val="00BF33CE"/>
    <w:rsid w:val="00BF35AE"/>
    <w:rsid w:val="00BF3909"/>
    <w:rsid w:val="00BF3B13"/>
    <w:rsid w:val="00BF3D58"/>
    <w:rsid w:val="00BF42B7"/>
    <w:rsid w:val="00BF4983"/>
    <w:rsid w:val="00BF4BDF"/>
    <w:rsid w:val="00BF4D1A"/>
    <w:rsid w:val="00BF4D97"/>
    <w:rsid w:val="00BF4FD3"/>
    <w:rsid w:val="00BF54FA"/>
    <w:rsid w:val="00BF58EF"/>
    <w:rsid w:val="00BF5CE8"/>
    <w:rsid w:val="00BF5F9E"/>
    <w:rsid w:val="00BF65F4"/>
    <w:rsid w:val="00BF679C"/>
    <w:rsid w:val="00BF6D42"/>
    <w:rsid w:val="00BF6F0B"/>
    <w:rsid w:val="00BF6F45"/>
    <w:rsid w:val="00BF7327"/>
    <w:rsid w:val="00BF7477"/>
    <w:rsid w:val="00BF76C7"/>
    <w:rsid w:val="00BF7A0A"/>
    <w:rsid w:val="00C00382"/>
    <w:rsid w:val="00C00407"/>
    <w:rsid w:val="00C00446"/>
    <w:rsid w:val="00C00492"/>
    <w:rsid w:val="00C00689"/>
    <w:rsid w:val="00C00777"/>
    <w:rsid w:val="00C00796"/>
    <w:rsid w:val="00C00CD1"/>
    <w:rsid w:val="00C00D37"/>
    <w:rsid w:val="00C00E57"/>
    <w:rsid w:val="00C00ECB"/>
    <w:rsid w:val="00C010AD"/>
    <w:rsid w:val="00C0110A"/>
    <w:rsid w:val="00C0129B"/>
    <w:rsid w:val="00C014C7"/>
    <w:rsid w:val="00C015E9"/>
    <w:rsid w:val="00C016F6"/>
    <w:rsid w:val="00C01ADE"/>
    <w:rsid w:val="00C01BA0"/>
    <w:rsid w:val="00C01E18"/>
    <w:rsid w:val="00C02160"/>
    <w:rsid w:val="00C0227D"/>
    <w:rsid w:val="00C02492"/>
    <w:rsid w:val="00C02784"/>
    <w:rsid w:val="00C02B4A"/>
    <w:rsid w:val="00C02B9A"/>
    <w:rsid w:val="00C02BD6"/>
    <w:rsid w:val="00C030D7"/>
    <w:rsid w:val="00C032D9"/>
    <w:rsid w:val="00C0351C"/>
    <w:rsid w:val="00C03AC4"/>
    <w:rsid w:val="00C03B41"/>
    <w:rsid w:val="00C03EE9"/>
    <w:rsid w:val="00C0419B"/>
    <w:rsid w:val="00C041F4"/>
    <w:rsid w:val="00C046EC"/>
    <w:rsid w:val="00C0470C"/>
    <w:rsid w:val="00C04D9D"/>
    <w:rsid w:val="00C05077"/>
    <w:rsid w:val="00C0513F"/>
    <w:rsid w:val="00C05163"/>
    <w:rsid w:val="00C052E0"/>
    <w:rsid w:val="00C05403"/>
    <w:rsid w:val="00C05CE5"/>
    <w:rsid w:val="00C05D63"/>
    <w:rsid w:val="00C06369"/>
    <w:rsid w:val="00C0636D"/>
    <w:rsid w:val="00C06752"/>
    <w:rsid w:val="00C06954"/>
    <w:rsid w:val="00C06F6C"/>
    <w:rsid w:val="00C0721F"/>
    <w:rsid w:val="00C07326"/>
    <w:rsid w:val="00C07637"/>
    <w:rsid w:val="00C07694"/>
    <w:rsid w:val="00C07873"/>
    <w:rsid w:val="00C07C4C"/>
    <w:rsid w:val="00C07DD1"/>
    <w:rsid w:val="00C102D0"/>
    <w:rsid w:val="00C1078B"/>
    <w:rsid w:val="00C1080C"/>
    <w:rsid w:val="00C10842"/>
    <w:rsid w:val="00C10BF8"/>
    <w:rsid w:val="00C112BF"/>
    <w:rsid w:val="00C1131E"/>
    <w:rsid w:val="00C11748"/>
    <w:rsid w:val="00C117FA"/>
    <w:rsid w:val="00C119C5"/>
    <w:rsid w:val="00C1225E"/>
    <w:rsid w:val="00C12C3A"/>
    <w:rsid w:val="00C12D23"/>
    <w:rsid w:val="00C1316A"/>
    <w:rsid w:val="00C131B5"/>
    <w:rsid w:val="00C135B2"/>
    <w:rsid w:val="00C137C2"/>
    <w:rsid w:val="00C13C54"/>
    <w:rsid w:val="00C140A4"/>
    <w:rsid w:val="00C14286"/>
    <w:rsid w:val="00C145EB"/>
    <w:rsid w:val="00C14705"/>
    <w:rsid w:val="00C14923"/>
    <w:rsid w:val="00C1547C"/>
    <w:rsid w:val="00C15733"/>
    <w:rsid w:val="00C15CB6"/>
    <w:rsid w:val="00C15E19"/>
    <w:rsid w:val="00C1643C"/>
    <w:rsid w:val="00C165FB"/>
    <w:rsid w:val="00C16B36"/>
    <w:rsid w:val="00C16DF6"/>
    <w:rsid w:val="00C1706F"/>
    <w:rsid w:val="00C172F2"/>
    <w:rsid w:val="00C173BA"/>
    <w:rsid w:val="00C179EE"/>
    <w:rsid w:val="00C17EBA"/>
    <w:rsid w:val="00C17F35"/>
    <w:rsid w:val="00C2024D"/>
    <w:rsid w:val="00C20614"/>
    <w:rsid w:val="00C207C6"/>
    <w:rsid w:val="00C20979"/>
    <w:rsid w:val="00C209D7"/>
    <w:rsid w:val="00C20CB0"/>
    <w:rsid w:val="00C210E2"/>
    <w:rsid w:val="00C2111A"/>
    <w:rsid w:val="00C215A7"/>
    <w:rsid w:val="00C2187F"/>
    <w:rsid w:val="00C21BAF"/>
    <w:rsid w:val="00C21E15"/>
    <w:rsid w:val="00C22015"/>
    <w:rsid w:val="00C221CE"/>
    <w:rsid w:val="00C224BD"/>
    <w:rsid w:val="00C224F8"/>
    <w:rsid w:val="00C2253D"/>
    <w:rsid w:val="00C229B7"/>
    <w:rsid w:val="00C22BE6"/>
    <w:rsid w:val="00C22D60"/>
    <w:rsid w:val="00C22E44"/>
    <w:rsid w:val="00C22FA5"/>
    <w:rsid w:val="00C230B5"/>
    <w:rsid w:val="00C23108"/>
    <w:rsid w:val="00C23931"/>
    <w:rsid w:val="00C23DAA"/>
    <w:rsid w:val="00C23F8A"/>
    <w:rsid w:val="00C2477E"/>
    <w:rsid w:val="00C248AD"/>
    <w:rsid w:val="00C24920"/>
    <w:rsid w:val="00C24D51"/>
    <w:rsid w:val="00C25911"/>
    <w:rsid w:val="00C25A9F"/>
    <w:rsid w:val="00C25C33"/>
    <w:rsid w:val="00C25FBA"/>
    <w:rsid w:val="00C261E9"/>
    <w:rsid w:val="00C26315"/>
    <w:rsid w:val="00C2685C"/>
    <w:rsid w:val="00C2687F"/>
    <w:rsid w:val="00C26D18"/>
    <w:rsid w:val="00C26F93"/>
    <w:rsid w:val="00C26FD1"/>
    <w:rsid w:val="00C27185"/>
    <w:rsid w:val="00C272D0"/>
    <w:rsid w:val="00C2753D"/>
    <w:rsid w:val="00C27561"/>
    <w:rsid w:val="00C276E0"/>
    <w:rsid w:val="00C277F2"/>
    <w:rsid w:val="00C279E5"/>
    <w:rsid w:val="00C27C7E"/>
    <w:rsid w:val="00C27F19"/>
    <w:rsid w:val="00C3004B"/>
    <w:rsid w:val="00C3025B"/>
    <w:rsid w:val="00C30923"/>
    <w:rsid w:val="00C30B83"/>
    <w:rsid w:val="00C30BB9"/>
    <w:rsid w:val="00C30C5C"/>
    <w:rsid w:val="00C30E7A"/>
    <w:rsid w:val="00C31050"/>
    <w:rsid w:val="00C31484"/>
    <w:rsid w:val="00C316DA"/>
    <w:rsid w:val="00C31B18"/>
    <w:rsid w:val="00C31B4C"/>
    <w:rsid w:val="00C31D96"/>
    <w:rsid w:val="00C32095"/>
    <w:rsid w:val="00C32110"/>
    <w:rsid w:val="00C3216E"/>
    <w:rsid w:val="00C321E2"/>
    <w:rsid w:val="00C3227B"/>
    <w:rsid w:val="00C32A37"/>
    <w:rsid w:val="00C32EC3"/>
    <w:rsid w:val="00C33007"/>
    <w:rsid w:val="00C3302C"/>
    <w:rsid w:val="00C33288"/>
    <w:rsid w:val="00C33F3C"/>
    <w:rsid w:val="00C33F79"/>
    <w:rsid w:val="00C341CF"/>
    <w:rsid w:val="00C34635"/>
    <w:rsid w:val="00C35BBB"/>
    <w:rsid w:val="00C35BD6"/>
    <w:rsid w:val="00C360B4"/>
    <w:rsid w:val="00C362C9"/>
    <w:rsid w:val="00C3675A"/>
    <w:rsid w:val="00C368F4"/>
    <w:rsid w:val="00C3691C"/>
    <w:rsid w:val="00C36D19"/>
    <w:rsid w:val="00C3756B"/>
    <w:rsid w:val="00C37DB7"/>
    <w:rsid w:val="00C37DE6"/>
    <w:rsid w:val="00C37F12"/>
    <w:rsid w:val="00C40061"/>
    <w:rsid w:val="00C405FE"/>
    <w:rsid w:val="00C410B9"/>
    <w:rsid w:val="00C41394"/>
    <w:rsid w:val="00C416CA"/>
    <w:rsid w:val="00C419F6"/>
    <w:rsid w:val="00C41A23"/>
    <w:rsid w:val="00C421C4"/>
    <w:rsid w:val="00C426B9"/>
    <w:rsid w:val="00C42750"/>
    <w:rsid w:val="00C4276D"/>
    <w:rsid w:val="00C428B2"/>
    <w:rsid w:val="00C428DC"/>
    <w:rsid w:val="00C42989"/>
    <w:rsid w:val="00C42C98"/>
    <w:rsid w:val="00C430D4"/>
    <w:rsid w:val="00C4334D"/>
    <w:rsid w:val="00C434DA"/>
    <w:rsid w:val="00C43A23"/>
    <w:rsid w:val="00C43B28"/>
    <w:rsid w:val="00C444EF"/>
    <w:rsid w:val="00C446EC"/>
    <w:rsid w:val="00C4513F"/>
    <w:rsid w:val="00C454F9"/>
    <w:rsid w:val="00C4576B"/>
    <w:rsid w:val="00C458AB"/>
    <w:rsid w:val="00C4597A"/>
    <w:rsid w:val="00C45AB7"/>
    <w:rsid w:val="00C45EA7"/>
    <w:rsid w:val="00C45EC4"/>
    <w:rsid w:val="00C46849"/>
    <w:rsid w:val="00C46D69"/>
    <w:rsid w:val="00C46EE2"/>
    <w:rsid w:val="00C47033"/>
    <w:rsid w:val="00C4759D"/>
    <w:rsid w:val="00C47B94"/>
    <w:rsid w:val="00C47F0A"/>
    <w:rsid w:val="00C47F0D"/>
    <w:rsid w:val="00C502E4"/>
    <w:rsid w:val="00C5051A"/>
    <w:rsid w:val="00C50B8B"/>
    <w:rsid w:val="00C50DB8"/>
    <w:rsid w:val="00C50E4D"/>
    <w:rsid w:val="00C5161A"/>
    <w:rsid w:val="00C51903"/>
    <w:rsid w:val="00C51DEC"/>
    <w:rsid w:val="00C51E39"/>
    <w:rsid w:val="00C52079"/>
    <w:rsid w:val="00C521F6"/>
    <w:rsid w:val="00C5239C"/>
    <w:rsid w:val="00C52647"/>
    <w:rsid w:val="00C526B2"/>
    <w:rsid w:val="00C533D8"/>
    <w:rsid w:val="00C533E6"/>
    <w:rsid w:val="00C53453"/>
    <w:rsid w:val="00C537DD"/>
    <w:rsid w:val="00C5382A"/>
    <w:rsid w:val="00C5398F"/>
    <w:rsid w:val="00C53ED4"/>
    <w:rsid w:val="00C541BD"/>
    <w:rsid w:val="00C547EB"/>
    <w:rsid w:val="00C550EF"/>
    <w:rsid w:val="00C551B4"/>
    <w:rsid w:val="00C55614"/>
    <w:rsid w:val="00C5568F"/>
    <w:rsid w:val="00C556FD"/>
    <w:rsid w:val="00C55791"/>
    <w:rsid w:val="00C5594E"/>
    <w:rsid w:val="00C55CDE"/>
    <w:rsid w:val="00C55DCC"/>
    <w:rsid w:val="00C55EB6"/>
    <w:rsid w:val="00C55F45"/>
    <w:rsid w:val="00C562BA"/>
    <w:rsid w:val="00C56447"/>
    <w:rsid w:val="00C56905"/>
    <w:rsid w:val="00C576E8"/>
    <w:rsid w:val="00C57789"/>
    <w:rsid w:val="00C57FD0"/>
    <w:rsid w:val="00C60563"/>
    <w:rsid w:val="00C607D5"/>
    <w:rsid w:val="00C6140C"/>
    <w:rsid w:val="00C6162B"/>
    <w:rsid w:val="00C61CDB"/>
    <w:rsid w:val="00C61E15"/>
    <w:rsid w:val="00C61E63"/>
    <w:rsid w:val="00C61F41"/>
    <w:rsid w:val="00C62827"/>
    <w:rsid w:val="00C62860"/>
    <w:rsid w:val="00C62958"/>
    <w:rsid w:val="00C62B36"/>
    <w:rsid w:val="00C636F1"/>
    <w:rsid w:val="00C63B3C"/>
    <w:rsid w:val="00C63BE6"/>
    <w:rsid w:val="00C6426B"/>
    <w:rsid w:val="00C64500"/>
    <w:rsid w:val="00C6454F"/>
    <w:rsid w:val="00C647CA"/>
    <w:rsid w:val="00C64C78"/>
    <w:rsid w:val="00C64F3C"/>
    <w:rsid w:val="00C652B7"/>
    <w:rsid w:val="00C653E8"/>
    <w:rsid w:val="00C65728"/>
    <w:rsid w:val="00C6581D"/>
    <w:rsid w:val="00C658B2"/>
    <w:rsid w:val="00C65AD6"/>
    <w:rsid w:val="00C65B93"/>
    <w:rsid w:val="00C65CB1"/>
    <w:rsid w:val="00C65D2F"/>
    <w:rsid w:val="00C65D96"/>
    <w:rsid w:val="00C65F46"/>
    <w:rsid w:val="00C66130"/>
    <w:rsid w:val="00C66AD7"/>
    <w:rsid w:val="00C66F36"/>
    <w:rsid w:val="00C676ED"/>
    <w:rsid w:val="00C67AAB"/>
    <w:rsid w:val="00C67AEB"/>
    <w:rsid w:val="00C67C40"/>
    <w:rsid w:val="00C67DE1"/>
    <w:rsid w:val="00C67E4B"/>
    <w:rsid w:val="00C70225"/>
    <w:rsid w:val="00C70485"/>
    <w:rsid w:val="00C705A9"/>
    <w:rsid w:val="00C70711"/>
    <w:rsid w:val="00C708BD"/>
    <w:rsid w:val="00C7129F"/>
    <w:rsid w:val="00C71998"/>
    <w:rsid w:val="00C72260"/>
    <w:rsid w:val="00C7268D"/>
    <w:rsid w:val="00C72894"/>
    <w:rsid w:val="00C72B1C"/>
    <w:rsid w:val="00C73108"/>
    <w:rsid w:val="00C7393E"/>
    <w:rsid w:val="00C73958"/>
    <w:rsid w:val="00C73CD8"/>
    <w:rsid w:val="00C74096"/>
    <w:rsid w:val="00C740DF"/>
    <w:rsid w:val="00C7495B"/>
    <w:rsid w:val="00C74A72"/>
    <w:rsid w:val="00C74C9C"/>
    <w:rsid w:val="00C74DA2"/>
    <w:rsid w:val="00C74DFF"/>
    <w:rsid w:val="00C74F84"/>
    <w:rsid w:val="00C75148"/>
    <w:rsid w:val="00C7523B"/>
    <w:rsid w:val="00C752D0"/>
    <w:rsid w:val="00C75936"/>
    <w:rsid w:val="00C75F10"/>
    <w:rsid w:val="00C7607F"/>
    <w:rsid w:val="00C77163"/>
    <w:rsid w:val="00C77167"/>
    <w:rsid w:val="00C772E7"/>
    <w:rsid w:val="00C77744"/>
    <w:rsid w:val="00C77DC2"/>
    <w:rsid w:val="00C77EBF"/>
    <w:rsid w:val="00C803DF"/>
    <w:rsid w:val="00C804AC"/>
    <w:rsid w:val="00C80955"/>
    <w:rsid w:val="00C80A89"/>
    <w:rsid w:val="00C80D48"/>
    <w:rsid w:val="00C80DA3"/>
    <w:rsid w:val="00C81FA2"/>
    <w:rsid w:val="00C82059"/>
    <w:rsid w:val="00C82063"/>
    <w:rsid w:val="00C8218D"/>
    <w:rsid w:val="00C82370"/>
    <w:rsid w:val="00C8244D"/>
    <w:rsid w:val="00C82AA0"/>
    <w:rsid w:val="00C82B0C"/>
    <w:rsid w:val="00C82BAC"/>
    <w:rsid w:val="00C82D95"/>
    <w:rsid w:val="00C82F70"/>
    <w:rsid w:val="00C82FA9"/>
    <w:rsid w:val="00C832A6"/>
    <w:rsid w:val="00C834AB"/>
    <w:rsid w:val="00C83800"/>
    <w:rsid w:val="00C839C9"/>
    <w:rsid w:val="00C83B94"/>
    <w:rsid w:val="00C83BCC"/>
    <w:rsid w:val="00C83CA7"/>
    <w:rsid w:val="00C83DDB"/>
    <w:rsid w:val="00C83F0E"/>
    <w:rsid w:val="00C83F8A"/>
    <w:rsid w:val="00C841E7"/>
    <w:rsid w:val="00C84A64"/>
    <w:rsid w:val="00C84C89"/>
    <w:rsid w:val="00C84E50"/>
    <w:rsid w:val="00C8517C"/>
    <w:rsid w:val="00C853F0"/>
    <w:rsid w:val="00C857C4"/>
    <w:rsid w:val="00C85876"/>
    <w:rsid w:val="00C85CEE"/>
    <w:rsid w:val="00C86102"/>
    <w:rsid w:val="00C862D9"/>
    <w:rsid w:val="00C86A17"/>
    <w:rsid w:val="00C86B7F"/>
    <w:rsid w:val="00C87291"/>
    <w:rsid w:val="00C874E1"/>
    <w:rsid w:val="00C87BB2"/>
    <w:rsid w:val="00C904E2"/>
    <w:rsid w:val="00C908B5"/>
    <w:rsid w:val="00C909E2"/>
    <w:rsid w:val="00C912E0"/>
    <w:rsid w:val="00C91329"/>
    <w:rsid w:val="00C9195E"/>
    <w:rsid w:val="00C91B47"/>
    <w:rsid w:val="00C91F6B"/>
    <w:rsid w:val="00C91FEE"/>
    <w:rsid w:val="00C924F2"/>
    <w:rsid w:val="00C92563"/>
    <w:rsid w:val="00C933A5"/>
    <w:rsid w:val="00C934C4"/>
    <w:rsid w:val="00C93532"/>
    <w:rsid w:val="00C93908"/>
    <w:rsid w:val="00C93C30"/>
    <w:rsid w:val="00C93D50"/>
    <w:rsid w:val="00C93FBA"/>
    <w:rsid w:val="00C93FD6"/>
    <w:rsid w:val="00C9413C"/>
    <w:rsid w:val="00C94398"/>
    <w:rsid w:val="00C943BA"/>
    <w:rsid w:val="00C94581"/>
    <w:rsid w:val="00C94699"/>
    <w:rsid w:val="00C9496D"/>
    <w:rsid w:val="00C94A32"/>
    <w:rsid w:val="00C9522F"/>
    <w:rsid w:val="00C954F9"/>
    <w:rsid w:val="00C95A34"/>
    <w:rsid w:val="00C95A70"/>
    <w:rsid w:val="00C95A88"/>
    <w:rsid w:val="00C95A90"/>
    <w:rsid w:val="00C95C46"/>
    <w:rsid w:val="00C95CA4"/>
    <w:rsid w:val="00C95E0A"/>
    <w:rsid w:val="00C95E6F"/>
    <w:rsid w:val="00C95EC1"/>
    <w:rsid w:val="00C96780"/>
    <w:rsid w:val="00C96ABE"/>
    <w:rsid w:val="00C96BCD"/>
    <w:rsid w:val="00C96D76"/>
    <w:rsid w:val="00C96DD6"/>
    <w:rsid w:val="00C96EB0"/>
    <w:rsid w:val="00C972C9"/>
    <w:rsid w:val="00C97836"/>
    <w:rsid w:val="00C97D39"/>
    <w:rsid w:val="00CA0134"/>
    <w:rsid w:val="00CA0495"/>
    <w:rsid w:val="00CA089C"/>
    <w:rsid w:val="00CA09BD"/>
    <w:rsid w:val="00CA0CD5"/>
    <w:rsid w:val="00CA0E8F"/>
    <w:rsid w:val="00CA1156"/>
    <w:rsid w:val="00CA12B4"/>
    <w:rsid w:val="00CA193A"/>
    <w:rsid w:val="00CA1DD9"/>
    <w:rsid w:val="00CA1F86"/>
    <w:rsid w:val="00CA210F"/>
    <w:rsid w:val="00CA219A"/>
    <w:rsid w:val="00CA27CE"/>
    <w:rsid w:val="00CA2984"/>
    <w:rsid w:val="00CA2A0F"/>
    <w:rsid w:val="00CA2C99"/>
    <w:rsid w:val="00CA2D24"/>
    <w:rsid w:val="00CA3001"/>
    <w:rsid w:val="00CA35D8"/>
    <w:rsid w:val="00CA39EE"/>
    <w:rsid w:val="00CA3B03"/>
    <w:rsid w:val="00CA3CBF"/>
    <w:rsid w:val="00CA3CE0"/>
    <w:rsid w:val="00CA47B2"/>
    <w:rsid w:val="00CA4A22"/>
    <w:rsid w:val="00CA4FDD"/>
    <w:rsid w:val="00CA5287"/>
    <w:rsid w:val="00CA531D"/>
    <w:rsid w:val="00CA537C"/>
    <w:rsid w:val="00CA557F"/>
    <w:rsid w:val="00CA5656"/>
    <w:rsid w:val="00CA5A79"/>
    <w:rsid w:val="00CA5C9E"/>
    <w:rsid w:val="00CA5DF6"/>
    <w:rsid w:val="00CA6138"/>
    <w:rsid w:val="00CA6829"/>
    <w:rsid w:val="00CA689C"/>
    <w:rsid w:val="00CA6B1D"/>
    <w:rsid w:val="00CA6C03"/>
    <w:rsid w:val="00CA6C5E"/>
    <w:rsid w:val="00CA6CA5"/>
    <w:rsid w:val="00CA6EAF"/>
    <w:rsid w:val="00CA7363"/>
    <w:rsid w:val="00CA76BC"/>
    <w:rsid w:val="00CA79ED"/>
    <w:rsid w:val="00CB042E"/>
    <w:rsid w:val="00CB066C"/>
    <w:rsid w:val="00CB068B"/>
    <w:rsid w:val="00CB068F"/>
    <w:rsid w:val="00CB06B0"/>
    <w:rsid w:val="00CB0990"/>
    <w:rsid w:val="00CB0D52"/>
    <w:rsid w:val="00CB0FA1"/>
    <w:rsid w:val="00CB1019"/>
    <w:rsid w:val="00CB10F3"/>
    <w:rsid w:val="00CB1360"/>
    <w:rsid w:val="00CB1442"/>
    <w:rsid w:val="00CB176E"/>
    <w:rsid w:val="00CB1A8D"/>
    <w:rsid w:val="00CB1AFB"/>
    <w:rsid w:val="00CB1B33"/>
    <w:rsid w:val="00CB1D9F"/>
    <w:rsid w:val="00CB21C3"/>
    <w:rsid w:val="00CB23C7"/>
    <w:rsid w:val="00CB248E"/>
    <w:rsid w:val="00CB27CF"/>
    <w:rsid w:val="00CB27EA"/>
    <w:rsid w:val="00CB28F0"/>
    <w:rsid w:val="00CB292D"/>
    <w:rsid w:val="00CB2E07"/>
    <w:rsid w:val="00CB3129"/>
    <w:rsid w:val="00CB315F"/>
    <w:rsid w:val="00CB40DF"/>
    <w:rsid w:val="00CB419B"/>
    <w:rsid w:val="00CB43D5"/>
    <w:rsid w:val="00CB4AA2"/>
    <w:rsid w:val="00CB4AC2"/>
    <w:rsid w:val="00CB4C82"/>
    <w:rsid w:val="00CB5221"/>
    <w:rsid w:val="00CB52DB"/>
    <w:rsid w:val="00CB5F61"/>
    <w:rsid w:val="00CB620B"/>
    <w:rsid w:val="00CB6475"/>
    <w:rsid w:val="00CB6861"/>
    <w:rsid w:val="00CB6A6B"/>
    <w:rsid w:val="00CB6A6D"/>
    <w:rsid w:val="00CB6BA1"/>
    <w:rsid w:val="00CB6BD0"/>
    <w:rsid w:val="00CB6C8C"/>
    <w:rsid w:val="00CB6D67"/>
    <w:rsid w:val="00CB6E6F"/>
    <w:rsid w:val="00CB6FEE"/>
    <w:rsid w:val="00CB7154"/>
    <w:rsid w:val="00CB7192"/>
    <w:rsid w:val="00CB737E"/>
    <w:rsid w:val="00CB74B0"/>
    <w:rsid w:val="00CB74E3"/>
    <w:rsid w:val="00CB74E7"/>
    <w:rsid w:val="00CB76FB"/>
    <w:rsid w:val="00CB78AA"/>
    <w:rsid w:val="00CB7D90"/>
    <w:rsid w:val="00CB7FD4"/>
    <w:rsid w:val="00CB7FDA"/>
    <w:rsid w:val="00CC0129"/>
    <w:rsid w:val="00CC0774"/>
    <w:rsid w:val="00CC0A1C"/>
    <w:rsid w:val="00CC0B9B"/>
    <w:rsid w:val="00CC0BA1"/>
    <w:rsid w:val="00CC0C02"/>
    <w:rsid w:val="00CC0C8C"/>
    <w:rsid w:val="00CC11CC"/>
    <w:rsid w:val="00CC135F"/>
    <w:rsid w:val="00CC1850"/>
    <w:rsid w:val="00CC1B4F"/>
    <w:rsid w:val="00CC1B54"/>
    <w:rsid w:val="00CC1B73"/>
    <w:rsid w:val="00CC1B8E"/>
    <w:rsid w:val="00CC20AC"/>
    <w:rsid w:val="00CC21EC"/>
    <w:rsid w:val="00CC2381"/>
    <w:rsid w:val="00CC23DE"/>
    <w:rsid w:val="00CC25D3"/>
    <w:rsid w:val="00CC2A56"/>
    <w:rsid w:val="00CC2E40"/>
    <w:rsid w:val="00CC2E78"/>
    <w:rsid w:val="00CC30CA"/>
    <w:rsid w:val="00CC3117"/>
    <w:rsid w:val="00CC312C"/>
    <w:rsid w:val="00CC3147"/>
    <w:rsid w:val="00CC32F6"/>
    <w:rsid w:val="00CC33F9"/>
    <w:rsid w:val="00CC3434"/>
    <w:rsid w:val="00CC34CA"/>
    <w:rsid w:val="00CC34E3"/>
    <w:rsid w:val="00CC3633"/>
    <w:rsid w:val="00CC38BE"/>
    <w:rsid w:val="00CC3A50"/>
    <w:rsid w:val="00CC3B62"/>
    <w:rsid w:val="00CC44DF"/>
    <w:rsid w:val="00CC4678"/>
    <w:rsid w:val="00CC47B5"/>
    <w:rsid w:val="00CC4A14"/>
    <w:rsid w:val="00CC4ACF"/>
    <w:rsid w:val="00CC4CD8"/>
    <w:rsid w:val="00CC4D4C"/>
    <w:rsid w:val="00CC530B"/>
    <w:rsid w:val="00CC532F"/>
    <w:rsid w:val="00CC54CA"/>
    <w:rsid w:val="00CC54F4"/>
    <w:rsid w:val="00CC5AF4"/>
    <w:rsid w:val="00CC5C9F"/>
    <w:rsid w:val="00CC6124"/>
    <w:rsid w:val="00CC61F4"/>
    <w:rsid w:val="00CC62ED"/>
    <w:rsid w:val="00CC68D9"/>
    <w:rsid w:val="00CC6F02"/>
    <w:rsid w:val="00CC6FAC"/>
    <w:rsid w:val="00CC705A"/>
    <w:rsid w:val="00CC73DB"/>
    <w:rsid w:val="00CC744C"/>
    <w:rsid w:val="00CC7853"/>
    <w:rsid w:val="00CC7912"/>
    <w:rsid w:val="00CD00D1"/>
    <w:rsid w:val="00CD02C3"/>
    <w:rsid w:val="00CD0A4D"/>
    <w:rsid w:val="00CD106F"/>
    <w:rsid w:val="00CD12A1"/>
    <w:rsid w:val="00CD1441"/>
    <w:rsid w:val="00CD1A02"/>
    <w:rsid w:val="00CD1B8E"/>
    <w:rsid w:val="00CD1C91"/>
    <w:rsid w:val="00CD1D7E"/>
    <w:rsid w:val="00CD1DF0"/>
    <w:rsid w:val="00CD25D0"/>
    <w:rsid w:val="00CD2762"/>
    <w:rsid w:val="00CD285A"/>
    <w:rsid w:val="00CD287A"/>
    <w:rsid w:val="00CD2D3E"/>
    <w:rsid w:val="00CD3485"/>
    <w:rsid w:val="00CD379C"/>
    <w:rsid w:val="00CD3AA0"/>
    <w:rsid w:val="00CD3F28"/>
    <w:rsid w:val="00CD4260"/>
    <w:rsid w:val="00CD4903"/>
    <w:rsid w:val="00CD49C5"/>
    <w:rsid w:val="00CD4CBA"/>
    <w:rsid w:val="00CD4CE2"/>
    <w:rsid w:val="00CD4EC2"/>
    <w:rsid w:val="00CD4F04"/>
    <w:rsid w:val="00CD4FE6"/>
    <w:rsid w:val="00CD5209"/>
    <w:rsid w:val="00CD571B"/>
    <w:rsid w:val="00CD5791"/>
    <w:rsid w:val="00CD57E8"/>
    <w:rsid w:val="00CD590E"/>
    <w:rsid w:val="00CD5B59"/>
    <w:rsid w:val="00CD5D30"/>
    <w:rsid w:val="00CD6400"/>
    <w:rsid w:val="00CD6AF8"/>
    <w:rsid w:val="00CD6BE7"/>
    <w:rsid w:val="00CD7155"/>
    <w:rsid w:val="00CD7375"/>
    <w:rsid w:val="00CD7532"/>
    <w:rsid w:val="00CD7A2D"/>
    <w:rsid w:val="00CD7AD9"/>
    <w:rsid w:val="00CD7D8B"/>
    <w:rsid w:val="00CE03FC"/>
    <w:rsid w:val="00CE07C7"/>
    <w:rsid w:val="00CE0E78"/>
    <w:rsid w:val="00CE10C0"/>
    <w:rsid w:val="00CE17E6"/>
    <w:rsid w:val="00CE1ECB"/>
    <w:rsid w:val="00CE1FB7"/>
    <w:rsid w:val="00CE290E"/>
    <w:rsid w:val="00CE2A17"/>
    <w:rsid w:val="00CE3219"/>
    <w:rsid w:val="00CE330A"/>
    <w:rsid w:val="00CE34E0"/>
    <w:rsid w:val="00CE3B5E"/>
    <w:rsid w:val="00CE4124"/>
    <w:rsid w:val="00CE482B"/>
    <w:rsid w:val="00CE4A93"/>
    <w:rsid w:val="00CE4AA6"/>
    <w:rsid w:val="00CE4E35"/>
    <w:rsid w:val="00CE5124"/>
    <w:rsid w:val="00CE516D"/>
    <w:rsid w:val="00CE531D"/>
    <w:rsid w:val="00CE5859"/>
    <w:rsid w:val="00CE58DE"/>
    <w:rsid w:val="00CE5CD3"/>
    <w:rsid w:val="00CE5E51"/>
    <w:rsid w:val="00CE5E80"/>
    <w:rsid w:val="00CE6570"/>
    <w:rsid w:val="00CE663B"/>
    <w:rsid w:val="00CE6766"/>
    <w:rsid w:val="00CE69AC"/>
    <w:rsid w:val="00CE69D0"/>
    <w:rsid w:val="00CE69DE"/>
    <w:rsid w:val="00CE7075"/>
    <w:rsid w:val="00CE7093"/>
    <w:rsid w:val="00CE7206"/>
    <w:rsid w:val="00CE7989"/>
    <w:rsid w:val="00CE7F9A"/>
    <w:rsid w:val="00CF0339"/>
    <w:rsid w:val="00CF042B"/>
    <w:rsid w:val="00CF0C22"/>
    <w:rsid w:val="00CF0CB8"/>
    <w:rsid w:val="00CF1217"/>
    <w:rsid w:val="00CF12A9"/>
    <w:rsid w:val="00CF150A"/>
    <w:rsid w:val="00CF1675"/>
    <w:rsid w:val="00CF1763"/>
    <w:rsid w:val="00CF188B"/>
    <w:rsid w:val="00CF1E7E"/>
    <w:rsid w:val="00CF24C0"/>
    <w:rsid w:val="00CF2B7B"/>
    <w:rsid w:val="00CF2C8E"/>
    <w:rsid w:val="00CF2D0B"/>
    <w:rsid w:val="00CF2ECA"/>
    <w:rsid w:val="00CF3019"/>
    <w:rsid w:val="00CF32FC"/>
    <w:rsid w:val="00CF3366"/>
    <w:rsid w:val="00CF34FA"/>
    <w:rsid w:val="00CF380C"/>
    <w:rsid w:val="00CF3BD9"/>
    <w:rsid w:val="00CF3C09"/>
    <w:rsid w:val="00CF45D7"/>
    <w:rsid w:val="00CF4863"/>
    <w:rsid w:val="00CF4B74"/>
    <w:rsid w:val="00CF53C9"/>
    <w:rsid w:val="00CF574D"/>
    <w:rsid w:val="00CF5989"/>
    <w:rsid w:val="00CF5ED4"/>
    <w:rsid w:val="00CF5FCF"/>
    <w:rsid w:val="00CF60E3"/>
    <w:rsid w:val="00CF6151"/>
    <w:rsid w:val="00CF693A"/>
    <w:rsid w:val="00CF7500"/>
    <w:rsid w:val="00CF770E"/>
    <w:rsid w:val="00CF780F"/>
    <w:rsid w:val="00CF7E54"/>
    <w:rsid w:val="00D001A5"/>
    <w:rsid w:val="00D00324"/>
    <w:rsid w:val="00D003D0"/>
    <w:rsid w:val="00D00408"/>
    <w:rsid w:val="00D00A97"/>
    <w:rsid w:val="00D00B5A"/>
    <w:rsid w:val="00D01316"/>
    <w:rsid w:val="00D0144D"/>
    <w:rsid w:val="00D01798"/>
    <w:rsid w:val="00D018F7"/>
    <w:rsid w:val="00D0192B"/>
    <w:rsid w:val="00D01A6F"/>
    <w:rsid w:val="00D01FFB"/>
    <w:rsid w:val="00D02037"/>
    <w:rsid w:val="00D0260E"/>
    <w:rsid w:val="00D02A3D"/>
    <w:rsid w:val="00D02D99"/>
    <w:rsid w:val="00D02E8B"/>
    <w:rsid w:val="00D02F02"/>
    <w:rsid w:val="00D03113"/>
    <w:rsid w:val="00D032CB"/>
    <w:rsid w:val="00D033FA"/>
    <w:rsid w:val="00D03ACD"/>
    <w:rsid w:val="00D03C35"/>
    <w:rsid w:val="00D046DD"/>
    <w:rsid w:val="00D046E2"/>
    <w:rsid w:val="00D04728"/>
    <w:rsid w:val="00D04D85"/>
    <w:rsid w:val="00D04E2C"/>
    <w:rsid w:val="00D04FCA"/>
    <w:rsid w:val="00D05039"/>
    <w:rsid w:val="00D050AC"/>
    <w:rsid w:val="00D05A70"/>
    <w:rsid w:val="00D05B7F"/>
    <w:rsid w:val="00D05DC5"/>
    <w:rsid w:val="00D05E36"/>
    <w:rsid w:val="00D06015"/>
    <w:rsid w:val="00D0627C"/>
    <w:rsid w:val="00D0650A"/>
    <w:rsid w:val="00D0667F"/>
    <w:rsid w:val="00D06725"/>
    <w:rsid w:val="00D06970"/>
    <w:rsid w:val="00D0699E"/>
    <w:rsid w:val="00D06BC9"/>
    <w:rsid w:val="00D06CA7"/>
    <w:rsid w:val="00D06E75"/>
    <w:rsid w:val="00D06E85"/>
    <w:rsid w:val="00D07004"/>
    <w:rsid w:val="00D071C7"/>
    <w:rsid w:val="00D071FE"/>
    <w:rsid w:val="00D072F8"/>
    <w:rsid w:val="00D076DA"/>
    <w:rsid w:val="00D07759"/>
    <w:rsid w:val="00D07A3A"/>
    <w:rsid w:val="00D07BC4"/>
    <w:rsid w:val="00D07DDD"/>
    <w:rsid w:val="00D1003A"/>
    <w:rsid w:val="00D106B8"/>
    <w:rsid w:val="00D108D6"/>
    <w:rsid w:val="00D10E1E"/>
    <w:rsid w:val="00D10FC0"/>
    <w:rsid w:val="00D11101"/>
    <w:rsid w:val="00D112B3"/>
    <w:rsid w:val="00D112F1"/>
    <w:rsid w:val="00D1162C"/>
    <w:rsid w:val="00D11C1F"/>
    <w:rsid w:val="00D120B1"/>
    <w:rsid w:val="00D1258B"/>
    <w:rsid w:val="00D129A7"/>
    <w:rsid w:val="00D12A47"/>
    <w:rsid w:val="00D12CDD"/>
    <w:rsid w:val="00D12E8B"/>
    <w:rsid w:val="00D13FEC"/>
    <w:rsid w:val="00D14095"/>
    <w:rsid w:val="00D14268"/>
    <w:rsid w:val="00D14757"/>
    <w:rsid w:val="00D147EE"/>
    <w:rsid w:val="00D14840"/>
    <w:rsid w:val="00D14A08"/>
    <w:rsid w:val="00D14ED9"/>
    <w:rsid w:val="00D14FE7"/>
    <w:rsid w:val="00D14FF1"/>
    <w:rsid w:val="00D1541C"/>
    <w:rsid w:val="00D15B9A"/>
    <w:rsid w:val="00D15FF6"/>
    <w:rsid w:val="00D160A0"/>
    <w:rsid w:val="00D163B2"/>
    <w:rsid w:val="00D1697F"/>
    <w:rsid w:val="00D16A62"/>
    <w:rsid w:val="00D16CE1"/>
    <w:rsid w:val="00D170CB"/>
    <w:rsid w:val="00D17221"/>
    <w:rsid w:val="00D1736D"/>
    <w:rsid w:val="00D174F2"/>
    <w:rsid w:val="00D1763C"/>
    <w:rsid w:val="00D1767C"/>
    <w:rsid w:val="00D17A71"/>
    <w:rsid w:val="00D17DE6"/>
    <w:rsid w:val="00D202E1"/>
    <w:rsid w:val="00D20AD9"/>
    <w:rsid w:val="00D20BC6"/>
    <w:rsid w:val="00D21093"/>
    <w:rsid w:val="00D2109F"/>
    <w:rsid w:val="00D21324"/>
    <w:rsid w:val="00D213FA"/>
    <w:rsid w:val="00D214A4"/>
    <w:rsid w:val="00D214E7"/>
    <w:rsid w:val="00D217F9"/>
    <w:rsid w:val="00D22110"/>
    <w:rsid w:val="00D223D0"/>
    <w:rsid w:val="00D224F5"/>
    <w:rsid w:val="00D2250B"/>
    <w:rsid w:val="00D22645"/>
    <w:rsid w:val="00D2276F"/>
    <w:rsid w:val="00D22E07"/>
    <w:rsid w:val="00D23218"/>
    <w:rsid w:val="00D23CDA"/>
    <w:rsid w:val="00D2406A"/>
    <w:rsid w:val="00D24100"/>
    <w:rsid w:val="00D242E3"/>
    <w:rsid w:val="00D244EE"/>
    <w:rsid w:val="00D24D33"/>
    <w:rsid w:val="00D24DE6"/>
    <w:rsid w:val="00D24E8B"/>
    <w:rsid w:val="00D2556F"/>
    <w:rsid w:val="00D25667"/>
    <w:rsid w:val="00D2582A"/>
    <w:rsid w:val="00D259F5"/>
    <w:rsid w:val="00D25B59"/>
    <w:rsid w:val="00D25C90"/>
    <w:rsid w:val="00D262D7"/>
    <w:rsid w:val="00D264C6"/>
    <w:rsid w:val="00D26608"/>
    <w:rsid w:val="00D266BB"/>
    <w:rsid w:val="00D2697D"/>
    <w:rsid w:val="00D26C44"/>
    <w:rsid w:val="00D27101"/>
    <w:rsid w:val="00D300F5"/>
    <w:rsid w:val="00D30231"/>
    <w:rsid w:val="00D307CD"/>
    <w:rsid w:val="00D30875"/>
    <w:rsid w:val="00D308D3"/>
    <w:rsid w:val="00D30A05"/>
    <w:rsid w:val="00D30C80"/>
    <w:rsid w:val="00D31464"/>
    <w:rsid w:val="00D3158C"/>
    <w:rsid w:val="00D31680"/>
    <w:rsid w:val="00D318FB"/>
    <w:rsid w:val="00D31994"/>
    <w:rsid w:val="00D31E1C"/>
    <w:rsid w:val="00D31E54"/>
    <w:rsid w:val="00D323A9"/>
    <w:rsid w:val="00D32571"/>
    <w:rsid w:val="00D327B2"/>
    <w:rsid w:val="00D328D2"/>
    <w:rsid w:val="00D32DC0"/>
    <w:rsid w:val="00D32DE7"/>
    <w:rsid w:val="00D32E95"/>
    <w:rsid w:val="00D336E6"/>
    <w:rsid w:val="00D33742"/>
    <w:rsid w:val="00D33B56"/>
    <w:rsid w:val="00D342C7"/>
    <w:rsid w:val="00D34352"/>
    <w:rsid w:val="00D34A55"/>
    <w:rsid w:val="00D354D5"/>
    <w:rsid w:val="00D35659"/>
    <w:rsid w:val="00D3574D"/>
    <w:rsid w:val="00D35BE8"/>
    <w:rsid w:val="00D35CDB"/>
    <w:rsid w:val="00D35FE4"/>
    <w:rsid w:val="00D360CD"/>
    <w:rsid w:val="00D3636D"/>
    <w:rsid w:val="00D36453"/>
    <w:rsid w:val="00D3680E"/>
    <w:rsid w:val="00D368F2"/>
    <w:rsid w:val="00D36B48"/>
    <w:rsid w:val="00D36EE0"/>
    <w:rsid w:val="00D37072"/>
    <w:rsid w:val="00D377B6"/>
    <w:rsid w:val="00D378DA"/>
    <w:rsid w:val="00D3791E"/>
    <w:rsid w:val="00D37998"/>
    <w:rsid w:val="00D40393"/>
    <w:rsid w:val="00D407E0"/>
    <w:rsid w:val="00D40AB8"/>
    <w:rsid w:val="00D412AE"/>
    <w:rsid w:val="00D4175F"/>
    <w:rsid w:val="00D41A4E"/>
    <w:rsid w:val="00D41F92"/>
    <w:rsid w:val="00D42900"/>
    <w:rsid w:val="00D42BCE"/>
    <w:rsid w:val="00D42BF6"/>
    <w:rsid w:val="00D42C52"/>
    <w:rsid w:val="00D42C8F"/>
    <w:rsid w:val="00D43220"/>
    <w:rsid w:val="00D43439"/>
    <w:rsid w:val="00D43B24"/>
    <w:rsid w:val="00D4407E"/>
    <w:rsid w:val="00D442E9"/>
    <w:rsid w:val="00D444BC"/>
    <w:rsid w:val="00D44585"/>
    <w:rsid w:val="00D4475D"/>
    <w:rsid w:val="00D449FE"/>
    <w:rsid w:val="00D44A7E"/>
    <w:rsid w:val="00D44B27"/>
    <w:rsid w:val="00D44C20"/>
    <w:rsid w:val="00D44C7F"/>
    <w:rsid w:val="00D44E19"/>
    <w:rsid w:val="00D44F72"/>
    <w:rsid w:val="00D45182"/>
    <w:rsid w:val="00D45272"/>
    <w:rsid w:val="00D45304"/>
    <w:rsid w:val="00D45877"/>
    <w:rsid w:val="00D45A76"/>
    <w:rsid w:val="00D45F75"/>
    <w:rsid w:val="00D460C8"/>
    <w:rsid w:val="00D46AB8"/>
    <w:rsid w:val="00D46AE1"/>
    <w:rsid w:val="00D46F64"/>
    <w:rsid w:val="00D470D2"/>
    <w:rsid w:val="00D47135"/>
    <w:rsid w:val="00D47933"/>
    <w:rsid w:val="00D47ABC"/>
    <w:rsid w:val="00D47CBD"/>
    <w:rsid w:val="00D47E84"/>
    <w:rsid w:val="00D50317"/>
    <w:rsid w:val="00D5079C"/>
    <w:rsid w:val="00D5088E"/>
    <w:rsid w:val="00D50972"/>
    <w:rsid w:val="00D50AD9"/>
    <w:rsid w:val="00D50AF9"/>
    <w:rsid w:val="00D50D89"/>
    <w:rsid w:val="00D50DE4"/>
    <w:rsid w:val="00D50FAD"/>
    <w:rsid w:val="00D510A1"/>
    <w:rsid w:val="00D5161B"/>
    <w:rsid w:val="00D517AE"/>
    <w:rsid w:val="00D51C96"/>
    <w:rsid w:val="00D51D3E"/>
    <w:rsid w:val="00D51DEB"/>
    <w:rsid w:val="00D51F08"/>
    <w:rsid w:val="00D5202E"/>
    <w:rsid w:val="00D52236"/>
    <w:rsid w:val="00D52432"/>
    <w:rsid w:val="00D527D1"/>
    <w:rsid w:val="00D528A4"/>
    <w:rsid w:val="00D52B0B"/>
    <w:rsid w:val="00D52FE2"/>
    <w:rsid w:val="00D53292"/>
    <w:rsid w:val="00D53391"/>
    <w:rsid w:val="00D53646"/>
    <w:rsid w:val="00D539AD"/>
    <w:rsid w:val="00D53A38"/>
    <w:rsid w:val="00D54197"/>
    <w:rsid w:val="00D543DF"/>
    <w:rsid w:val="00D544D6"/>
    <w:rsid w:val="00D5453A"/>
    <w:rsid w:val="00D5475A"/>
    <w:rsid w:val="00D54A55"/>
    <w:rsid w:val="00D54B6F"/>
    <w:rsid w:val="00D54E66"/>
    <w:rsid w:val="00D54F3A"/>
    <w:rsid w:val="00D55C35"/>
    <w:rsid w:val="00D5686E"/>
    <w:rsid w:val="00D5690B"/>
    <w:rsid w:val="00D56913"/>
    <w:rsid w:val="00D57110"/>
    <w:rsid w:val="00D57334"/>
    <w:rsid w:val="00D578D9"/>
    <w:rsid w:val="00D57A31"/>
    <w:rsid w:val="00D57BBA"/>
    <w:rsid w:val="00D57BDF"/>
    <w:rsid w:val="00D60082"/>
    <w:rsid w:val="00D60E77"/>
    <w:rsid w:val="00D60F35"/>
    <w:rsid w:val="00D61065"/>
    <w:rsid w:val="00D616CA"/>
    <w:rsid w:val="00D6170A"/>
    <w:rsid w:val="00D6189A"/>
    <w:rsid w:val="00D61C54"/>
    <w:rsid w:val="00D61C9C"/>
    <w:rsid w:val="00D62237"/>
    <w:rsid w:val="00D6256F"/>
    <w:rsid w:val="00D627FB"/>
    <w:rsid w:val="00D62AF6"/>
    <w:rsid w:val="00D62DD4"/>
    <w:rsid w:val="00D63454"/>
    <w:rsid w:val="00D63601"/>
    <w:rsid w:val="00D636E1"/>
    <w:rsid w:val="00D64097"/>
    <w:rsid w:val="00D6415B"/>
    <w:rsid w:val="00D646DC"/>
    <w:rsid w:val="00D64A68"/>
    <w:rsid w:val="00D64A7E"/>
    <w:rsid w:val="00D64EC2"/>
    <w:rsid w:val="00D651E4"/>
    <w:rsid w:val="00D659ED"/>
    <w:rsid w:val="00D65A8D"/>
    <w:rsid w:val="00D65EFE"/>
    <w:rsid w:val="00D664CD"/>
    <w:rsid w:val="00D66832"/>
    <w:rsid w:val="00D66872"/>
    <w:rsid w:val="00D66CAE"/>
    <w:rsid w:val="00D66D9A"/>
    <w:rsid w:val="00D66F07"/>
    <w:rsid w:val="00D66F23"/>
    <w:rsid w:val="00D670FE"/>
    <w:rsid w:val="00D67BB6"/>
    <w:rsid w:val="00D67BCB"/>
    <w:rsid w:val="00D67BCE"/>
    <w:rsid w:val="00D67BDD"/>
    <w:rsid w:val="00D67E8E"/>
    <w:rsid w:val="00D704B6"/>
    <w:rsid w:val="00D70601"/>
    <w:rsid w:val="00D70B2A"/>
    <w:rsid w:val="00D70B7A"/>
    <w:rsid w:val="00D70DA8"/>
    <w:rsid w:val="00D713BB"/>
    <w:rsid w:val="00D71758"/>
    <w:rsid w:val="00D717DA"/>
    <w:rsid w:val="00D71B8D"/>
    <w:rsid w:val="00D71E99"/>
    <w:rsid w:val="00D7248E"/>
    <w:rsid w:val="00D725FB"/>
    <w:rsid w:val="00D7272B"/>
    <w:rsid w:val="00D72B28"/>
    <w:rsid w:val="00D72E3D"/>
    <w:rsid w:val="00D72F1E"/>
    <w:rsid w:val="00D73084"/>
    <w:rsid w:val="00D730A3"/>
    <w:rsid w:val="00D7342A"/>
    <w:rsid w:val="00D73713"/>
    <w:rsid w:val="00D739D5"/>
    <w:rsid w:val="00D73C04"/>
    <w:rsid w:val="00D73E6C"/>
    <w:rsid w:val="00D74840"/>
    <w:rsid w:val="00D74BC5"/>
    <w:rsid w:val="00D74CA1"/>
    <w:rsid w:val="00D74E40"/>
    <w:rsid w:val="00D756B7"/>
    <w:rsid w:val="00D758BB"/>
    <w:rsid w:val="00D75AAA"/>
    <w:rsid w:val="00D75B28"/>
    <w:rsid w:val="00D75CEB"/>
    <w:rsid w:val="00D7604D"/>
    <w:rsid w:val="00D763A1"/>
    <w:rsid w:val="00D763C1"/>
    <w:rsid w:val="00D763FF"/>
    <w:rsid w:val="00D764D3"/>
    <w:rsid w:val="00D765DD"/>
    <w:rsid w:val="00D7797D"/>
    <w:rsid w:val="00D779B0"/>
    <w:rsid w:val="00D77DEC"/>
    <w:rsid w:val="00D80083"/>
    <w:rsid w:val="00D8058F"/>
    <w:rsid w:val="00D8062B"/>
    <w:rsid w:val="00D8079A"/>
    <w:rsid w:val="00D80E0B"/>
    <w:rsid w:val="00D814B2"/>
    <w:rsid w:val="00D81504"/>
    <w:rsid w:val="00D81726"/>
    <w:rsid w:val="00D8175A"/>
    <w:rsid w:val="00D81843"/>
    <w:rsid w:val="00D81AD5"/>
    <w:rsid w:val="00D81B42"/>
    <w:rsid w:val="00D81D60"/>
    <w:rsid w:val="00D81F40"/>
    <w:rsid w:val="00D82016"/>
    <w:rsid w:val="00D8227A"/>
    <w:rsid w:val="00D82663"/>
    <w:rsid w:val="00D8266A"/>
    <w:rsid w:val="00D826D4"/>
    <w:rsid w:val="00D82A12"/>
    <w:rsid w:val="00D8340A"/>
    <w:rsid w:val="00D838D3"/>
    <w:rsid w:val="00D83CD4"/>
    <w:rsid w:val="00D8439B"/>
    <w:rsid w:val="00D84421"/>
    <w:rsid w:val="00D8454E"/>
    <w:rsid w:val="00D84683"/>
    <w:rsid w:val="00D84EF6"/>
    <w:rsid w:val="00D84FEF"/>
    <w:rsid w:val="00D85105"/>
    <w:rsid w:val="00D8510C"/>
    <w:rsid w:val="00D8522E"/>
    <w:rsid w:val="00D85443"/>
    <w:rsid w:val="00D85869"/>
    <w:rsid w:val="00D85914"/>
    <w:rsid w:val="00D85AC8"/>
    <w:rsid w:val="00D85BD0"/>
    <w:rsid w:val="00D8624D"/>
    <w:rsid w:val="00D864D8"/>
    <w:rsid w:val="00D864E7"/>
    <w:rsid w:val="00D866BC"/>
    <w:rsid w:val="00D86994"/>
    <w:rsid w:val="00D86ABF"/>
    <w:rsid w:val="00D86CF9"/>
    <w:rsid w:val="00D872DC"/>
    <w:rsid w:val="00D87587"/>
    <w:rsid w:val="00D87989"/>
    <w:rsid w:val="00D87B7C"/>
    <w:rsid w:val="00D87BA4"/>
    <w:rsid w:val="00D901A2"/>
    <w:rsid w:val="00D90529"/>
    <w:rsid w:val="00D905D2"/>
    <w:rsid w:val="00D905E6"/>
    <w:rsid w:val="00D90692"/>
    <w:rsid w:val="00D9090E"/>
    <w:rsid w:val="00D90C52"/>
    <w:rsid w:val="00D90C87"/>
    <w:rsid w:val="00D913B8"/>
    <w:rsid w:val="00D91889"/>
    <w:rsid w:val="00D919C0"/>
    <w:rsid w:val="00D91A67"/>
    <w:rsid w:val="00D91CBD"/>
    <w:rsid w:val="00D91F7B"/>
    <w:rsid w:val="00D92077"/>
    <w:rsid w:val="00D92117"/>
    <w:rsid w:val="00D92A76"/>
    <w:rsid w:val="00D92D2E"/>
    <w:rsid w:val="00D92D2F"/>
    <w:rsid w:val="00D93041"/>
    <w:rsid w:val="00D9348D"/>
    <w:rsid w:val="00D936A1"/>
    <w:rsid w:val="00D9390B"/>
    <w:rsid w:val="00D93A28"/>
    <w:rsid w:val="00D93BAE"/>
    <w:rsid w:val="00D93DE3"/>
    <w:rsid w:val="00D93E30"/>
    <w:rsid w:val="00D944BF"/>
    <w:rsid w:val="00D94B39"/>
    <w:rsid w:val="00D951A6"/>
    <w:rsid w:val="00D95E6A"/>
    <w:rsid w:val="00D962A0"/>
    <w:rsid w:val="00D965F9"/>
    <w:rsid w:val="00D96616"/>
    <w:rsid w:val="00D96764"/>
    <w:rsid w:val="00D969CD"/>
    <w:rsid w:val="00D96BAC"/>
    <w:rsid w:val="00D96DC0"/>
    <w:rsid w:val="00D971DD"/>
    <w:rsid w:val="00D97590"/>
    <w:rsid w:val="00D97837"/>
    <w:rsid w:val="00D97E1D"/>
    <w:rsid w:val="00DA0403"/>
    <w:rsid w:val="00DA0428"/>
    <w:rsid w:val="00DA0490"/>
    <w:rsid w:val="00DA04DF"/>
    <w:rsid w:val="00DA0649"/>
    <w:rsid w:val="00DA0E55"/>
    <w:rsid w:val="00DA0ECE"/>
    <w:rsid w:val="00DA0F41"/>
    <w:rsid w:val="00DA1697"/>
    <w:rsid w:val="00DA1AAC"/>
    <w:rsid w:val="00DA1B9E"/>
    <w:rsid w:val="00DA1DD0"/>
    <w:rsid w:val="00DA1FD4"/>
    <w:rsid w:val="00DA21FE"/>
    <w:rsid w:val="00DA2503"/>
    <w:rsid w:val="00DA294C"/>
    <w:rsid w:val="00DA2AFE"/>
    <w:rsid w:val="00DA2C55"/>
    <w:rsid w:val="00DA3268"/>
    <w:rsid w:val="00DA3834"/>
    <w:rsid w:val="00DA3BB1"/>
    <w:rsid w:val="00DA3C12"/>
    <w:rsid w:val="00DA3D38"/>
    <w:rsid w:val="00DA3DFC"/>
    <w:rsid w:val="00DA4092"/>
    <w:rsid w:val="00DA42F4"/>
    <w:rsid w:val="00DA4446"/>
    <w:rsid w:val="00DA44D0"/>
    <w:rsid w:val="00DA4995"/>
    <w:rsid w:val="00DA4B1D"/>
    <w:rsid w:val="00DA4BC8"/>
    <w:rsid w:val="00DA4CBF"/>
    <w:rsid w:val="00DA4EB9"/>
    <w:rsid w:val="00DA4F04"/>
    <w:rsid w:val="00DA4F53"/>
    <w:rsid w:val="00DA5014"/>
    <w:rsid w:val="00DA50D2"/>
    <w:rsid w:val="00DA54B7"/>
    <w:rsid w:val="00DA567A"/>
    <w:rsid w:val="00DA571A"/>
    <w:rsid w:val="00DA6708"/>
    <w:rsid w:val="00DA671F"/>
    <w:rsid w:val="00DA675C"/>
    <w:rsid w:val="00DA6769"/>
    <w:rsid w:val="00DA6BB4"/>
    <w:rsid w:val="00DA6CD5"/>
    <w:rsid w:val="00DA6EB0"/>
    <w:rsid w:val="00DA6EC6"/>
    <w:rsid w:val="00DA761B"/>
    <w:rsid w:val="00DA79D1"/>
    <w:rsid w:val="00DA79ED"/>
    <w:rsid w:val="00DB01A6"/>
    <w:rsid w:val="00DB0289"/>
    <w:rsid w:val="00DB038B"/>
    <w:rsid w:val="00DB04AD"/>
    <w:rsid w:val="00DB06D5"/>
    <w:rsid w:val="00DB0C4D"/>
    <w:rsid w:val="00DB0FE5"/>
    <w:rsid w:val="00DB10D4"/>
    <w:rsid w:val="00DB1377"/>
    <w:rsid w:val="00DB1408"/>
    <w:rsid w:val="00DB197A"/>
    <w:rsid w:val="00DB1A79"/>
    <w:rsid w:val="00DB23A8"/>
    <w:rsid w:val="00DB26CF"/>
    <w:rsid w:val="00DB2CE2"/>
    <w:rsid w:val="00DB2F74"/>
    <w:rsid w:val="00DB3017"/>
    <w:rsid w:val="00DB3341"/>
    <w:rsid w:val="00DB363F"/>
    <w:rsid w:val="00DB3751"/>
    <w:rsid w:val="00DB4116"/>
    <w:rsid w:val="00DB41F3"/>
    <w:rsid w:val="00DB44E6"/>
    <w:rsid w:val="00DB49B3"/>
    <w:rsid w:val="00DB49C7"/>
    <w:rsid w:val="00DB53AC"/>
    <w:rsid w:val="00DB53B1"/>
    <w:rsid w:val="00DB54CB"/>
    <w:rsid w:val="00DB5CF7"/>
    <w:rsid w:val="00DB5F4B"/>
    <w:rsid w:val="00DB5FA1"/>
    <w:rsid w:val="00DB5FE2"/>
    <w:rsid w:val="00DB63B7"/>
    <w:rsid w:val="00DB691E"/>
    <w:rsid w:val="00DB6990"/>
    <w:rsid w:val="00DB7165"/>
    <w:rsid w:val="00DB7175"/>
    <w:rsid w:val="00DB71BD"/>
    <w:rsid w:val="00DB78BD"/>
    <w:rsid w:val="00DB7FC3"/>
    <w:rsid w:val="00DC086C"/>
    <w:rsid w:val="00DC09A4"/>
    <w:rsid w:val="00DC0CC9"/>
    <w:rsid w:val="00DC0DB5"/>
    <w:rsid w:val="00DC1607"/>
    <w:rsid w:val="00DC1BB4"/>
    <w:rsid w:val="00DC2104"/>
    <w:rsid w:val="00DC219C"/>
    <w:rsid w:val="00DC21A0"/>
    <w:rsid w:val="00DC23BA"/>
    <w:rsid w:val="00DC2774"/>
    <w:rsid w:val="00DC283B"/>
    <w:rsid w:val="00DC2DD3"/>
    <w:rsid w:val="00DC2F8E"/>
    <w:rsid w:val="00DC3399"/>
    <w:rsid w:val="00DC33E5"/>
    <w:rsid w:val="00DC3633"/>
    <w:rsid w:val="00DC37F3"/>
    <w:rsid w:val="00DC3C86"/>
    <w:rsid w:val="00DC3FA9"/>
    <w:rsid w:val="00DC420A"/>
    <w:rsid w:val="00DC4610"/>
    <w:rsid w:val="00DC46E9"/>
    <w:rsid w:val="00DC5238"/>
    <w:rsid w:val="00DC533B"/>
    <w:rsid w:val="00DC5574"/>
    <w:rsid w:val="00DC57D4"/>
    <w:rsid w:val="00DC593D"/>
    <w:rsid w:val="00DC5A5E"/>
    <w:rsid w:val="00DC5B51"/>
    <w:rsid w:val="00DC5FB3"/>
    <w:rsid w:val="00DC6144"/>
    <w:rsid w:val="00DC67F6"/>
    <w:rsid w:val="00DC6A4F"/>
    <w:rsid w:val="00DC6D09"/>
    <w:rsid w:val="00DC6EF2"/>
    <w:rsid w:val="00DC719C"/>
    <w:rsid w:val="00DC7518"/>
    <w:rsid w:val="00DC753C"/>
    <w:rsid w:val="00DC7ED2"/>
    <w:rsid w:val="00DD0041"/>
    <w:rsid w:val="00DD0049"/>
    <w:rsid w:val="00DD005F"/>
    <w:rsid w:val="00DD048A"/>
    <w:rsid w:val="00DD0693"/>
    <w:rsid w:val="00DD06E3"/>
    <w:rsid w:val="00DD080A"/>
    <w:rsid w:val="00DD0971"/>
    <w:rsid w:val="00DD0D01"/>
    <w:rsid w:val="00DD0E4B"/>
    <w:rsid w:val="00DD0F5B"/>
    <w:rsid w:val="00DD1071"/>
    <w:rsid w:val="00DD10E5"/>
    <w:rsid w:val="00DD1A11"/>
    <w:rsid w:val="00DD1BB5"/>
    <w:rsid w:val="00DD1CC5"/>
    <w:rsid w:val="00DD1E95"/>
    <w:rsid w:val="00DD1F13"/>
    <w:rsid w:val="00DD209C"/>
    <w:rsid w:val="00DD213E"/>
    <w:rsid w:val="00DD2398"/>
    <w:rsid w:val="00DD2408"/>
    <w:rsid w:val="00DD2496"/>
    <w:rsid w:val="00DD2E63"/>
    <w:rsid w:val="00DD3271"/>
    <w:rsid w:val="00DD33B1"/>
    <w:rsid w:val="00DD33D6"/>
    <w:rsid w:val="00DD353E"/>
    <w:rsid w:val="00DD38AF"/>
    <w:rsid w:val="00DD39AC"/>
    <w:rsid w:val="00DD409E"/>
    <w:rsid w:val="00DD433E"/>
    <w:rsid w:val="00DD4639"/>
    <w:rsid w:val="00DD48F4"/>
    <w:rsid w:val="00DD4C0E"/>
    <w:rsid w:val="00DD4CD6"/>
    <w:rsid w:val="00DD50F9"/>
    <w:rsid w:val="00DD518E"/>
    <w:rsid w:val="00DD5361"/>
    <w:rsid w:val="00DD541D"/>
    <w:rsid w:val="00DD5BCB"/>
    <w:rsid w:val="00DD5E93"/>
    <w:rsid w:val="00DD5FE1"/>
    <w:rsid w:val="00DD5FE4"/>
    <w:rsid w:val="00DD6325"/>
    <w:rsid w:val="00DD6433"/>
    <w:rsid w:val="00DD7058"/>
    <w:rsid w:val="00DD73C1"/>
    <w:rsid w:val="00DD7442"/>
    <w:rsid w:val="00DD77E9"/>
    <w:rsid w:val="00DD77EE"/>
    <w:rsid w:val="00DD7812"/>
    <w:rsid w:val="00DD7B57"/>
    <w:rsid w:val="00DD7CAA"/>
    <w:rsid w:val="00DD7E0F"/>
    <w:rsid w:val="00DD7E50"/>
    <w:rsid w:val="00DE0062"/>
    <w:rsid w:val="00DE096D"/>
    <w:rsid w:val="00DE0B67"/>
    <w:rsid w:val="00DE0D8E"/>
    <w:rsid w:val="00DE0F74"/>
    <w:rsid w:val="00DE0FB0"/>
    <w:rsid w:val="00DE1667"/>
    <w:rsid w:val="00DE1920"/>
    <w:rsid w:val="00DE1950"/>
    <w:rsid w:val="00DE19E2"/>
    <w:rsid w:val="00DE1A35"/>
    <w:rsid w:val="00DE1B15"/>
    <w:rsid w:val="00DE2046"/>
    <w:rsid w:val="00DE2830"/>
    <w:rsid w:val="00DE2BB3"/>
    <w:rsid w:val="00DE2CDA"/>
    <w:rsid w:val="00DE2CDE"/>
    <w:rsid w:val="00DE2DA9"/>
    <w:rsid w:val="00DE32E5"/>
    <w:rsid w:val="00DE32FE"/>
    <w:rsid w:val="00DE3532"/>
    <w:rsid w:val="00DE3C3F"/>
    <w:rsid w:val="00DE3D81"/>
    <w:rsid w:val="00DE4288"/>
    <w:rsid w:val="00DE4826"/>
    <w:rsid w:val="00DE4827"/>
    <w:rsid w:val="00DE482E"/>
    <w:rsid w:val="00DE4A50"/>
    <w:rsid w:val="00DE4C4E"/>
    <w:rsid w:val="00DE4DF4"/>
    <w:rsid w:val="00DE4FA1"/>
    <w:rsid w:val="00DE5555"/>
    <w:rsid w:val="00DE55F5"/>
    <w:rsid w:val="00DE567B"/>
    <w:rsid w:val="00DE5A4A"/>
    <w:rsid w:val="00DE6148"/>
    <w:rsid w:val="00DE626A"/>
    <w:rsid w:val="00DE62AB"/>
    <w:rsid w:val="00DE65E6"/>
    <w:rsid w:val="00DE67BF"/>
    <w:rsid w:val="00DE6824"/>
    <w:rsid w:val="00DE6E65"/>
    <w:rsid w:val="00DE70E3"/>
    <w:rsid w:val="00DE79B6"/>
    <w:rsid w:val="00DE7AC7"/>
    <w:rsid w:val="00DE7F9D"/>
    <w:rsid w:val="00DE7FA1"/>
    <w:rsid w:val="00DE7FAA"/>
    <w:rsid w:val="00DF02E8"/>
    <w:rsid w:val="00DF03F4"/>
    <w:rsid w:val="00DF0490"/>
    <w:rsid w:val="00DF07B7"/>
    <w:rsid w:val="00DF084D"/>
    <w:rsid w:val="00DF0921"/>
    <w:rsid w:val="00DF0CB5"/>
    <w:rsid w:val="00DF1140"/>
    <w:rsid w:val="00DF1425"/>
    <w:rsid w:val="00DF1498"/>
    <w:rsid w:val="00DF1967"/>
    <w:rsid w:val="00DF1EC5"/>
    <w:rsid w:val="00DF21C1"/>
    <w:rsid w:val="00DF25A5"/>
    <w:rsid w:val="00DF2A65"/>
    <w:rsid w:val="00DF2B36"/>
    <w:rsid w:val="00DF2B98"/>
    <w:rsid w:val="00DF3061"/>
    <w:rsid w:val="00DF3075"/>
    <w:rsid w:val="00DF30D0"/>
    <w:rsid w:val="00DF322D"/>
    <w:rsid w:val="00DF37E7"/>
    <w:rsid w:val="00DF3BBC"/>
    <w:rsid w:val="00DF4164"/>
    <w:rsid w:val="00DF4E4B"/>
    <w:rsid w:val="00DF52A0"/>
    <w:rsid w:val="00DF54FD"/>
    <w:rsid w:val="00DF56D6"/>
    <w:rsid w:val="00DF571E"/>
    <w:rsid w:val="00DF5BFD"/>
    <w:rsid w:val="00DF5EA5"/>
    <w:rsid w:val="00DF5FC9"/>
    <w:rsid w:val="00DF60F3"/>
    <w:rsid w:val="00DF6E08"/>
    <w:rsid w:val="00DF6E6D"/>
    <w:rsid w:val="00DF6E88"/>
    <w:rsid w:val="00DF713F"/>
    <w:rsid w:val="00DF71EE"/>
    <w:rsid w:val="00DF7F7E"/>
    <w:rsid w:val="00E0032B"/>
    <w:rsid w:val="00E00551"/>
    <w:rsid w:val="00E00974"/>
    <w:rsid w:val="00E009B5"/>
    <w:rsid w:val="00E00A91"/>
    <w:rsid w:val="00E0114E"/>
    <w:rsid w:val="00E01458"/>
    <w:rsid w:val="00E02174"/>
    <w:rsid w:val="00E02490"/>
    <w:rsid w:val="00E0261B"/>
    <w:rsid w:val="00E026E6"/>
    <w:rsid w:val="00E02E2A"/>
    <w:rsid w:val="00E02E8F"/>
    <w:rsid w:val="00E03053"/>
    <w:rsid w:val="00E033FC"/>
    <w:rsid w:val="00E039AC"/>
    <w:rsid w:val="00E03E9F"/>
    <w:rsid w:val="00E03EA1"/>
    <w:rsid w:val="00E041E4"/>
    <w:rsid w:val="00E045B1"/>
    <w:rsid w:val="00E048FB"/>
    <w:rsid w:val="00E04D6A"/>
    <w:rsid w:val="00E04FDA"/>
    <w:rsid w:val="00E05061"/>
    <w:rsid w:val="00E0560F"/>
    <w:rsid w:val="00E05669"/>
    <w:rsid w:val="00E06ADD"/>
    <w:rsid w:val="00E06FC2"/>
    <w:rsid w:val="00E07000"/>
    <w:rsid w:val="00E077E4"/>
    <w:rsid w:val="00E07C25"/>
    <w:rsid w:val="00E07F89"/>
    <w:rsid w:val="00E104EC"/>
    <w:rsid w:val="00E105EF"/>
    <w:rsid w:val="00E107EE"/>
    <w:rsid w:val="00E10B10"/>
    <w:rsid w:val="00E10C14"/>
    <w:rsid w:val="00E10EAB"/>
    <w:rsid w:val="00E11022"/>
    <w:rsid w:val="00E113FE"/>
    <w:rsid w:val="00E116A4"/>
    <w:rsid w:val="00E116D5"/>
    <w:rsid w:val="00E116E5"/>
    <w:rsid w:val="00E11ADB"/>
    <w:rsid w:val="00E11D6E"/>
    <w:rsid w:val="00E120FB"/>
    <w:rsid w:val="00E12742"/>
    <w:rsid w:val="00E12F1B"/>
    <w:rsid w:val="00E1311F"/>
    <w:rsid w:val="00E13539"/>
    <w:rsid w:val="00E13A02"/>
    <w:rsid w:val="00E13A80"/>
    <w:rsid w:val="00E13DF0"/>
    <w:rsid w:val="00E140B0"/>
    <w:rsid w:val="00E14156"/>
    <w:rsid w:val="00E1459F"/>
    <w:rsid w:val="00E14D55"/>
    <w:rsid w:val="00E15149"/>
    <w:rsid w:val="00E1525C"/>
    <w:rsid w:val="00E152BC"/>
    <w:rsid w:val="00E1546E"/>
    <w:rsid w:val="00E15516"/>
    <w:rsid w:val="00E15522"/>
    <w:rsid w:val="00E15FE5"/>
    <w:rsid w:val="00E160F3"/>
    <w:rsid w:val="00E16626"/>
    <w:rsid w:val="00E166B2"/>
    <w:rsid w:val="00E166BF"/>
    <w:rsid w:val="00E16981"/>
    <w:rsid w:val="00E16A10"/>
    <w:rsid w:val="00E16CBE"/>
    <w:rsid w:val="00E16DF6"/>
    <w:rsid w:val="00E173EB"/>
    <w:rsid w:val="00E173F6"/>
    <w:rsid w:val="00E17483"/>
    <w:rsid w:val="00E1766E"/>
    <w:rsid w:val="00E178A9"/>
    <w:rsid w:val="00E17A7F"/>
    <w:rsid w:val="00E17D58"/>
    <w:rsid w:val="00E2003F"/>
    <w:rsid w:val="00E2008E"/>
    <w:rsid w:val="00E2013B"/>
    <w:rsid w:val="00E2022E"/>
    <w:rsid w:val="00E20254"/>
    <w:rsid w:val="00E202BE"/>
    <w:rsid w:val="00E205CA"/>
    <w:rsid w:val="00E211BE"/>
    <w:rsid w:val="00E2176C"/>
    <w:rsid w:val="00E21CC2"/>
    <w:rsid w:val="00E220EB"/>
    <w:rsid w:val="00E222D6"/>
    <w:rsid w:val="00E22486"/>
    <w:rsid w:val="00E22590"/>
    <w:rsid w:val="00E22806"/>
    <w:rsid w:val="00E22989"/>
    <w:rsid w:val="00E229CA"/>
    <w:rsid w:val="00E22AE2"/>
    <w:rsid w:val="00E22C35"/>
    <w:rsid w:val="00E23043"/>
    <w:rsid w:val="00E230A3"/>
    <w:rsid w:val="00E2348F"/>
    <w:rsid w:val="00E2370D"/>
    <w:rsid w:val="00E237DB"/>
    <w:rsid w:val="00E23FC3"/>
    <w:rsid w:val="00E23FD2"/>
    <w:rsid w:val="00E24563"/>
    <w:rsid w:val="00E249EB"/>
    <w:rsid w:val="00E251B3"/>
    <w:rsid w:val="00E25545"/>
    <w:rsid w:val="00E25AC8"/>
    <w:rsid w:val="00E25D0E"/>
    <w:rsid w:val="00E25D5E"/>
    <w:rsid w:val="00E25E70"/>
    <w:rsid w:val="00E26338"/>
    <w:rsid w:val="00E269AD"/>
    <w:rsid w:val="00E269B2"/>
    <w:rsid w:val="00E26F60"/>
    <w:rsid w:val="00E26FD5"/>
    <w:rsid w:val="00E27207"/>
    <w:rsid w:val="00E274C0"/>
    <w:rsid w:val="00E27504"/>
    <w:rsid w:val="00E27E46"/>
    <w:rsid w:val="00E27F33"/>
    <w:rsid w:val="00E305B9"/>
    <w:rsid w:val="00E3065F"/>
    <w:rsid w:val="00E30681"/>
    <w:rsid w:val="00E3081D"/>
    <w:rsid w:val="00E30A94"/>
    <w:rsid w:val="00E30C48"/>
    <w:rsid w:val="00E3137A"/>
    <w:rsid w:val="00E31531"/>
    <w:rsid w:val="00E31B68"/>
    <w:rsid w:val="00E32021"/>
    <w:rsid w:val="00E3231A"/>
    <w:rsid w:val="00E323A1"/>
    <w:rsid w:val="00E32610"/>
    <w:rsid w:val="00E32663"/>
    <w:rsid w:val="00E32D41"/>
    <w:rsid w:val="00E32F4E"/>
    <w:rsid w:val="00E33277"/>
    <w:rsid w:val="00E33BB6"/>
    <w:rsid w:val="00E3421C"/>
    <w:rsid w:val="00E342D2"/>
    <w:rsid w:val="00E34A31"/>
    <w:rsid w:val="00E35432"/>
    <w:rsid w:val="00E35AF3"/>
    <w:rsid w:val="00E35F81"/>
    <w:rsid w:val="00E35FDA"/>
    <w:rsid w:val="00E363AE"/>
    <w:rsid w:val="00E36C6C"/>
    <w:rsid w:val="00E37208"/>
    <w:rsid w:val="00E37906"/>
    <w:rsid w:val="00E40256"/>
    <w:rsid w:val="00E40303"/>
    <w:rsid w:val="00E40348"/>
    <w:rsid w:val="00E4040E"/>
    <w:rsid w:val="00E40607"/>
    <w:rsid w:val="00E40650"/>
    <w:rsid w:val="00E40A32"/>
    <w:rsid w:val="00E418C9"/>
    <w:rsid w:val="00E418D6"/>
    <w:rsid w:val="00E41CCE"/>
    <w:rsid w:val="00E42263"/>
    <w:rsid w:val="00E42851"/>
    <w:rsid w:val="00E42A11"/>
    <w:rsid w:val="00E42A24"/>
    <w:rsid w:val="00E433FE"/>
    <w:rsid w:val="00E4367B"/>
    <w:rsid w:val="00E43791"/>
    <w:rsid w:val="00E43956"/>
    <w:rsid w:val="00E43C6A"/>
    <w:rsid w:val="00E43CCC"/>
    <w:rsid w:val="00E43E5B"/>
    <w:rsid w:val="00E43F34"/>
    <w:rsid w:val="00E4402E"/>
    <w:rsid w:val="00E44637"/>
    <w:rsid w:val="00E44780"/>
    <w:rsid w:val="00E44983"/>
    <w:rsid w:val="00E449B6"/>
    <w:rsid w:val="00E449D9"/>
    <w:rsid w:val="00E44B0F"/>
    <w:rsid w:val="00E44E82"/>
    <w:rsid w:val="00E44F15"/>
    <w:rsid w:val="00E44F84"/>
    <w:rsid w:val="00E459B9"/>
    <w:rsid w:val="00E45B1B"/>
    <w:rsid w:val="00E460BE"/>
    <w:rsid w:val="00E460D3"/>
    <w:rsid w:val="00E460E9"/>
    <w:rsid w:val="00E465E9"/>
    <w:rsid w:val="00E466D5"/>
    <w:rsid w:val="00E466EE"/>
    <w:rsid w:val="00E46E18"/>
    <w:rsid w:val="00E474FF"/>
    <w:rsid w:val="00E47A93"/>
    <w:rsid w:val="00E47E54"/>
    <w:rsid w:val="00E47E94"/>
    <w:rsid w:val="00E502CF"/>
    <w:rsid w:val="00E5039E"/>
    <w:rsid w:val="00E506E6"/>
    <w:rsid w:val="00E507A6"/>
    <w:rsid w:val="00E50A8A"/>
    <w:rsid w:val="00E50A8C"/>
    <w:rsid w:val="00E50B16"/>
    <w:rsid w:val="00E50E30"/>
    <w:rsid w:val="00E50F46"/>
    <w:rsid w:val="00E515BA"/>
    <w:rsid w:val="00E51A0A"/>
    <w:rsid w:val="00E51B6C"/>
    <w:rsid w:val="00E51F7B"/>
    <w:rsid w:val="00E52192"/>
    <w:rsid w:val="00E52579"/>
    <w:rsid w:val="00E52751"/>
    <w:rsid w:val="00E52B80"/>
    <w:rsid w:val="00E53058"/>
    <w:rsid w:val="00E5315F"/>
    <w:rsid w:val="00E5331E"/>
    <w:rsid w:val="00E5356D"/>
    <w:rsid w:val="00E53920"/>
    <w:rsid w:val="00E53E6E"/>
    <w:rsid w:val="00E53E8C"/>
    <w:rsid w:val="00E5404E"/>
    <w:rsid w:val="00E54698"/>
    <w:rsid w:val="00E547A1"/>
    <w:rsid w:val="00E5483F"/>
    <w:rsid w:val="00E54851"/>
    <w:rsid w:val="00E54A13"/>
    <w:rsid w:val="00E54C5A"/>
    <w:rsid w:val="00E55188"/>
    <w:rsid w:val="00E558BE"/>
    <w:rsid w:val="00E55B61"/>
    <w:rsid w:val="00E560A3"/>
    <w:rsid w:val="00E56112"/>
    <w:rsid w:val="00E562B5"/>
    <w:rsid w:val="00E563D8"/>
    <w:rsid w:val="00E564B5"/>
    <w:rsid w:val="00E56E07"/>
    <w:rsid w:val="00E5731E"/>
    <w:rsid w:val="00E57716"/>
    <w:rsid w:val="00E57858"/>
    <w:rsid w:val="00E57868"/>
    <w:rsid w:val="00E57898"/>
    <w:rsid w:val="00E578DC"/>
    <w:rsid w:val="00E57AFE"/>
    <w:rsid w:val="00E57BC7"/>
    <w:rsid w:val="00E600C6"/>
    <w:rsid w:val="00E60241"/>
    <w:rsid w:val="00E604C6"/>
    <w:rsid w:val="00E60641"/>
    <w:rsid w:val="00E60AE2"/>
    <w:rsid w:val="00E611F0"/>
    <w:rsid w:val="00E6140B"/>
    <w:rsid w:val="00E619FB"/>
    <w:rsid w:val="00E61B5B"/>
    <w:rsid w:val="00E61F2C"/>
    <w:rsid w:val="00E62325"/>
    <w:rsid w:val="00E62382"/>
    <w:rsid w:val="00E623F6"/>
    <w:rsid w:val="00E62750"/>
    <w:rsid w:val="00E62863"/>
    <w:rsid w:val="00E63204"/>
    <w:rsid w:val="00E63304"/>
    <w:rsid w:val="00E636A0"/>
    <w:rsid w:val="00E6385D"/>
    <w:rsid w:val="00E63B1A"/>
    <w:rsid w:val="00E63BCB"/>
    <w:rsid w:val="00E63C21"/>
    <w:rsid w:val="00E63D16"/>
    <w:rsid w:val="00E63DD1"/>
    <w:rsid w:val="00E6439C"/>
    <w:rsid w:val="00E643DF"/>
    <w:rsid w:val="00E64757"/>
    <w:rsid w:val="00E64D1B"/>
    <w:rsid w:val="00E64ED6"/>
    <w:rsid w:val="00E6511A"/>
    <w:rsid w:val="00E655A0"/>
    <w:rsid w:val="00E65C34"/>
    <w:rsid w:val="00E65CBB"/>
    <w:rsid w:val="00E65F7A"/>
    <w:rsid w:val="00E65FB8"/>
    <w:rsid w:val="00E66180"/>
    <w:rsid w:val="00E666AE"/>
    <w:rsid w:val="00E66868"/>
    <w:rsid w:val="00E668A5"/>
    <w:rsid w:val="00E66991"/>
    <w:rsid w:val="00E66A40"/>
    <w:rsid w:val="00E66EF5"/>
    <w:rsid w:val="00E66FED"/>
    <w:rsid w:val="00E67143"/>
    <w:rsid w:val="00E67200"/>
    <w:rsid w:val="00E67304"/>
    <w:rsid w:val="00E677B2"/>
    <w:rsid w:val="00E67880"/>
    <w:rsid w:val="00E67E56"/>
    <w:rsid w:val="00E700D2"/>
    <w:rsid w:val="00E700D7"/>
    <w:rsid w:val="00E700EA"/>
    <w:rsid w:val="00E701E4"/>
    <w:rsid w:val="00E70226"/>
    <w:rsid w:val="00E702F5"/>
    <w:rsid w:val="00E705C9"/>
    <w:rsid w:val="00E70890"/>
    <w:rsid w:val="00E708DA"/>
    <w:rsid w:val="00E7120B"/>
    <w:rsid w:val="00E7142E"/>
    <w:rsid w:val="00E71B66"/>
    <w:rsid w:val="00E71D4F"/>
    <w:rsid w:val="00E71DAA"/>
    <w:rsid w:val="00E71DD4"/>
    <w:rsid w:val="00E7293E"/>
    <w:rsid w:val="00E72A93"/>
    <w:rsid w:val="00E72B47"/>
    <w:rsid w:val="00E72E31"/>
    <w:rsid w:val="00E73382"/>
    <w:rsid w:val="00E73475"/>
    <w:rsid w:val="00E73517"/>
    <w:rsid w:val="00E7357C"/>
    <w:rsid w:val="00E738B6"/>
    <w:rsid w:val="00E73DDD"/>
    <w:rsid w:val="00E73EE5"/>
    <w:rsid w:val="00E73F23"/>
    <w:rsid w:val="00E74140"/>
    <w:rsid w:val="00E741F1"/>
    <w:rsid w:val="00E7468D"/>
    <w:rsid w:val="00E74D47"/>
    <w:rsid w:val="00E74F6C"/>
    <w:rsid w:val="00E75337"/>
    <w:rsid w:val="00E759E0"/>
    <w:rsid w:val="00E75FD6"/>
    <w:rsid w:val="00E760E4"/>
    <w:rsid w:val="00E76126"/>
    <w:rsid w:val="00E7685D"/>
    <w:rsid w:val="00E76976"/>
    <w:rsid w:val="00E76E2F"/>
    <w:rsid w:val="00E77B66"/>
    <w:rsid w:val="00E77FE3"/>
    <w:rsid w:val="00E801A4"/>
    <w:rsid w:val="00E802BA"/>
    <w:rsid w:val="00E802E8"/>
    <w:rsid w:val="00E803ED"/>
    <w:rsid w:val="00E8070D"/>
    <w:rsid w:val="00E80ACA"/>
    <w:rsid w:val="00E80B0C"/>
    <w:rsid w:val="00E8135E"/>
    <w:rsid w:val="00E81C92"/>
    <w:rsid w:val="00E81EAD"/>
    <w:rsid w:val="00E82139"/>
    <w:rsid w:val="00E82918"/>
    <w:rsid w:val="00E82B0B"/>
    <w:rsid w:val="00E82DA2"/>
    <w:rsid w:val="00E82DA6"/>
    <w:rsid w:val="00E8330A"/>
    <w:rsid w:val="00E83DA2"/>
    <w:rsid w:val="00E84770"/>
    <w:rsid w:val="00E84981"/>
    <w:rsid w:val="00E84E7B"/>
    <w:rsid w:val="00E84ED6"/>
    <w:rsid w:val="00E8542E"/>
    <w:rsid w:val="00E856A7"/>
    <w:rsid w:val="00E85875"/>
    <w:rsid w:val="00E8598D"/>
    <w:rsid w:val="00E85F01"/>
    <w:rsid w:val="00E86ACA"/>
    <w:rsid w:val="00E86C79"/>
    <w:rsid w:val="00E86F77"/>
    <w:rsid w:val="00E86FD1"/>
    <w:rsid w:val="00E87383"/>
    <w:rsid w:val="00E873E9"/>
    <w:rsid w:val="00E87426"/>
    <w:rsid w:val="00E87FDA"/>
    <w:rsid w:val="00E9008B"/>
    <w:rsid w:val="00E90155"/>
    <w:rsid w:val="00E903E6"/>
    <w:rsid w:val="00E909F6"/>
    <w:rsid w:val="00E90CD2"/>
    <w:rsid w:val="00E913A8"/>
    <w:rsid w:val="00E9191D"/>
    <w:rsid w:val="00E91CFD"/>
    <w:rsid w:val="00E91E5A"/>
    <w:rsid w:val="00E9213C"/>
    <w:rsid w:val="00E9214A"/>
    <w:rsid w:val="00E92252"/>
    <w:rsid w:val="00E92253"/>
    <w:rsid w:val="00E92366"/>
    <w:rsid w:val="00E9268A"/>
    <w:rsid w:val="00E927D8"/>
    <w:rsid w:val="00E92BC4"/>
    <w:rsid w:val="00E92C08"/>
    <w:rsid w:val="00E92FD0"/>
    <w:rsid w:val="00E93135"/>
    <w:rsid w:val="00E935AD"/>
    <w:rsid w:val="00E935E4"/>
    <w:rsid w:val="00E93CD0"/>
    <w:rsid w:val="00E942EA"/>
    <w:rsid w:val="00E95280"/>
    <w:rsid w:val="00E9541F"/>
    <w:rsid w:val="00E95532"/>
    <w:rsid w:val="00E95B62"/>
    <w:rsid w:val="00E95F32"/>
    <w:rsid w:val="00E960DF"/>
    <w:rsid w:val="00E96406"/>
    <w:rsid w:val="00E964BA"/>
    <w:rsid w:val="00E96860"/>
    <w:rsid w:val="00E96940"/>
    <w:rsid w:val="00E96FC8"/>
    <w:rsid w:val="00E97221"/>
    <w:rsid w:val="00E972EB"/>
    <w:rsid w:val="00E973FE"/>
    <w:rsid w:val="00E977BD"/>
    <w:rsid w:val="00EA0157"/>
    <w:rsid w:val="00EA0303"/>
    <w:rsid w:val="00EA09C5"/>
    <w:rsid w:val="00EA0B31"/>
    <w:rsid w:val="00EA10C9"/>
    <w:rsid w:val="00EA11A1"/>
    <w:rsid w:val="00EA15DF"/>
    <w:rsid w:val="00EA162B"/>
    <w:rsid w:val="00EA188B"/>
    <w:rsid w:val="00EA1931"/>
    <w:rsid w:val="00EA1A20"/>
    <w:rsid w:val="00EA22E7"/>
    <w:rsid w:val="00EA2BB5"/>
    <w:rsid w:val="00EA2C88"/>
    <w:rsid w:val="00EA2CBA"/>
    <w:rsid w:val="00EA2CC6"/>
    <w:rsid w:val="00EA2D20"/>
    <w:rsid w:val="00EA39FD"/>
    <w:rsid w:val="00EA3DAE"/>
    <w:rsid w:val="00EA3F73"/>
    <w:rsid w:val="00EA3FFA"/>
    <w:rsid w:val="00EA40BE"/>
    <w:rsid w:val="00EA40EE"/>
    <w:rsid w:val="00EA40F1"/>
    <w:rsid w:val="00EA42FB"/>
    <w:rsid w:val="00EA44CF"/>
    <w:rsid w:val="00EA45E9"/>
    <w:rsid w:val="00EA4786"/>
    <w:rsid w:val="00EA48E4"/>
    <w:rsid w:val="00EA4912"/>
    <w:rsid w:val="00EA4992"/>
    <w:rsid w:val="00EA5B7A"/>
    <w:rsid w:val="00EA667F"/>
    <w:rsid w:val="00EA6C67"/>
    <w:rsid w:val="00EA6EC7"/>
    <w:rsid w:val="00EA745A"/>
    <w:rsid w:val="00EA769E"/>
    <w:rsid w:val="00EA7A94"/>
    <w:rsid w:val="00EB01D5"/>
    <w:rsid w:val="00EB02E8"/>
    <w:rsid w:val="00EB02F4"/>
    <w:rsid w:val="00EB05F2"/>
    <w:rsid w:val="00EB0A40"/>
    <w:rsid w:val="00EB11ED"/>
    <w:rsid w:val="00EB17D6"/>
    <w:rsid w:val="00EB180D"/>
    <w:rsid w:val="00EB1F82"/>
    <w:rsid w:val="00EB214E"/>
    <w:rsid w:val="00EB2609"/>
    <w:rsid w:val="00EB27F8"/>
    <w:rsid w:val="00EB2913"/>
    <w:rsid w:val="00EB2A17"/>
    <w:rsid w:val="00EB2AE0"/>
    <w:rsid w:val="00EB2FD2"/>
    <w:rsid w:val="00EB3048"/>
    <w:rsid w:val="00EB3435"/>
    <w:rsid w:val="00EB3AE2"/>
    <w:rsid w:val="00EB42B0"/>
    <w:rsid w:val="00EB42B3"/>
    <w:rsid w:val="00EB4362"/>
    <w:rsid w:val="00EB454E"/>
    <w:rsid w:val="00EB4E2B"/>
    <w:rsid w:val="00EB4F55"/>
    <w:rsid w:val="00EB512B"/>
    <w:rsid w:val="00EB5972"/>
    <w:rsid w:val="00EB5CD0"/>
    <w:rsid w:val="00EB6710"/>
    <w:rsid w:val="00EB6811"/>
    <w:rsid w:val="00EB69FA"/>
    <w:rsid w:val="00EB6C06"/>
    <w:rsid w:val="00EB6DCA"/>
    <w:rsid w:val="00EB6F45"/>
    <w:rsid w:val="00EB72B0"/>
    <w:rsid w:val="00EB743A"/>
    <w:rsid w:val="00EB74AF"/>
    <w:rsid w:val="00EB74FD"/>
    <w:rsid w:val="00EB7773"/>
    <w:rsid w:val="00EB79FF"/>
    <w:rsid w:val="00EB7E6C"/>
    <w:rsid w:val="00EC026B"/>
    <w:rsid w:val="00EC0512"/>
    <w:rsid w:val="00EC08A6"/>
    <w:rsid w:val="00EC08E8"/>
    <w:rsid w:val="00EC0A19"/>
    <w:rsid w:val="00EC0BDB"/>
    <w:rsid w:val="00EC145E"/>
    <w:rsid w:val="00EC18BD"/>
    <w:rsid w:val="00EC1A31"/>
    <w:rsid w:val="00EC1BE1"/>
    <w:rsid w:val="00EC1E66"/>
    <w:rsid w:val="00EC1E85"/>
    <w:rsid w:val="00EC1EE9"/>
    <w:rsid w:val="00EC20E2"/>
    <w:rsid w:val="00EC231A"/>
    <w:rsid w:val="00EC242C"/>
    <w:rsid w:val="00EC25F5"/>
    <w:rsid w:val="00EC2B04"/>
    <w:rsid w:val="00EC2B54"/>
    <w:rsid w:val="00EC2E06"/>
    <w:rsid w:val="00EC2F35"/>
    <w:rsid w:val="00EC35B0"/>
    <w:rsid w:val="00EC387F"/>
    <w:rsid w:val="00EC3AE8"/>
    <w:rsid w:val="00EC3C59"/>
    <w:rsid w:val="00EC3C74"/>
    <w:rsid w:val="00EC41B0"/>
    <w:rsid w:val="00EC4500"/>
    <w:rsid w:val="00EC4A1F"/>
    <w:rsid w:val="00EC4AB8"/>
    <w:rsid w:val="00EC4F60"/>
    <w:rsid w:val="00EC5393"/>
    <w:rsid w:val="00EC5731"/>
    <w:rsid w:val="00EC5DF2"/>
    <w:rsid w:val="00EC5E0A"/>
    <w:rsid w:val="00EC5E0E"/>
    <w:rsid w:val="00EC60C0"/>
    <w:rsid w:val="00EC66E6"/>
    <w:rsid w:val="00EC6730"/>
    <w:rsid w:val="00EC676A"/>
    <w:rsid w:val="00EC6F6E"/>
    <w:rsid w:val="00EC700B"/>
    <w:rsid w:val="00EC71EF"/>
    <w:rsid w:val="00EC721D"/>
    <w:rsid w:val="00EC76CB"/>
    <w:rsid w:val="00EC783C"/>
    <w:rsid w:val="00EC7DA0"/>
    <w:rsid w:val="00EC7EF6"/>
    <w:rsid w:val="00EC7F03"/>
    <w:rsid w:val="00EC7F7F"/>
    <w:rsid w:val="00ED0661"/>
    <w:rsid w:val="00ED07C3"/>
    <w:rsid w:val="00ED08B7"/>
    <w:rsid w:val="00ED0A50"/>
    <w:rsid w:val="00ED0A6C"/>
    <w:rsid w:val="00ED0FD6"/>
    <w:rsid w:val="00ED10C7"/>
    <w:rsid w:val="00ED13B0"/>
    <w:rsid w:val="00ED14BE"/>
    <w:rsid w:val="00ED1614"/>
    <w:rsid w:val="00ED165E"/>
    <w:rsid w:val="00ED1CDD"/>
    <w:rsid w:val="00ED2059"/>
    <w:rsid w:val="00ED21E5"/>
    <w:rsid w:val="00ED2558"/>
    <w:rsid w:val="00ED26F2"/>
    <w:rsid w:val="00ED26F9"/>
    <w:rsid w:val="00ED292E"/>
    <w:rsid w:val="00ED2E6F"/>
    <w:rsid w:val="00ED33F6"/>
    <w:rsid w:val="00ED3666"/>
    <w:rsid w:val="00ED36EE"/>
    <w:rsid w:val="00ED3783"/>
    <w:rsid w:val="00ED3864"/>
    <w:rsid w:val="00ED3A6D"/>
    <w:rsid w:val="00ED3C46"/>
    <w:rsid w:val="00ED3CE1"/>
    <w:rsid w:val="00ED40A5"/>
    <w:rsid w:val="00ED4228"/>
    <w:rsid w:val="00ED4313"/>
    <w:rsid w:val="00ED441A"/>
    <w:rsid w:val="00ED446C"/>
    <w:rsid w:val="00ED4BAB"/>
    <w:rsid w:val="00ED4D50"/>
    <w:rsid w:val="00ED5100"/>
    <w:rsid w:val="00ED5BB0"/>
    <w:rsid w:val="00ED5E0F"/>
    <w:rsid w:val="00ED6082"/>
    <w:rsid w:val="00ED6186"/>
    <w:rsid w:val="00ED6512"/>
    <w:rsid w:val="00ED67FD"/>
    <w:rsid w:val="00ED6D65"/>
    <w:rsid w:val="00ED767C"/>
    <w:rsid w:val="00ED78D7"/>
    <w:rsid w:val="00ED7A33"/>
    <w:rsid w:val="00ED7D93"/>
    <w:rsid w:val="00EE0071"/>
    <w:rsid w:val="00EE02F4"/>
    <w:rsid w:val="00EE0416"/>
    <w:rsid w:val="00EE05A0"/>
    <w:rsid w:val="00EE081F"/>
    <w:rsid w:val="00EE0946"/>
    <w:rsid w:val="00EE0EEB"/>
    <w:rsid w:val="00EE1276"/>
    <w:rsid w:val="00EE1382"/>
    <w:rsid w:val="00EE154E"/>
    <w:rsid w:val="00EE1C0B"/>
    <w:rsid w:val="00EE1D80"/>
    <w:rsid w:val="00EE1F2B"/>
    <w:rsid w:val="00EE2179"/>
    <w:rsid w:val="00EE2268"/>
    <w:rsid w:val="00EE2306"/>
    <w:rsid w:val="00EE280D"/>
    <w:rsid w:val="00EE2908"/>
    <w:rsid w:val="00EE2B52"/>
    <w:rsid w:val="00EE2BEB"/>
    <w:rsid w:val="00EE3189"/>
    <w:rsid w:val="00EE31DB"/>
    <w:rsid w:val="00EE34C7"/>
    <w:rsid w:val="00EE4184"/>
    <w:rsid w:val="00EE420B"/>
    <w:rsid w:val="00EE42EB"/>
    <w:rsid w:val="00EE4366"/>
    <w:rsid w:val="00EE4419"/>
    <w:rsid w:val="00EE4823"/>
    <w:rsid w:val="00EE4955"/>
    <w:rsid w:val="00EE49F4"/>
    <w:rsid w:val="00EE4A1F"/>
    <w:rsid w:val="00EE4EBC"/>
    <w:rsid w:val="00EE4F57"/>
    <w:rsid w:val="00EE5A98"/>
    <w:rsid w:val="00EE5DC2"/>
    <w:rsid w:val="00EE5DCF"/>
    <w:rsid w:val="00EE5FD0"/>
    <w:rsid w:val="00EE605D"/>
    <w:rsid w:val="00EE6356"/>
    <w:rsid w:val="00EE663E"/>
    <w:rsid w:val="00EE6B04"/>
    <w:rsid w:val="00EE6DB1"/>
    <w:rsid w:val="00EE6E8F"/>
    <w:rsid w:val="00EE6EAA"/>
    <w:rsid w:val="00EE6EE0"/>
    <w:rsid w:val="00EE7764"/>
    <w:rsid w:val="00EE7954"/>
    <w:rsid w:val="00EE7D21"/>
    <w:rsid w:val="00EF00FC"/>
    <w:rsid w:val="00EF0115"/>
    <w:rsid w:val="00EF027F"/>
    <w:rsid w:val="00EF03CB"/>
    <w:rsid w:val="00EF0DAA"/>
    <w:rsid w:val="00EF0E06"/>
    <w:rsid w:val="00EF0F7C"/>
    <w:rsid w:val="00EF0FAE"/>
    <w:rsid w:val="00EF1C6B"/>
    <w:rsid w:val="00EF1C70"/>
    <w:rsid w:val="00EF1D91"/>
    <w:rsid w:val="00EF1F5E"/>
    <w:rsid w:val="00EF246E"/>
    <w:rsid w:val="00EF2789"/>
    <w:rsid w:val="00EF28FA"/>
    <w:rsid w:val="00EF2BCC"/>
    <w:rsid w:val="00EF2EC2"/>
    <w:rsid w:val="00EF32A8"/>
    <w:rsid w:val="00EF332B"/>
    <w:rsid w:val="00EF3407"/>
    <w:rsid w:val="00EF355D"/>
    <w:rsid w:val="00EF36A8"/>
    <w:rsid w:val="00EF3A7F"/>
    <w:rsid w:val="00EF3AF8"/>
    <w:rsid w:val="00EF3AFB"/>
    <w:rsid w:val="00EF3EA5"/>
    <w:rsid w:val="00EF405B"/>
    <w:rsid w:val="00EF4369"/>
    <w:rsid w:val="00EF464B"/>
    <w:rsid w:val="00EF4718"/>
    <w:rsid w:val="00EF4785"/>
    <w:rsid w:val="00EF49B8"/>
    <w:rsid w:val="00EF4E43"/>
    <w:rsid w:val="00EF5164"/>
    <w:rsid w:val="00EF547B"/>
    <w:rsid w:val="00EF556F"/>
    <w:rsid w:val="00EF572D"/>
    <w:rsid w:val="00EF579D"/>
    <w:rsid w:val="00EF5A3C"/>
    <w:rsid w:val="00EF5CA6"/>
    <w:rsid w:val="00EF5CB1"/>
    <w:rsid w:val="00EF5DE8"/>
    <w:rsid w:val="00EF5EBE"/>
    <w:rsid w:val="00EF5EC4"/>
    <w:rsid w:val="00EF693D"/>
    <w:rsid w:val="00EF6F66"/>
    <w:rsid w:val="00EF710A"/>
    <w:rsid w:val="00EF72A4"/>
    <w:rsid w:val="00EF72FA"/>
    <w:rsid w:val="00EF7690"/>
    <w:rsid w:val="00EF7D3E"/>
    <w:rsid w:val="00EF7D5C"/>
    <w:rsid w:val="00EF7E42"/>
    <w:rsid w:val="00EF7ECB"/>
    <w:rsid w:val="00F0014C"/>
    <w:rsid w:val="00F00890"/>
    <w:rsid w:val="00F00CE2"/>
    <w:rsid w:val="00F00D00"/>
    <w:rsid w:val="00F00F57"/>
    <w:rsid w:val="00F011DB"/>
    <w:rsid w:val="00F0144B"/>
    <w:rsid w:val="00F01769"/>
    <w:rsid w:val="00F0193F"/>
    <w:rsid w:val="00F0244A"/>
    <w:rsid w:val="00F0273F"/>
    <w:rsid w:val="00F029C1"/>
    <w:rsid w:val="00F02A62"/>
    <w:rsid w:val="00F02BB9"/>
    <w:rsid w:val="00F02CAA"/>
    <w:rsid w:val="00F02F8F"/>
    <w:rsid w:val="00F02FDA"/>
    <w:rsid w:val="00F04158"/>
    <w:rsid w:val="00F0421A"/>
    <w:rsid w:val="00F046BF"/>
    <w:rsid w:val="00F047F8"/>
    <w:rsid w:val="00F04A4F"/>
    <w:rsid w:val="00F04A5C"/>
    <w:rsid w:val="00F04B1D"/>
    <w:rsid w:val="00F0551A"/>
    <w:rsid w:val="00F05C3F"/>
    <w:rsid w:val="00F05CEB"/>
    <w:rsid w:val="00F05D1D"/>
    <w:rsid w:val="00F06650"/>
    <w:rsid w:val="00F066EF"/>
    <w:rsid w:val="00F06A43"/>
    <w:rsid w:val="00F06D86"/>
    <w:rsid w:val="00F06E9C"/>
    <w:rsid w:val="00F0747B"/>
    <w:rsid w:val="00F0776F"/>
    <w:rsid w:val="00F078F0"/>
    <w:rsid w:val="00F1078D"/>
    <w:rsid w:val="00F108E1"/>
    <w:rsid w:val="00F10912"/>
    <w:rsid w:val="00F10F30"/>
    <w:rsid w:val="00F11158"/>
    <w:rsid w:val="00F11824"/>
    <w:rsid w:val="00F11E96"/>
    <w:rsid w:val="00F11EA3"/>
    <w:rsid w:val="00F11F94"/>
    <w:rsid w:val="00F12248"/>
    <w:rsid w:val="00F12732"/>
    <w:rsid w:val="00F1285E"/>
    <w:rsid w:val="00F12EC5"/>
    <w:rsid w:val="00F12FD4"/>
    <w:rsid w:val="00F132CE"/>
    <w:rsid w:val="00F133B0"/>
    <w:rsid w:val="00F13640"/>
    <w:rsid w:val="00F145AF"/>
    <w:rsid w:val="00F1489C"/>
    <w:rsid w:val="00F14985"/>
    <w:rsid w:val="00F14A21"/>
    <w:rsid w:val="00F14B5E"/>
    <w:rsid w:val="00F14EC6"/>
    <w:rsid w:val="00F15AC7"/>
    <w:rsid w:val="00F15B47"/>
    <w:rsid w:val="00F15CDF"/>
    <w:rsid w:val="00F1616D"/>
    <w:rsid w:val="00F16326"/>
    <w:rsid w:val="00F163B6"/>
    <w:rsid w:val="00F16576"/>
    <w:rsid w:val="00F165D8"/>
    <w:rsid w:val="00F16689"/>
    <w:rsid w:val="00F17014"/>
    <w:rsid w:val="00F170C8"/>
    <w:rsid w:val="00F17217"/>
    <w:rsid w:val="00F1769E"/>
    <w:rsid w:val="00F1788F"/>
    <w:rsid w:val="00F203B6"/>
    <w:rsid w:val="00F205CC"/>
    <w:rsid w:val="00F206E8"/>
    <w:rsid w:val="00F20B22"/>
    <w:rsid w:val="00F20C4B"/>
    <w:rsid w:val="00F20EC3"/>
    <w:rsid w:val="00F216A1"/>
    <w:rsid w:val="00F216A6"/>
    <w:rsid w:val="00F21794"/>
    <w:rsid w:val="00F2193B"/>
    <w:rsid w:val="00F21992"/>
    <w:rsid w:val="00F21A2E"/>
    <w:rsid w:val="00F21AFF"/>
    <w:rsid w:val="00F21DE4"/>
    <w:rsid w:val="00F2265A"/>
    <w:rsid w:val="00F2270B"/>
    <w:rsid w:val="00F227F5"/>
    <w:rsid w:val="00F228E6"/>
    <w:rsid w:val="00F229AC"/>
    <w:rsid w:val="00F22F01"/>
    <w:rsid w:val="00F22F7E"/>
    <w:rsid w:val="00F23149"/>
    <w:rsid w:val="00F23182"/>
    <w:rsid w:val="00F238B4"/>
    <w:rsid w:val="00F2390F"/>
    <w:rsid w:val="00F23CA5"/>
    <w:rsid w:val="00F23D1F"/>
    <w:rsid w:val="00F23D48"/>
    <w:rsid w:val="00F23DC1"/>
    <w:rsid w:val="00F240B3"/>
    <w:rsid w:val="00F249BF"/>
    <w:rsid w:val="00F24BB3"/>
    <w:rsid w:val="00F24C06"/>
    <w:rsid w:val="00F24F50"/>
    <w:rsid w:val="00F252F4"/>
    <w:rsid w:val="00F25332"/>
    <w:rsid w:val="00F25546"/>
    <w:rsid w:val="00F25600"/>
    <w:rsid w:val="00F25DDD"/>
    <w:rsid w:val="00F260C1"/>
    <w:rsid w:val="00F26296"/>
    <w:rsid w:val="00F2653D"/>
    <w:rsid w:val="00F26AB0"/>
    <w:rsid w:val="00F26C58"/>
    <w:rsid w:val="00F26E8A"/>
    <w:rsid w:val="00F270DF"/>
    <w:rsid w:val="00F27AE5"/>
    <w:rsid w:val="00F27AF0"/>
    <w:rsid w:val="00F30022"/>
    <w:rsid w:val="00F30445"/>
    <w:rsid w:val="00F3062B"/>
    <w:rsid w:val="00F30662"/>
    <w:rsid w:val="00F30777"/>
    <w:rsid w:val="00F309F2"/>
    <w:rsid w:val="00F30B00"/>
    <w:rsid w:val="00F3127B"/>
    <w:rsid w:val="00F314C2"/>
    <w:rsid w:val="00F314D5"/>
    <w:rsid w:val="00F314F8"/>
    <w:rsid w:val="00F31616"/>
    <w:rsid w:val="00F31C09"/>
    <w:rsid w:val="00F31D3B"/>
    <w:rsid w:val="00F3295D"/>
    <w:rsid w:val="00F330FB"/>
    <w:rsid w:val="00F33315"/>
    <w:rsid w:val="00F33553"/>
    <w:rsid w:val="00F33A04"/>
    <w:rsid w:val="00F33A44"/>
    <w:rsid w:val="00F33A6F"/>
    <w:rsid w:val="00F33C93"/>
    <w:rsid w:val="00F3404D"/>
    <w:rsid w:val="00F340E1"/>
    <w:rsid w:val="00F341D4"/>
    <w:rsid w:val="00F342A1"/>
    <w:rsid w:val="00F3469E"/>
    <w:rsid w:val="00F34BB5"/>
    <w:rsid w:val="00F34E82"/>
    <w:rsid w:val="00F34F06"/>
    <w:rsid w:val="00F34FFA"/>
    <w:rsid w:val="00F35554"/>
    <w:rsid w:val="00F35666"/>
    <w:rsid w:val="00F35C23"/>
    <w:rsid w:val="00F36777"/>
    <w:rsid w:val="00F36AEB"/>
    <w:rsid w:val="00F36BFF"/>
    <w:rsid w:val="00F36D53"/>
    <w:rsid w:val="00F36EFB"/>
    <w:rsid w:val="00F36F87"/>
    <w:rsid w:val="00F3705A"/>
    <w:rsid w:val="00F37317"/>
    <w:rsid w:val="00F3759E"/>
    <w:rsid w:val="00F37CD0"/>
    <w:rsid w:val="00F40377"/>
    <w:rsid w:val="00F40945"/>
    <w:rsid w:val="00F40D93"/>
    <w:rsid w:val="00F41791"/>
    <w:rsid w:val="00F418BA"/>
    <w:rsid w:val="00F41BAC"/>
    <w:rsid w:val="00F41D68"/>
    <w:rsid w:val="00F41E37"/>
    <w:rsid w:val="00F41F11"/>
    <w:rsid w:val="00F4211A"/>
    <w:rsid w:val="00F42266"/>
    <w:rsid w:val="00F42344"/>
    <w:rsid w:val="00F424A0"/>
    <w:rsid w:val="00F426D1"/>
    <w:rsid w:val="00F42766"/>
    <w:rsid w:val="00F429FE"/>
    <w:rsid w:val="00F4321F"/>
    <w:rsid w:val="00F432FD"/>
    <w:rsid w:val="00F4366A"/>
    <w:rsid w:val="00F438F8"/>
    <w:rsid w:val="00F43CB4"/>
    <w:rsid w:val="00F43DB6"/>
    <w:rsid w:val="00F441F9"/>
    <w:rsid w:val="00F44241"/>
    <w:rsid w:val="00F44631"/>
    <w:rsid w:val="00F44863"/>
    <w:rsid w:val="00F44A8B"/>
    <w:rsid w:val="00F44CBE"/>
    <w:rsid w:val="00F44E81"/>
    <w:rsid w:val="00F452CE"/>
    <w:rsid w:val="00F452D0"/>
    <w:rsid w:val="00F4554A"/>
    <w:rsid w:val="00F455E1"/>
    <w:rsid w:val="00F45667"/>
    <w:rsid w:val="00F45676"/>
    <w:rsid w:val="00F45973"/>
    <w:rsid w:val="00F45A74"/>
    <w:rsid w:val="00F45D6D"/>
    <w:rsid w:val="00F45D7C"/>
    <w:rsid w:val="00F46028"/>
    <w:rsid w:val="00F469BC"/>
    <w:rsid w:val="00F469F9"/>
    <w:rsid w:val="00F46A42"/>
    <w:rsid w:val="00F46AE0"/>
    <w:rsid w:val="00F46C6B"/>
    <w:rsid w:val="00F46D6B"/>
    <w:rsid w:val="00F46EB1"/>
    <w:rsid w:val="00F46EED"/>
    <w:rsid w:val="00F47057"/>
    <w:rsid w:val="00F470AC"/>
    <w:rsid w:val="00F470C8"/>
    <w:rsid w:val="00F4713C"/>
    <w:rsid w:val="00F4765D"/>
    <w:rsid w:val="00F47723"/>
    <w:rsid w:val="00F47762"/>
    <w:rsid w:val="00F479DC"/>
    <w:rsid w:val="00F47A92"/>
    <w:rsid w:val="00F47BCC"/>
    <w:rsid w:val="00F47C74"/>
    <w:rsid w:val="00F47F68"/>
    <w:rsid w:val="00F5048F"/>
    <w:rsid w:val="00F50A70"/>
    <w:rsid w:val="00F50D4A"/>
    <w:rsid w:val="00F50F2A"/>
    <w:rsid w:val="00F51134"/>
    <w:rsid w:val="00F5137D"/>
    <w:rsid w:val="00F51395"/>
    <w:rsid w:val="00F5195F"/>
    <w:rsid w:val="00F51960"/>
    <w:rsid w:val="00F5197F"/>
    <w:rsid w:val="00F51AEA"/>
    <w:rsid w:val="00F51B2E"/>
    <w:rsid w:val="00F51D79"/>
    <w:rsid w:val="00F52573"/>
    <w:rsid w:val="00F52721"/>
    <w:rsid w:val="00F52797"/>
    <w:rsid w:val="00F52833"/>
    <w:rsid w:val="00F52B55"/>
    <w:rsid w:val="00F52D5A"/>
    <w:rsid w:val="00F52E02"/>
    <w:rsid w:val="00F52FB4"/>
    <w:rsid w:val="00F530B5"/>
    <w:rsid w:val="00F53247"/>
    <w:rsid w:val="00F533BE"/>
    <w:rsid w:val="00F53AE7"/>
    <w:rsid w:val="00F53ECD"/>
    <w:rsid w:val="00F54759"/>
    <w:rsid w:val="00F54880"/>
    <w:rsid w:val="00F54D80"/>
    <w:rsid w:val="00F55150"/>
    <w:rsid w:val="00F55247"/>
    <w:rsid w:val="00F557E7"/>
    <w:rsid w:val="00F55864"/>
    <w:rsid w:val="00F559FB"/>
    <w:rsid w:val="00F55C14"/>
    <w:rsid w:val="00F55C83"/>
    <w:rsid w:val="00F55D89"/>
    <w:rsid w:val="00F56235"/>
    <w:rsid w:val="00F56301"/>
    <w:rsid w:val="00F56F61"/>
    <w:rsid w:val="00F570AC"/>
    <w:rsid w:val="00F57447"/>
    <w:rsid w:val="00F5768A"/>
    <w:rsid w:val="00F57789"/>
    <w:rsid w:val="00F579AA"/>
    <w:rsid w:val="00F57A5E"/>
    <w:rsid w:val="00F57CCE"/>
    <w:rsid w:val="00F57CF1"/>
    <w:rsid w:val="00F605BB"/>
    <w:rsid w:val="00F6060F"/>
    <w:rsid w:val="00F6069B"/>
    <w:rsid w:val="00F607B5"/>
    <w:rsid w:val="00F60B8B"/>
    <w:rsid w:val="00F61C8D"/>
    <w:rsid w:val="00F61CC7"/>
    <w:rsid w:val="00F62A91"/>
    <w:rsid w:val="00F62C83"/>
    <w:rsid w:val="00F63798"/>
    <w:rsid w:val="00F637E5"/>
    <w:rsid w:val="00F63A03"/>
    <w:rsid w:val="00F6499B"/>
    <w:rsid w:val="00F64CDE"/>
    <w:rsid w:val="00F6541B"/>
    <w:rsid w:val="00F65F20"/>
    <w:rsid w:val="00F661C8"/>
    <w:rsid w:val="00F664C9"/>
    <w:rsid w:val="00F666DB"/>
    <w:rsid w:val="00F668CC"/>
    <w:rsid w:val="00F66A93"/>
    <w:rsid w:val="00F66AC3"/>
    <w:rsid w:val="00F66CD7"/>
    <w:rsid w:val="00F67148"/>
    <w:rsid w:val="00F675EF"/>
    <w:rsid w:val="00F676AC"/>
    <w:rsid w:val="00F67F9D"/>
    <w:rsid w:val="00F70E3D"/>
    <w:rsid w:val="00F71138"/>
    <w:rsid w:val="00F71D01"/>
    <w:rsid w:val="00F721AE"/>
    <w:rsid w:val="00F72A9D"/>
    <w:rsid w:val="00F72FBC"/>
    <w:rsid w:val="00F73464"/>
    <w:rsid w:val="00F7381B"/>
    <w:rsid w:val="00F740FD"/>
    <w:rsid w:val="00F74900"/>
    <w:rsid w:val="00F74A68"/>
    <w:rsid w:val="00F74A9B"/>
    <w:rsid w:val="00F74BFB"/>
    <w:rsid w:val="00F74D28"/>
    <w:rsid w:val="00F74F2E"/>
    <w:rsid w:val="00F753D6"/>
    <w:rsid w:val="00F757B8"/>
    <w:rsid w:val="00F758E5"/>
    <w:rsid w:val="00F75BD3"/>
    <w:rsid w:val="00F75F2C"/>
    <w:rsid w:val="00F76163"/>
    <w:rsid w:val="00F76BDC"/>
    <w:rsid w:val="00F76E41"/>
    <w:rsid w:val="00F771C4"/>
    <w:rsid w:val="00F7756F"/>
    <w:rsid w:val="00F775C6"/>
    <w:rsid w:val="00F77715"/>
    <w:rsid w:val="00F77A0B"/>
    <w:rsid w:val="00F77F73"/>
    <w:rsid w:val="00F80412"/>
    <w:rsid w:val="00F80635"/>
    <w:rsid w:val="00F8072E"/>
    <w:rsid w:val="00F80B9E"/>
    <w:rsid w:val="00F80C8B"/>
    <w:rsid w:val="00F81601"/>
    <w:rsid w:val="00F816C8"/>
    <w:rsid w:val="00F8171D"/>
    <w:rsid w:val="00F81804"/>
    <w:rsid w:val="00F81A03"/>
    <w:rsid w:val="00F81C5F"/>
    <w:rsid w:val="00F81EF2"/>
    <w:rsid w:val="00F81F4B"/>
    <w:rsid w:val="00F82038"/>
    <w:rsid w:val="00F82421"/>
    <w:rsid w:val="00F82461"/>
    <w:rsid w:val="00F82BEF"/>
    <w:rsid w:val="00F82CC3"/>
    <w:rsid w:val="00F833F9"/>
    <w:rsid w:val="00F8351C"/>
    <w:rsid w:val="00F83958"/>
    <w:rsid w:val="00F83A20"/>
    <w:rsid w:val="00F84302"/>
    <w:rsid w:val="00F843DC"/>
    <w:rsid w:val="00F8485F"/>
    <w:rsid w:val="00F848CB"/>
    <w:rsid w:val="00F84BB3"/>
    <w:rsid w:val="00F84BF7"/>
    <w:rsid w:val="00F84EC8"/>
    <w:rsid w:val="00F85227"/>
    <w:rsid w:val="00F858C3"/>
    <w:rsid w:val="00F85A41"/>
    <w:rsid w:val="00F85AD8"/>
    <w:rsid w:val="00F85ED3"/>
    <w:rsid w:val="00F85EF4"/>
    <w:rsid w:val="00F85F3D"/>
    <w:rsid w:val="00F85F66"/>
    <w:rsid w:val="00F86007"/>
    <w:rsid w:val="00F860C3"/>
    <w:rsid w:val="00F8619D"/>
    <w:rsid w:val="00F8619F"/>
    <w:rsid w:val="00F862AF"/>
    <w:rsid w:val="00F86400"/>
    <w:rsid w:val="00F868A9"/>
    <w:rsid w:val="00F86B72"/>
    <w:rsid w:val="00F86C2D"/>
    <w:rsid w:val="00F86CD7"/>
    <w:rsid w:val="00F86D64"/>
    <w:rsid w:val="00F86D9F"/>
    <w:rsid w:val="00F86F2D"/>
    <w:rsid w:val="00F87077"/>
    <w:rsid w:val="00F8730E"/>
    <w:rsid w:val="00F87346"/>
    <w:rsid w:val="00F874FF"/>
    <w:rsid w:val="00F875A4"/>
    <w:rsid w:val="00F8776A"/>
    <w:rsid w:val="00F87AC9"/>
    <w:rsid w:val="00F87D86"/>
    <w:rsid w:val="00F87F3D"/>
    <w:rsid w:val="00F90282"/>
    <w:rsid w:val="00F907BC"/>
    <w:rsid w:val="00F90DE1"/>
    <w:rsid w:val="00F9120C"/>
    <w:rsid w:val="00F91606"/>
    <w:rsid w:val="00F919D1"/>
    <w:rsid w:val="00F91AE2"/>
    <w:rsid w:val="00F91B91"/>
    <w:rsid w:val="00F91B9A"/>
    <w:rsid w:val="00F927C7"/>
    <w:rsid w:val="00F92993"/>
    <w:rsid w:val="00F92B06"/>
    <w:rsid w:val="00F93385"/>
    <w:rsid w:val="00F933C5"/>
    <w:rsid w:val="00F9378D"/>
    <w:rsid w:val="00F9387D"/>
    <w:rsid w:val="00F93956"/>
    <w:rsid w:val="00F93BCD"/>
    <w:rsid w:val="00F94026"/>
    <w:rsid w:val="00F9471A"/>
    <w:rsid w:val="00F94894"/>
    <w:rsid w:val="00F95038"/>
    <w:rsid w:val="00F9520B"/>
    <w:rsid w:val="00F9529C"/>
    <w:rsid w:val="00F95930"/>
    <w:rsid w:val="00F95A87"/>
    <w:rsid w:val="00F95AA1"/>
    <w:rsid w:val="00F95EA1"/>
    <w:rsid w:val="00F9612A"/>
    <w:rsid w:val="00F96493"/>
    <w:rsid w:val="00F966E6"/>
    <w:rsid w:val="00F96BC3"/>
    <w:rsid w:val="00F96D55"/>
    <w:rsid w:val="00F96D87"/>
    <w:rsid w:val="00F9718A"/>
    <w:rsid w:val="00F97349"/>
    <w:rsid w:val="00F974FF"/>
    <w:rsid w:val="00F9773C"/>
    <w:rsid w:val="00F978D8"/>
    <w:rsid w:val="00F97906"/>
    <w:rsid w:val="00F97D4E"/>
    <w:rsid w:val="00F97DC2"/>
    <w:rsid w:val="00F97DD3"/>
    <w:rsid w:val="00F97FF7"/>
    <w:rsid w:val="00FA0092"/>
    <w:rsid w:val="00FA0574"/>
    <w:rsid w:val="00FA0884"/>
    <w:rsid w:val="00FA0928"/>
    <w:rsid w:val="00FA0BA0"/>
    <w:rsid w:val="00FA0CE0"/>
    <w:rsid w:val="00FA11AE"/>
    <w:rsid w:val="00FA127B"/>
    <w:rsid w:val="00FA12EC"/>
    <w:rsid w:val="00FA12F8"/>
    <w:rsid w:val="00FA1407"/>
    <w:rsid w:val="00FA1564"/>
    <w:rsid w:val="00FA1586"/>
    <w:rsid w:val="00FA1DC9"/>
    <w:rsid w:val="00FA2428"/>
    <w:rsid w:val="00FA2546"/>
    <w:rsid w:val="00FA25CE"/>
    <w:rsid w:val="00FA267C"/>
    <w:rsid w:val="00FA279C"/>
    <w:rsid w:val="00FA2A04"/>
    <w:rsid w:val="00FA2B95"/>
    <w:rsid w:val="00FA2BFF"/>
    <w:rsid w:val="00FA2E7C"/>
    <w:rsid w:val="00FA2ECA"/>
    <w:rsid w:val="00FA2FAD"/>
    <w:rsid w:val="00FA3023"/>
    <w:rsid w:val="00FA3740"/>
    <w:rsid w:val="00FA3898"/>
    <w:rsid w:val="00FA3D7B"/>
    <w:rsid w:val="00FA3D7D"/>
    <w:rsid w:val="00FA4053"/>
    <w:rsid w:val="00FA428F"/>
    <w:rsid w:val="00FA4AEA"/>
    <w:rsid w:val="00FA4E27"/>
    <w:rsid w:val="00FA4E79"/>
    <w:rsid w:val="00FA519F"/>
    <w:rsid w:val="00FA5AC1"/>
    <w:rsid w:val="00FA5E39"/>
    <w:rsid w:val="00FA5F09"/>
    <w:rsid w:val="00FA5F2D"/>
    <w:rsid w:val="00FA5FD8"/>
    <w:rsid w:val="00FA629D"/>
    <w:rsid w:val="00FA63CC"/>
    <w:rsid w:val="00FA6A8D"/>
    <w:rsid w:val="00FA6D64"/>
    <w:rsid w:val="00FA7017"/>
    <w:rsid w:val="00FA7141"/>
    <w:rsid w:val="00FA74DE"/>
    <w:rsid w:val="00FA7505"/>
    <w:rsid w:val="00FA77A0"/>
    <w:rsid w:val="00FA78EA"/>
    <w:rsid w:val="00FB064B"/>
    <w:rsid w:val="00FB070B"/>
    <w:rsid w:val="00FB07C5"/>
    <w:rsid w:val="00FB0905"/>
    <w:rsid w:val="00FB0ABC"/>
    <w:rsid w:val="00FB0C2F"/>
    <w:rsid w:val="00FB107A"/>
    <w:rsid w:val="00FB157F"/>
    <w:rsid w:val="00FB1682"/>
    <w:rsid w:val="00FB1CA6"/>
    <w:rsid w:val="00FB1D8C"/>
    <w:rsid w:val="00FB1F97"/>
    <w:rsid w:val="00FB1FFF"/>
    <w:rsid w:val="00FB21F6"/>
    <w:rsid w:val="00FB23C1"/>
    <w:rsid w:val="00FB28C7"/>
    <w:rsid w:val="00FB2C2D"/>
    <w:rsid w:val="00FB2D87"/>
    <w:rsid w:val="00FB34E4"/>
    <w:rsid w:val="00FB3755"/>
    <w:rsid w:val="00FB38B1"/>
    <w:rsid w:val="00FB3BD9"/>
    <w:rsid w:val="00FB41A8"/>
    <w:rsid w:val="00FB44EF"/>
    <w:rsid w:val="00FB4A11"/>
    <w:rsid w:val="00FB521B"/>
    <w:rsid w:val="00FB5648"/>
    <w:rsid w:val="00FB5687"/>
    <w:rsid w:val="00FB5963"/>
    <w:rsid w:val="00FB5B71"/>
    <w:rsid w:val="00FB5EDA"/>
    <w:rsid w:val="00FB608C"/>
    <w:rsid w:val="00FB6737"/>
    <w:rsid w:val="00FB7294"/>
    <w:rsid w:val="00FB72B2"/>
    <w:rsid w:val="00FB7756"/>
    <w:rsid w:val="00FB7E5C"/>
    <w:rsid w:val="00FC0031"/>
    <w:rsid w:val="00FC056D"/>
    <w:rsid w:val="00FC069E"/>
    <w:rsid w:val="00FC0D99"/>
    <w:rsid w:val="00FC0ECE"/>
    <w:rsid w:val="00FC0F57"/>
    <w:rsid w:val="00FC1158"/>
    <w:rsid w:val="00FC15AB"/>
    <w:rsid w:val="00FC1629"/>
    <w:rsid w:val="00FC1914"/>
    <w:rsid w:val="00FC19EE"/>
    <w:rsid w:val="00FC1E54"/>
    <w:rsid w:val="00FC1E7C"/>
    <w:rsid w:val="00FC1F10"/>
    <w:rsid w:val="00FC2319"/>
    <w:rsid w:val="00FC2333"/>
    <w:rsid w:val="00FC24CB"/>
    <w:rsid w:val="00FC265B"/>
    <w:rsid w:val="00FC2D40"/>
    <w:rsid w:val="00FC2DE1"/>
    <w:rsid w:val="00FC34B6"/>
    <w:rsid w:val="00FC34CE"/>
    <w:rsid w:val="00FC3E8B"/>
    <w:rsid w:val="00FC44B5"/>
    <w:rsid w:val="00FC452C"/>
    <w:rsid w:val="00FC47F2"/>
    <w:rsid w:val="00FC4AFA"/>
    <w:rsid w:val="00FC4B1C"/>
    <w:rsid w:val="00FC4C4D"/>
    <w:rsid w:val="00FC599D"/>
    <w:rsid w:val="00FC6483"/>
    <w:rsid w:val="00FC6548"/>
    <w:rsid w:val="00FC663B"/>
    <w:rsid w:val="00FC6D77"/>
    <w:rsid w:val="00FC6FC1"/>
    <w:rsid w:val="00FC70A1"/>
    <w:rsid w:val="00FC71B7"/>
    <w:rsid w:val="00FC71C3"/>
    <w:rsid w:val="00FC765A"/>
    <w:rsid w:val="00FC7A94"/>
    <w:rsid w:val="00FC7AA3"/>
    <w:rsid w:val="00FC7C52"/>
    <w:rsid w:val="00FC7CF4"/>
    <w:rsid w:val="00FC7FA5"/>
    <w:rsid w:val="00FD00F5"/>
    <w:rsid w:val="00FD010B"/>
    <w:rsid w:val="00FD07B7"/>
    <w:rsid w:val="00FD091F"/>
    <w:rsid w:val="00FD09CD"/>
    <w:rsid w:val="00FD0BFD"/>
    <w:rsid w:val="00FD0D76"/>
    <w:rsid w:val="00FD0DE8"/>
    <w:rsid w:val="00FD0E34"/>
    <w:rsid w:val="00FD1055"/>
    <w:rsid w:val="00FD1412"/>
    <w:rsid w:val="00FD1438"/>
    <w:rsid w:val="00FD1965"/>
    <w:rsid w:val="00FD1B56"/>
    <w:rsid w:val="00FD1BF1"/>
    <w:rsid w:val="00FD1F68"/>
    <w:rsid w:val="00FD25D5"/>
    <w:rsid w:val="00FD2F93"/>
    <w:rsid w:val="00FD371B"/>
    <w:rsid w:val="00FD3855"/>
    <w:rsid w:val="00FD3DC6"/>
    <w:rsid w:val="00FD523F"/>
    <w:rsid w:val="00FD5395"/>
    <w:rsid w:val="00FD5A17"/>
    <w:rsid w:val="00FD6128"/>
    <w:rsid w:val="00FD6259"/>
    <w:rsid w:val="00FD66AF"/>
    <w:rsid w:val="00FD681B"/>
    <w:rsid w:val="00FD6905"/>
    <w:rsid w:val="00FD6E59"/>
    <w:rsid w:val="00FD7041"/>
    <w:rsid w:val="00FD7214"/>
    <w:rsid w:val="00FD733B"/>
    <w:rsid w:val="00FD7550"/>
    <w:rsid w:val="00FD7AE9"/>
    <w:rsid w:val="00FD7C2B"/>
    <w:rsid w:val="00FD7D17"/>
    <w:rsid w:val="00FD7D45"/>
    <w:rsid w:val="00FD7DD0"/>
    <w:rsid w:val="00FD7E7A"/>
    <w:rsid w:val="00FE004F"/>
    <w:rsid w:val="00FE089E"/>
    <w:rsid w:val="00FE090B"/>
    <w:rsid w:val="00FE0A65"/>
    <w:rsid w:val="00FE1037"/>
    <w:rsid w:val="00FE1115"/>
    <w:rsid w:val="00FE111E"/>
    <w:rsid w:val="00FE1CC3"/>
    <w:rsid w:val="00FE2069"/>
    <w:rsid w:val="00FE22E9"/>
    <w:rsid w:val="00FE2676"/>
    <w:rsid w:val="00FE2A13"/>
    <w:rsid w:val="00FE2A9C"/>
    <w:rsid w:val="00FE2C38"/>
    <w:rsid w:val="00FE2C72"/>
    <w:rsid w:val="00FE3519"/>
    <w:rsid w:val="00FE37B2"/>
    <w:rsid w:val="00FE3CB3"/>
    <w:rsid w:val="00FE3FD5"/>
    <w:rsid w:val="00FE46EC"/>
    <w:rsid w:val="00FE4B3A"/>
    <w:rsid w:val="00FE50DF"/>
    <w:rsid w:val="00FE5258"/>
    <w:rsid w:val="00FE543F"/>
    <w:rsid w:val="00FE586C"/>
    <w:rsid w:val="00FE59EF"/>
    <w:rsid w:val="00FE5C38"/>
    <w:rsid w:val="00FE5D25"/>
    <w:rsid w:val="00FE5DEC"/>
    <w:rsid w:val="00FE5EE4"/>
    <w:rsid w:val="00FE6085"/>
    <w:rsid w:val="00FE6A94"/>
    <w:rsid w:val="00FE6B0A"/>
    <w:rsid w:val="00FE6FCC"/>
    <w:rsid w:val="00FE7244"/>
    <w:rsid w:val="00FE7260"/>
    <w:rsid w:val="00FE756B"/>
    <w:rsid w:val="00FE7579"/>
    <w:rsid w:val="00FE7735"/>
    <w:rsid w:val="00FE7736"/>
    <w:rsid w:val="00FE790F"/>
    <w:rsid w:val="00FE79CF"/>
    <w:rsid w:val="00FE7ACE"/>
    <w:rsid w:val="00FE7FDB"/>
    <w:rsid w:val="00FF067F"/>
    <w:rsid w:val="00FF1085"/>
    <w:rsid w:val="00FF1106"/>
    <w:rsid w:val="00FF151A"/>
    <w:rsid w:val="00FF1657"/>
    <w:rsid w:val="00FF1671"/>
    <w:rsid w:val="00FF183E"/>
    <w:rsid w:val="00FF19B4"/>
    <w:rsid w:val="00FF1F49"/>
    <w:rsid w:val="00FF20C3"/>
    <w:rsid w:val="00FF23EC"/>
    <w:rsid w:val="00FF23FE"/>
    <w:rsid w:val="00FF283E"/>
    <w:rsid w:val="00FF28E2"/>
    <w:rsid w:val="00FF301E"/>
    <w:rsid w:val="00FF30AB"/>
    <w:rsid w:val="00FF340C"/>
    <w:rsid w:val="00FF361B"/>
    <w:rsid w:val="00FF36AA"/>
    <w:rsid w:val="00FF3849"/>
    <w:rsid w:val="00FF4588"/>
    <w:rsid w:val="00FF493D"/>
    <w:rsid w:val="00FF4BA3"/>
    <w:rsid w:val="00FF4D11"/>
    <w:rsid w:val="00FF5155"/>
    <w:rsid w:val="00FF54AA"/>
    <w:rsid w:val="00FF56E3"/>
    <w:rsid w:val="00FF5707"/>
    <w:rsid w:val="00FF591F"/>
    <w:rsid w:val="00FF5ADC"/>
    <w:rsid w:val="00FF5DA8"/>
    <w:rsid w:val="00FF63F8"/>
    <w:rsid w:val="00FF6614"/>
    <w:rsid w:val="00FF6BAA"/>
    <w:rsid w:val="00FF7208"/>
    <w:rsid w:val="00FF7552"/>
    <w:rsid w:val="00FF76AA"/>
    <w:rsid w:val="00FF773A"/>
    <w:rsid w:val="00FF7C03"/>
    <w:rsid w:val="00FF7ECE"/>
    <w:rsid w:val="00FF7F8B"/>
    <w:rsid w:val="0107FECF"/>
    <w:rsid w:val="014663B5"/>
    <w:rsid w:val="01478395"/>
    <w:rsid w:val="01884E5B"/>
    <w:rsid w:val="01C5B21D"/>
    <w:rsid w:val="01E690CD"/>
    <w:rsid w:val="01F3106C"/>
    <w:rsid w:val="020DE2BD"/>
    <w:rsid w:val="0219FCEE"/>
    <w:rsid w:val="022A41FB"/>
    <w:rsid w:val="0237D674"/>
    <w:rsid w:val="027F6CC0"/>
    <w:rsid w:val="02A45038"/>
    <w:rsid w:val="02B8344C"/>
    <w:rsid w:val="02BC815D"/>
    <w:rsid w:val="02CCAB74"/>
    <w:rsid w:val="02D3909A"/>
    <w:rsid w:val="031D6456"/>
    <w:rsid w:val="03300CCA"/>
    <w:rsid w:val="034772C6"/>
    <w:rsid w:val="03ACF29D"/>
    <w:rsid w:val="03CAEED0"/>
    <w:rsid w:val="03DDAC82"/>
    <w:rsid w:val="03E7921C"/>
    <w:rsid w:val="03EB8D06"/>
    <w:rsid w:val="041F4145"/>
    <w:rsid w:val="04237A15"/>
    <w:rsid w:val="043E6232"/>
    <w:rsid w:val="04514A9F"/>
    <w:rsid w:val="046B394A"/>
    <w:rsid w:val="04867F96"/>
    <w:rsid w:val="0546F4B3"/>
    <w:rsid w:val="055EFEB3"/>
    <w:rsid w:val="0568269E"/>
    <w:rsid w:val="05743960"/>
    <w:rsid w:val="057A71AE"/>
    <w:rsid w:val="05910806"/>
    <w:rsid w:val="05911B8A"/>
    <w:rsid w:val="0596D228"/>
    <w:rsid w:val="05DF4844"/>
    <w:rsid w:val="061F62D8"/>
    <w:rsid w:val="0653E94C"/>
    <w:rsid w:val="06915808"/>
    <w:rsid w:val="06AE2076"/>
    <w:rsid w:val="06BD9EFB"/>
    <w:rsid w:val="06CDEB37"/>
    <w:rsid w:val="06FA19BC"/>
    <w:rsid w:val="073CA8B4"/>
    <w:rsid w:val="074318BD"/>
    <w:rsid w:val="0756F61F"/>
    <w:rsid w:val="075A0C54"/>
    <w:rsid w:val="0762DA46"/>
    <w:rsid w:val="076CA8D7"/>
    <w:rsid w:val="076E22CF"/>
    <w:rsid w:val="0781A331"/>
    <w:rsid w:val="07836C42"/>
    <w:rsid w:val="07A819D8"/>
    <w:rsid w:val="0816527E"/>
    <w:rsid w:val="081A409A"/>
    <w:rsid w:val="087047AF"/>
    <w:rsid w:val="08918953"/>
    <w:rsid w:val="09088A82"/>
    <w:rsid w:val="091320A9"/>
    <w:rsid w:val="091D7F05"/>
    <w:rsid w:val="0946CD93"/>
    <w:rsid w:val="098B5B46"/>
    <w:rsid w:val="09F2B66F"/>
    <w:rsid w:val="0A07FE4F"/>
    <w:rsid w:val="0A3724E3"/>
    <w:rsid w:val="0A433BAC"/>
    <w:rsid w:val="0A611579"/>
    <w:rsid w:val="0A6B1DAF"/>
    <w:rsid w:val="0B364563"/>
    <w:rsid w:val="0B5714E5"/>
    <w:rsid w:val="0B6144A1"/>
    <w:rsid w:val="0B7C3CD9"/>
    <w:rsid w:val="0B805925"/>
    <w:rsid w:val="0B927BB4"/>
    <w:rsid w:val="0BCB0587"/>
    <w:rsid w:val="0BE4AEBB"/>
    <w:rsid w:val="0C10076D"/>
    <w:rsid w:val="0C12348A"/>
    <w:rsid w:val="0C48E2E5"/>
    <w:rsid w:val="0C7DF5C0"/>
    <w:rsid w:val="0C83CAEE"/>
    <w:rsid w:val="0CC5E9E8"/>
    <w:rsid w:val="0CE2495D"/>
    <w:rsid w:val="0CFDF9CC"/>
    <w:rsid w:val="0D122C2D"/>
    <w:rsid w:val="0D1561EC"/>
    <w:rsid w:val="0D1F4FDD"/>
    <w:rsid w:val="0D36DE3A"/>
    <w:rsid w:val="0D66BC08"/>
    <w:rsid w:val="0D72ED02"/>
    <w:rsid w:val="0DA3461C"/>
    <w:rsid w:val="0DD7658E"/>
    <w:rsid w:val="0DDD0584"/>
    <w:rsid w:val="0E403865"/>
    <w:rsid w:val="0E5E80F4"/>
    <w:rsid w:val="0E8B2B7D"/>
    <w:rsid w:val="0EAE2CE8"/>
    <w:rsid w:val="0ED38FE5"/>
    <w:rsid w:val="0EDD5536"/>
    <w:rsid w:val="0EE18207"/>
    <w:rsid w:val="0F5BB6BD"/>
    <w:rsid w:val="0F72BA13"/>
    <w:rsid w:val="0F7A3ED2"/>
    <w:rsid w:val="0F8624A8"/>
    <w:rsid w:val="0F946EAA"/>
    <w:rsid w:val="0FA220B7"/>
    <w:rsid w:val="0FA48574"/>
    <w:rsid w:val="0FC93C30"/>
    <w:rsid w:val="100C78B7"/>
    <w:rsid w:val="1044BF16"/>
    <w:rsid w:val="106C9E99"/>
    <w:rsid w:val="10AC85D4"/>
    <w:rsid w:val="10D9CD2D"/>
    <w:rsid w:val="10EE3980"/>
    <w:rsid w:val="11A65AAE"/>
    <w:rsid w:val="11B4A9BC"/>
    <w:rsid w:val="11B5E144"/>
    <w:rsid w:val="11F146E9"/>
    <w:rsid w:val="120ABF2A"/>
    <w:rsid w:val="126B6EAB"/>
    <w:rsid w:val="126C791C"/>
    <w:rsid w:val="12CEC823"/>
    <w:rsid w:val="12EA2399"/>
    <w:rsid w:val="13187349"/>
    <w:rsid w:val="133A5B2E"/>
    <w:rsid w:val="134624E9"/>
    <w:rsid w:val="13893502"/>
    <w:rsid w:val="13C13C6B"/>
    <w:rsid w:val="13CE6878"/>
    <w:rsid w:val="13D1BFEB"/>
    <w:rsid w:val="13E78DC2"/>
    <w:rsid w:val="1442E105"/>
    <w:rsid w:val="1459F29E"/>
    <w:rsid w:val="1463B0EF"/>
    <w:rsid w:val="149FA34F"/>
    <w:rsid w:val="14B97C2F"/>
    <w:rsid w:val="14DD6930"/>
    <w:rsid w:val="14DEACB5"/>
    <w:rsid w:val="14E51EFF"/>
    <w:rsid w:val="14FF32BE"/>
    <w:rsid w:val="1552E5D9"/>
    <w:rsid w:val="15669CD1"/>
    <w:rsid w:val="15B0AF00"/>
    <w:rsid w:val="15B1FA15"/>
    <w:rsid w:val="15F81B37"/>
    <w:rsid w:val="160F38DC"/>
    <w:rsid w:val="160F4A47"/>
    <w:rsid w:val="168D09F4"/>
    <w:rsid w:val="16D4F13F"/>
    <w:rsid w:val="16DB5859"/>
    <w:rsid w:val="16EE87BD"/>
    <w:rsid w:val="17A85040"/>
    <w:rsid w:val="17C13D50"/>
    <w:rsid w:val="1804437C"/>
    <w:rsid w:val="18058FBE"/>
    <w:rsid w:val="1824495D"/>
    <w:rsid w:val="18278851"/>
    <w:rsid w:val="1861ECD8"/>
    <w:rsid w:val="1871E7DE"/>
    <w:rsid w:val="1875BD60"/>
    <w:rsid w:val="187E5568"/>
    <w:rsid w:val="18E78BCB"/>
    <w:rsid w:val="18F1EDA5"/>
    <w:rsid w:val="19272B4B"/>
    <w:rsid w:val="19B23AF6"/>
    <w:rsid w:val="1A03C9BE"/>
    <w:rsid w:val="1A12BBDA"/>
    <w:rsid w:val="1A7C4C4A"/>
    <w:rsid w:val="1A908FED"/>
    <w:rsid w:val="1ABEAA60"/>
    <w:rsid w:val="1AE49FF7"/>
    <w:rsid w:val="1B05CDBE"/>
    <w:rsid w:val="1B46C5FB"/>
    <w:rsid w:val="1B4D2D0D"/>
    <w:rsid w:val="1B76139F"/>
    <w:rsid w:val="1B7E2E72"/>
    <w:rsid w:val="1B9A5115"/>
    <w:rsid w:val="1C8583E1"/>
    <w:rsid w:val="1C994297"/>
    <w:rsid w:val="1C9A6917"/>
    <w:rsid w:val="1CA9D18E"/>
    <w:rsid w:val="1CAEF5EB"/>
    <w:rsid w:val="1CB43E21"/>
    <w:rsid w:val="1CBAA3C6"/>
    <w:rsid w:val="1CCFCC34"/>
    <w:rsid w:val="1CD984EF"/>
    <w:rsid w:val="1D13FD2C"/>
    <w:rsid w:val="1D297DC1"/>
    <w:rsid w:val="1D2D37D0"/>
    <w:rsid w:val="1D3F4213"/>
    <w:rsid w:val="1D5EB712"/>
    <w:rsid w:val="1D8FF5E0"/>
    <w:rsid w:val="1E1A6694"/>
    <w:rsid w:val="1E383201"/>
    <w:rsid w:val="1E56C249"/>
    <w:rsid w:val="1E737E70"/>
    <w:rsid w:val="1E960D49"/>
    <w:rsid w:val="1EDD0969"/>
    <w:rsid w:val="1F023251"/>
    <w:rsid w:val="1F15AE15"/>
    <w:rsid w:val="1F7D35F4"/>
    <w:rsid w:val="1F84132E"/>
    <w:rsid w:val="1F9F137B"/>
    <w:rsid w:val="1FCAB1A9"/>
    <w:rsid w:val="1FE4D81A"/>
    <w:rsid w:val="1FEC7473"/>
    <w:rsid w:val="1FFCA34A"/>
    <w:rsid w:val="1FFD9B1C"/>
    <w:rsid w:val="203076D7"/>
    <w:rsid w:val="20498069"/>
    <w:rsid w:val="204F577D"/>
    <w:rsid w:val="205332E6"/>
    <w:rsid w:val="20555C19"/>
    <w:rsid w:val="20642AE2"/>
    <w:rsid w:val="20644733"/>
    <w:rsid w:val="208538B9"/>
    <w:rsid w:val="208D197B"/>
    <w:rsid w:val="208D776B"/>
    <w:rsid w:val="20D82A52"/>
    <w:rsid w:val="20DA4846"/>
    <w:rsid w:val="21446E88"/>
    <w:rsid w:val="2149939C"/>
    <w:rsid w:val="218547E3"/>
    <w:rsid w:val="21859FDD"/>
    <w:rsid w:val="21DCD84E"/>
    <w:rsid w:val="21E055DF"/>
    <w:rsid w:val="21F8C46D"/>
    <w:rsid w:val="221F5A2B"/>
    <w:rsid w:val="222846D4"/>
    <w:rsid w:val="222ED144"/>
    <w:rsid w:val="2253247C"/>
    <w:rsid w:val="22554099"/>
    <w:rsid w:val="2262328B"/>
    <w:rsid w:val="228D6E0B"/>
    <w:rsid w:val="229797F2"/>
    <w:rsid w:val="22EA7C0C"/>
    <w:rsid w:val="236B81D3"/>
    <w:rsid w:val="23AD92DE"/>
    <w:rsid w:val="23E7A047"/>
    <w:rsid w:val="241B1F75"/>
    <w:rsid w:val="246556EC"/>
    <w:rsid w:val="247FF072"/>
    <w:rsid w:val="24F4982A"/>
    <w:rsid w:val="2511BEE9"/>
    <w:rsid w:val="251D0559"/>
    <w:rsid w:val="254AFC41"/>
    <w:rsid w:val="254EE528"/>
    <w:rsid w:val="25698457"/>
    <w:rsid w:val="25EB5A01"/>
    <w:rsid w:val="26008950"/>
    <w:rsid w:val="260B7851"/>
    <w:rsid w:val="26118C0F"/>
    <w:rsid w:val="26576CED"/>
    <w:rsid w:val="26778F1D"/>
    <w:rsid w:val="267F88BC"/>
    <w:rsid w:val="268EF0C2"/>
    <w:rsid w:val="26A3B17C"/>
    <w:rsid w:val="26AE43EB"/>
    <w:rsid w:val="26C23461"/>
    <w:rsid w:val="270EE859"/>
    <w:rsid w:val="2723F75C"/>
    <w:rsid w:val="274943EA"/>
    <w:rsid w:val="275C5EE1"/>
    <w:rsid w:val="2766F41C"/>
    <w:rsid w:val="277817C7"/>
    <w:rsid w:val="278291DD"/>
    <w:rsid w:val="27B23945"/>
    <w:rsid w:val="27D944BA"/>
    <w:rsid w:val="27E9951B"/>
    <w:rsid w:val="280EC749"/>
    <w:rsid w:val="282A1858"/>
    <w:rsid w:val="28564E23"/>
    <w:rsid w:val="2861BD76"/>
    <w:rsid w:val="288F2032"/>
    <w:rsid w:val="28C9C4B7"/>
    <w:rsid w:val="28CD86ED"/>
    <w:rsid w:val="28F2D301"/>
    <w:rsid w:val="294091F4"/>
    <w:rsid w:val="295736BC"/>
    <w:rsid w:val="295AD0FA"/>
    <w:rsid w:val="2962FFA8"/>
    <w:rsid w:val="29BF1D62"/>
    <w:rsid w:val="29DAD034"/>
    <w:rsid w:val="29F4E039"/>
    <w:rsid w:val="29FC4488"/>
    <w:rsid w:val="2A28EFE6"/>
    <w:rsid w:val="2A874618"/>
    <w:rsid w:val="2AA20388"/>
    <w:rsid w:val="2ABF3EFE"/>
    <w:rsid w:val="2B526596"/>
    <w:rsid w:val="2B530943"/>
    <w:rsid w:val="2C2EC8B4"/>
    <w:rsid w:val="2C3E7D9E"/>
    <w:rsid w:val="2C4DE504"/>
    <w:rsid w:val="2CA0003D"/>
    <w:rsid w:val="2D239A78"/>
    <w:rsid w:val="2D24AD69"/>
    <w:rsid w:val="2D7600D5"/>
    <w:rsid w:val="2DCF484E"/>
    <w:rsid w:val="2DD8BD2D"/>
    <w:rsid w:val="2DE4AF2E"/>
    <w:rsid w:val="2E1D6429"/>
    <w:rsid w:val="2E4C1A27"/>
    <w:rsid w:val="2E56EB1D"/>
    <w:rsid w:val="2E6A269E"/>
    <w:rsid w:val="2EAE4FB3"/>
    <w:rsid w:val="2F1309DE"/>
    <w:rsid w:val="2F2FDA8F"/>
    <w:rsid w:val="2F53A8DA"/>
    <w:rsid w:val="2FD1489D"/>
    <w:rsid w:val="2FDB6014"/>
    <w:rsid w:val="2FF02C24"/>
    <w:rsid w:val="304942B7"/>
    <w:rsid w:val="3061CD2C"/>
    <w:rsid w:val="30630EB8"/>
    <w:rsid w:val="311C45F8"/>
    <w:rsid w:val="3134282F"/>
    <w:rsid w:val="3134EA6D"/>
    <w:rsid w:val="314A1DE3"/>
    <w:rsid w:val="3162A883"/>
    <w:rsid w:val="3179737D"/>
    <w:rsid w:val="3196AEC5"/>
    <w:rsid w:val="31987779"/>
    <w:rsid w:val="31C76908"/>
    <w:rsid w:val="31DC8B88"/>
    <w:rsid w:val="31E3A683"/>
    <w:rsid w:val="31F5E3C8"/>
    <w:rsid w:val="32110375"/>
    <w:rsid w:val="322CB2AC"/>
    <w:rsid w:val="323A6747"/>
    <w:rsid w:val="334D991A"/>
    <w:rsid w:val="336B70DC"/>
    <w:rsid w:val="337F6E2E"/>
    <w:rsid w:val="33853EA8"/>
    <w:rsid w:val="342336ED"/>
    <w:rsid w:val="343B7EEE"/>
    <w:rsid w:val="348145CD"/>
    <w:rsid w:val="348D3BA1"/>
    <w:rsid w:val="34A8E4E1"/>
    <w:rsid w:val="350ADC7C"/>
    <w:rsid w:val="3579F684"/>
    <w:rsid w:val="363A61CA"/>
    <w:rsid w:val="3648163B"/>
    <w:rsid w:val="365CEC2C"/>
    <w:rsid w:val="367EBBEA"/>
    <w:rsid w:val="369554F9"/>
    <w:rsid w:val="3724F839"/>
    <w:rsid w:val="374E18E6"/>
    <w:rsid w:val="375AE95A"/>
    <w:rsid w:val="378D0AAA"/>
    <w:rsid w:val="3795F534"/>
    <w:rsid w:val="37D816CA"/>
    <w:rsid w:val="38334C60"/>
    <w:rsid w:val="38442A1F"/>
    <w:rsid w:val="388A2ADC"/>
    <w:rsid w:val="389CE1D5"/>
    <w:rsid w:val="38D7EF56"/>
    <w:rsid w:val="38DE3E07"/>
    <w:rsid w:val="38EF4AB4"/>
    <w:rsid w:val="3940A2D3"/>
    <w:rsid w:val="3A10FB7B"/>
    <w:rsid w:val="3B352BEC"/>
    <w:rsid w:val="3B42B126"/>
    <w:rsid w:val="3B550DFA"/>
    <w:rsid w:val="3B896560"/>
    <w:rsid w:val="3B940BF5"/>
    <w:rsid w:val="3BE1F732"/>
    <w:rsid w:val="3BF46810"/>
    <w:rsid w:val="3C17E736"/>
    <w:rsid w:val="3C434B84"/>
    <w:rsid w:val="3C9D27A5"/>
    <w:rsid w:val="3CA9DB4D"/>
    <w:rsid w:val="3CC75149"/>
    <w:rsid w:val="3CEA6304"/>
    <w:rsid w:val="3CFF057F"/>
    <w:rsid w:val="3D0A73FA"/>
    <w:rsid w:val="3D1A355E"/>
    <w:rsid w:val="3D66D871"/>
    <w:rsid w:val="3D78BD39"/>
    <w:rsid w:val="3D7E8AD9"/>
    <w:rsid w:val="3DB05B08"/>
    <w:rsid w:val="3DB237C2"/>
    <w:rsid w:val="3DB2E579"/>
    <w:rsid w:val="3DC55FC4"/>
    <w:rsid w:val="3DCDEC8D"/>
    <w:rsid w:val="3DCF0610"/>
    <w:rsid w:val="3E47C8A4"/>
    <w:rsid w:val="3E6458E3"/>
    <w:rsid w:val="3EBC8F3C"/>
    <w:rsid w:val="3F1DCA6A"/>
    <w:rsid w:val="3F2D5182"/>
    <w:rsid w:val="3F2EA1CA"/>
    <w:rsid w:val="3F475114"/>
    <w:rsid w:val="3F9E5EFD"/>
    <w:rsid w:val="4000030F"/>
    <w:rsid w:val="401DA0F8"/>
    <w:rsid w:val="4057FB5E"/>
    <w:rsid w:val="405AAD44"/>
    <w:rsid w:val="40610074"/>
    <w:rsid w:val="40851619"/>
    <w:rsid w:val="40975451"/>
    <w:rsid w:val="40BC8260"/>
    <w:rsid w:val="40D63867"/>
    <w:rsid w:val="41301CB7"/>
    <w:rsid w:val="413BA121"/>
    <w:rsid w:val="41523CC3"/>
    <w:rsid w:val="4166F80F"/>
    <w:rsid w:val="419384D0"/>
    <w:rsid w:val="4213B1E7"/>
    <w:rsid w:val="4270782A"/>
    <w:rsid w:val="4340BBF2"/>
    <w:rsid w:val="43972950"/>
    <w:rsid w:val="4399E717"/>
    <w:rsid w:val="43AB35B1"/>
    <w:rsid w:val="43CB8521"/>
    <w:rsid w:val="43CC9587"/>
    <w:rsid w:val="43FBF413"/>
    <w:rsid w:val="442D840F"/>
    <w:rsid w:val="44DCE547"/>
    <w:rsid w:val="44FA0578"/>
    <w:rsid w:val="4544E1B9"/>
    <w:rsid w:val="4567D5CB"/>
    <w:rsid w:val="456E4743"/>
    <w:rsid w:val="4572CF3B"/>
    <w:rsid w:val="45EE9EA8"/>
    <w:rsid w:val="4618A8EB"/>
    <w:rsid w:val="462DEAEF"/>
    <w:rsid w:val="4667A965"/>
    <w:rsid w:val="46A7227C"/>
    <w:rsid w:val="46B97C8D"/>
    <w:rsid w:val="46CBF39D"/>
    <w:rsid w:val="4705179B"/>
    <w:rsid w:val="47370C56"/>
    <w:rsid w:val="475B851F"/>
    <w:rsid w:val="4762683B"/>
    <w:rsid w:val="482D2658"/>
    <w:rsid w:val="4857CBCC"/>
    <w:rsid w:val="48B05932"/>
    <w:rsid w:val="48C5A806"/>
    <w:rsid w:val="48CD5C8B"/>
    <w:rsid w:val="48DEF4E9"/>
    <w:rsid w:val="4927B9AB"/>
    <w:rsid w:val="49357A7E"/>
    <w:rsid w:val="495CFB2F"/>
    <w:rsid w:val="49B1C34A"/>
    <w:rsid w:val="49C3ABA1"/>
    <w:rsid w:val="49D44FD4"/>
    <w:rsid w:val="49F7EE41"/>
    <w:rsid w:val="4A1D4981"/>
    <w:rsid w:val="4A8C618E"/>
    <w:rsid w:val="4AB1EFDF"/>
    <w:rsid w:val="4AE4DFC6"/>
    <w:rsid w:val="4AF2D320"/>
    <w:rsid w:val="4B0A60B7"/>
    <w:rsid w:val="4B6FCEFE"/>
    <w:rsid w:val="4B7BBDC6"/>
    <w:rsid w:val="4B817164"/>
    <w:rsid w:val="4B9A1E45"/>
    <w:rsid w:val="4B9ACC5D"/>
    <w:rsid w:val="4BC614FD"/>
    <w:rsid w:val="4BF47721"/>
    <w:rsid w:val="4C4148F5"/>
    <w:rsid w:val="4C58E839"/>
    <w:rsid w:val="4C62DB6D"/>
    <w:rsid w:val="4C784B6F"/>
    <w:rsid w:val="4C808AAD"/>
    <w:rsid w:val="4C8D4CAC"/>
    <w:rsid w:val="4CC56DB9"/>
    <w:rsid w:val="4CD213D8"/>
    <w:rsid w:val="4CDF205F"/>
    <w:rsid w:val="4CEB21EC"/>
    <w:rsid w:val="4D09546D"/>
    <w:rsid w:val="4D3576A7"/>
    <w:rsid w:val="4DEED671"/>
    <w:rsid w:val="4E17546F"/>
    <w:rsid w:val="4E60D397"/>
    <w:rsid w:val="4E7BB446"/>
    <w:rsid w:val="4E94890C"/>
    <w:rsid w:val="4EEF2B9F"/>
    <w:rsid w:val="4F4931B8"/>
    <w:rsid w:val="4F757A87"/>
    <w:rsid w:val="4F80537E"/>
    <w:rsid w:val="4FBC4D00"/>
    <w:rsid w:val="50885BCF"/>
    <w:rsid w:val="50A38A72"/>
    <w:rsid w:val="510C01B9"/>
    <w:rsid w:val="513F0F27"/>
    <w:rsid w:val="5147801B"/>
    <w:rsid w:val="5170C94D"/>
    <w:rsid w:val="51C34920"/>
    <w:rsid w:val="51EA8820"/>
    <w:rsid w:val="5201F95A"/>
    <w:rsid w:val="524978B0"/>
    <w:rsid w:val="526DE750"/>
    <w:rsid w:val="52958ED7"/>
    <w:rsid w:val="52BA77FB"/>
    <w:rsid w:val="52F96B87"/>
    <w:rsid w:val="53041B80"/>
    <w:rsid w:val="531FDA4B"/>
    <w:rsid w:val="53403E07"/>
    <w:rsid w:val="534AC72D"/>
    <w:rsid w:val="5372F6A7"/>
    <w:rsid w:val="5399E444"/>
    <w:rsid w:val="53B77344"/>
    <w:rsid w:val="53CD9749"/>
    <w:rsid w:val="54237761"/>
    <w:rsid w:val="54391A49"/>
    <w:rsid w:val="54523FDA"/>
    <w:rsid w:val="549A3AF2"/>
    <w:rsid w:val="54A4A5DA"/>
    <w:rsid w:val="54D4A5E9"/>
    <w:rsid w:val="5552ED67"/>
    <w:rsid w:val="555724C0"/>
    <w:rsid w:val="559404A3"/>
    <w:rsid w:val="55A13F5C"/>
    <w:rsid w:val="55BBD2B9"/>
    <w:rsid w:val="55EBEE31"/>
    <w:rsid w:val="56339065"/>
    <w:rsid w:val="56367936"/>
    <w:rsid w:val="566C4EE0"/>
    <w:rsid w:val="5683347F"/>
    <w:rsid w:val="573915F3"/>
    <w:rsid w:val="57456732"/>
    <w:rsid w:val="57492FF3"/>
    <w:rsid w:val="5784F2BF"/>
    <w:rsid w:val="57964E9D"/>
    <w:rsid w:val="57B08B9F"/>
    <w:rsid w:val="57BA38CB"/>
    <w:rsid w:val="57E41B35"/>
    <w:rsid w:val="581B3EF7"/>
    <w:rsid w:val="5862D1FF"/>
    <w:rsid w:val="5868B186"/>
    <w:rsid w:val="58826595"/>
    <w:rsid w:val="58A765E2"/>
    <w:rsid w:val="58A953D4"/>
    <w:rsid w:val="5954D0E7"/>
    <w:rsid w:val="598E45C2"/>
    <w:rsid w:val="59D25BBF"/>
    <w:rsid w:val="59E74DB1"/>
    <w:rsid w:val="5A0FE8D6"/>
    <w:rsid w:val="5A2FFC70"/>
    <w:rsid w:val="5A60BFD0"/>
    <w:rsid w:val="5AA8C19F"/>
    <w:rsid w:val="5AD9FB11"/>
    <w:rsid w:val="5B39379D"/>
    <w:rsid w:val="5B3EBA0C"/>
    <w:rsid w:val="5B6A6C84"/>
    <w:rsid w:val="5BF30548"/>
    <w:rsid w:val="5C0292AC"/>
    <w:rsid w:val="5C098101"/>
    <w:rsid w:val="5C1963C5"/>
    <w:rsid w:val="5C5C6490"/>
    <w:rsid w:val="5C68D121"/>
    <w:rsid w:val="5CA78512"/>
    <w:rsid w:val="5CB71D51"/>
    <w:rsid w:val="5CC6CD3A"/>
    <w:rsid w:val="5D6A8F48"/>
    <w:rsid w:val="5D6D5F43"/>
    <w:rsid w:val="5D79E7F2"/>
    <w:rsid w:val="5D83FD13"/>
    <w:rsid w:val="5DAA4606"/>
    <w:rsid w:val="5E310D00"/>
    <w:rsid w:val="5E3D7BF9"/>
    <w:rsid w:val="5E9FF541"/>
    <w:rsid w:val="5EBBEDDE"/>
    <w:rsid w:val="5ECB29BC"/>
    <w:rsid w:val="5EF1BE7E"/>
    <w:rsid w:val="5F035FE7"/>
    <w:rsid w:val="5F2B2CF6"/>
    <w:rsid w:val="5F406132"/>
    <w:rsid w:val="6090CE98"/>
    <w:rsid w:val="60955126"/>
    <w:rsid w:val="60A1CE83"/>
    <w:rsid w:val="60C465C5"/>
    <w:rsid w:val="60F8F9E7"/>
    <w:rsid w:val="610EA6BC"/>
    <w:rsid w:val="615075F7"/>
    <w:rsid w:val="615FAE41"/>
    <w:rsid w:val="6162D2D3"/>
    <w:rsid w:val="6165E1F8"/>
    <w:rsid w:val="61792E09"/>
    <w:rsid w:val="61EF0BD9"/>
    <w:rsid w:val="62A4EA4F"/>
    <w:rsid w:val="630E3F60"/>
    <w:rsid w:val="6311AE4B"/>
    <w:rsid w:val="6390CD9A"/>
    <w:rsid w:val="640B41EC"/>
    <w:rsid w:val="643B48EF"/>
    <w:rsid w:val="64413D49"/>
    <w:rsid w:val="64462206"/>
    <w:rsid w:val="645EC638"/>
    <w:rsid w:val="64A5D18F"/>
    <w:rsid w:val="64A9C826"/>
    <w:rsid w:val="64B815F9"/>
    <w:rsid w:val="64BFFC0C"/>
    <w:rsid w:val="65150F32"/>
    <w:rsid w:val="65303B28"/>
    <w:rsid w:val="6530ECC4"/>
    <w:rsid w:val="65397AEE"/>
    <w:rsid w:val="653FAC88"/>
    <w:rsid w:val="65698CC5"/>
    <w:rsid w:val="6604154D"/>
    <w:rsid w:val="66097285"/>
    <w:rsid w:val="6655E46F"/>
    <w:rsid w:val="66620647"/>
    <w:rsid w:val="666A86ED"/>
    <w:rsid w:val="668E0026"/>
    <w:rsid w:val="671244DF"/>
    <w:rsid w:val="67789E56"/>
    <w:rsid w:val="679DEFD2"/>
    <w:rsid w:val="67D62B65"/>
    <w:rsid w:val="67F22DCD"/>
    <w:rsid w:val="68203432"/>
    <w:rsid w:val="6869B6D5"/>
    <w:rsid w:val="6878B612"/>
    <w:rsid w:val="68797590"/>
    <w:rsid w:val="6886CA79"/>
    <w:rsid w:val="68B32621"/>
    <w:rsid w:val="68B76A4C"/>
    <w:rsid w:val="68C29E65"/>
    <w:rsid w:val="68D0014F"/>
    <w:rsid w:val="693EEDB3"/>
    <w:rsid w:val="69AFF526"/>
    <w:rsid w:val="69F72B4A"/>
    <w:rsid w:val="6A481DB8"/>
    <w:rsid w:val="6A6E655E"/>
    <w:rsid w:val="6A803B91"/>
    <w:rsid w:val="6AC7089D"/>
    <w:rsid w:val="6AC7EAB2"/>
    <w:rsid w:val="6AE6779F"/>
    <w:rsid w:val="6B08D8EA"/>
    <w:rsid w:val="6B4A2889"/>
    <w:rsid w:val="6B548163"/>
    <w:rsid w:val="6B744A68"/>
    <w:rsid w:val="6B771CFE"/>
    <w:rsid w:val="6B8C1627"/>
    <w:rsid w:val="6BA094C4"/>
    <w:rsid w:val="6BD51CF3"/>
    <w:rsid w:val="6C0E39E1"/>
    <w:rsid w:val="6CBA9943"/>
    <w:rsid w:val="6D04E691"/>
    <w:rsid w:val="6D0EC59B"/>
    <w:rsid w:val="6D3D5512"/>
    <w:rsid w:val="6D3F22E2"/>
    <w:rsid w:val="6D6CBAA3"/>
    <w:rsid w:val="6D739B36"/>
    <w:rsid w:val="6D965B94"/>
    <w:rsid w:val="6DAAA42B"/>
    <w:rsid w:val="6DDF264F"/>
    <w:rsid w:val="6E106BA2"/>
    <w:rsid w:val="6E2672FA"/>
    <w:rsid w:val="6E34E42D"/>
    <w:rsid w:val="6E39E8F1"/>
    <w:rsid w:val="6E4040AF"/>
    <w:rsid w:val="6E824CBB"/>
    <w:rsid w:val="6EAC9EDE"/>
    <w:rsid w:val="6EFCBB37"/>
    <w:rsid w:val="6F22B206"/>
    <w:rsid w:val="6F4FD91D"/>
    <w:rsid w:val="6F92C278"/>
    <w:rsid w:val="6FB801F8"/>
    <w:rsid w:val="6FCF893D"/>
    <w:rsid w:val="6FEC5365"/>
    <w:rsid w:val="6FF6902B"/>
    <w:rsid w:val="6FFE92A0"/>
    <w:rsid w:val="701037FB"/>
    <w:rsid w:val="703FC04C"/>
    <w:rsid w:val="704487F1"/>
    <w:rsid w:val="70650093"/>
    <w:rsid w:val="7074EADD"/>
    <w:rsid w:val="707CEE6E"/>
    <w:rsid w:val="708B1AA9"/>
    <w:rsid w:val="70DD7904"/>
    <w:rsid w:val="7144E18F"/>
    <w:rsid w:val="71582748"/>
    <w:rsid w:val="71973BF4"/>
    <w:rsid w:val="71AF366E"/>
    <w:rsid w:val="72226F73"/>
    <w:rsid w:val="726CE919"/>
    <w:rsid w:val="7279D204"/>
    <w:rsid w:val="7285265C"/>
    <w:rsid w:val="72A8CEE7"/>
    <w:rsid w:val="72E249D0"/>
    <w:rsid w:val="72ED9E0D"/>
    <w:rsid w:val="734C9AA5"/>
    <w:rsid w:val="739A2239"/>
    <w:rsid w:val="73A3C822"/>
    <w:rsid w:val="73DC9081"/>
    <w:rsid w:val="73E8FE2C"/>
    <w:rsid w:val="73F7C026"/>
    <w:rsid w:val="73F900CB"/>
    <w:rsid w:val="74234DE3"/>
    <w:rsid w:val="74366290"/>
    <w:rsid w:val="74C55567"/>
    <w:rsid w:val="74ECF442"/>
    <w:rsid w:val="751ECE8F"/>
    <w:rsid w:val="753CD623"/>
    <w:rsid w:val="75789A3A"/>
    <w:rsid w:val="75AAF23B"/>
    <w:rsid w:val="75E6FBCF"/>
    <w:rsid w:val="761A79A4"/>
    <w:rsid w:val="76254A69"/>
    <w:rsid w:val="762FA259"/>
    <w:rsid w:val="764096C5"/>
    <w:rsid w:val="767848AE"/>
    <w:rsid w:val="76896820"/>
    <w:rsid w:val="76B0299F"/>
    <w:rsid w:val="76BDF411"/>
    <w:rsid w:val="76DF0791"/>
    <w:rsid w:val="773D54BD"/>
    <w:rsid w:val="7753110D"/>
    <w:rsid w:val="7792EC64"/>
    <w:rsid w:val="781E6D1E"/>
    <w:rsid w:val="78348CD3"/>
    <w:rsid w:val="786EE14D"/>
    <w:rsid w:val="787F2D5E"/>
    <w:rsid w:val="789EA5B7"/>
    <w:rsid w:val="78C5B34C"/>
    <w:rsid w:val="78EE1A2C"/>
    <w:rsid w:val="78EF525D"/>
    <w:rsid w:val="79362954"/>
    <w:rsid w:val="794DF1F3"/>
    <w:rsid w:val="798A9E44"/>
    <w:rsid w:val="79BB88F4"/>
    <w:rsid w:val="79D9C7E1"/>
    <w:rsid w:val="7A2F3362"/>
    <w:rsid w:val="7A3A2E68"/>
    <w:rsid w:val="7AC809F6"/>
    <w:rsid w:val="7ADCD081"/>
    <w:rsid w:val="7B00C711"/>
    <w:rsid w:val="7B177AE8"/>
    <w:rsid w:val="7B50EE64"/>
    <w:rsid w:val="7C0DB1EA"/>
    <w:rsid w:val="7C91B966"/>
    <w:rsid w:val="7C983B60"/>
    <w:rsid w:val="7D03110F"/>
    <w:rsid w:val="7D13F900"/>
    <w:rsid w:val="7D25A325"/>
    <w:rsid w:val="7D2986D8"/>
    <w:rsid w:val="7D39B0BB"/>
    <w:rsid w:val="7D4556CF"/>
    <w:rsid w:val="7D838C83"/>
    <w:rsid w:val="7D8EE58C"/>
    <w:rsid w:val="7DAEAD1C"/>
    <w:rsid w:val="7DB38AB4"/>
    <w:rsid w:val="7DB6EC3D"/>
    <w:rsid w:val="7E167EEF"/>
    <w:rsid w:val="7E190457"/>
    <w:rsid w:val="7E238C6C"/>
    <w:rsid w:val="7E3908E8"/>
    <w:rsid w:val="7E4121F8"/>
    <w:rsid w:val="7E68D41E"/>
    <w:rsid w:val="7ECB5002"/>
    <w:rsid w:val="7ED147FF"/>
    <w:rsid w:val="7EE8B56B"/>
    <w:rsid w:val="7EF77704"/>
    <w:rsid w:val="7FEA49C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DB119F"/>
  <w15:chartTrackingRefBased/>
  <w15:docId w15:val="{5824CB81-655C-416C-B008-85D1D157E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BCD"/>
    <w:pPr>
      <w:spacing w:after="0" w:line="240" w:lineRule="auto"/>
    </w:pPr>
    <w:rPr>
      <w:rFonts w:ascii="Times New Roman" w:eastAsia="Times New Roman" w:hAnsi="Times New Roman" w:cs="Times New Roman"/>
      <w:kern w:val="0"/>
      <w:sz w:val="20"/>
      <w:szCs w:val="20"/>
      <w14:ligatures w14:val="none"/>
    </w:rPr>
  </w:style>
  <w:style w:type="paragraph" w:styleId="Heading1">
    <w:name w:val="heading 1"/>
    <w:basedOn w:val="ListParagraph"/>
    <w:next w:val="Normal"/>
    <w:link w:val="Heading1Char"/>
    <w:uiPriority w:val="9"/>
    <w:qFormat/>
    <w:rsid w:val="00CC2E40"/>
    <w:pPr>
      <w:numPr>
        <w:numId w:val="40"/>
      </w:numPr>
      <w:spacing w:before="360" w:after="360"/>
      <w:outlineLvl w:val="0"/>
    </w:pPr>
    <w:rPr>
      <w:rFonts w:asciiTheme="majorBidi" w:hAnsiTheme="majorBidi"/>
      <w:b/>
      <w:bCs/>
      <w:sz w:val="44"/>
      <w:szCs w:val="40"/>
    </w:rPr>
  </w:style>
  <w:style w:type="paragraph" w:styleId="Heading2">
    <w:name w:val="heading 2"/>
    <w:basedOn w:val="ListParagraph"/>
    <w:next w:val="Normal"/>
    <w:link w:val="Heading2Char"/>
    <w:uiPriority w:val="9"/>
    <w:unhideWhenUsed/>
    <w:qFormat/>
    <w:rsid w:val="00390C99"/>
    <w:pPr>
      <w:numPr>
        <w:ilvl w:val="1"/>
        <w:numId w:val="9"/>
      </w:numPr>
      <w:spacing w:before="120" w:after="120"/>
      <w:ind w:left="1080"/>
      <w:outlineLvl w:val="1"/>
    </w:pPr>
    <w:rPr>
      <w:b/>
      <w:bCs/>
      <w:sz w:val="32"/>
      <w:szCs w:val="32"/>
    </w:rPr>
  </w:style>
  <w:style w:type="paragraph" w:styleId="Heading3">
    <w:name w:val="heading 3"/>
    <w:basedOn w:val="Normal"/>
    <w:next w:val="Normal"/>
    <w:link w:val="Heading3Char"/>
    <w:uiPriority w:val="9"/>
    <w:unhideWhenUsed/>
    <w:qFormat/>
    <w:rsid w:val="002A72B6"/>
    <w:pPr>
      <w:ind w:left="720"/>
      <w:outlineLvl w:val="2"/>
    </w:pPr>
    <w:rPr>
      <w:rFonts w:asciiTheme="majorBidi" w:hAnsiTheme="majorBidi" w:cstheme="majorBidi"/>
      <w:b/>
      <w:sz w:val="28"/>
      <w:szCs w:val="22"/>
      <w:lang w:val="en-GB"/>
    </w:rPr>
  </w:style>
  <w:style w:type="paragraph" w:styleId="Heading4">
    <w:name w:val="heading 4"/>
    <w:basedOn w:val="Body"/>
    <w:next w:val="Normal"/>
    <w:link w:val="Heading4Char"/>
    <w:uiPriority w:val="9"/>
    <w:unhideWhenUsed/>
    <w:qFormat/>
    <w:rsid w:val="008F4799"/>
    <w:pPr>
      <w:numPr>
        <w:ilvl w:val="2"/>
        <w:numId w:val="40"/>
      </w:numPr>
      <w:outlineLvl w:val="3"/>
    </w:pPr>
    <w:rPr>
      <w:sz w:val="28"/>
      <w:szCs w:val="28"/>
    </w:rPr>
  </w:style>
  <w:style w:type="paragraph" w:styleId="Heading5">
    <w:name w:val="heading 5"/>
    <w:basedOn w:val="Normal"/>
    <w:next w:val="Normal"/>
    <w:link w:val="Heading5Char"/>
    <w:uiPriority w:val="9"/>
    <w:unhideWhenUsed/>
    <w:qFormat/>
    <w:rsid w:val="00A26CA4"/>
    <w:pPr>
      <w:keepNext/>
      <w:keepLines/>
      <w:spacing w:before="80" w:after="40"/>
      <w:outlineLvl w:val="4"/>
    </w:pPr>
    <w:rPr>
      <w:rFonts w:eastAsiaTheme="majorEastAsia" w:cstheme="majorBidi"/>
      <w:i/>
      <w:iCs/>
      <w:sz w:val="24"/>
      <w:szCs w:val="24"/>
      <w:u w:val="single"/>
    </w:rPr>
  </w:style>
  <w:style w:type="paragraph" w:styleId="Heading6">
    <w:name w:val="heading 6"/>
    <w:basedOn w:val="Normal"/>
    <w:next w:val="Normal"/>
    <w:link w:val="Heading6Char"/>
    <w:uiPriority w:val="9"/>
    <w:unhideWhenUsed/>
    <w:qFormat/>
    <w:rsid w:val="004010C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10C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10C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10C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E40"/>
    <w:rPr>
      <w:rFonts w:asciiTheme="majorBidi" w:eastAsia="Times New Roman" w:hAnsiTheme="majorBidi" w:cs="Times New Roman"/>
      <w:b/>
      <w:bCs/>
      <w:kern w:val="0"/>
      <w:sz w:val="44"/>
      <w:szCs w:val="40"/>
      <w14:ligatures w14:val="none"/>
    </w:rPr>
  </w:style>
  <w:style w:type="character" w:customStyle="1" w:styleId="Heading2Char">
    <w:name w:val="Heading 2 Char"/>
    <w:basedOn w:val="DefaultParagraphFont"/>
    <w:link w:val="Heading2"/>
    <w:uiPriority w:val="9"/>
    <w:rsid w:val="00390C99"/>
    <w:rPr>
      <w:rFonts w:ascii="Times New Roman" w:eastAsia="Times New Roman" w:hAnsi="Times New Roman" w:cs="Times New Roman"/>
      <w:b/>
      <w:bCs/>
      <w:kern w:val="0"/>
      <w:sz w:val="32"/>
      <w:szCs w:val="32"/>
      <w14:ligatures w14:val="none"/>
    </w:rPr>
  </w:style>
  <w:style w:type="character" w:customStyle="1" w:styleId="Heading3Char">
    <w:name w:val="Heading 3 Char"/>
    <w:basedOn w:val="DefaultParagraphFont"/>
    <w:link w:val="Heading3"/>
    <w:uiPriority w:val="9"/>
    <w:rsid w:val="002E1A42"/>
    <w:rPr>
      <w:rFonts w:asciiTheme="majorBidi" w:eastAsia="Times New Roman" w:hAnsiTheme="majorBidi" w:cstheme="majorBidi"/>
      <w:b/>
      <w:kern w:val="0"/>
      <w:sz w:val="28"/>
      <w:szCs w:val="22"/>
      <w:lang w:val="en-GB"/>
      <w14:ligatures w14:val="none"/>
    </w:rPr>
  </w:style>
  <w:style w:type="character" w:customStyle="1" w:styleId="Heading4Char">
    <w:name w:val="Heading 4 Char"/>
    <w:basedOn w:val="DefaultParagraphFont"/>
    <w:link w:val="Heading4"/>
    <w:uiPriority w:val="9"/>
    <w:rsid w:val="008F4799"/>
    <w:rPr>
      <w:rFonts w:ascii="Times New Roman" w:eastAsia="Times New Roman" w:hAnsi="Times New Roman" w:cs="Times New Roman"/>
      <w:kern w:val="0"/>
      <w:sz w:val="28"/>
      <w:szCs w:val="28"/>
      <w14:ligatures w14:val="none"/>
    </w:rPr>
  </w:style>
  <w:style w:type="character" w:customStyle="1" w:styleId="Heading5Char">
    <w:name w:val="Heading 5 Char"/>
    <w:basedOn w:val="DefaultParagraphFont"/>
    <w:link w:val="Heading5"/>
    <w:uiPriority w:val="9"/>
    <w:rsid w:val="00A26CA4"/>
    <w:rPr>
      <w:rFonts w:ascii="Times New Roman" w:eastAsiaTheme="majorEastAsia" w:hAnsi="Times New Roman" w:cstheme="majorBidi"/>
      <w:i/>
      <w:iCs/>
      <w:kern w:val="0"/>
      <w:u w:val="single"/>
      <w14:ligatures w14:val="none"/>
    </w:rPr>
  </w:style>
  <w:style w:type="character" w:customStyle="1" w:styleId="Heading6Char">
    <w:name w:val="Heading 6 Char"/>
    <w:basedOn w:val="DefaultParagraphFont"/>
    <w:link w:val="Heading6"/>
    <w:uiPriority w:val="9"/>
    <w:rsid w:val="004010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10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10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10CC"/>
    <w:rPr>
      <w:rFonts w:eastAsiaTheme="majorEastAsia" w:cstheme="majorBidi"/>
      <w:color w:val="272727" w:themeColor="text1" w:themeTint="D8"/>
    </w:rPr>
  </w:style>
  <w:style w:type="paragraph" w:styleId="Title">
    <w:name w:val="Title"/>
    <w:basedOn w:val="Normal"/>
    <w:next w:val="Normal"/>
    <w:link w:val="TitleChar"/>
    <w:uiPriority w:val="10"/>
    <w:qFormat/>
    <w:rsid w:val="004010C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10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10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10CC"/>
    <w:rPr>
      <w:rFonts w:eastAsiaTheme="majorEastAsia" w:cstheme="majorBidi"/>
      <w:color w:val="595959" w:themeColor="text1" w:themeTint="A6"/>
      <w:spacing w:val="15"/>
      <w:sz w:val="28"/>
      <w:szCs w:val="28"/>
    </w:rPr>
  </w:style>
  <w:style w:type="paragraph" w:styleId="Quote">
    <w:name w:val="Quote"/>
    <w:basedOn w:val="Body"/>
    <w:next w:val="Normal"/>
    <w:link w:val="QuoteChar"/>
    <w:uiPriority w:val="29"/>
    <w:qFormat/>
    <w:rsid w:val="009E51BA"/>
    <w:pPr>
      <w:jc w:val="center"/>
    </w:pPr>
  </w:style>
  <w:style w:type="character" w:customStyle="1" w:styleId="QuoteChar">
    <w:name w:val="Quote Char"/>
    <w:basedOn w:val="DefaultParagraphFont"/>
    <w:link w:val="Quote"/>
    <w:uiPriority w:val="29"/>
    <w:rsid w:val="009E51BA"/>
    <w:rPr>
      <w:rFonts w:ascii="Times New Roman" w:eastAsia="Times New Roman" w:hAnsi="Times New Roman" w:cs="Times New Roman"/>
      <w:kern w:val="0"/>
      <w:sz w:val="22"/>
      <w:szCs w:val="22"/>
      <w14:ligatures w14:val="none"/>
    </w:rPr>
  </w:style>
  <w:style w:type="paragraph" w:styleId="ListParagraph">
    <w:name w:val="List Paragraph"/>
    <w:basedOn w:val="Normal"/>
    <w:uiPriority w:val="34"/>
    <w:qFormat/>
    <w:rsid w:val="004010CC"/>
    <w:pPr>
      <w:ind w:left="720"/>
      <w:contextualSpacing/>
    </w:pPr>
  </w:style>
  <w:style w:type="character" w:styleId="IntenseEmphasis">
    <w:name w:val="Intense Emphasis"/>
    <w:basedOn w:val="DefaultParagraphFont"/>
    <w:uiPriority w:val="21"/>
    <w:qFormat/>
    <w:rsid w:val="004010CC"/>
    <w:rPr>
      <w:i/>
      <w:iCs/>
      <w:color w:val="0F4761" w:themeColor="accent1" w:themeShade="BF"/>
    </w:rPr>
  </w:style>
  <w:style w:type="paragraph" w:styleId="IntenseQuote">
    <w:name w:val="Intense Quote"/>
    <w:basedOn w:val="Normal"/>
    <w:next w:val="Normal"/>
    <w:link w:val="IntenseQuoteChar"/>
    <w:uiPriority w:val="30"/>
    <w:qFormat/>
    <w:rsid w:val="004010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10CC"/>
    <w:rPr>
      <w:i/>
      <w:iCs/>
      <w:color w:val="0F4761" w:themeColor="accent1" w:themeShade="BF"/>
    </w:rPr>
  </w:style>
  <w:style w:type="character" w:styleId="IntenseReference">
    <w:name w:val="Intense Reference"/>
    <w:basedOn w:val="DefaultParagraphFont"/>
    <w:uiPriority w:val="32"/>
    <w:qFormat/>
    <w:rsid w:val="004010CC"/>
    <w:rPr>
      <w:b/>
      <w:bCs/>
      <w:smallCaps/>
      <w:color w:val="0F4761" w:themeColor="accent1" w:themeShade="BF"/>
      <w:spacing w:val="5"/>
    </w:rPr>
  </w:style>
  <w:style w:type="paragraph" w:styleId="Footer">
    <w:name w:val="footer"/>
    <w:basedOn w:val="Normal"/>
    <w:link w:val="FooterChar"/>
    <w:uiPriority w:val="99"/>
    <w:rsid w:val="00B20BCD"/>
    <w:pPr>
      <w:keepLines/>
      <w:tabs>
        <w:tab w:val="center" w:pos="4320"/>
      </w:tabs>
      <w:jc w:val="center"/>
    </w:pPr>
  </w:style>
  <w:style w:type="character" w:customStyle="1" w:styleId="FooterChar">
    <w:name w:val="Footer Char"/>
    <w:basedOn w:val="DefaultParagraphFont"/>
    <w:link w:val="Footer"/>
    <w:uiPriority w:val="99"/>
    <w:rsid w:val="00B20BCD"/>
    <w:rPr>
      <w:rFonts w:ascii="Times New Roman" w:eastAsia="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EF3A7F"/>
    <w:rPr>
      <w:sz w:val="16"/>
      <w:szCs w:val="16"/>
    </w:rPr>
  </w:style>
  <w:style w:type="paragraph" w:styleId="CommentText">
    <w:name w:val="annotation text"/>
    <w:basedOn w:val="Normal"/>
    <w:link w:val="CommentTextChar"/>
    <w:uiPriority w:val="99"/>
    <w:unhideWhenUsed/>
    <w:rsid w:val="00EF3A7F"/>
  </w:style>
  <w:style w:type="character" w:customStyle="1" w:styleId="CommentTextChar">
    <w:name w:val="Comment Text Char"/>
    <w:basedOn w:val="DefaultParagraphFont"/>
    <w:link w:val="CommentText"/>
    <w:uiPriority w:val="99"/>
    <w:rsid w:val="00EF3A7F"/>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F3A7F"/>
    <w:rPr>
      <w:b/>
      <w:bCs/>
    </w:rPr>
  </w:style>
  <w:style w:type="character" w:customStyle="1" w:styleId="CommentSubjectChar">
    <w:name w:val="Comment Subject Char"/>
    <w:basedOn w:val="CommentTextChar"/>
    <w:link w:val="CommentSubject"/>
    <w:uiPriority w:val="99"/>
    <w:semiHidden/>
    <w:rsid w:val="00EF3A7F"/>
    <w:rPr>
      <w:rFonts w:ascii="Times New Roman" w:eastAsia="Times New Roman" w:hAnsi="Times New Roman" w:cs="Times New Roman"/>
      <w:b/>
      <w:bCs/>
      <w:kern w:val="0"/>
      <w:sz w:val="20"/>
      <w:szCs w:val="20"/>
      <w14:ligatures w14:val="none"/>
    </w:rPr>
  </w:style>
  <w:style w:type="paragraph" w:styleId="TOC1">
    <w:name w:val="toc 1"/>
    <w:basedOn w:val="Normal"/>
    <w:next w:val="Normal"/>
    <w:autoRedefine/>
    <w:uiPriority w:val="39"/>
    <w:unhideWhenUsed/>
    <w:rsid w:val="00293BC7"/>
    <w:pPr>
      <w:spacing w:before="360" w:after="360"/>
    </w:pPr>
    <w:rPr>
      <w:rFonts w:asciiTheme="minorHAnsi" w:hAnsiTheme="minorHAnsi"/>
      <w:b/>
      <w:bCs/>
      <w:caps/>
      <w:sz w:val="22"/>
      <w:szCs w:val="26"/>
      <w:u w:val="single"/>
    </w:rPr>
  </w:style>
  <w:style w:type="paragraph" w:styleId="TOC2">
    <w:name w:val="toc 2"/>
    <w:basedOn w:val="Normal"/>
    <w:next w:val="Normal"/>
    <w:autoRedefine/>
    <w:uiPriority w:val="39"/>
    <w:unhideWhenUsed/>
    <w:rsid w:val="00293BC7"/>
    <w:rPr>
      <w:rFonts w:asciiTheme="minorHAnsi" w:hAnsiTheme="minorHAnsi"/>
      <w:b/>
      <w:bCs/>
      <w:smallCaps/>
      <w:sz w:val="22"/>
      <w:szCs w:val="26"/>
    </w:rPr>
  </w:style>
  <w:style w:type="paragraph" w:styleId="TOC3">
    <w:name w:val="toc 3"/>
    <w:basedOn w:val="Normal"/>
    <w:next w:val="Normal"/>
    <w:autoRedefine/>
    <w:uiPriority w:val="39"/>
    <w:unhideWhenUsed/>
    <w:rsid w:val="00293BC7"/>
    <w:rPr>
      <w:rFonts w:asciiTheme="minorHAnsi" w:hAnsiTheme="minorHAnsi"/>
      <w:smallCaps/>
      <w:sz w:val="22"/>
      <w:szCs w:val="26"/>
    </w:rPr>
  </w:style>
  <w:style w:type="paragraph" w:styleId="TOC4">
    <w:name w:val="toc 4"/>
    <w:basedOn w:val="Normal"/>
    <w:next w:val="Normal"/>
    <w:autoRedefine/>
    <w:uiPriority w:val="39"/>
    <w:unhideWhenUsed/>
    <w:rsid w:val="00293BC7"/>
    <w:rPr>
      <w:rFonts w:asciiTheme="minorHAnsi" w:hAnsiTheme="minorHAnsi"/>
      <w:sz w:val="22"/>
      <w:szCs w:val="26"/>
    </w:rPr>
  </w:style>
  <w:style w:type="paragraph" w:styleId="TOC5">
    <w:name w:val="toc 5"/>
    <w:basedOn w:val="Normal"/>
    <w:next w:val="Normal"/>
    <w:autoRedefine/>
    <w:uiPriority w:val="39"/>
    <w:unhideWhenUsed/>
    <w:rsid w:val="00293BC7"/>
    <w:rPr>
      <w:rFonts w:asciiTheme="minorHAnsi" w:hAnsiTheme="minorHAnsi"/>
      <w:sz w:val="22"/>
      <w:szCs w:val="26"/>
    </w:rPr>
  </w:style>
  <w:style w:type="paragraph" w:styleId="TOC6">
    <w:name w:val="toc 6"/>
    <w:basedOn w:val="Normal"/>
    <w:next w:val="Normal"/>
    <w:autoRedefine/>
    <w:uiPriority w:val="39"/>
    <w:unhideWhenUsed/>
    <w:rsid w:val="00293BC7"/>
    <w:rPr>
      <w:rFonts w:asciiTheme="minorHAnsi" w:hAnsiTheme="minorHAnsi"/>
      <w:sz w:val="22"/>
      <w:szCs w:val="26"/>
    </w:rPr>
  </w:style>
  <w:style w:type="paragraph" w:styleId="TOC7">
    <w:name w:val="toc 7"/>
    <w:basedOn w:val="Normal"/>
    <w:next w:val="Normal"/>
    <w:autoRedefine/>
    <w:uiPriority w:val="39"/>
    <w:unhideWhenUsed/>
    <w:rsid w:val="00293BC7"/>
    <w:rPr>
      <w:rFonts w:asciiTheme="minorHAnsi" w:hAnsiTheme="minorHAnsi"/>
      <w:sz w:val="22"/>
      <w:szCs w:val="26"/>
    </w:rPr>
  </w:style>
  <w:style w:type="paragraph" w:styleId="TOC8">
    <w:name w:val="toc 8"/>
    <w:basedOn w:val="Normal"/>
    <w:next w:val="Normal"/>
    <w:autoRedefine/>
    <w:uiPriority w:val="39"/>
    <w:unhideWhenUsed/>
    <w:rsid w:val="00293BC7"/>
    <w:rPr>
      <w:rFonts w:asciiTheme="minorHAnsi" w:hAnsiTheme="minorHAnsi"/>
      <w:sz w:val="22"/>
      <w:szCs w:val="26"/>
    </w:rPr>
  </w:style>
  <w:style w:type="paragraph" w:styleId="TOC9">
    <w:name w:val="toc 9"/>
    <w:basedOn w:val="Normal"/>
    <w:next w:val="Normal"/>
    <w:autoRedefine/>
    <w:uiPriority w:val="39"/>
    <w:unhideWhenUsed/>
    <w:rsid w:val="00293BC7"/>
    <w:rPr>
      <w:rFonts w:asciiTheme="minorHAnsi" w:hAnsiTheme="minorHAnsi"/>
      <w:sz w:val="22"/>
      <w:szCs w:val="26"/>
    </w:rPr>
  </w:style>
  <w:style w:type="character" w:styleId="Hyperlink">
    <w:name w:val="Hyperlink"/>
    <w:basedOn w:val="DefaultParagraphFont"/>
    <w:uiPriority w:val="99"/>
    <w:unhideWhenUsed/>
    <w:rsid w:val="00293BC7"/>
    <w:rPr>
      <w:color w:val="467886" w:themeColor="hyperlink"/>
      <w:u w:val="single"/>
    </w:rPr>
  </w:style>
  <w:style w:type="paragraph" w:styleId="Header">
    <w:name w:val="header"/>
    <w:basedOn w:val="Normal"/>
    <w:link w:val="HeaderChar"/>
    <w:uiPriority w:val="99"/>
    <w:unhideWhenUsed/>
    <w:rsid w:val="005B1B8D"/>
    <w:pPr>
      <w:tabs>
        <w:tab w:val="center" w:pos="4680"/>
        <w:tab w:val="right" w:pos="9360"/>
      </w:tabs>
    </w:pPr>
  </w:style>
  <w:style w:type="character" w:customStyle="1" w:styleId="HeaderChar">
    <w:name w:val="Header Char"/>
    <w:basedOn w:val="DefaultParagraphFont"/>
    <w:link w:val="Header"/>
    <w:uiPriority w:val="99"/>
    <w:rsid w:val="005B1B8D"/>
    <w:rPr>
      <w:rFonts w:ascii="Times New Roman" w:eastAsia="Times New Roman" w:hAnsi="Times New Roman" w:cs="Times New Roman"/>
      <w:kern w:val="0"/>
      <w:sz w:val="20"/>
      <w:szCs w:val="20"/>
      <w14:ligatures w14:val="none"/>
    </w:rPr>
  </w:style>
  <w:style w:type="paragraph" w:customStyle="1" w:styleId="Body">
    <w:name w:val="Body"/>
    <w:basedOn w:val="Normal"/>
    <w:link w:val="BodyChar"/>
    <w:qFormat/>
    <w:rsid w:val="00457BCA"/>
    <w:pPr>
      <w:spacing w:line="276" w:lineRule="auto"/>
      <w:ind w:firstLine="360"/>
      <w:jc w:val="both"/>
    </w:pPr>
    <w:rPr>
      <w:sz w:val="22"/>
      <w:szCs w:val="22"/>
    </w:rPr>
  </w:style>
  <w:style w:type="character" w:customStyle="1" w:styleId="BodyChar">
    <w:name w:val="Body Char"/>
    <w:basedOn w:val="DefaultParagraphFont"/>
    <w:link w:val="Body"/>
    <w:rsid w:val="00457BCA"/>
    <w:rPr>
      <w:rFonts w:ascii="Times New Roman" w:eastAsia="Times New Roman" w:hAnsi="Times New Roman" w:cs="Times New Roman"/>
      <w:kern w:val="0"/>
      <w:sz w:val="22"/>
      <w:szCs w:val="22"/>
      <w14:ligatures w14:val="none"/>
    </w:rPr>
  </w:style>
  <w:style w:type="character" w:styleId="UnresolvedMention">
    <w:name w:val="Unresolved Mention"/>
    <w:basedOn w:val="DefaultParagraphFont"/>
    <w:uiPriority w:val="99"/>
    <w:semiHidden/>
    <w:unhideWhenUsed/>
    <w:rsid w:val="00B72ABD"/>
    <w:rPr>
      <w:color w:val="605E5C"/>
      <w:shd w:val="clear" w:color="auto" w:fill="E1DFDD"/>
    </w:rPr>
  </w:style>
  <w:style w:type="paragraph" w:styleId="NormalWeb">
    <w:name w:val="Normal (Web)"/>
    <w:basedOn w:val="Normal"/>
    <w:uiPriority w:val="99"/>
    <w:unhideWhenUsed/>
    <w:rsid w:val="00C24920"/>
    <w:pPr>
      <w:spacing w:before="100" w:beforeAutospacing="1" w:after="100" w:afterAutospacing="1"/>
    </w:pPr>
    <w:rPr>
      <w:sz w:val="24"/>
      <w:szCs w:val="24"/>
    </w:rPr>
  </w:style>
  <w:style w:type="character" w:customStyle="1" w:styleId="url">
    <w:name w:val="url"/>
    <w:basedOn w:val="DefaultParagraphFont"/>
    <w:rsid w:val="00C24920"/>
  </w:style>
  <w:style w:type="character" w:styleId="Emphasis">
    <w:name w:val="Emphasis"/>
    <w:basedOn w:val="DefaultParagraphFont"/>
    <w:uiPriority w:val="20"/>
    <w:qFormat/>
    <w:rsid w:val="00CD5791"/>
    <w:rPr>
      <w:i/>
      <w:iCs/>
    </w:rPr>
  </w:style>
  <w:style w:type="character" w:styleId="FollowedHyperlink">
    <w:name w:val="FollowedHyperlink"/>
    <w:basedOn w:val="DefaultParagraphFont"/>
    <w:uiPriority w:val="99"/>
    <w:semiHidden/>
    <w:unhideWhenUsed/>
    <w:rsid w:val="00511B9F"/>
    <w:rPr>
      <w:color w:val="96607D" w:themeColor="followedHyperlink"/>
      <w:u w:val="single"/>
    </w:rPr>
  </w:style>
  <w:style w:type="paragraph" w:customStyle="1" w:styleId="Style1">
    <w:name w:val="Style1"/>
    <w:basedOn w:val="Normal"/>
    <w:next w:val="BlockText"/>
    <w:uiPriority w:val="99"/>
    <w:rsid w:val="00D96764"/>
    <w:pPr>
      <w:keepNext/>
      <w:keepLines/>
      <w:pageBreakBefore/>
      <w:spacing w:after="700" w:line="360" w:lineRule="auto"/>
      <w:jc w:val="center"/>
    </w:pPr>
    <w:rPr>
      <w:b/>
      <w:bCs/>
      <w:caps/>
      <w:spacing w:val="10"/>
      <w:kern w:val="28"/>
      <w:sz w:val="32"/>
      <w:lang w:val="en-GB"/>
    </w:rPr>
  </w:style>
  <w:style w:type="paragraph" w:styleId="BlockText">
    <w:name w:val="Block Text"/>
    <w:basedOn w:val="Normal"/>
    <w:uiPriority w:val="99"/>
    <w:semiHidden/>
    <w:unhideWhenUsed/>
    <w:rsid w:val="00D96764"/>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asciiTheme="minorHAnsi" w:eastAsiaTheme="minorEastAsia" w:hAnsiTheme="minorHAnsi" w:cstheme="minorBidi"/>
      <w:i/>
      <w:iCs/>
      <w:color w:val="156082" w:themeColor="accent1"/>
    </w:rPr>
  </w:style>
  <w:style w:type="paragraph" w:styleId="BodyText">
    <w:name w:val="Body Text"/>
    <w:basedOn w:val="Normal"/>
    <w:link w:val="BodyTextChar"/>
    <w:uiPriority w:val="99"/>
    <w:rsid w:val="002E1A42"/>
    <w:pPr>
      <w:tabs>
        <w:tab w:val="left" w:pos="720"/>
      </w:tabs>
      <w:spacing w:before="240" w:line="360" w:lineRule="auto"/>
      <w:jc w:val="both"/>
    </w:pPr>
    <w:rPr>
      <w:rFonts w:cs="TimesNewRomanPSMT"/>
      <w:color w:val="000000"/>
      <w:sz w:val="24"/>
      <w:szCs w:val="24"/>
      <w:lang w:val="en-GB"/>
    </w:rPr>
  </w:style>
  <w:style w:type="character" w:customStyle="1" w:styleId="BodyTextChar">
    <w:name w:val="Body Text Char"/>
    <w:basedOn w:val="DefaultParagraphFont"/>
    <w:link w:val="BodyText"/>
    <w:uiPriority w:val="99"/>
    <w:rsid w:val="002E1A42"/>
    <w:rPr>
      <w:rFonts w:ascii="Times New Roman" w:eastAsia="Times New Roman" w:hAnsi="Times New Roman" w:cs="TimesNewRomanPSMT"/>
      <w:color w:val="000000"/>
      <w:kern w:val="0"/>
      <w:lang w:val="en-GB"/>
      <w14:ligatures w14:val="none"/>
    </w:rPr>
  </w:style>
  <w:style w:type="table" w:styleId="TableGrid">
    <w:name w:val="Table Grid"/>
    <w:basedOn w:val="TableNormal"/>
    <w:uiPriority w:val="39"/>
    <w:rsid w:val="00BA7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3F1F45"/>
    <w:rPr>
      <w:rFonts w:ascii="Helvetica" w:eastAsiaTheme="minorEastAsia" w:hAnsi="Helvetica"/>
      <w:color w:val="000000"/>
      <w:sz w:val="18"/>
      <w:szCs w:val="18"/>
    </w:rPr>
  </w:style>
  <w:style w:type="character" w:customStyle="1" w:styleId="s1">
    <w:name w:val="s1"/>
    <w:basedOn w:val="DefaultParagraphFont"/>
    <w:rsid w:val="003F1F45"/>
    <w:rPr>
      <w:rFonts w:ascii="Helvetica" w:hAnsi="Helvetica" w:hint="default"/>
      <w:b w:val="0"/>
      <w:bCs w:val="0"/>
      <w:i w:val="0"/>
      <w:iCs w:val="0"/>
      <w:sz w:val="18"/>
      <w:szCs w:val="18"/>
    </w:rPr>
  </w:style>
  <w:style w:type="table" w:styleId="PlainTable3">
    <w:name w:val="Plain Table 3"/>
    <w:basedOn w:val="TableNormal"/>
    <w:uiPriority w:val="43"/>
    <w:rsid w:val="003A13C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7Colorful">
    <w:name w:val="List Table 7 Colorful"/>
    <w:basedOn w:val="TableNormal"/>
    <w:uiPriority w:val="52"/>
    <w:rsid w:val="003A13C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Heading5"/>
    <w:next w:val="Normal"/>
    <w:uiPriority w:val="35"/>
    <w:unhideWhenUsed/>
    <w:qFormat/>
    <w:rsid w:val="00DE55F5"/>
    <w:pPr>
      <w:jc w:val="both"/>
    </w:pPr>
    <w:rPr>
      <w:b/>
      <w:bCs/>
      <w:i w:val="0"/>
      <w:iCs w:val="0"/>
      <w:u w:val="none"/>
    </w:rPr>
  </w:style>
  <w:style w:type="paragraph" w:styleId="TableofFigures">
    <w:name w:val="table of figures"/>
    <w:basedOn w:val="Normal"/>
    <w:next w:val="Normal"/>
    <w:uiPriority w:val="99"/>
    <w:unhideWhenUsed/>
    <w:rsid w:val="007C7111"/>
    <w:pPr>
      <w:ind w:left="400" w:hanging="400"/>
    </w:pPr>
    <w:rPr>
      <w:rFonts w:asciiTheme="minorHAnsi" w:hAnsiTheme="minorHAnsi"/>
      <w:smallCaps/>
      <w:szCs w:val="24"/>
    </w:rPr>
  </w:style>
  <w:style w:type="paragraph" w:styleId="TOCHeading">
    <w:name w:val="TOC Heading"/>
    <w:basedOn w:val="Heading1"/>
    <w:next w:val="Normal"/>
    <w:uiPriority w:val="39"/>
    <w:unhideWhenUsed/>
    <w:qFormat/>
    <w:rsid w:val="00E107EE"/>
    <w:pPr>
      <w:keepNext/>
      <w:keepLines/>
      <w:numPr>
        <w:numId w:val="0"/>
      </w:numPr>
      <w:spacing w:before="240" w:after="0" w:line="259" w:lineRule="auto"/>
      <w:contextualSpacing w:val="0"/>
      <w:outlineLvl w:val="9"/>
    </w:pPr>
    <w:rPr>
      <w:rFonts w:asciiTheme="majorHAnsi" w:eastAsiaTheme="majorEastAsia" w:hAnsiTheme="majorHAnsi" w:cstheme="majorBidi"/>
      <w:b w:val="0"/>
      <w:bCs w:val="0"/>
      <w:color w:val="0F4761" w:themeColor="accent1" w:themeShade="BF"/>
      <w:sz w:val="32"/>
      <w:szCs w:val="32"/>
    </w:rPr>
  </w:style>
  <w:style w:type="table" w:styleId="PlainTable1">
    <w:name w:val="Plain Table 1"/>
    <w:basedOn w:val="TableNormal"/>
    <w:uiPriority w:val="41"/>
    <w:rsid w:val="000F23F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9B00B9"/>
    <w:rPr>
      <w:color w:val="666666"/>
    </w:rPr>
  </w:style>
  <w:style w:type="table" w:styleId="TableGridLight">
    <w:name w:val="Grid Table Light"/>
    <w:basedOn w:val="TableNormal"/>
    <w:uiPriority w:val="40"/>
    <w:rsid w:val="009A54E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BE500B"/>
  </w:style>
  <w:style w:type="character" w:customStyle="1" w:styleId="EndnoteTextChar">
    <w:name w:val="Endnote Text Char"/>
    <w:basedOn w:val="DefaultParagraphFont"/>
    <w:link w:val="EndnoteText"/>
    <w:uiPriority w:val="99"/>
    <w:semiHidden/>
    <w:rsid w:val="00BE500B"/>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BE500B"/>
    <w:rPr>
      <w:vertAlign w:val="superscript"/>
    </w:rPr>
  </w:style>
  <w:style w:type="paragraph" w:styleId="Bibliography">
    <w:name w:val="Bibliography"/>
    <w:basedOn w:val="Normal"/>
    <w:next w:val="Normal"/>
    <w:uiPriority w:val="37"/>
    <w:unhideWhenUsed/>
    <w:rsid w:val="00222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1802073">
      <w:bodyDiv w:val="1"/>
      <w:marLeft w:val="0"/>
      <w:marRight w:val="0"/>
      <w:marTop w:val="0"/>
      <w:marBottom w:val="0"/>
      <w:divBdr>
        <w:top w:val="none" w:sz="0" w:space="0" w:color="auto"/>
        <w:left w:val="none" w:sz="0" w:space="0" w:color="auto"/>
        <w:bottom w:val="none" w:sz="0" w:space="0" w:color="auto"/>
        <w:right w:val="none" w:sz="0" w:space="0" w:color="auto"/>
      </w:divBdr>
    </w:div>
    <w:div w:id="1121412162">
      <w:bodyDiv w:val="1"/>
      <w:marLeft w:val="0"/>
      <w:marRight w:val="0"/>
      <w:marTop w:val="0"/>
      <w:marBottom w:val="0"/>
      <w:divBdr>
        <w:top w:val="none" w:sz="0" w:space="0" w:color="auto"/>
        <w:left w:val="none" w:sz="0" w:space="0" w:color="auto"/>
        <w:bottom w:val="none" w:sz="0" w:space="0" w:color="auto"/>
        <w:right w:val="none" w:sz="0" w:space="0" w:color="auto"/>
      </w:divBdr>
      <w:divsChild>
        <w:div w:id="1375077184">
          <w:marLeft w:val="-720"/>
          <w:marRight w:val="0"/>
          <w:marTop w:val="0"/>
          <w:marBottom w:val="0"/>
          <w:divBdr>
            <w:top w:val="none" w:sz="0" w:space="0" w:color="auto"/>
            <w:left w:val="none" w:sz="0" w:space="0" w:color="auto"/>
            <w:bottom w:val="none" w:sz="0" w:space="0" w:color="auto"/>
            <w:right w:val="none" w:sz="0" w:space="0" w:color="auto"/>
          </w:divBdr>
        </w:div>
      </w:divsChild>
    </w:div>
    <w:div w:id="1211963962">
      <w:bodyDiv w:val="1"/>
      <w:marLeft w:val="0"/>
      <w:marRight w:val="0"/>
      <w:marTop w:val="0"/>
      <w:marBottom w:val="0"/>
      <w:divBdr>
        <w:top w:val="none" w:sz="0" w:space="0" w:color="auto"/>
        <w:left w:val="none" w:sz="0" w:space="0" w:color="auto"/>
        <w:bottom w:val="none" w:sz="0" w:space="0" w:color="auto"/>
        <w:right w:val="none" w:sz="0" w:space="0" w:color="auto"/>
      </w:divBdr>
      <w:divsChild>
        <w:div w:id="1709181137">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s://pubmed.ncbi.nlm.nih.gov/27503763/" TargetMode="External"/><Relationship Id="rId47" Type="http://schemas.openxmlformats.org/officeDocument/2006/relationships/hyperlink" Target="https://pubmed.ncbi.nlm.nih.gov/28125920/" TargetMode="External"/><Relationship Id="rId50" Type="http://schemas.openxmlformats.org/officeDocument/2006/relationships/hyperlink" Target="https://pubmed.ncbi.nlm.nih.gov/27378344/" TargetMode="External"/><Relationship Id="rId55" Type="http://schemas.openxmlformats.org/officeDocument/2006/relationships/hyperlink" Target="https://doi.org/10.1016/j.procbio.2016.05.010" TargetMode="External"/><Relationship Id="rId63" Type="http://schemas.openxmlformats.org/officeDocument/2006/relationships/hyperlink" Target="https://pubmed.ncbi.nlm.nih.gov/27562135/" TargetMode="External"/><Relationship Id="rId68" Type="http://schemas.microsoft.com/office/2020/10/relationships/intelligence" Target="intelligence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www.sciencedirect.com/science/article/pii/S1369703X16303266" TargetMode="External"/><Relationship Id="rId53" Type="http://schemas.openxmlformats.org/officeDocument/2006/relationships/hyperlink" Target="https://pubmed.ncbi.nlm.nih.gov/27503763/" TargetMode="External"/><Relationship Id="rId58" Type="http://schemas.openxmlformats.org/officeDocument/2006/relationships/hyperlink" Target="https://pubmed.ncbi.nlm.nih.gov/27399304/"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pubmed.ncbi.nlm.nih.gov/27272210/" TargetMode="Externa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doi.org/10.1016/j.procbio.2016.05.010" TargetMode="External"/><Relationship Id="rId48" Type="http://schemas.openxmlformats.org/officeDocument/2006/relationships/hyperlink" Target="https://pubmed.ncbi.nlm.nih.gov/26724678/" TargetMode="External"/><Relationship Id="rId56" Type="http://schemas.openxmlformats.org/officeDocument/2006/relationships/hyperlink" Target="https://pubmed.ncbi.nlm.nih.gov/27345530/" TargetMode="External"/><Relationship Id="rId64" Type="http://schemas.openxmlformats.org/officeDocument/2006/relationships/footer" Target="footer3.xml"/><Relationship Id="rId8" Type="http://schemas.openxmlformats.org/officeDocument/2006/relationships/webSettings" Target="webSettings.xml"/><Relationship Id="rId51" Type="http://schemas.openxmlformats.org/officeDocument/2006/relationships/hyperlink" Target="https://pubmed.ncbi.nlm.nih.gov/27562135/"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nature.com/articles/nm0898-901"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https://pubmed.ncbi.nlm.nih.gov/27399304/" TargetMode="External"/><Relationship Id="rId59" Type="http://schemas.openxmlformats.org/officeDocument/2006/relationships/hyperlink" Target="https://pubmed.ncbi.nlm.nih.gov/28125920/" TargetMode="External"/><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https://pmc.ncbi.nlm.nih.gov/articles/PMC5931275/" TargetMode="External"/><Relationship Id="rId62" Type="http://schemas.openxmlformats.org/officeDocument/2006/relationships/hyperlink" Target="https://pubmed.ncbi.nlm.nih.gov/27378344/"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pubmed.ncbi.nlm.nih.gov/27272210/" TargetMode="External"/><Relationship Id="rId57" Type="http://schemas.openxmlformats.org/officeDocument/2006/relationships/hyperlink" Target="https://www.sciencedirect.com/science/article/pii/S1369703X16303266"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hyperlink" Target="https://pubmed.ncbi.nlm.nih.gov/27345530/" TargetMode="External"/><Relationship Id="rId52" Type="http://schemas.openxmlformats.org/officeDocument/2006/relationships/hyperlink" Target="https://pmc.ncbi.nlm.nih.gov/articles/PMC5931275/" TargetMode="External"/><Relationship Id="rId60" Type="http://schemas.openxmlformats.org/officeDocument/2006/relationships/hyperlink" Target="https://pubmed.ncbi.nlm.nih.gov/26724678/" TargetMode="External"/><Relationship Id="rId65"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D38CA3-6EDF-490E-B9BE-5996100425CB}">
  <we:reference id="wa104382081" version="1.55.1.0" store="Omex" storeType="OMEX"/>
  <we:alternateReferences>
    <we:reference id="WA104382081" version="1.55.1.0" store="Omex"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6c0801e9-2605-4d05-b24f-a259f943f91c"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B985BA921E19F479CD09AB1EE36D168" ma:contentTypeVersion="18" ma:contentTypeDescription="Create a new document." ma:contentTypeScope="" ma:versionID="0f497d3568979f943767bb395498bbae">
  <xsd:schema xmlns:xsd="http://www.w3.org/2001/XMLSchema" xmlns:xs="http://www.w3.org/2001/XMLSchema" xmlns:p="http://schemas.microsoft.com/office/2006/metadata/properties" xmlns:ns3="6c0801e9-2605-4d05-b24f-a259f943f91c" xmlns:ns4="de9f92fc-55fa-4a03-bf72-1946db2e5390" targetNamespace="http://schemas.microsoft.com/office/2006/metadata/properties" ma:root="true" ma:fieldsID="49a4bab2d3711b48bd8914b6af107445" ns3:_="" ns4:_="">
    <xsd:import namespace="6c0801e9-2605-4d05-b24f-a259f943f91c"/>
    <xsd:import namespace="de9f92fc-55fa-4a03-bf72-1946db2e539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GenerationTime" minOccurs="0"/>
                <xsd:element ref="ns3:MediaServiceEventHashCode" minOccurs="0"/>
                <xsd:element ref="ns3:MediaServiceSearchProperties" minOccurs="0"/>
                <xsd:element ref="ns3:MediaServiceOCR" minOccurs="0"/>
                <xsd:element ref="ns3:MediaServiceBillingMetadata"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0801e9-2605-4d05-b24f-a259f943f9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OCR" ma:index="23" nillable="true" ma:displayName="Extracted Text" ma:internalName="MediaServiceOCR" ma:readOnly="true">
      <xsd:simpleType>
        <xsd:restriction base="dms:Note">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element name="MediaServiceLocation" ma:index="25"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9f92fc-55fa-4a03-bf72-1946db2e539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743B78B-FAE7-4B54-B479-8A0C7E33B733}">
  <ds:schemaRefs>
    <ds:schemaRef ds:uri="http://schemas.microsoft.com/office/2006/metadata/properties"/>
    <ds:schemaRef ds:uri="http://schemas.microsoft.com/office/infopath/2007/PartnerControls"/>
    <ds:schemaRef ds:uri="6c0801e9-2605-4d05-b24f-a259f943f91c"/>
  </ds:schemaRefs>
</ds:datastoreItem>
</file>

<file path=customXml/itemProps2.xml><?xml version="1.0" encoding="utf-8"?>
<ds:datastoreItem xmlns:ds="http://schemas.openxmlformats.org/officeDocument/2006/customXml" ds:itemID="{7DBE88BB-D79C-42FD-926E-09618F08D4EC}">
  <ds:schemaRefs>
    <ds:schemaRef ds:uri="http://schemas.openxmlformats.org/officeDocument/2006/bibliography"/>
  </ds:schemaRefs>
</ds:datastoreItem>
</file>

<file path=customXml/itemProps3.xml><?xml version="1.0" encoding="utf-8"?>
<ds:datastoreItem xmlns:ds="http://schemas.openxmlformats.org/officeDocument/2006/customXml" ds:itemID="{A41972F7-6DF6-4BEE-92C6-F1B1E8E13C24}">
  <ds:schemaRefs>
    <ds:schemaRef ds:uri="http://schemas.microsoft.com/sharepoint/v3/contenttype/forms"/>
  </ds:schemaRefs>
</ds:datastoreItem>
</file>

<file path=customXml/itemProps4.xml><?xml version="1.0" encoding="utf-8"?>
<ds:datastoreItem xmlns:ds="http://schemas.openxmlformats.org/officeDocument/2006/customXml" ds:itemID="{47DAE2A2-0327-48F6-9526-81D4DE2F8F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0801e9-2605-4d05-b24f-a259f943f91c"/>
    <ds:schemaRef ds:uri="de9f92fc-55fa-4a03-bf72-1946db2e53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3</Pages>
  <Words>65546</Words>
  <Characters>373613</Characters>
  <Application>Microsoft Office Word</Application>
  <DocSecurity>0</DocSecurity>
  <Lines>3113</Lines>
  <Paragraphs>8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83</CharactersWithSpaces>
  <SharedDoc>false</SharedDoc>
  <HLinks>
    <vt:vector size="2364" baseType="variant">
      <vt:variant>
        <vt:i4>983041</vt:i4>
      </vt:variant>
      <vt:variant>
        <vt:i4>1674</vt:i4>
      </vt:variant>
      <vt:variant>
        <vt:i4>0</vt:i4>
      </vt:variant>
      <vt:variant>
        <vt:i4>5</vt:i4>
      </vt:variant>
      <vt:variant>
        <vt:lpwstr>https://pubmed.ncbi.nlm.nih.gov/27562135/</vt:lpwstr>
      </vt:variant>
      <vt:variant>
        <vt:lpwstr/>
      </vt:variant>
      <vt:variant>
        <vt:i4>851978</vt:i4>
      </vt:variant>
      <vt:variant>
        <vt:i4>1671</vt:i4>
      </vt:variant>
      <vt:variant>
        <vt:i4>0</vt:i4>
      </vt:variant>
      <vt:variant>
        <vt:i4>5</vt:i4>
      </vt:variant>
      <vt:variant>
        <vt:lpwstr>https://pubmed.ncbi.nlm.nih.gov/27378344/</vt:lpwstr>
      </vt:variant>
      <vt:variant>
        <vt:lpwstr/>
      </vt:variant>
      <vt:variant>
        <vt:i4>524292</vt:i4>
      </vt:variant>
      <vt:variant>
        <vt:i4>1668</vt:i4>
      </vt:variant>
      <vt:variant>
        <vt:i4>0</vt:i4>
      </vt:variant>
      <vt:variant>
        <vt:i4>5</vt:i4>
      </vt:variant>
      <vt:variant>
        <vt:lpwstr>https://pubmed.ncbi.nlm.nih.gov/27272210/</vt:lpwstr>
      </vt:variant>
      <vt:variant>
        <vt:lpwstr/>
      </vt:variant>
      <vt:variant>
        <vt:i4>1</vt:i4>
      </vt:variant>
      <vt:variant>
        <vt:i4>1665</vt:i4>
      </vt:variant>
      <vt:variant>
        <vt:i4>0</vt:i4>
      </vt:variant>
      <vt:variant>
        <vt:i4>5</vt:i4>
      </vt:variant>
      <vt:variant>
        <vt:lpwstr>https://pubmed.ncbi.nlm.nih.gov/26724678/</vt:lpwstr>
      </vt:variant>
      <vt:variant>
        <vt:lpwstr/>
      </vt:variant>
      <vt:variant>
        <vt:i4>589827</vt:i4>
      </vt:variant>
      <vt:variant>
        <vt:i4>1662</vt:i4>
      </vt:variant>
      <vt:variant>
        <vt:i4>0</vt:i4>
      </vt:variant>
      <vt:variant>
        <vt:i4>5</vt:i4>
      </vt:variant>
      <vt:variant>
        <vt:lpwstr>https://pubmed.ncbi.nlm.nih.gov/28125920/</vt:lpwstr>
      </vt:variant>
      <vt:variant>
        <vt:lpwstr/>
      </vt:variant>
      <vt:variant>
        <vt:i4>196623</vt:i4>
      </vt:variant>
      <vt:variant>
        <vt:i4>1659</vt:i4>
      </vt:variant>
      <vt:variant>
        <vt:i4>0</vt:i4>
      </vt:variant>
      <vt:variant>
        <vt:i4>5</vt:i4>
      </vt:variant>
      <vt:variant>
        <vt:lpwstr>https://pubmed.ncbi.nlm.nih.gov/27399304/</vt:lpwstr>
      </vt:variant>
      <vt:variant>
        <vt:lpwstr/>
      </vt:variant>
      <vt:variant>
        <vt:i4>6684729</vt:i4>
      </vt:variant>
      <vt:variant>
        <vt:i4>1656</vt:i4>
      </vt:variant>
      <vt:variant>
        <vt:i4>0</vt:i4>
      </vt:variant>
      <vt:variant>
        <vt:i4>5</vt:i4>
      </vt:variant>
      <vt:variant>
        <vt:lpwstr>https://www.sciencedirect.com/science/article/pii/S1369703X16303266</vt:lpwstr>
      </vt:variant>
      <vt:variant>
        <vt:lpwstr/>
      </vt:variant>
      <vt:variant>
        <vt:i4>786432</vt:i4>
      </vt:variant>
      <vt:variant>
        <vt:i4>1653</vt:i4>
      </vt:variant>
      <vt:variant>
        <vt:i4>0</vt:i4>
      </vt:variant>
      <vt:variant>
        <vt:i4>5</vt:i4>
      </vt:variant>
      <vt:variant>
        <vt:lpwstr>https://pubmed.ncbi.nlm.nih.gov/27345530/</vt:lpwstr>
      </vt:variant>
      <vt:variant>
        <vt:lpwstr/>
      </vt:variant>
      <vt:variant>
        <vt:i4>4390924</vt:i4>
      </vt:variant>
      <vt:variant>
        <vt:i4>1650</vt:i4>
      </vt:variant>
      <vt:variant>
        <vt:i4>0</vt:i4>
      </vt:variant>
      <vt:variant>
        <vt:i4>5</vt:i4>
      </vt:variant>
      <vt:variant>
        <vt:lpwstr>https://doi.org/10.1016/j.procbio.2016.05.010</vt:lpwstr>
      </vt:variant>
      <vt:variant>
        <vt:lpwstr/>
      </vt:variant>
      <vt:variant>
        <vt:i4>1835036</vt:i4>
      </vt:variant>
      <vt:variant>
        <vt:i4>1647</vt:i4>
      </vt:variant>
      <vt:variant>
        <vt:i4>0</vt:i4>
      </vt:variant>
      <vt:variant>
        <vt:i4>5</vt:i4>
      </vt:variant>
      <vt:variant>
        <vt:lpwstr>https://pmc.ncbi.nlm.nih.gov/articles/PMC5931275/</vt:lpwstr>
      </vt:variant>
      <vt:variant>
        <vt:lpwstr/>
      </vt:variant>
      <vt:variant>
        <vt:i4>589829</vt:i4>
      </vt:variant>
      <vt:variant>
        <vt:i4>1644</vt:i4>
      </vt:variant>
      <vt:variant>
        <vt:i4>0</vt:i4>
      </vt:variant>
      <vt:variant>
        <vt:i4>5</vt:i4>
      </vt:variant>
      <vt:variant>
        <vt:lpwstr>https://pubmed.ncbi.nlm.nih.gov/27503763/</vt:lpwstr>
      </vt:variant>
      <vt:variant>
        <vt:lpwstr/>
      </vt:variant>
      <vt:variant>
        <vt:i4>7798870</vt:i4>
      </vt:variant>
      <vt:variant>
        <vt:i4>1641</vt:i4>
      </vt:variant>
      <vt:variant>
        <vt:i4>0</vt:i4>
      </vt:variant>
      <vt:variant>
        <vt:i4>5</vt:i4>
      </vt:variant>
      <vt:variant>
        <vt:lpwstr>https://1drv.ms/f/c/e85d9878566ceed3/EtePZ4W5e2tKlJr-CJFQVH4BJSjhe2gPj4FKIc9JcPFb_g?e=DyV8yK</vt:lpwstr>
      </vt:variant>
      <vt:variant>
        <vt:lpwstr/>
      </vt:variant>
      <vt:variant>
        <vt:i4>1835036</vt:i4>
      </vt:variant>
      <vt:variant>
        <vt:i4>1635</vt:i4>
      </vt:variant>
      <vt:variant>
        <vt:i4>0</vt:i4>
      </vt:variant>
      <vt:variant>
        <vt:i4>5</vt:i4>
      </vt:variant>
      <vt:variant>
        <vt:lpwstr>https://pmc.ncbi.nlm.nih.gov/articles/PMC5931275/</vt:lpwstr>
      </vt:variant>
      <vt:variant>
        <vt:lpwstr/>
      </vt:variant>
      <vt:variant>
        <vt:i4>983041</vt:i4>
      </vt:variant>
      <vt:variant>
        <vt:i4>1629</vt:i4>
      </vt:variant>
      <vt:variant>
        <vt:i4>0</vt:i4>
      </vt:variant>
      <vt:variant>
        <vt:i4>5</vt:i4>
      </vt:variant>
      <vt:variant>
        <vt:lpwstr>https://pubmed.ncbi.nlm.nih.gov/27562135/</vt:lpwstr>
      </vt:variant>
      <vt:variant>
        <vt:lpwstr/>
      </vt:variant>
      <vt:variant>
        <vt:i4>851978</vt:i4>
      </vt:variant>
      <vt:variant>
        <vt:i4>1626</vt:i4>
      </vt:variant>
      <vt:variant>
        <vt:i4>0</vt:i4>
      </vt:variant>
      <vt:variant>
        <vt:i4>5</vt:i4>
      </vt:variant>
      <vt:variant>
        <vt:lpwstr>https://pubmed.ncbi.nlm.nih.gov/27378344/</vt:lpwstr>
      </vt:variant>
      <vt:variant>
        <vt:lpwstr/>
      </vt:variant>
      <vt:variant>
        <vt:i4>524292</vt:i4>
      </vt:variant>
      <vt:variant>
        <vt:i4>1623</vt:i4>
      </vt:variant>
      <vt:variant>
        <vt:i4>0</vt:i4>
      </vt:variant>
      <vt:variant>
        <vt:i4>5</vt:i4>
      </vt:variant>
      <vt:variant>
        <vt:lpwstr>https://pubmed.ncbi.nlm.nih.gov/27272210/</vt:lpwstr>
      </vt:variant>
      <vt:variant>
        <vt:lpwstr/>
      </vt:variant>
      <vt:variant>
        <vt:i4>1</vt:i4>
      </vt:variant>
      <vt:variant>
        <vt:i4>1620</vt:i4>
      </vt:variant>
      <vt:variant>
        <vt:i4>0</vt:i4>
      </vt:variant>
      <vt:variant>
        <vt:i4>5</vt:i4>
      </vt:variant>
      <vt:variant>
        <vt:lpwstr>https://pubmed.ncbi.nlm.nih.gov/26724678/</vt:lpwstr>
      </vt:variant>
      <vt:variant>
        <vt:lpwstr/>
      </vt:variant>
      <vt:variant>
        <vt:i4>589827</vt:i4>
      </vt:variant>
      <vt:variant>
        <vt:i4>1617</vt:i4>
      </vt:variant>
      <vt:variant>
        <vt:i4>0</vt:i4>
      </vt:variant>
      <vt:variant>
        <vt:i4>5</vt:i4>
      </vt:variant>
      <vt:variant>
        <vt:lpwstr>https://pubmed.ncbi.nlm.nih.gov/28125920/</vt:lpwstr>
      </vt:variant>
      <vt:variant>
        <vt:lpwstr/>
      </vt:variant>
      <vt:variant>
        <vt:i4>196623</vt:i4>
      </vt:variant>
      <vt:variant>
        <vt:i4>1614</vt:i4>
      </vt:variant>
      <vt:variant>
        <vt:i4>0</vt:i4>
      </vt:variant>
      <vt:variant>
        <vt:i4>5</vt:i4>
      </vt:variant>
      <vt:variant>
        <vt:lpwstr>https://pubmed.ncbi.nlm.nih.gov/27399304/</vt:lpwstr>
      </vt:variant>
      <vt:variant>
        <vt:lpwstr/>
      </vt:variant>
      <vt:variant>
        <vt:i4>6684729</vt:i4>
      </vt:variant>
      <vt:variant>
        <vt:i4>1611</vt:i4>
      </vt:variant>
      <vt:variant>
        <vt:i4>0</vt:i4>
      </vt:variant>
      <vt:variant>
        <vt:i4>5</vt:i4>
      </vt:variant>
      <vt:variant>
        <vt:lpwstr>https://www.sciencedirect.com/science/article/pii/S1369703X16303266</vt:lpwstr>
      </vt:variant>
      <vt:variant>
        <vt:lpwstr/>
      </vt:variant>
      <vt:variant>
        <vt:i4>786432</vt:i4>
      </vt:variant>
      <vt:variant>
        <vt:i4>1608</vt:i4>
      </vt:variant>
      <vt:variant>
        <vt:i4>0</vt:i4>
      </vt:variant>
      <vt:variant>
        <vt:i4>5</vt:i4>
      </vt:variant>
      <vt:variant>
        <vt:lpwstr>https://pubmed.ncbi.nlm.nih.gov/27345530/</vt:lpwstr>
      </vt:variant>
      <vt:variant>
        <vt:lpwstr/>
      </vt:variant>
      <vt:variant>
        <vt:i4>4390924</vt:i4>
      </vt:variant>
      <vt:variant>
        <vt:i4>1605</vt:i4>
      </vt:variant>
      <vt:variant>
        <vt:i4>0</vt:i4>
      </vt:variant>
      <vt:variant>
        <vt:i4>5</vt:i4>
      </vt:variant>
      <vt:variant>
        <vt:lpwstr>https://doi.org/10.1016/j.procbio.2016.05.010</vt:lpwstr>
      </vt:variant>
      <vt:variant>
        <vt:lpwstr/>
      </vt:variant>
      <vt:variant>
        <vt:i4>589829</vt:i4>
      </vt:variant>
      <vt:variant>
        <vt:i4>1602</vt:i4>
      </vt:variant>
      <vt:variant>
        <vt:i4>0</vt:i4>
      </vt:variant>
      <vt:variant>
        <vt:i4>5</vt:i4>
      </vt:variant>
      <vt:variant>
        <vt:lpwstr>https://pubmed.ncbi.nlm.nih.gov/27503763/</vt:lpwstr>
      </vt:variant>
      <vt:variant>
        <vt:lpwstr/>
      </vt:variant>
      <vt:variant>
        <vt:i4>3801146</vt:i4>
      </vt:variant>
      <vt:variant>
        <vt:i4>1596</vt:i4>
      </vt:variant>
      <vt:variant>
        <vt:i4>0</vt:i4>
      </vt:variant>
      <vt:variant>
        <vt:i4>5</vt:i4>
      </vt:variant>
      <vt:variant>
        <vt:lpwstr>https://www.thomasnet.com/articles/metals-metal-products/aluminum/?msockid=3c3cf3cc76bf62613214e651777d63ba</vt:lpwstr>
      </vt:variant>
      <vt:variant>
        <vt:lpwstr/>
      </vt:variant>
      <vt:variant>
        <vt:i4>589888</vt:i4>
      </vt:variant>
      <vt:variant>
        <vt:i4>1593</vt:i4>
      </vt:variant>
      <vt:variant>
        <vt:i4>0</vt:i4>
      </vt:variant>
      <vt:variant>
        <vt:i4>5</vt:i4>
      </vt:variant>
      <vt:variant>
        <vt:lpwstr>https://www.builditsolar.com/References/Glazing/physicalpropertiesAcrylic.pdf</vt:lpwstr>
      </vt:variant>
      <vt:variant>
        <vt:lpwstr/>
      </vt:variant>
      <vt:variant>
        <vt:i4>7405604</vt:i4>
      </vt:variant>
      <vt:variant>
        <vt:i4>1590</vt:i4>
      </vt:variant>
      <vt:variant>
        <vt:i4>0</vt:i4>
      </vt:variant>
      <vt:variant>
        <vt:i4>5</vt:i4>
      </vt:variant>
      <vt:variant>
        <vt:lpwstr>https://store-usa.arduino.cc/products/arduino-uno-wifi-rev2</vt:lpwstr>
      </vt:variant>
      <vt:variant>
        <vt:lpwstr/>
      </vt:variant>
      <vt:variant>
        <vt:i4>2883634</vt:i4>
      </vt:variant>
      <vt:variant>
        <vt:i4>1587</vt:i4>
      </vt:variant>
      <vt:variant>
        <vt:i4>0</vt:i4>
      </vt:variant>
      <vt:variant>
        <vt:i4>5</vt:i4>
      </vt:variant>
      <vt:variant>
        <vt:lpwstr>https://www.mcmaster.com/6627T912/</vt:lpwstr>
      </vt:variant>
      <vt:variant>
        <vt:lpwstr/>
      </vt:variant>
      <vt:variant>
        <vt:i4>262156</vt:i4>
      </vt:variant>
      <vt:variant>
        <vt:i4>1584</vt:i4>
      </vt:variant>
      <vt:variant>
        <vt:i4>0</vt:i4>
      </vt:variant>
      <vt:variant>
        <vt:i4>5</vt:i4>
      </vt:variant>
      <vt:variant>
        <vt:lpwstr>https://www.mcmaster.com/6627T56/</vt:lpwstr>
      </vt:variant>
      <vt:variant>
        <vt:lpwstr/>
      </vt:variant>
      <vt:variant>
        <vt:i4>6422653</vt:i4>
      </vt:variant>
      <vt:variant>
        <vt:i4>1581</vt:i4>
      </vt:variant>
      <vt:variant>
        <vt:i4>0</vt:i4>
      </vt:variant>
      <vt:variant>
        <vt:i4>5</vt:i4>
      </vt:variant>
      <vt:variant>
        <vt:lpwstr>https://www.sciencedirect.com/science/article/pii/S1751616121006500</vt:lpwstr>
      </vt:variant>
      <vt:variant>
        <vt:lpwstr/>
      </vt:variant>
      <vt:variant>
        <vt:i4>5439612</vt:i4>
      </vt:variant>
      <vt:variant>
        <vt:i4>1578</vt:i4>
      </vt:variant>
      <vt:variant>
        <vt:i4>0</vt:i4>
      </vt:variant>
      <vt:variant>
        <vt:i4>5</vt:i4>
      </vt:variant>
      <vt:variant>
        <vt:lpwstr>https://doi.org/10.1007/978-1-0716-4306-8_1</vt:lpwstr>
      </vt:variant>
      <vt:variant>
        <vt:lpwstr/>
      </vt:variant>
      <vt:variant>
        <vt:i4>1376282</vt:i4>
      </vt:variant>
      <vt:variant>
        <vt:i4>1575</vt:i4>
      </vt:variant>
      <vt:variant>
        <vt:i4>0</vt:i4>
      </vt:variant>
      <vt:variant>
        <vt:i4>5</vt:i4>
      </vt:variant>
      <vt:variant>
        <vt:lpwstr>https://pmc.ncbi.nlm.nih.gov/articles/PMC8777196/</vt:lpwstr>
      </vt:variant>
      <vt:variant>
        <vt:lpwstr/>
      </vt:variant>
      <vt:variant>
        <vt:i4>3342341</vt:i4>
      </vt:variant>
      <vt:variant>
        <vt:i4>1572</vt:i4>
      </vt:variant>
      <vt:variant>
        <vt:i4>0</vt:i4>
      </vt:variant>
      <vt:variant>
        <vt:i4>5</vt:i4>
      </vt:variant>
      <vt:variant>
        <vt:lpwstr>https://www.sciencedirect.com/topics/materials-science/osteoblast?utm_source=chatgpt.com</vt:lpwstr>
      </vt:variant>
      <vt:variant>
        <vt:lpwstr/>
      </vt:variant>
      <vt:variant>
        <vt:i4>786434</vt:i4>
      </vt:variant>
      <vt:variant>
        <vt:i4>1569</vt:i4>
      </vt:variant>
      <vt:variant>
        <vt:i4>0</vt:i4>
      </vt:variant>
      <vt:variant>
        <vt:i4>5</vt:i4>
      </vt:variant>
      <vt:variant>
        <vt:lpwstr>https://pubmed.ncbi.nlm.nih.gov/35672327/</vt:lpwstr>
      </vt:variant>
      <vt:variant>
        <vt:lpwstr/>
      </vt:variant>
      <vt:variant>
        <vt:i4>1048602</vt:i4>
      </vt:variant>
      <vt:variant>
        <vt:i4>1566</vt:i4>
      </vt:variant>
      <vt:variant>
        <vt:i4>0</vt:i4>
      </vt:variant>
      <vt:variant>
        <vt:i4>5</vt:i4>
      </vt:variant>
      <vt:variant>
        <vt:lpwstr>https://pmc.ncbi.nlm.nih.gov/articles/PMC6935951/</vt:lpwstr>
      </vt:variant>
      <vt:variant>
        <vt:lpwstr/>
      </vt:variant>
      <vt:variant>
        <vt:i4>3997731</vt:i4>
      </vt:variant>
      <vt:variant>
        <vt:i4>1563</vt:i4>
      </vt:variant>
      <vt:variant>
        <vt:i4>0</vt:i4>
      </vt:variant>
      <vt:variant>
        <vt:i4>5</vt:i4>
      </vt:variant>
      <vt:variant>
        <vt:lpwstr>https://pmc.ncbi.nlm.nih.gov/articles/PMC10861177/</vt:lpwstr>
      </vt:variant>
      <vt:variant>
        <vt:lpwstr/>
      </vt:variant>
      <vt:variant>
        <vt:i4>1769499</vt:i4>
      </vt:variant>
      <vt:variant>
        <vt:i4>1560</vt:i4>
      </vt:variant>
      <vt:variant>
        <vt:i4>0</vt:i4>
      </vt:variant>
      <vt:variant>
        <vt:i4>5</vt:i4>
      </vt:variant>
      <vt:variant>
        <vt:lpwstr>https://pmc.ncbi.nlm.nih.gov/articles/PMC7141782/</vt:lpwstr>
      </vt:variant>
      <vt:variant>
        <vt:lpwstr/>
      </vt:variant>
      <vt:variant>
        <vt:i4>6094854</vt:i4>
      </vt:variant>
      <vt:variant>
        <vt:i4>1557</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1048607</vt:i4>
      </vt:variant>
      <vt:variant>
        <vt:i4>1554</vt:i4>
      </vt:variant>
      <vt:variant>
        <vt:i4>0</vt:i4>
      </vt:variant>
      <vt:variant>
        <vt:i4>5</vt:i4>
      </vt:variant>
      <vt:variant>
        <vt:lpwstr>https://pmc.ncbi.nlm.nih.gov/articles/PMC6598210/</vt:lpwstr>
      </vt:variant>
      <vt:variant>
        <vt:lpwstr/>
      </vt:variant>
      <vt:variant>
        <vt:i4>4980805</vt:i4>
      </vt:variant>
      <vt:variant>
        <vt:i4>1551</vt:i4>
      </vt:variant>
      <vt:variant>
        <vt:i4>0</vt:i4>
      </vt:variant>
      <vt:variant>
        <vt:i4>5</vt:i4>
      </vt:variant>
      <vt:variant>
        <vt:lpwstr>https://wiki.anton-paar.com/en/the-influence-of-particles-on-suspension-rheology/</vt:lpwstr>
      </vt:variant>
      <vt:variant>
        <vt:lpwstr/>
      </vt:variant>
      <vt:variant>
        <vt:i4>1835031</vt:i4>
      </vt:variant>
      <vt:variant>
        <vt:i4>1548</vt:i4>
      </vt:variant>
      <vt:variant>
        <vt:i4>0</vt:i4>
      </vt:variant>
      <vt:variant>
        <vt:i4>5</vt:i4>
      </vt:variant>
      <vt:variant>
        <vt:lpwstr>https://www.sciencedirect.com/topics/engineering/particle-reynolds-number</vt:lpwstr>
      </vt:variant>
      <vt:variant>
        <vt:lpwstr/>
      </vt:variant>
      <vt:variant>
        <vt:i4>589919</vt:i4>
      </vt:variant>
      <vt:variant>
        <vt:i4>1545</vt:i4>
      </vt:variant>
      <vt:variant>
        <vt:i4>0</vt:i4>
      </vt:variant>
      <vt:variant>
        <vt:i4>5</vt:i4>
      </vt:variant>
      <vt:variant>
        <vt:lpwstr>https://www.sciencedirect.com/topics/biochemistry-genetics-and-molecular-biology/shear-stress</vt:lpwstr>
      </vt:variant>
      <vt:variant>
        <vt:lpwstr/>
      </vt:variant>
      <vt:variant>
        <vt:i4>2424867</vt:i4>
      </vt:variant>
      <vt:variant>
        <vt:i4>1542</vt:i4>
      </vt:variant>
      <vt:variant>
        <vt:i4>0</vt:i4>
      </vt:variant>
      <vt:variant>
        <vt:i4>5</vt:i4>
      </vt:variant>
      <vt:variant>
        <vt:lpwstr>https://www.sciencedirect.com/topics/engineering/fluid-shear-stress</vt:lpwstr>
      </vt:variant>
      <vt:variant>
        <vt:lpwstr/>
      </vt:variant>
      <vt:variant>
        <vt:i4>3145760</vt:i4>
      </vt:variant>
      <vt:variant>
        <vt:i4>1539</vt:i4>
      </vt:variant>
      <vt:variant>
        <vt:i4>0</vt:i4>
      </vt:variant>
      <vt:variant>
        <vt:i4>5</vt:i4>
      </vt:variant>
      <vt:variant>
        <vt:lpwstr>https://pmc.ncbi.nlm.nih.gov/articles/PMC10560560/</vt:lpwstr>
      </vt:variant>
      <vt:variant>
        <vt:lpwstr/>
      </vt:variant>
      <vt:variant>
        <vt:i4>7209076</vt:i4>
      </vt:variant>
      <vt:variant>
        <vt:i4>1536</vt:i4>
      </vt:variant>
      <vt:variant>
        <vt:i4>0</vt:i4>
      </vt:variant>
      <vt:variant>
        <vt:i4>5</vt:i4>
      </vt:variant>
      <vt:variant>
        <vt:lpwstr>https://www.sciencedirect.com/science/article/pii/S2405844024121809</vt:lpwstr>
      </vt:variant>
      <vt:variant>
        <vt:lpwstr/>
      </vt:variant>
      <vt:variant>
        <vt:i4>786508</vt:i4>
      </vt:variant>
      <vt:variant>
        <vt:i4>1533</vt:i4>
      </vt:variant>
      <vt:variant>
        <vt:i4>0</vt:i4>
      </vt:variant>
      <vt:variant>
        <vt:i4>5</vt:i4>
      </vt:variant>
      <vt:variant>
        <vt:lpwstr>https://www.sciencedirect.com/topics/engineering/reynolds-number</vt:lpwstr>
      </vt:variant>
      <vt:variant>
        <vt:lpwstr/>
      </vt:variant>
      <vt:variant>
        <vt:i4>2490403</vt:i4>
      </vt:variant>
      <vt:variant>
        <vt:i4>1530</vt:i4>
      </vt:variant>
      <vt:variant>
        <vt:i4>0</vt:i4>
      </vt:variant>
      <vt:variant>
        <vt:i4>5</vt:i4>
      </vt:variant>
      <vt:variant>
        <vt:lpwstr>https://www.britannica.com/science/Stokess-law</vt:lpwstr>
      </vt:variant>
      <vt:variant>
        <vt:lpwstr/>
      </vt:variant>
      <vt:variant>
        <vt:i4>720966</vt:i4>
      </vt:variant>
      <vt:variant>
        <vt:i4>1527</vt:i4>
      </vt:variant>
      <vt:variant>
        <vt:i4>0</vt:i4>
      </vt:variant>
      <vt:variant>
        <vt:i4>5</vt:i4>
      </vt:variant>
      <vt:variant>
        <vt:lpwstr>https://www.sciencedirect.com/topics/physics-and-astronomy/settling-velocity</vt:lpwstr>
      </vt:variant>
      <vt:variant>
        <vt:lpwstr/>
      </vt:variant>
      <vt:variant>
        <vt:i4>2490381</vt:i4>
      </vt:variant>
      <vt:variant>
        <vt:i4>1524</vt:i4>
      </vt:variant>
      <vt:variant>
        <vt:i4>0</vt:i4>
      </vt:variant>
      <vt:variant>
        <vt:i4>5</vt:i4>
      </vt:variant>
      <vt:variant>
        <vt:lpwstr>https://blog.truegeometry.com/tutorials/education/b372e069150d103d6263046cc3742829/JSON_TO_ARTCL_How_to_Calculate_RPM_from_Angular_Velocity_in_context_of_rpm_to_an.html</vt:lpwstr>
      </vt:variant>
      <vt:variant>
        <vt:lpwstr/>
      </vt:variant>
      <vt:variant>
        <vt:i4>3997793</vt:i4>
      </vt:variant>
      <vt:variant>
        <vt:i4>1521</vt:i4>
      </vt:variant>
      <vt:variant>
        <vt:i4>0</vt:i4>
      </vt:variant>
      <vt:variant>
        <vt:i4>5</vt:i4>
      </vt:variant>
      <vt:variant>
        <vt:lpwstr>https://www.britannica.com/science/trigonometry</vt:lpwstr>
      </vt:variant>
      <vt:variant>
        <vt:lpwstr/>
      </vt:variant>
      <vt:variant>
        <vt:i4>8323160</vt:i4>
      </vt:variant>
      <vt:variant>
        <vt:i4>1518</vt:i4>
      </vt:variant>
      <vt:variant>
        <vt:i4>0</vt:i4>
      </vt:variant>
      <vt:variant>
        <vt:i4>5</vt:i4>
      </vt:variant>
      <vt:variant>
        <vt:lpwstr>https://www.researchgate.net/publication/380558478_Mars_Artificial_Gravity_Habitat_with_Centrifugation_MAGICIAN</vt:lpwstr>
      </vt:variant>
      <vt:variant>
        <vt:lpwstr/>
      </vt:variant>
      <vt:variant>
        <vt:i4>524384</vt:i4>
      </vt:variant>
      <vt:variant>
        <vt:i4>1515</vt:i4>
      </vt:variant>
      <vt:variant>
        <vt:i4>0</vt:i4>
      </vt:variant>
      <vt:variant>
        <vt:i4>5</vt:i4>
      </vt:variant>
      <vt:variant>
        <vt:lpwstr>https://www.researchgate.net/publication/264867408_Microbial_Monitoring_of_Crewed_Habitats_in_Space-Current_Status_and_Future_Perspectives</vt:lpwstr>
      </vt:variant>
      <vt:variant>
        <vt:lpwstr/>
      </vt:variant>
      <vt:variant>
        <vt:i4>2490478</vt:i4>
      </vt:variant>
      <vt:variant>
        <vt:i4>1512</vt:i4>
      </vt:variant>
      <vt:variant>
        <vt:i4>0</vt:i4>
      </vt:variant>
      <vt:variant>
        <vt:i4>5</vt:i4>
      </vt:variant>
      <vt:variant>
        <vt:lpwstr>https://www.sciencedirect.com/science/article/abs/pii/S0094576511002402</vt:lpwstr>
      </vt:variant>
      <vt:variant>
        <vt:lpwstr/>
      </vt:variant>
      <vt:variant>
        <vt:i4>655372</vt:i4>
      </vt:variant>
      <vt:variant>
        <vt:i4>1509</vt:i4>
      </vt:variant>
      <vt:variant>
        <vt:i4>0</vt:i4>
      </vt:variant>
      <vt:variant>
        <vt:i4>5</vt:i4>
      </vt:variant>
      <vt:variant>
        <vt:lpwstr>https://pubmed.ncbi.nlm.nih.gov/31708475/</vt:lpwstr>
      </vt:variant>
      <vt:variant>
        <vt:lpwstr/>
      </vt:variant>
      <vt:variant>
        <vt:i4>589824</vt:i4>
      </vt:variant>
      <vt:variant>
        <vt:i4>1506</vt:i4>
      </vt:variant>
      <vt:variant>
        <vt:i4>0</vt:i4>
      </vt:variant>
      <vt:variant>
        <vt:i4>5</vt:i4>
      </vt:variant>
      <vt:variant>
        <vt:lpwstr>https://pubmed.ncbi.nlm.nih.gov/18606368/</vt:lpwstr>
      </vt:variant>
      <vt:variant>
        <vt:lpwstr/>
      </vt:variant>
      <vt:variant>
        <vt:i4>2687031</vt:i4>
      </vt:variant>
      <vt:variant>
        <vt:i4>1503</vt:i4>
      </vt:variant>
      <vt:variant>
        <vt:i4>0</vt:i4>
      </vt:variant>
      <vt:variant>
        <vt:i4>5</vt:i4>
      </vt:variant>
      <vt:variant>
        <vt:lpwstr>https://doi.org/10.1152/ajprenal.2001.281.1.f12</vt:lpwstr>
      </vt:variant>
      <vt:variant>
        <vt:lpwstr/>
      </vt:variant>
      <vt:variant>
        <vt:i4>1179660</vt:i4>
      </vt:variant>
      <vt:variant>
        <vt:i4>1500</vt:i4>
      </vt:variant>
      <vt:variant>
        <vt:i4>0</vt:i4>
      </vt:variant>
      <vt:variant>
        <vt:i4>5</vt:i4>
      </vt:variant>
      <vt:variant>
        <vt:lpwstr>https://pubmed.ncbi.nlm.nih.gov/8501132/</vt:lpwstr>
      </vt:variant>
      <vt:variant>
        <vt:lpwstr/>
      </vt:variant>
      <vt:variant>
        <vt:i4>196609</vt:i4>
      </vt:variant>
      <vt:variant>
        <vt:i4>1497</vt:i4>
      </vt:variant>
      <vt:variant>
        <vt:i4>0</vt:i4>
      </vt:variant>
      <vt:variant>
        <vt:i4>5</vt:i4>
      </vt:variant>
      <vt:variant>
        <vt:lpwstr>https://www.researchgate.net/publication/372622186_Bioreactor_Technologies_for_Enhanced_Organoid_Culture</vt:lpwstr>
      </vt:variant>
      <vt:variant>
        <vt:lpwstr/>
      </vt:variant>
      <vt:variant>
        <vt:i4>1835027</vt:i4>
      </vt:variant>
      <vt:variant>
        <vt:i4>1494</vt:i4>
      </vt:variant>
      <vt:variant>
        <vt:i4>0</vt:i4>
      </vt:variant>
      <vt:variant>
        <vt:i4>5</vt:i4>
      </vt:variant>
      <vt:variant>
        <vt:lpwstr>https://pmc.ncbi.nlm.nih.gov/articles/PMC3567125/</vt:lpwstr>
      </vt:variant>
      <vt:variant>
        <vt:lpwstr/>
      </vt:variant>
      <vt:variant>
        <vt:i4>1048604</vt:i4>
      </vt:variant>
      <vt:variant>
        <vt:i4>1491</vt:i4>
      </vt:variant>
      <vt:variant>
        <vt:i4>0</vt:i4>
      </vt:variant>
      <vt:variant>
        <vt:i4>5</vt:i4>
      </vt:variant>
      <vt:variant>
        <vt:lpwstr>https://pmc.ncbi.nlm.nih.gov/articles/PMC3648913/</vt:lpwstr>
      </vt:variant>
      <vt:variant>
        <vt:lpwstr/>
      </vt:variant>
      <vt:variant>
        <vt:i4>5832776</vt:i4>
      </vt:variant>
      <vt:variant>
        <vt:i4>1488</vt:i4>
      </vt:variant>
      <vt:variant>
        <vt:i4>0</vt:i4>
      </vt:variant>
      <vt:variant>
        <vt:i4>5</vt:i4>
      </vt:variant>
      <vt:variant>
        <vt:lpwstr>https://www.britannica.com/science/equivalence-principle</vt:lpwstr>
      </vt:variant>
      <vt:variant>
        <vt:lpwstr/>
      </vt:variant>
      <vt:variant>
        <vt:i4>1179674</vt:i4>
      </vt:variant>
      <vt:variant>
        <vt:i4>1485</vt:i4>
      </vt:variant>
      <vt:variant>
        <vt:i4>0</vt:i4>
      </vt:variant>
      <vt:variant>
        <vt:i4>5</vt:i4>
      </vt:variant>
      <vt:variant>
        <vt:lpwstr>https://doi.org/10.3389/fspas.2016.00021</vt:lpwstr>
      </vt:variant>
      <vt:variant>
        <vt:lpwstr/>
      </vt:variant>
      <vt:variant>
        <vt:i4>6750269</vt:i4>
      </vt:variant>
      <vt:variant>
        <vt:i4>1482</vt:i4>
      </vt:variant>
      <vt:variant>
        <vt:i4>0</vt:i4>
      </vt:variant>
      <vt:variant>
        <vt:i4>5</vt:i4>
      </vt:variant>
      <vt:variant>
        <vt:lpwstr>https://www.nasa.gov/mission/parabolic-flight/</vt:lpwstr>
      </vt:variant>
      <vt:variant>
        <vt:lpwstr/>
      </vt:variant>
      <vt:variant>
        <vt:i4>3932223</vt:i4>
      </vt:variant>
      <vt:variant>
        <vt:i4>1479</vt:i4>
      </vt:variant>
      <vt:variant>
        <vt:i4>0</vt:i4>
      </vt:variant>
      <vt:variant>
        <vt:i4>5</vt:i4>
      </vt:variant>
      <vt:variant>
        <vt:lpwstr>https://airfocus.com/blog/weighted-decision-matrix-prioritization/</vt:lpwstr>
      </vt:variant>
      <vt:variant>
        <vt:lpwstr/>
      </vt:variant>
      <vt:variant>
        <vt:i4>3538979</vt:i4>
      </vt:variant>
      <vt:variant>
        <vt:i4>1476</vt:i4>
      </vt:variant>
      <vt:variant>
        <vt:i4>0</vt:i4>
      </vt:variant>
      <vt:variant>
        <vt:i4>5</vt:i4>
      </vt:variant>
      <vt:variant>
        <vt:lpwstr>https://www.bioprocessintl.com/single-use/design-and-performance-of-single-use-stirred-tank-bioreactors</vt:lpwstr>
      </vt:variant>
      <vt:variant>
        <vt:lpwstr/>
      </vt:variant>
      <vt:variant>
        <vt:i4>4718592</vt:i4>
      </vt:variant>
      <vt:variant>
        <vt:i4>1473</vt:i4>
      </vt:variant>
      <vt:variant>
        <vt:i4>0</vt:i4>
      </vt:variant>
      <vt:variant>
        <vt:i4>5</vt:i4>
      </vt:variant>
      <vt:variant>
        <vt:lpwstr>https://www.researchgate.net/publication/23402927_Determination_of_trihalomethanes_in_water_samples_A_review</vt:lpwstr>
      </vt:variant>
      <vt:variant>
        <vt:lpwstr/>
      </vt:variant>
      <vt:variant>
        <vt:i4>1376263</vt:i4>
      </vt:variant>
      <vt:variant>
        <vt:i4>1470</vt:i4>
      </vt:variant>
      <vt:variant>
        <vt:i4>0</vt:i4>
      </vt:variant>
      <vt:variant>
        <vt:i4>5</vt:i4>
      </vt:variant>
      <vt:variant>
        <vt:lpwstr>https://www.nature.com/articles/s41526-017-0034-8</vt:lpwstr>
      </vt:variant>
      <vt:variant>
        <vt:lpwstr/>
      </vt:variant>
      <vt:variant>
        <vt:i4>1310799</vt:i4>
      </vt:variant>
      <vt:variant>
        <vt:i4>1467</vt:i4>
      </vt:variant>
      <vt:variant>
        <vt:i4>0</vt:i4>
      </vt:variant>
      <vt:variant>
        <vt:i4>5</vt:i4>
      </vt:variant>
      <vt:variant>
        <vt:lpwstr>https://courses.lumenlearning.com/suny-physics/chapter/6-2-centripetal-acceleration/</vt:lpwstr>
      </vt:variant>
      <vt:variant>
        <vt:lpwstr/>
      </vt:variant>
      <vt:variant>
        <vt:i4>8257545</vt:i4>
      </vt:variant>
      <vt:variant>
        <vt:i4>1464</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983053</vt:i4>
      </vt:variant>
      <vt:variant>
        <vt:i4>1461</vt:i4>
      </vt:variant>
      <vt:variant>
        <vt:i4>0</vt:i4>
      </vt:variant>
      <vt:variant>
        <vt:i4>5</vt:i4>
      </vt:variant>
      <vt:variant>
        <vt:lpwstr>https://pubmed.ncbi.nlm.nih.gov/24279234/</vt:lpwstr>
      </vt:variant>
      <vt:variant>
        <vt:lpwstr/>
      </vt:variant>
      <vt:variant>
        <vt:i4>6094855</vt:i4>
      </vt:variant>
      <vt:variant>
        <vt:i4>1458</vt:i4>
      </vt:variant>
      <vt:variant>
        <vt:i4>0</vt:i4>
      </vt:variant>
      <vt:variant>
        <vt:i4>5</vt:i4>
      </vt:variant>
      <vt:variant>
        <vt:lpwstr>https://pmc.ncbi.nlm.nih.gov/articles/PMC6686703/?term=%22Tissue%20Eng%20Part%20C%20Methods%22%5Bjour%5D</vt:lpwstr>
      </vt:variant>
      <vt:variant>
        <vt:lpwstr/>
      </vt:variant>
      <vt:variant>
        <vt:i4>4325429</vt:i4>
      </vt:variant>
      <vt:variant>
        <vt:i4>1455</vt:i4>
      </vt:variant>
      <vt:variant>
        <vt:i4>0</vt:i4>
      </vt:variant>
      <vt:variant>
        <vt:i4>5</vt:i4>
      </vt:variant>
      <vt:variant>
        <vt:lpwstr>https://www.researchgate.net/publication/23467300_Expansion_of_human_hematopoietic_stem_cells_for_transplantation_Trends_and_perspectives</vt:lpwstr>
      </vt:variant>
      <vt:variant>
        <vt:lpwstr/>
      </vt:variant>
      <vt:variant>
        <vt:i4>6553669</vt:i4>
      </vt:variant>
      <vt:variant>
        <vt:i4>1452</vt:i4>
      </vt:variant>
      <vt:variant>
        <vt:i4>0</vt:i4>
      </vt:variant>
      <vt:variant>
        <vt:i4>5</vt:i4>
      </vt:variant>
      <vt:variant>
        <vt:lpwstr>https://www.researchgate.net/publication/283754366_Effect_of_Culture_in_Simulated_Microgravity_on_the_Development_of_Mouse_Embryonic_Testes</vt:lpwstr>
      </vt:variant>
      <vt:variant>
        <vt:lpwstr/>
      </vt:variant>
      <vt:variant>
        <vt:i4>851993</vt:i4>
      </vt:variant>
      <vt:variant>
        <vt:i4>1449</vt:i4>
      </vt:variant>
      <vt:variant>
        <vt:i4>0</vt:i4>
      </vt:variant>
      <vt:variant>
        <vt:i4>5</vt:i4>
      </vt:variant>
      <vt:variant>
        <vt:lpwstr>https://pmc.ncbi.nlm.nih.gov/articles/PMC419922/</vt:lpwstr>
      </vt:variant>
      <vt:variant>
        <vt:lpwstr/>
      </vt:variant>
      <vt:variant>
        <vt:i4>4587538</vt:i4>
      </vt:variant>
      <vt:variant>
        <vt:i4>1446</vt:i4>
      </vt:variant>
      <vt:variant>
        <vt:i4>0</vt:i4>
      </vt:variant>
      <vt:variant>
        <vt:i4>5</vt:i4>
      </vt:variant>
      <vt:variant>
        <vt:lpwstr>https://doi.org/10.1016/j.bpj.2019.01.034</vt:lpwstr>
      </vt:variant>
      <vt:variant>
        <vt:lpwstr/>
      </vt:variant>
      <vt:variant>
        <vt:i4>1835036</vt:i4>
      </vt:variant>
      <vt:variant>
        <vt:i4>1443</vt:i4>
      </vt:variant>
      <vt:variant>
        <vt:i4>0</vt:i4>
      </vt:variant>
      <vt:variant>
        <vt:i4>5</vt:i4>
      </vt:variant>
      <vt:variant>
        <vt:lpwstr>https://pmc.ncbi.nlm.nih.gov/articles/PMC5931275/</vt:lpwstr>
      </vt:variant>
      <vt:variant>
        <vt:lpwstr/>
      </vt:variant>
      <vt:variant>
        <vt:i4>7929942</vt:i4>
      </vt:variant>
      <vt:variant>
        <vt:i4>1440</vt:i4>
      </vt:variant>
      <vt:variant>
        <vt:i4>0</vt:i4>
      </vt:variant>
      <vt:variant>
        <vt:i4>5</vt:i4>
      </vt:variant>
      <vt:variant>
        <vt:lpwstr>https://doi.org/10.1007/978-3-030-39698-5_11</vt:lpwstr>
      </vt:variant>
      <vt:variant>
        <vt:lpwstr/>
      </vt:variant>
      <vt:variant>
        <vt:i4>2228323</vt:i4>
      </vt:variant>
      <vt:variant>
        <vt:i4>1437</vt:i4>
      </vt:variant>
      <vt:variant>
        <vt:i4>0</vt:i4>
      </vt:variant>
      <vt:variant>
        <vt:i4>5</vt:i4>
      </vt:variant>
      <vt:variant>
        <vt:lpwstr>https://compass.astm.org/document/?contentCode=ASTM%7CF2739-19%7Cen-US&amp;proxycl=https%3A%2F%2Fsecure.astm.org&amp;fromLogin=true</vt:lpwstr>
      </vt:variant>
      <vt:variant>
        <vt:lpwstr/>
      </vt:variant>
      <vt:variant>
        <vt:i4>7209061</vt:i4>
      </vt:variant>
      <vt:variant>
        <vt:i4>1434</vt:i4>
      </vt:variant>
      <vt:variant>
        <vt:i4>0</vt:i4>
      </vt:variant>
      <vt:variant>
        <vt:i4>5</vt:i4>
      </vt:variant>
      <vt:variant>
        <vt:lpwstr>https://www.sciencedirect.com/science/article/pii/B9780128030776000096</vt:lpwstr>
      </vt:variant>
      <vt:variant>
        <vt:lpwstr/>
      </vt:variant>
      <vt:variant>
        <vt:i4>4784137</vt:i4>
      </vt:variant>
      <vt:variant>
        <vt:i4>1431</vt:i4>
      </vt:variant>
      <vt:variant>
        <vt:i4>0</vt:i4>
      </vt:variant>
      <vt:variant>
        <vt:i4>5</vt:i4>
      </vt:variant>
      <vt:variant>
        <vt:lpwstr>https://azadtechhub.com/iec-60204-1-safety-of-machinery-and-electrical-equipment-design/</vt:lpwstr>
      </vt:variant>
      <vt:variant>
        <vt:lpwstr/>
      </vt:variant>
      <vt:variant>
        <vt:i4>196702</vt:i4>
      </vt:variant>
      <vt:variant>
        <vt:i4>1428</vt:i4>
      </vt:variant>
      <vt:variant>
        <vt:i4>0</vt:i4>
      </vt:variant>
      <vt:variant>
        <vt:i4>5</vt:i4>
      </vt:variant>
      <vt:variant>
        <vt:lpwstr>https://webstore.iec.ch/en/publication/75915</vt:lpwstr>
      </vt:variant>
      <vt:variant>
        <vt:lpwstr/>
      </vt:variant>
      <vt:variant>
        <vt:i4>7209009</vt:i4>
      </vt:variant>
      <vt:variant>
        <vt:i4>1425</vt:i4>
      </vt:variant>
      <vt:variant>
        <vt:i4>0</vt:i4>
      </vt:variant>
      <vt:variant>
        <vt:i4>5</vt:i4>
      </vt:variant>
      <vt:variant>
        <vt:lpwstr>https://www.iso.org/standard/59970.html</vt:lpwstr>
      </vt:variant>
      <vt:variant>
        <vt:lpwstr/>
      </vt:variant>
      <vt:variant>
        <vt:i4>7209015</vt:i4>
      </vt:variant>
      <vt:variant>
        <vt:i4>1422</vt:i4>
      </vt:variant>
      <vt:variant>
        <vt:i4>0</vt:i4>
      </vt:variant>
      <vt:variant>
        <vt:i4>5</vt:i4>
      </vt:variant>
      <vt:variant>
        <vt:lpwstr>https://www.nuaire.com/products/co2-incubators/direct-heat/in-vitrocell-nu-5810-direct-heat-decon-co2-incubator</vt:lpwstr>
      </vt:variant>
      <vt:variant>
        <vt:lpwstr/>
      </vt:variant>
      <vt:variant>
        <vt:i4>1507359</vt:i4>
      </vt:variant>
      <vt:variant>
        <vt:i4>1419</vt:i4>
      </vt:variant>
      <vt:variant>
        <vt:i4>0</vt:i4>
      </vt:variant>
      <vt:variant>
        <vt:i4>5</vt:i4>
      </vt:variant>
      <vt:variant>
        <vt:lpwstr>https://pmc.ncbi.nlm.nih.gov/articles/PMC6297095/</vt:lpwstr>
      </vt:variant>
      <vt:variant>
        <vt:lpwstr/>
      </vt:variant>
      <vt:variant>
        <vt:i4>4849739</vt:i4>
      </vt:variant>
      <vt:variant>
        <vt:i4>1416</vt:i4>
      </vt:variant>
      <vt:variant>
        <vt:i4>0</vt:i4>
      </vt:variant>
      <vt:variant>
        <vt:i4>5</vt:i4>
      </vt:variant>
      <vt:variant>
        <vt:lpwstr>https://ncse.ngo/gravity-its-only-theory</vt:lpwstr>
      </vt:variant>
      <vt:variant>
        <vt:lpwstr/>
      </vt:variant>
      <vt:variant>
        <vt:i4>7471221</vt:i4>
      </vt:variant>
      <vt:variant>
        <vt:i4>1413</vt:i4>
      </vt:variant>
      <vt:variant>
        <vt:i4>0</vt:i4>
      </vt:variant>
      <vt:variant>
        <vt:i4>5</vt:i4>
      </vt:variant>
      <vt:variant>
        <vt:lpwstr>https://www.sciencedaily.com/releases/2020/03/200326144348.htm</vt:lpwstr>
      </vt:variant>
      <vt:variant>
        <vt:lpwstr/>
      </vt:variant>
      <vt:variant>
        <vt:i4>2490487</vt:i4>
      </vt:variant>
      <vt:variant>
        <vt:i4>1410</vt:i4>
      </vt:variant>
      <vt:variant>
        <vt:i4>0</vt:i4>
      </vt:variant>
      <vt:variant>
        <vt:i4>5</vt:i4>
      </vt:variant>
      <vt:variant>
        <vt:lpwstr>https://www.britannica.com/science/microgravity</vt:lpwstr>
      </vt:variant>
      <vt:variant>
        <vt:lpwstr/>
      </vt:variant>
      <vt:variant>
        <vt:i4>3342370</vt:i4>
      </vt:variant>
      <vt:variant>
        <vt:i4>1407</vt:i4>
      </vt:variant>
      <vt:variant>
        <vt:i4>0</vt:i4>
      </vt:variant>
      <vt:variant>
        <vt:i4>5</vt:i4>
      </vt:variant>
      <vt:variant>
        <vt:lpwstr>https://pmc.ncbi.nlm.nih.gov/articles/PMC10411353/</vt:lpwstr>
      </vt:variant>
      <vt:variant>
        <vt:lpwstr/>
      </vt:variant>
      <vt:variant>
        <vt:i4>3211323</vt:i4>
      </vt:variant>
      <vt:variant>
        <vt:i4>1404</vt:i4>
      </vt:variant>
      <vt:variant>
        <vt:i4>0</vt:i4>
      </vt:variant>
      <vt:variant>
        <vt:i4>5</vt:i4>
      </vt:variant>
      <vt:variant>
        <vt:lpwstr>https://www.nasa.gov/humans-in-space/destinations/</vt:lpwstr>
      </vt:variant>
      <vt:variant>
        <vt:lpwstr/>
      </vt:variant>
      <vt:variant>
        <vt:i4>1507348</vt:i4>
      </vt:variant>
      <vt:variant>
        <vt:i4>1401</vt:i4>
      </vt:variant>
      <vt:variant>
        <vt:i4>0</vt:i4>
      </vt:variant>
      <vt:variant>
        <vt:i4>5</vt:i4>
      </vt:variant>
      <vt:variant>
        <vt:lpwstr>https://www.nasa.gov/faqs-the-international-space-station-transition-plan/</vt:lpwstr>
      </vt:variant>
      <vt:variant>
        <vt:lpwstr>q3</vt:lpwstr>
      </vt:variant>
      <vt:variant>
        <vt:i4>3080303</vt:i4>
      </vt:variant>
      <vt:variant>
        <vt:i4>1398</vt:i4>
      </vt:variant>
      <vt:variant>
        <vt:i4>0</vt:i4>
      </vt:variant>
      <vt:variant>
        <vt:i4>5</vt:i4>
      </vt:variant>
      <vt:variant>
        <vt:lpwstr>https://sdgs.un.org/goals/goal9</vt:lpwstr>
      </vt:variant>
      <vt:variant>
        <vt:lpwstr/>
      </vt:variant>
      <vt:variant>
        <vt:i4>1835102</vt:i4>
      </vt:variant>
      <vt:variant>
        <vt:i4>1395</vt:i4>
      </vt:variant>
      <vt:variant>
        <vt:i4>0</vt:i4>
      </vt:variant>
      <vt:variant>
        <vt:i4>5</vt:i4>
      </vt:variant>
      <vt:variant>
        <vt:lpwstr>https://sdgs.un.org/goals/goal13</vt:lpwstr>
      </vt:variant>
      <vt:variant>
        <vt:lpwstr/>
      </vt:variant>
      <vt:variant>
        <vt:i4>4784140</vt:i4>
      </vt:variant>
      <vt:variant>
        <vt:i4>1392</vt:i4>
      </vt:variant>
      <vt:variant>
        <vt:i4>0</vt:i4>
      </vt:variant>
      <vt:variant>
        <vt:i4>5</vt:i4>
      </vt:variant>
      <vt:variant>
        <vt:lpwstr>https://www.researchgate.net/publication/384925238_Bioreactors_Applications_and_Innovations_for_a_Sustainable_and_Healthy_Future-A_Critical_Review</vt:lpwstr>
      </vt:variant>
      <vt:variant>
        <vt:lpwstr/>
      </vt:variant>
      <vt:variant>
        <vt:i4>1900638</vt:i4>
      </vt:variant>
      <vt:variant>
        <vt:i4>1389</vt:i4>
      </vt:variant>
      <vt:variant>
        <vt:i4>0</vt:i4>
      </vt:variant>
      <vt:variant>
        <vt:i4>5</vt:i4>
      </vt:variant>
      <vt:variant>
        <vt:lpwstr>https://sdgs.un.org/goals/goal12</vt:lpwstr>
      </vt:variant>
      <vt:variant>
        <vt:lpwstr/>
      </vt:variant>
      <vt:variant>
        <vt:i4>3080303</vt:i4>
      </vt:variant>
      <vt:variant>
        <vt:i4>1386</vt:i4>
      </vt:variant>
      <vt:variant>
        <vt:i4>0</vt:i4>
      </vt:variant>
      <vt:variant>
        <vt:i4>5</vt:i4>
      </vt:variant>
      <vt:variant>
        <vt:lpwstr>https://sdgs.un.org/goals/goal3</vt:lpwstr>
      </vt:variant>
      <vt:variant>
        <vt:lpwstr/>
      </vt:variant>
      <vt:variant>
        <vt:i4>6029410</vt:i4>
      </vt:variant>
      <vt:variant>
        <vt:i4>1383</vt:i4>
      </vt:variant>
      <vt:variant>
        <vt:i4>0</vt:i4>
      </vt:variant>
      <vt:variant>
        <vt:i4>5</vt:i4>
      </vt:variant>
      <vt:variant>
        <vt:lpwstr>https://unric.org/en/united-nations-sustainable-development-goals/?utm_source=chatgpt.com</vt:lpwstr>
      </vt:variant>
      <vt:variant>
        <vt:lpwstr/>
      </vt:variant>
      <vt:variant>
        <vt:i4>7209016</vt:i4>
      </vt:variant>
      <vt:variant>
        <vt:i4>1380</vt:i4>
      </vt:variant>
      <vt:variant>
        <vt:i4>0</vt:i4>
      </vt:variant>
      <vt:variant>
        <vt:i4>5</vt:i4>
      </vt:variant>
      <vt:variant>
        <vt:lpwstr>https://www.nature.com/articles/nm0898-901</vt:lpwstr>
      </vt:variant>
      <vt:variant>
        <vt:lpwstr/>
      </vt:variant>
      <vt:variant>
        <vt:i4>4587572</vt:i4>
      </vt:variant>
      <vt:variant>
        <vt:i4>1377</vt:i4>
      </vt:variant>
      <vt:variant>
        <vt:i4>0</vt:i4>
      </vt:variant>
      <vt:variant>
        <vt:i4>5</vt:i4>
      </vt:variant>
      <vt:variant>
        <vt:lpwstr>https://www.researchgate.net/publication/354358925_Understanding_Reduced_Gravity_Effects_on_Early_Plant_Development_Before_Attempting_Life-Support_Farming_in_the_Moon_and_Mars</vt:lpwstr>
      </vt:variant>
      <vt:variant>
        <vt:lpwstr/>
      </vt:variant>
      <vt:variant>
        <vt:i4>3538974</vt:i4>
      </vt:variant>
      <vt:variant>
        <vt:i4>1374</vt:i4>
      </vt:variant>
      <vt:variant>
        <vt:i4>0</vt:i4>
      </vt:variant>
      <vt:variant>
        <vt:i4>5</vt:i4>
      </vt:variant>
      <vt:variant>
        <vt:lpwstr>https://www.researchgate.net/publication/333850184_3D-clinorotation_induces_specific_alterations_in_metabolite_profiles_of_germinating_Brassica_napus_L_seeds</vt:lpwstr>
      </vt:variant>
      <vt:variant>
        <vt:lpwstr/>
      </vt:variant>
      <vt:variant>
        <vt:i4>4915301</vt:i4>
      </vt:variant>
      <vt:variant>
        <vt:i4>1371</vt:i4>
      </vt:variant>
      <vt:variant>
        <vt:i4>0</vt:i4>
      </vt:variant>
      <vt:variant>
        <vt:i4>5</vt:i4>
      </vt:variant>
      <vt:variant>
        <vt:lpwstr>https://www.sciencedirect.com/science/article/abs/pii/B9780128241622000130?utm_source=chatgpt.com</vt:lpwstr>
      </vt:variant>
      <vt:variant>
        <vt:lpwstr/>
      </vt:variant>
      <vt:variant>
        <vt:i4>1900546</vt:i4>
      </vt:variant>
      <vt:variant>
        <vt:i4>1368</vt:i4>
      </vt:variant>
      <vt:variant>
        <vt:i4>0</vt:i4>
      </vt:variant>
      <vt:variant>
        <vt:i4>5</vt:i4>
      </vt:variant>
      <vt:variant>
        <vt:lpwstr>https://www.nature.com/articles/s41526-018-0041-4</vt:lpwstr>
      </vt:variant>
      <vt:variant>
        <vt:lpwstr/>
      </vt:variant>
      <vt:variant>
        <vt:i4>6815856</vt:i4>
      </vt:variant>
      <vt:variant>
        <vt:i4>1365</vt:i4>
      </vt:variant>
      <vt:variant>
        <vt:i4>0</vt:i4>
      </vt:variant>
      <vt:variant>
        <vt:i4>5</vt:i4>
      </vt:variant>
      <vt:variant>
        <vt:lpwstr>https://www.nasa.gov/centers-and-facilities/glenn/what-is-microgravity/</vt:lpwstr>
      </vt:variant>
      <vt:variant>
        <vt:lpwstr/>
      </vt:variant>
      <vt:variant>
        <vt:i4>7929919</vt:i4>
      </vt:variant>
      <vt:variant>
        <vt:i4>1362</vt:i4>
      </vt:variant>
      <vt:variant>
        <vt:i4>0</vt:i4>
      </vt:variant>
      <vt:variant>
        <vt:i4>5</vt:i4>
      </vt:variant>
      <vt:variant>
        <vt:lpwstr>https://archive.org/download/Bioreactor01/bioreactor 01.pdf</vt:lpwstr>
      </vt:variant>
      <vt:variant>
        <vt:lpwstr/>
      </vt:variant>
      <vt:variant>
        <vt:i4>6291507</vt:i4>
      </vt:variant>
      <vt:variant>
        <vt:i4>1359</vt:i4>
      </vt:variant>
      <vt:variant>
        <vt:i4>0</vt:i4>
      </vt:variant>
      <vt:variant>
        <vt:i4>5</vt:i4>
      </vt:variant>
      <vt:variant>
        <vt:lpwstr>https://www.sciencedirect.com/science/article/pii/S0734743X22003141</vt:lpwstr>
      </vt:variant>
      <vt:variant>
        <vt:lpwstr/>
      </vt:variant>
      <vt:variant>
        <vt:i4>1966110</vt:i4>
      </vt:variant>
      <vt:variant>
        <vt:i4>1356</vt:i4>
      </vt:variant>
      <vt:variant>
        <vt:i4>0</vt:i4>
      </vt:variant>
      <vt:variant>
        <vt:i4>5</vt:i4>
      </vt:variant>
      <vt:variant>
        <vt:lpwstr>https://www.britannica.com/science/gravity-physics/Newtons-law-of-gravity</vt:lpwstr>
      </vt:variant>
      <vt:variant>
        <vt:lpwstr/>
      </vt:variant>
      <vt:variant>
        <vt:i4>2556007</vt:i4>
      </vt:variant>
      <vt:variant>
        <vt:i4>1353</vt:i4>
      </vt:variant>
      <vt:variant>
        <vt:i4>0</vt:i4>
      </vt:variant>
      <vt:variant>
        <vt:i4>5</vt:i4>
      </vt:variant>
      <vt:variant>
        <vt:lpwstr>https://www.oxfordlearnersdictionaries.com/definition/english/zero-gravity</vt:lpwstr>
      </vt:variant>
      <vt:variant>
        <vt:lpwstr/>
      </vt:variant>
      <vt:variant>
        <vt:i4>196700</vt:i4>
      </vt:variant>
      <vt:variant>
        <vt:i4>1350</vt:i4>
      </vt:variant>
      <vt:variant>
        <vt:i4>0</vt:i4>
      </vt:variant>
      <vt:variant>
        <vt:i4>5</vt:i4>
      </vt:variant>
      <vt:variant>
        <vt:lpwstr>https://doi.org/10.1201/9781003338277-17</vt:lpwstr>
      </vt:variant>
      <vt:variant>
        <vt:lpwstr/>
      </vt:variant>
      <vt:variant>
        <vt:i4>1179648</vt:i4>
      </vt:variant>
      <vt:variant>
        <vt:i4>1347</vt:i4>
      </vt:variant>
      <vt:variant>
        <vt:i4>0</vt:i4>
      </vt:variant>
      <vt:variant>
        <vt:i4>5</vt:i4>
      </vt:variant>
      <vt:variant>
        <vt:lpwstr>https://www.britannica.com/science/physical-constant</vt:lpwstr>
      </vt:variant>
      <vt:variant>
        <vt:lpwstr/>
      </vt:variant>
      <vt:variant>
        <vt:i4>6881341</vt:i4>
      </vt:variant>
      <vt:variant>
        <vt:i4>1344</vt:i4>
      </vt:variant>
      <vt:variant>
        <vt:i4>0</vt:i4>
      </vt:variant>
      <vt:variant>
        <vt:i4>5</vt:i4>
      </vt:variant>
      <vt:variant>
        <vt:lpwstr>https://www.nature.com/articles/nm0397-259b</vt:lpwstr>
      </vt:variant>
      <vt:variant>
        <vt:lpwstr/>
      </vt:variant>
      <vt:variant>
        <vt:i4>5046318</vt:i4>
      </vt:variant>
      <vt:variant>
        <vt:i4>1341</vt:i4>
      </vt:variant>
      <vt:variant>
        <vt:i4>0</vt:i4>
      </vt:variant>
      <vt:variant>
        <vt:i4>5</vt:i4>
      </vt:variant>
      <vt:variant>
        <vt:lpwstr>https://spinoff.nasa.gov/Spinoff2009/hm_3.html</vt:lpwstr>
      </vt:variant>
      <vt:variant>
        <vt:lpwstr/>
      </vt:variant>
      <vt:variant>
        <vt:i4>1835036</vt:i4>
      </vt:variant>
      <vt:variant>
        <vt:i4>1338</vt:i4>
      </vt:variant>
      <vt:variant>
        <vt:i4>0</vt:i4>
      </vt:variant>
      <vt:variant>
        <vt:i4>5</vt:i4>
      </vt:variant>
      <vt:variant>
        <vt:lpwstr>https://pmc.ncbi.nlm.nih.gov/articles/PMC5931275/</vt:lpwstr>
      </vt:variant>
      <vt:variant>
        <vt:lpwstr/>
      </vt:variant>
      <vt:variant>
        <vt:i4>1769495</vt:i4>
      </vt:variant>
      <vt:variant>
        <vt:i4>1335</vt:i4>
      </vt:variant>
      <vt:variant>
        <vt:i4>0</vt:i4>
      </vt:variant>
      <vt:variant>
        <vt:i4>5</vt:i4>
      </vt:variant>
      <vt:variant>
        <vt:lpwstr>https://pmc.ncbi.nlm.nih.gov/articles/PMC9472129/</vt:lpwstr>
      </vt:variant>
      <vt:variant>
        <vt:lpwstr/>
      </vt:variant>
      <vt:variant>
        <vt:i4>1507336</vt:i4>
      </vt:variant>
      <vt:variant>
        <vt:i4>1332</vt:i4>
      </vt:variant>
      <vt:variant>
        <vt:i4>0</vt:i4>
      </vt:variant>
      <vt:variant>
        <vt:i4>5</vt:i4>
      </vt:variant>
      <vt:variant>
        <vt:lpwstr>https://www.nasa.gov/humans-in-space/twins-study/</vt:lpwstr>
      </vt:variant>
      <vt:variant>
        <vt:lpwstr/>
      </vt:variant>
      <vt:variant>
        <vt:i4>3539054</vt:i4>
      </vt:variant>
      <vt:variant>
        <vt:i4>1329</vt:i4>
      </vt:variant>
      <vt:variant>
        <vt:i4>0</vt:i4>
      </vt:variant>
      <vt:variant>
        <vt:i4>5</vt:i4>
      </vt:variant>
      <vt:variant>
        <vt:lpwstr>https://doi.org/10.1126/science.aau8650</vt:lpwstr>
      </vt:variant>
      <vt:variant>
        <vt:lpwstr/>
      </vt:variant>
      <vt:variant>
        <vt:i4>851978</vt:i4>
      </vt:variant>
      <vt:variant>
        <vt:i4>1326</vt:i4>
      </vt:variant>
      <vt:variant>
        <vt:i4>0</vt:i4>
      </vt:variant>
      <vt:variant>
        <vt:i4>5</vt:i4>
      </vt:variant>
      <vt:variant>
        <vt:lpwstr>https://apollo11space.com/apollo-program-failures-and-lessons-learned-nasas-journey-to-the-moon/</vt:lpwstr>
      </vt:variant>
      <vt:variant>
        <vt:lpwstr/>
      </vt:variant>
      <vt:variant>
        <vt:i4>4522075</vt:i4>
      </vt:variant>
      <vt:variant>
        <vt:i4>1323</vt:i4>
      </vt:variant>
      <vt:variant>
        <vt:i4>0</vt:i4>
      </vt:variant>
      <vt:variant>
        <vt:i4>5</vt:i4>
      </vt:variant>
      <vt:variant>
        <vt:lpwstr>https://apollo11space.com/apollo-program-costs-new-data-1969-vs-2024/</vt:lpwstr>
      </vt:variant>
      <vt:variant>
        <vt:lpwstr/>
      </vt:variant>
      <vt:variant>
        <vt:i4>983048</vt:i4>
      </vt:variant>
      <vt:variant>
        <vt:i4>1320</vt:i4>
      </vt:variant>
      <vt:variant>
        <vt:i4>0</vt:i4>
      </vt:variant>
      <vt:variant>
        <vt:i4>5</vt:i4>
      </vt:variant>
      <vt:variant>
        <vt:lpwstr>https://doi.org/10.3389/fphys.2017.00583</vt:lpwstr>
      </vt:variant>
      <vt:variant>
        <vt:lpwstr/>
      </vt:variant>
      <vt:variant>
        <vt:i4>7667751</vt:i4>
      </vt:variant>
      <vt:variant>
        <vt:i4>1317</vt:i4>
      </vt:variant>
      <vt:variant>
        <vt:i4>0</vt:i4>
      </vt:variant>
      <vt:variant>
        <vt:i4>5</vt:i4>
      </vt:variant>
      <vt:variant>
        <vt:lpwstr>https://www.nasa.gov/missions/apollo/apollo-15-mission-details/</vt:lpwstr>
      </vt:variant>
      <vt:variant>
        <vt:lpwstr/>
      </vt:variant>
      <vt:variant>
        <vt:i4>983048</vt:i4>
      </vt:variant>
      <vt:variant>
        <vt:i4>1314</vt:i4>
      </vt:variant>
      <vt:variant>
        <vt:i4>0</vt:i4>
      </vt:variant>
      <vt:variant>
        <vt:i4>5</vt:i4>
      </vt:variant>
      <vt:variant>
        <vt:lpwstr>https://doi.org/10.3389/fphys.2017.00583</vt:lpwstr>
      </vt:variant>
      <vt:variant>
        <vt:lpwstr/>
      </vt:variant>
      <vt:variant>
        <vt:i4>655370</vt:i4>
      </vt:variant>
      <vt:variant>
        <vt:i4>1311</vt:i4>
      </vt:variant>
      <vt:variant>
        <vt:i4>0</vt:i4>
      </vt:variant>
      <vt:variant>
        <vt:i4>5</vt:i4>
      </vt:variant>
      <vt:variant>
        <vt:lpwstr>https://pubmed.ncbi.nlm.nih.gov/26630194/</vt:lpwstr>
      </vt:variant>
      <vt:variant>
        <vt:lpwstr/>
      </vt:variant>
      <vt:variant>
        <vt:i4>3866735</vt:i4>
      </vt:variant>
      <vt:variant>
        <vt:i4>1308</vt:i4>
      </vt:variant>
      <vt:variant>
        <vt:i4>0</vt:i4>
      </vt:variant>
      <vt:variant>
        <vt:i4>5</vt:i4>
      </vt:variant>
      <vt:variant>
        <vt:lpwstr>https://doi.org/10.1152/japplphysiol.01251.2013</vt:lpwstr>
      </vt:variant>
      <vt:variant>
        <vt:lpwstr/>
      </vt:variant>
      <vt:variant>
        <vt:i4>3997805</vt:i4>
      </vt:variant>
      <vt:variant>
        <vt:i4>1305</vt:i4>
      </vt:variant>
      <vt:variant>
        <vt:i4>0</vt:i4>
      </vt:variant>
      <vt:variant>
        <vt:i4>5</vt:i4>
      </vt:variant>
      <vt:variant>
        <vt:lpwstr>https://doi.org/10.1152/japplphysiol.91578.2008</vt:lpwstr>
      </vt:variant>
      <vt:variant>
        <vt:lpwstr/>
      </vt:variant>
      <vt:variant>
        <vt:i4>6619207</vt:i4>
      </vt:variant>
      <vt:variant>
        <vt:i4>1302</vt:i4>
      </vt:variant>
      <vt:variant>
        <vt:i4>0</vt:i4>
      </vt:variant>
      <vt:variant>
        <vt:i4>5</vt:i4>
      </vt:variant>
      <vt:variant>
        <vt:lpwstr>https://doi.org/10.1007/978-1-4939-9889-0_12</vt:lpwstr>
      </vt:variant>
      <vt:variant>
        <vt:lpwstr/>
      </vt:variant>
      <vt:variant>
        <vt:i4>851971</vt:i4>
      </vt:variant>
      <vt:variant>
        <vt:i4>1299</vt:i4>
      </vt:variant>
      <vt:variant>
        <vt:i4>0</vt:i4>
      </vt:variant>
      <vt:variant>
        <vt:i4>5</vt:i4>
      </vt:variant>
      <vt:variant>
        <vt:lpwstr>https://pubmed.ncbi.nlm.nih.gov/30231541/</vt:lpwstr>
      </vt:variant>
      <vt:variant>
        <vt:lpwstr/>
      </vt:variant>
      <vt:variant>
        <vt:i4>851974</vt:i4>
      </vt:variant>
      <vt:variant>
        <vt:i4>1296</vt:i4>
      </vt:variant>
      <vt:variant>
        <vt:i4>0</vt:i4>
      </vt:variant>
      <vt:variant>
        <vt:i4>5</vt:i4>
      </vt:variant>
      <vt:variant>
        <vt:lpwstr>https://pubmed.ncbi.nlm.nih.gov/22750545/</vt:lpwstr>
      </vt:variant>
      <vt:variant>
        <vt:lpwstr/>
      </vt:variant>
      <vt:variant>
        <vt:i4>851975</vt:i4>
      </vt:variant>
      <vt:variant>
        <vt:i4>1293</vt:i4>
      </vt:variant>
      <vt:variant>
        <vt:i4>0</vt:i4>
      </vt:variant>
      <vt:variant>
        <vt:i4>5</vt:i4>
      </vt:variant>
      <vt:variant>
        <vt:lpwstr>https://pubmed.ncbi.nlm.nih.gov/16795038/</vt:lpwstr>
      </vt:variant>
      <vt:variant>
        <vt:lpwstr/>
      </vt:variant>
      <vt:variant>
        <vt:i4>524289</vt:i4>
      </vt:variant>
      <vt:variant>
        <vt:i4>1290</vt:i4>
      </vt:variant>
      <vt:variant>
        <vt:i4>0</vt:i4>
      </vt:variant>
      <vt:variant>
        <vt:i4>5</vt:i4>
      </vt:variant>
      <vt:variant>
        <vt:lpwstr>https://pubmed.ncbi.nlm.nih.gov/11481229/</vt:lpwstr>
      </vt:variant>
      <vt:variant>
        <vt:lpwstr/>
      </vt:variant>
      <vt:variant>
        <vt:i4>5308445</vt:i4>
      </vt:variant>
      <vt:variant>
        <vt:i4>1287</vt:i4>
      </vt:variant>
      <vt:variant>
        <vt:i4>0</vt:i4>
      </vt:variant>
      <vt:variant>
        <vt:i4>5</vt:i4>
      </vt:variant>
      <vt:variant>
        <vt:lpwstr>https://www.sciencedirect.com/science/article/pii/B9780125986557500367?via%3Dihub</vt:lpwstr>
      </vt:variant>
      <vt:variant>
        <vt:lpwstr/>
      </vt:variant>
      <vt:variant>
        <vt:i4>3735589</vt:i4>
      </vt:variant>
      <vt:variant>
        <vt:i4>1284</vt:i4>
      </vt:variant>
      <vt:variant>
        <vt:i4>0</vt:i4>
      </vt:variant>
      <vt:variant>
        <vt:i4>5</vt:i4>
      </vt:variant>
      <vt:variant>
        <vt:lpwstr>https://pmc.ncbi.nlm.nih.gov/articles/PMC10351380/</vt:lpwstr>
      </vt:variant>
      <vt:variant>
        <vt:lpwstr/>
      </vt:variant>
      <vt:variant>
        <vt:i4>2097201</vt:i4>
      </vt:variant>
      <vt:variant>
        <vt:i4>1281</vt:i4>
      </vt:variant>
      <vt:variant>
        <vt:i4>0</vt:i4>
      </vt:variant>
      <vt:variant>
        <vt:i4>5</vt:i4>
      </vt:variant>
      <vt:variant>
        <vt:lpwstr>https://doi.org/10.1007/s00421-025-05773-7</vt:lpwstr>
      </vt:variant>
      <vt:variant>
        <vt:lpwstr/>
      </vt:variant>
      <vt:variant>
        <vt:i4>1441911</vt:i4>
      </vt:variant>
      <vt:variant>
        <vt:i4>1278</vt:i4>
      </vt:variant>
      <vt:variant>
        <vt:i4>0</vt:i4>
      </vt:variant>
      <vt:variant>
        <vt:i4>5</vt:i4>
      </vt:variant>
      <vt:variant>
        <vt:lpwstr>https://www.esa.int/Science_Exploration/Human_and_Robotic_Exploration/Exploration/Why_go_to_Mars</vt:lpwstr>
      </vt:variant>
      <vt:variant>
        <vt:lpwstr>:~:text=The%20scientific%20reasons%20for%20going%20to%20Mars%20can,beyond%20Earth%20is%20a%20fundamental%20question%20of%20humankind</vt:lpwstr>
      </vt:variant>
      <vt:variant>
        <vt:i4>1507337</vt:i4>
      </vt:variant>
      <vt:variant>
        <vt:i4>1275</vt:i4>
      </vt:variant>
      <vt:variant>
        <vt:i4>0</vt:i4>
      </vt:variant>
      <vt:variant>
        <vt:i4>5</vt:i4>
      </vt:variant>
      <vt:variant>
        <vt:lpwstr>https://science.nasa.gov/planetary-science/programs/mars-exploration/</vt:lpwstr>
      </vt:variant>
      <vt:variant>
        <vt:lpwstr/>
      </vt:variant>
      <vt:variant>
        <vt:i4>3211303</vt:i4>
      </vt:variant>
      <vt:variant>
        <vt:i4>1272</vt:i4>
      </vt:variant>
      <vt:variant>
        <vt:i4>0</vt:i4>
      </vt:variant>
      <vt:variant>
        <vt:i4>5</vt:i4>
      </vt:variant>
      <vt:variant>
        <vt:lpwstr>https://pmc.ncbi.nlm.nih.gov/articles/PMC10763664/</vt:lpwstr>
      </vt:variant>
      <vt:variant>
        <vt:lpwstr/>
      </vt:variant>
      <vt:variant>
        <vt:i4>3604547</vt:i4>
      </vt:variant>
      <vt:variant>
        <vt:i4>1269</vt:i4>
      </vt:variant>
      <vt:variant>
        <vt:i4>0</vt:i4>
      </vt:variant>
      <vt:variant>
        <vt:i4>5</vt:i4>
      </vt:variant>
      <vt:variant>
        <vt:lpwstr>https://papers.ssrn.com/sol3/papers.cfm?abstract_id=5090101</vt:lpwstr>
      </vt:variant>
      <vt:variant>
        <vt:lpwstr/>
      </vt:variant>
      <vt:variant>
        <vt:i4>7274603</vt:i4>
      </vt:variant>
      <vt:variant>
        <vt:i4>1266</vt:i4>
      </vt:variant>
      <vt:variant>
        <vt:i4>0</vt:i4>
      </vt:variant>
      <vt:variant>
        <vt:i4>5</vt:i4>
      </vt:variant>
      <vt:variant>
        <vt:lpwstr>https://www.nasa.gov/missions/station/iss-research/studying-combustion-and-fire-safety/</vt:lpwstr>
      </vt:variant>
      <vt:variant>
        <vt:lpwstr/>
      </vt:variant>
      <vt:variant>
        <vt:i4>458782</vt:i4>
      </vt:variant>
      <vt:variant>
        <vt:i4>1263</vt:i4>
      </vt:variant>
      <vt:variant>
        <vt:i4>0</vt:i4>
      </vt:variant>
      <vt:variant>
        <vt:i4>5</vt:i4>
      </vt:variant>
      <vt:variant>
        <vt:lpwstr>https://arxiv.org/abs/2501.17006</vt:lpwstr>
      </vt:variant>
      <vt:variant>
        <vt:lpwstr/>
      </vt:variant>
      <vt:variant>
        <vt:i4>7667764</vt:i4>
      </vt:variant>
      <vt:variant>
        <vt:i4>1260</vt:i4>
      </vt:variant>
      <vt:variant>
        <vt:i4>0</vt:i4>
      </vt:variant>
      <vt:variant>
        <vt:i4>5</vt:i4>
      </vt:variant>
      <vt:variant>
        <vt:lpwstr>https://doi.org/10.1146/annurev.astro.40.060401.093923</vt:lpwstr>
      </vt:variant>
      <vt:variant>
        <vt:lpwstr/>
      </vt:variant>
      <vt:variant>
        <vt:i4>5898257</vt:i4>
      </vt:variant>
      <vt:variant>
        <vt:i4>1257</vt:i4>
      </vt:variant>
      <vt:variant>
        <vt:i4>0</vt:i4>
      </vt:variant>
      <vt:variant>
        <vt:i4>5</vt:i4>
      </vt:variant>
      <vt:variant>
        <vt:lpwstr>https://www.livescience.com/strange-theories-about-the-universe.html</vt:lpwstr>
      </vt:variant>
      <vt:variant>
        <vt:lpwstr/>
      </vt:variant>
      <vt:variant>
        <vt:i4>1048670</vt:i4>
      </vt:variant>
      <vt:variant>
        <vt:i4>1254</vt:i4>
      </vt:variant>
      <vt:variant>
        <vt:i4>0</vt:i4>
      </vt:variant>
      <vt:variant>
        <vt:i4>5</vt:i4>
      </vt:variant>
      <vt:variant>
        <vt:lpwstr>https://www.miromikelaus.com/</vt:lpwstr>
      </vt:variant>
      <vt:variant>
        <vt:lpwstr>:~:text=Grounded%20in%20Laus%E2%80%99s%20cultural%20heritage%2C%20the%20Croatian%20Barrel,system%2C%20with%20celestial%20bodies%20emerging%20at%20varying%20times</vt:lpwstr>
      </vt:variant>
      <vt:variant>
        <vt:i4>1048627</vt:i4>
      </vt:variant>
      <vt:variant>
        <vt:i4>1251</vt:i4>
      </vt:variant>
      <vt:variant>
        <vt:i4>0</vt:i4>
      </vt:variant>
      <vt:variant>
        <vt:i4>5</vt:i4>
      </vt:variant>
      <vt:variant>
        <vt:lpwstr>https://books.google.com/books?hl=en&amp;lr=&amp;id=6fpgEQAAQBAJ&amp;oi=fnd&amp;pg=PR3&amp;dq=why+are+the+rings+around+the+planets+for&amp;ots=6NYg8vGXx7&amp;sig=fDnYWiJSO_0-C7OTs6DVDOnjzG8</vt:lpwstr>
      </vt:variant>
      <vt:variant>
        <vt:lpwstr>v=onepage&amp;q=why%20are%20the%20rings%20around%20the%20planets%20for&amp;f=false</vt:lpwstr>
      </vt:variant>
      <vt:variant>
        <vt:i4>196619</vt:i4>
      </vt:variant>
      <vt:variant>
        <vt:i4>1248</vt:i4>
      </vt:variant>
      <vt:variant>
        <vt:i4>0</vt:i4>
      </vt:variant>
      <vt:variant>
        <vt:i4>5</vt:i4>
      </vt:variant>
      <vt:variant>
        <vt:lpwstr>https://www.nasa.gov/image-article/april-1961-first-human-entered-space/</vt:lpwstr>
      </vt:variant>
      <vt:variant>
        <vt:lpwstr/>
      </vt:variant>
      <vt:variant>
        <vt:i4>2490494</vt:i4>
      </vt:variant>
      <vt:variant>
        <vt:i4>1245</vt:i4>
      </vt:variant>
      <vt:variant>
        <vt:i4>0</vt:i4>
      </vt:variant>
      <vt:variant>
        <vt:i4>5</vt:i4>
      </vt:variant>
      <vt:variant>
        <vt:lpwstr>https://www.eurofins.com/medical-device/testing/cytotoxicity-testing/direct-cell-contact-test/</vt:lpwstr>
      </vt:variant>
      <vt:variant>
        <vt:lpwstr/>
      </vt:variant>
      <vt:variant>
        <vt:i4>2555936</vt:i4>
      </vt:variant>
      <vt:variant>
        <vt:i4>1242</vt:i4>
      </vt:variant>
      <vt:variant>
        <vt:i4>0</vt:i4>
      </vt:variant>
      <vt:variant>
        <vt:i4>5</vt:i4>
      </vt:variant>
      <vt:variant>
        <vt:lpwstr>https://link.springer.com/article/10.1007/s10565-007-9040-z</vt:lpwstr>
      </vt:variant>
      <vt:variant>
        <vt:lpwstr/>
      </vt:variant>
      <vt:variant>
        <vt:i4>131076</vt:i4>
      </vt:variant>
      <vt:variant>
        <vt:i4>1239</vt:i4>
      </vt:variant>
      <vt:variant>
        <vt:i4>0</vt:i4>
      </vt:variant>
      <vt:variant>
        <vt:i4>5</vt:i4>
      </vt:variant>
      <vt:variant>
        <vt:lpwstr>https://www.iso.org/obp/ui/</vt:lpwstr>
      </vt:variant>
      <vt:variant>
        <vt:lpwstr>iso:std:iso:10993:-5:ed-3:v1:en</vt:lpwstr>
      </vt:variant>
      <vt:variant>
        <vt:i4>6357108</vt:i4>
      </vt:variant>
      <vt:variant>
        <vt:i4>1206</vt:i4>
      </vt:variant>
      <vt:variant>
        <vt:i4>0</vt:i4>
      </vt:variant>
      <vt:variant>
        <vt:i4>5</vt:i4>
      </vt:variant>
      <vt:variant>
        <vt:lpwstr>https://www.google.com/url?sa=i&amp;url=https%3A%2F%2Fwww.chegg.com%2Fhomework-help%2Fquestions-and-answers%2Fconsider-following-figure-rotating-high-aspect-ratio-vessel-bioreactor-vessel-hermetic-ful-q29634669&amp;psig=AOvVaw1i63fD65isu9UwE17Ztpac&amp;ust=1760025338455000&amp;source=images&amp;cd=vfe&amp;opi=89978449&amp;ved=0CBYQjRxqFwoTCNC03aGSlZADFQAAAAAdAAAAABAD</vt:lpwstr>
      </vt:variant>
      <vt:variant>
        <vt:lpwstr/>
      </vt:variant>
      <vt:variant>
        <vt:i4>6094854</vt:i4>
      </vt:variant>
      <vt:variant>
        <vt:i4>1197</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6422653</vt:i4>
      </vt:variant>
      <vt:variant>
        <vt:i4>1188</vt:i4>
      </vt:variant>
      <vt:variant>
        <vt:i4>0</vt:i4>
      </vt:variant>
      <vt:variant>
        <vt:i4>5</vt:i4>
      </vt:variant>
      <vt:variant>
        <vt:lpwstr>https://www.sciencedirect.com/science/article/pii/S1751616121006500</vt:lpwstr>
      </vt:variant>
      <vt:variant>
        <vt:lpwstr/>
      </vt:variant>
      <vt:variant>
        <vt:i4>5439612</vt:i4>
      </vt:variant>
      <vt:variant>
        <vt:i4>1185</vt:i4>
      </vt:variant>
      <vt:variant>
        <vt:i4>0</vt:i4>
      </vt:variant>
      <vt:variant>
        <vt:i4>5</vt:i4>
      </vt:variant>
      <vt:variant>
        <vt:lpwstr>https://doi.org/10.1007/978-1-0716-4306-8_1</vt:lpwstr>
      </vt:variant>
      <vt:variant>
        <vt:lpwstr/>
      </vt:variant>
      <vt:variant>
        <vt:i4>1376282</vt:i4>
      </vt:variant>
      <vt:variant>
        <vt:i4>1182</vt:i4>
      </vt:variant>
      <vt:variant>
        <vt:i4>0</vt:i4>
      </vt:variant>
      <vt:variant>
        <vt:i4>5</vt:i4>
      </vt:variant>
      <vt:variant>
        <vt:lpwstr>https://pmc.ncbi.nlm.nih.gov/articles/PMC8777196/</vt:lpwstr>
      </vt:variant>
      <vt:variant>
        <vt:lpwstr/>
      </vt:variant>
      <vt:variant>
        <vt:i4>3342341</vt:i4>
      </vt:variant>
      <vt:variant>
        <vt:i4>1179</vt:i4>
      </vt:variant>
      <vt:variant>
        <vt:i4>0</vt:i4>
      </vt:variant>
      <vt:variant>
        <vt:i4>5</vt:i4>
      </vt:variant>
      <vt:variant>
        <vt:lpwstr>https://www.sciencedirect.com/topics/materials-science/osteoblast?utm_source=chatgpt.com</vt:lpwstr>
      </vt:variant>
      <vt:variant>
        <vt:lpwstr/>
      </vt:variant>
      <vt:variant>
        <vt:i4>786434</vt:i4>
      </vt:variant>
      <vt:variant>
        <vt:i4>1176</vt:i4>
      </vt:variant>
      <vt:variant>
        <vt:i4>0</vt:i4>
      </vt:variant>
      <vt:variant>
        <vt:i4>5</vt:i4>
      </vt:variant>
      <vt:variant>
        <vt:lpwstr>https://pubmed.ncbi.nlm.nih.gov/35672327/</vt:lpwstr>
      </vt:variant>
      <vt:variant>
        <vt:lpwstr/>
      </vt:variant>
      <vt:variant>
        <vt:i4>1048602</vt:i4>
      </vt:variant>
      <vt:variant>
        <vt:i4>1173</vt:i4>
      </vt:variant>
      <vt:variant>
        <vt:i4>0</vt:i4>
      </vt:variant>
      <vt:variant>
        <vt:i4>5</vt:i4>
      </vt:variant>
      <vt:variant>
        <vt:lpwstr>https://pmc.ncbi.nlm.nih.gov/articles/PMC6935951/</vt:lpwstr>
      </vt:variant>
      <vt:variant>
        <vt:lpwstr/>
      </vt:variant>
      <vt:variant>
        <vt:i4>3997731</vt:i4>
      </vt:variant>
      <vt:variant>
        <vt:i4>1170</vt:i4>
      </vt:variant>
      <vt:variant>
        <vt:i4>0</vt:i4>
      </vt:variant>
      <vt:variant>
        <vt:i4>5</vt:i4>
      </vt:variant>
      <vt:variant>
        <vt:lpwstr>https://pmc.ncbi.nlm.nih.gov/articles/PMC10861177/</vt:lpwstr>
      </vt:variant>
      <vt:variant>
        <vt:lpwstr/>
      </vt:variant>
      <vt:variant>
        <vt:i4>1769499</vt:i4>
      </vt:variant>
      <vt:variant>
        <vt:i4>1167</vt:i4>
      </vt:variant>
      <vt:variant>
        <vt:i4>0</vt:i4>
      </vt:variant>
      <vt:variant>
        <vt:i4>5</vt:i4>
      </vt:variant>
      <vt:variant>
        <vt:lpwstr>https://pmc.ncbi.nlm.nih.gov/articles/PMC7141782/</vt:lpwstr>
      </vt:variant>
      <vt:variant>
        <vt:lpwstr/>
      </vt:variant>
      <vt:variant>
        <vt:i4>6094854</vt:i4>
      </vt:variant>
      <vt:variant>
        <vt:i4>1164</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6094854</vt:i4>
      </vt:variant>
      <vt:variant>
        <vt:i4>1161</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3014770</vt:i4>
      </vt:variant>
      <vt:variant>
        <vt:i4>1125</vt:i4>
      </vt:variant>
      <vt:variant>
        <vt:i4>0</vt:i4>
      </vt:variant>
      <vt:variant>
        <vt:i4>5</vt:i4>
      </vt:variant>
      <vt:variant>
        <vt:lpwstr>ttps://www.sciencedirect.com/topics/physics-and-astronomy/settling-velocity</vt:lpwstr>
      </vt:variant>
      <vt:variant>
        <vt:lpwstr/>
      </vt:variant>
      <vt:variant>
        <vt:i4>2490403</vt:i4>
      </vt:variant>
      <vt:variant>
        <vt:i4>1116</vt:i4>
      </vt:variant>
      <vt:variant>
        <vt:i4>0</vt:i4>
      </vt:variant>
      <vt:variant>
        <vt:i4>5</vt:i4>
      </vt:variant>
      <vt:variant>
        <vt:lpwstr>https://www.britannica.com/science/Stokess-law</vt:lpwstr>
      </vt:variant>
      <vt:variant>
        <vt:lpwstr/>
      </vt:variant>
      <vt:variant>
        <vt:i4>2490403</vt:i4>
      </vt:variant>
      <vt:variant>
        <vt:i4>1104</vt:i4>
      </vt:variant>
      <vt:variant>
        <vt:i4>0</vt:i4>
      </vt:variant>
      <vt:variant>
        <vt:i4>5</vt:i4>
      </vt:variant>
      <vt:variant>
        <vt:lpwstr>https://www.britannica.com/science/Stokess-law</vt:lpwstr>
      </vt:variant>
      <vt:variant>
        <vt:lpwstr/>
      </vt:variant>
      <vt:variant>
        <vt:i4>2490403</vt:i4>
      </vt:variant>
      <vt:variant>
        <vt:i4>1095</vt:i4>
      </vt:variant>
      <vt:variant>
        <vt:i4>0</vt:i4>
      </vt:variant>
      <vt:variant>
        <vt:i4>5</vt:i4>
      </vt:variant>
      <vt:variant>
        <vt:lpwstr>https://www.britannica.com/science/Stokess-law</vt:lpwstr>
      </vt:variant>
      <vt:variant>
        <vt:lpwstr/>
      </vt:variant>
      <vt:variant>
        <vt:i4>3014770</vt:i4>
      </vt:variant>
      <vt:variant>
        <vt:i4>1092</vt:i4>
      </vt:variant>
      <vt:variant>
        <vt:i4>0</vt:i4>
      </vt:variant>
      <vt:variant>
        <vt:i4>5</vt:i4>
      </vt:variant>
      <vt:variant>
        <vt:lpwstr>ttps://www.sciencedirect.com/topics/physics-and-astronomy/settling-velocity</vt:lpwstr>
      </vt:variant>
      <vt:variant>
        <vt:lpwstr/>
      </vt:variant>
      <vt:variant>
        <vt:i4>2490381</vt:i4>
      </vt:variant>
      <vt:variant>
        <vt:i4>1083</vt:i4>
      </vt:variant>
      <vt:variant>
        <vt:i4>0</vt:i4>
      </vt:variant>
      <vt:variant>
        <vt:i4>5</vt:i4>
      </vt:variant>
      <vt:variant>
        <vt:lpwstr>https://blog.truegeometry.com/tutorials/education/b372e069150d103d6263046cc3742829/JSON_TO_ARTCL_How_to_Calculate_RPM_from_Angular_Velocity_in_context_of_rpm_to_an.html</vt:lpwstr>
      </vt:variant>
      <vt:variant>
        <vt:lpwstr/>
      </vt:variant>
      <vt:variant>
        <vt:i4>2490381</vt:i4>
      </vt:variant>
      <vt:variant>
        <vt:i4>1074</vt:i4>
      </vt:variant>
      <vt:variant>
        <vt:i4>0</vt:i4>
      </vt:variant>
      <vt:variant>
        <vt:i4>5</vt:i4>
      </vt:variant>
      <vt:variant>
        <vt:lpwstr>https://blog.truegeometry.com/tutorials/education/b372e069150d103d6263046cc3742829/JSON_TO_ARTCL_How_to_Calculate_RPM_from_Angular_Velocity_in_context_of_rpm_to_an.html</vt:lpwstr>
      </vt:variant>
      <vt:variant>
        <vt:lpwstr/>
      </vt:variant>
      <vt:variant>
        <vt:i4>3997793</vt:i4>
      </vt:variant>
      <vt:variant>
        <vt:i4>1038</vt:i4>
      </vt:variant>
      <vt:variant>
        <vt:i4>0</vt:i4>
      </vt:variant>
      <vt:variant>
        <vt:i4>5</vt:i4>
      </vt:variant>
      <vt:variant>
        <vt:lpwstr>https://www.britannica.com/science/trigonometry</vt:lpwstr>
      </vt:variant>
      <vt:variant>
        <vt:lpwstr/>
      </vt:variant>
      <vt:variant>
        <vt:i4>8323160</vt:i4>
      </vt:variant>
      <vt:variant>
        <vt:i4>1035</vt:i4>
      </vt:variant>
      <vt:variant>
        <vt:i4>0</vt:i4>
      </vt:variant>
      <vt:variant>
        <vt:i4>5</vt:i4>
      </vt:variant>
      <vt:variant>
        <vt:lpwstr>https://www.researchgate.net/publication/380558478_Mars_Artificial_Gravity_Habitat_with_Centrifugation_MAGICIAN</vt:lpwstr>
      </vt:variant>
      <vt:variant>
        <vt:lpwstr/>
      </vt:variant>
      <vt:variant>
        <vt:i4>8323160</vt:i4>
      </vt:variant>
      <vt:variant>
        <vt:i4>1029</vt:i4>
      </vt:variant>
      <vt:variant>
        <vt:i4>0</vt:i4>
      </vt:variant>
      <vt:variant>
        <vt:i4>5</vt:i4>
      </vt:variant>
      <vt:variant>
        <vt:lpwstr>https://www.researchgate.net/publication/380558478_Mars_Artificial_Gravity_Habitat_with_Centrifugation_MAGICIAN</vt:lpwstr>
      </vt:variant>
      <vt:variant>
        <vt:lpwstr/>
      </vt:variant>
      <vt:variant>
        <vt:i4>524384</vt:i4>
      </vt:variant>
      <vt:variant>
        <vt:i4>1026</vt:i4>
      </vt:variant>
      <vt:variant>
        <vt:i4>0</vt:i4>
      </vt:variant>
      <vt:variant>
        <vt:i4>5</vt:i4>
      </vt:variant>
      <vt:variant>
        <vt:lpwstr>https://www.researchgate.net/publication/264867408_Microbial_Monitoring_of_Crewed_Habitats_in_Space-Current_Status_and_Future_Perspectives</vt:lpwstr>
      </vt:variant>
      <vt:variant>
        <vt:lpwstr/>
      </vt:variant>
      <vt:variant>
        <vt:i4>524384</vt:i4>
      </vt:variant>
      <vt:variant>
        <vt:i4>1020</vt:i4>
      </vt:variant>
      <vt:variant>
        <vt:i4>0</vt:i4>
      </vt:variant>
      <vt:variant>
        <vt:i4>5</vt:i4>
      </vt:variant>
      <vt:variant>
        <vt:lpwstr>https://www.researchgate.net/publication/264867408_Microbial_Monitoring_of_Crewed_Habitats_in_Space-Current_Status_and_Future_Perspectives</vt:lpwstr>
      </vt:variant>
      <vt:variant>
        <vt:lpwstr/>
      </vt:variant>
      <vt:variant>
        <vt:i4>2490478</vt:i4>
      </vt:variant>
      <vt:variant>
        <vt:i4>1017</vt:i4>
      </vt:variant>
      <vt:variant>
        <vt:i4>0</vt:i4>
      </vt:variant>
      <vt:variant>
        <vt:i4>5</vt:i4>
      </vt:variant>
      <vt:variant>
        <vt:lpwstr>https://www.sciencedirect.com/science/article/abs/pii/S0094576511002402</vt:lpwstr>
      </vt:variant>
      <vt:variant>
        <vt:lpwstr/>
      </vt:variant>
      <vt:variant>
        <vt:i4>655372</vt:i4>
      </vt:variant>
      <vt:variant>
        <vt:i4>1014</vt:i4>
      </vt:variant>
      <vt:variant>
        <vt:i4>0</vt:i4>
      </vt:variant>
      <vt:variant>
        <vt:i4>5</vt:i4>
      </vt:variant>
      <vt:variant>
        <vt:lpwstr>https://pubmed.ncbi.nlm.nih.gov/31708475/</vt:lpwstr>
      </vt:variant>
      <vt:variant>
        <vt:lpwstr/>
      </vt:variant>
      <vt:variant>
        <vt:i4>589824</vt:i4>
      </vt:variant>
      <vt:variant>
        <vt:i4>1011</vt:i4>
      </vt:variant>
      <vt:variant>
        <vt:i4>0</vt:i4>
      </vt:variant>
      <vt:variant>
        <vt:i4>5</vt:i4>
      </vt:variant>
      <vt:variant>
        <vt:lpwstr>https://pubmed.ncbi.nlm.nih.gov/18606368/</vt:lpwstr>
      </vt:variant>
      <vt:variant>
        <vt:lpwstr/>
      </vt:variant>
      <vt:variant>
        <vt:i4>1835027</vt:i4>
      </vt:variant>
      <vt:variant>
        <vt:i4>1008</vt:i4>
      </vt:variant>
      <vt:variant>
        <vt:i4>0</vt:i4>
      </vt:variant>
      <vt:variant>
        <vt:i4>5</vt:i4>
      </vt:variant>
      <vt:variant>
        <vt:lpwstr>https://pmc.ncbi.nlm.nih.gov/articles/PMC3567125/</vt:lpwstr>
      </vt:variant>
      <vt:variant>
        <vt:lpwstr/>
      </vt:variant>
      <vt:variant>
        <vt:i4>2687031</vt:i4>
      </vt:variant>
      <vt:variant>
        <vt:i4>1002</vt:i4>
      </vt:variant>
      <vt:variant>
        <vt:i4>0</vt:i4>
      </vt:variant>
      <vt:variant>
        <vt:i4>5</vt:i4>
      </vt:variant>
      <vt:variant>
        <vt:lpwstr>https://doi.org/10.1152/ajprenal.2001.281.1.f12</vt:lpwstr>
      </vt:variant>
      <vt:variant>
        <vt:lpwstr/>
      </vt:variant>
      <vt:variant>
        <vt:i4>1179660</vt:i4>
      </vt:variant>
      <vt:variant>
        <vt:i4>999</vt:i4>
      </vt:variant>
      <vt:variant>
        <vt:i4>0</vt:i4>
      </vt:variant>
      <vt:variant>
        <vt:i4>5</vt:i4>
      </vt:variant>
      <vt:variant>
        <vt:lpwstr>https://pubmed.ncbi.nlm.nih.gov/8501132/</vt:lpwstr>
      </vt:variant>
      <vt:variant>
        <vt:lpwstr/>
      </vt:variant>
      <vt:variant>
        <vt:i4>196609</vt:i4>
      </vt:variant>
      <vt:variant>
        <vt:i4>996</vt:i4>
      </vt:variant>
      <vt:variant>
        <vt:i4>0</vt:i4>
      </vt:variant>
      <vt:variant>
        <vt:i4>5</vt:i4>
      </vt:variant>
      <vt:variant>
        <vt:lpwstr>https://www.researchgate.net/publication/372622186_Bioreactor_Technologies_for_Enhanced_Organoid_Culture</vt:lpwstr>
      </vt:variant>
      <vt:variant>
        <vt:lpwstr/>
      </vt:variant>
      <vt:variant>
        <vt:i4>1835027</vt:i4>
      </vt:variant>
      <vt:variant>
        <vt:i4>993</vt:i4>
      </vt:variant>
      <vt:variant>
        <vt:i4>0</vt:i4>
      </vt:variant>
      <vt:variant>
        <vt:i4>5</vt:i4>
      </vt:variant>
      <vt:variant>
        <vt:lpwstr>https://pmc.ncbi.nlm.nih.gov/articles/PMC3567125/</vt:lpwstr>
      </vt:variant>
      <vt:variant>
        <vt:lpwstr/>
      </vt:variant>
      <vt:variant>
        <vt:i4>1048604</vt:i4>
      </vt:variant>
      <vt:variant>
        <vt:i4>990</vt:i4>
      </vt:variant>
      <vt:variant>
        <vt:i4>0</vt:i4>
      </vt:variant>
      <vt:variant>
        <vt:i4>5</vt:i4>
      </vt:variant>
      <vt:variant>
        <vt:lpwstr>https://pmc.ncbi.nlm.nih.gov/articles/PMC3648913/</vt:lpwstr>
      </vt:variant>
      <vt:variant>
        <vt:lpwstr/>
      </vt:variant>
      <vt:variant>
        <vt:i4>1179674</vt:i4>
      </vt:variant>
      <vt:variant>
        <vt:i4>987</vt:i4>
      </vt:variant>
      <vt:variant>
        <vt:i4>0</vt:i4>
      </vt:variant>
      <vt:variant>
        <vt:i4>5</vt:i4>
      </vt:variant>
      <vt:variant>
        <vt:lpwstr>https://doi.org/10.3389/fspas.2016.00021</vt:lpwstr>
      </vt:variant>
      <vt:variant>
        <vt:lpwstr/>
      </vt:variant>
      <vt:variant>
        <vt:i4>1179674</vt:i4>
      </vt:variant>
      <vt:variant>
        <vt:i4>984</vt:i4>
      </vt:variant>
      <vt:variant>
        <vt:i4>0</vt:i4>
      </vt:variant>
      <vt:variant>
        <vt:i4>5</vt:i4>
      </vt:variant>
      <vt:variant>
        <vt:lpwstr>https://doi.org/10.3389/fspas.2016.00021</vt:lpwstr>
      </vt:variant>
      <vt:variant>
        <vt:lpwstr/>
      </vt:variant>
      <vt:variant>
        <vt:i4>5832776</vt:i4>
      </vt:variant>
      <vt:variant>
        <vt:i4>981</vt:i4>
      </vt:variant>
      <vt:variant>
        <vt:i4>0</vt:i4>
      </vt:variant>
      <vt:variant>
        <vt:i4>5</vt:i4>
      </vt:variant>
      <vt:variant>
        <vt:lpwstr>https://www.britannica.com/science/equivalence-principle</vt:lpwstr>
      </vt:variant>
      <vt:variant>
        <vt:lpwstr/>
      </vt:variant>
      <vt:variant>
        <vt:i4>1179674</vt:i4>
      </vt:variant>
      <vt:variant>
        <vt:i4>978</vt:i4>
      </vt:variant>
      <vt:variant>
        <vt:i4>0</vt:i4>
      </vt:variant>
      <vt:variant>
        <vt:i4>5</vt:i4>
      </vt:variant>
      <vt:variant>
        <vt:lpwstr>https://doi.org/10.3389/fspas.2016.00021</vt:lpwstr>
      </vt:variant>
      <vt:variant>
        <vt:lpwstr/>
      </vt:variant>
      <vt:variant>
        <vt:i4>6750269</vt:i4>
      </vt:variant>
      <vt:variant>
        <vt:i4>975</vt:i4>
      </vt:variant>
      <vt:variant>
        <vt:i4>0</vt:i4>
      </vt:variant>
      <vt:variant>
        <vt:i4>5</vt:i4>
      </vt:variant>
      <vt:variant>
        <vt:lpwstr>https://www.nasa.gov/mission/parabolic-flight/</vt:lpwstr>
      </vt:variant>
      <vt:variant>
        <vt:lpwstr/>
      </vt:variant>
      <vt:variant>
        <vt:i4>6750269</vt:i4>
      </vt:variant>
      <vt:variant>
        <vt:i4>972</vt:i4>
      </vt:variant>
      <vt:variant>
        <vt:i4>0</vt:i4>
      </vt:variant>
      <vt:variant>
        <vt:i4>5</vt:i4>
      </vt:variant>
      <vt:variant>
        <vt:lpwstr>https://www.nasa.gov/mission/parabolic-flight/</vt:lpwstr>
      </vt:variant>
      <vt:variant>
        <vt:lpwstr/>
      </vt:variant>
      <vt:variant>
        <vt:i4>6750269</vt:i4>
      </vt:variant>
      <vt:variant>
        <vt:i4>969</vt:i4>
      </vt:variant>
      <vt:variant>
        <vt:i4>0</vt:i4>
      </vt:variant>
      <vt:variant>
        <vt:i4>5</vt:i4>
      </vt:variant>
      <vt:variant>
        <vt:lpwstr>https://www.nasa.gov/mission/parabolic-flight/</vt:lpwstr>
      </vt:variant>
      <vt:variant>
        <vt:lpwstr/>
      </vt:variant>
      <vt:variant>
        <vt:i4>1900546</vt:i4>
      </vt:variant>
      <vt:variant>
        <vt:i4>966</vt:i4>
      </vt:variant>
      <vt:variant>
        <vt:i4>0</vt:i4>
      </vt:variant>
      <vt:variant>
        <vt:i4>5</vt:i4>
      </vt:variant>
      <vt:variant>
        <vt:lpwstr>https://www.nature.com/articles/s41526-018-0041-4</vt:lpwstr>
      </vt:variant>
      <vt:variant>
        <vt:lpwstr/>
      </vt:variant>
      <vt:variant>
        <vt:i4>2490487</vt:i4>
      </vt:variant>
      <vt:variant>
        <vt:i4>963</vt:i4>
      </vt:variant>
      <vt:variant>
        <vt:i4>0</vt:i4>
      </vt:variant>
      <vt:variant>
        <vt:i4>5</vt:i4>
      </vt:variant>
      <vt:variant>
        <vt:lpwstr>https://www.britannica.com/science/microgravity</vt:lpwstr>
      </vt:variant>
      <vt:variant>
        <vt:lpwstr/>
      </vt:variant>
      <vt:variant>
        <vt:i4>3342370</vt:i4>
      </vt:variant>
      <vt:variant>
        <vt:i4>960</vt:i4>
      </vt:variant>
      <vt:variant>
        <vt:i4>0</vt:i4>
      </vt:variant>
      <vt:variant>
        <vt:i4>5</vt:i4>
      </vt:variant>
      <vt:variant>
        <vt:lpwstr>https://pmc.ncbi.nlm.nih.gov/articles/PMC10411353/</vt:lpwstr>
      </vt:variant>
      <vt:variant>
        <vt:lpwstr/>
      </vt:variant>
      <vt:variant>
        <vt:i4>4849739</vt:i4>
      </vt:variant>
      <vt:variant>
        <vt:i4>951</vt:i4>
      </vt:variant>
      <vt:variant>
        <vt:i4>0</vt:i4>
      </vt:variant>
      <vt:variant>
        <vt:i4>5</vt:i4>
      </vt:variant>
      <vt:variant>
        <vt:lpwstr>https://ncse.ngo/gravity-its-only-theory</vt:lpwstr>
      </vt:variant>
      <vt:variant>
        <vt:lpwstr/>
      </vt:variant>
      <vt:variant>
        <vt:i4>2490487</vt:i4>
      </vt:variant>
      <vt:variant>
        <vt:i4>948</vt:i4>
      </vt:variant>
      <vt:variant>
        <vt:i4>0</vt:i4>
      </vt:variant>
      <vt:variant>
        <vt:i4>5</vt:i4>
      </vt:variant>
      <vt:variant>
        <vt:lpwstr>https://www.britannica.com/science/microgravity</vt:lpwstr>
      </vt:variant>
      <vt:variant>
        <vt:lpwstr/>
      </vt:variant>
      <vt:variant>
        <vt:i4>3342370</vt:i4>
      </vt:variant>
      <vt:variant>
        <vt:i4>945</vt:i4>
      </vt:variant>
      <vt:variant>
        <vt:i4>0</vt:i4>
      </vt:variant>
      <vt:variant>
        <vt:i4>5</vt:i4>
      </vt:variant>
      <vt:variant>
        <vt:lpwstr>https://pmc.ncbi.nlm.nih.gov/articles/PMC10411353/</vt:lpwstr>
      </vt:variant>
      <vt:variant>
        <vt:lpwstr/>
      </vt:variant>
      <vt:variant>
        <vt:i4>3932223</vt:i4>
      </vt:variant>
      <vt:variant>
        <vt:i4>942</vt:i4>
      </vt:variant>
      <vt:variant>
        <vt:i4>0</vt:i4>
      </vt:variant>
      <vt:variant>
        <vt:i4>5</vt:i4>
      </vt:variant>
      <vt:variant>
        <vt:lpwstr>https://airfocus.com/blog/weighted-decision-matrix-prioritization/</vt:lpwstr>
      </vt:variant>
      <vt:variant>
        <vt:lpwstr/>
      </vt:variant>
      <vt:variant>
        <vt:i4>3538979</vt:i4>
      </vt:variant>
      <vt:variant>
        <vt:i4>933</vt:i4>
      </vt:variant>
      <vt:variant>
        <vt:i4>0</vt:i4>
      </vt:variant>
      <vt:variant>
        <vt:i4>5</vt:i4>
      </vt:variant>
      <vt:variant>
        <vt:lpwstr>https://www.bioprocessintl.com/single-use/design-and-performance-of-single-use-stirred-tank-bioreactors</vt:lpwstr>
      </vt:variant>
      <vt:variant>
        <vt:lpwstr/>
      </vt:variant>
      <vt:variant>
        <vt:i4>3538979</vt:i4>
      </vt:variant>
      <vt:variant>
        <vt:i4>930</vt:i4>
      </vt:variant>
      <vt:variant>
        <vt:i4>0</vt:i4>
      </vt:variant>
      <vt:variant>
        <vt:i4>5</vt:i4>
      </vt:variant>
      <vt:variant>
        <vt:lpwstr>https://www.bioprocessintl.com/single-use/design-and-performance-of-single-use-stirred-tank-bioreactors</vt:lpwstr>
      </vt:variant>
      <vt:variant>
        <vt:lpwstr/>
      </vt:variant>
      <vt:variant>
        <vt:i4>4718592</vt:i4>
      </vt:variant>
      <vt:variant>
        <vt:i4>921</vt:i4>
      </vt:variant>
      <vt:variant>
        <vt:i4>0</vt:i4>
      </vt:variant>
      <vt:variant>
        <vt:i4>5</vt:i4>
      </vt:variant>
      <vt:variant>
        <vt:lpwstr>https://www.researchgate.net/publication/23402927_Determination_of_trihalomethanes_in_water_samples_A_review</vt:lpwstr>
      </vt:variant>
      <vt:variant>
        <vt:lpwstr/>
      </vt:variant>
      <vt:variant>
        <vt:i4>1376263</vt:i4>
      </vt:variant>
      <vt:variant>
        <vt:i4>918</vt:i4>
      </vt:variant>
      <vt:variant>
        <vt:i4>0</vt:i4>
      </vt:variant>
      <vt:variant>
        <vt:i4>5</vt:i4>
      </vt:variant>
      <vt:variant>
        <vt:lpwstr>https://www.nature.com/articles/s41526-017-0034-8</vt:lpwstr>
      </vt:variant>
      <vt:variant>
        <vt:lpwstr/>
      </vt:variant>
      <vt:variant>
        <vt:i4>1310799</vt:i4>
      </vt:variant>
      <vt:variant>
        <vt:i4>915</vt:i4>
      </vt:variant>
      <vt:variant>
        <vt:i4>0</vt:i4>
      </vt:variant>
      <vt:variant>
        <vt:i4>5</vt:i4>
      </vt:variant>
      <vt:variant>
        <vt:lpwstr>https://courses.lumenlearning.com/suny-physics/chapter/6-2-centripetal-acceleration/</vt:lpwstr>
      </vt:variant>
      <vt:variant>
        <vt:lpwstr/>
      </vt:variant>
      <vt:variant>
        <vt:i4>8257545</vt:i4>
      </vt:variant>
      <vt:variant>
        <vt:i4>912</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8257545</vt:i4>
      </vt:variant>
      <vt:variant>
        <vt:i4>909</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8257545</vt:i4>
      </vt:variant>
      <vt:variant>
        <vt:i4>906</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983053</vt:i4>
      </vt:variant>
      <vt:variant>
        <vt:i4>894</vt:i4>
      </vt:variant>
      <vt:variant>
        <vt:i4>0</vt:i4>
      </vt:variant>
      <vt:variant>
        <vt:i4>5</vt:i4>
      </vt:variant>
      <vt:variant>
        <vt:lpwstr>https://pubmed.ncbi.nlm.nih.gov/24279234/</vt:lpwstr>
      </vt:variant>
      <vt:variant>
        <vt:lpwstr/>
      </vt:variant>
      <vt:variant>
        <vt:i4>6094855</vt:i4>
      </vt:variant>
      <vt:variant>
        <vt:i4>882</vt:i4>
      </vt:variant>
      <vt:variant>
        <vt:i4>0</vt:i4>
      </vt:variant>
      <vt:variant>
        <vt:i4>5</vt:i4>
      </vt:variant>
      <vt:variant>
        <vt:lpwstr>https://pmc.ncbi.nlm.nih.gov/articles/PMC6686703/?term=%22Tissue%20Eng%20Part%20C%20Methods%22%5Bjour%5D</vt:lpwstr>
      </vt:variant>
      <vt:variant>
        <vt:lpwstr/>
      </vt:variant>
      <vt:variant>
        <vt:i4>6094855</vt:i4>
      </vt:variant>
      <vt:variant>
        <vt:i4>879</vt:i4>
      </vt:variant>
      <vt:variant>
        <vt:i4>0</vt:i4>
      </vt:variant>
      <vt:variant>
        <vt:i4>5</vt:i4>
      </vt:variant>
      <vt:variant>
        <vt:lpwstr>https://pmc.ncbi.nlm.nih.gov/articles/PMC6686703/?term=%22Tissue%20Eng%20Part%20C%20Methods%22%5Bjour%5D</vt:lpwstr>
      </vt:variant>
      <vt:variant>
        <vt:lpwstr/>
      </vt:variant>
      <vt:variant>
        <vt:i4>4325429</vt:i4>
      </vt:variant>
      <vt:variant>
        <vt:i4>876</vt:i4>
      </vt:variant>
      <vt:variant>
        <vt:i4>0</vt:i4>
      </vt:variant>
      <vt:variant>
        <vt:i4>5</vt:i4>
      </vt:variant>
      <vt:variant>
        <vt:lpwstr>https://www.researchgate.net/publication/23467300_Expansion_of_human_hematopoietic_stem_cells_for_transplantation_Trends_and_perspectives</vt:lpwstr>
      </vt:variant>
      <vt:variant>
        <vt:lpwstr/>
      </vt:variant>
      <vt:variant>
        <vt:i4>4325429</vt:i4>
      </vt:variant>
      <vt:variant>
        <vt:i4>870</vt:i4>
      </vt:variant>
      <vt:variant>
        <vt:i4>0</vt:i4>
      </vt:variant>
      <vt:variant>
        <vt:i4>5</vt:i4>
      </vt:variant>
      <vt:variant>
        <vt:lpwstr>https://www.researchgate.net/publication/23467300_Expansion_of_human_hematopoietic_stem_cells_for_transplantation_Trends_and_perspectives</vt:lpwstr>
      </vt:variant>
      <vt:variant>
        <vt:lpwstr/>
      </vt:variant>
      <vt:variant>
        <vt:i4>6553669</vt:i4>
      </vt:variant>
      <vt:variant>
        <vt:i4>867</vt:i4>
      </vt:variant>
      <vt:variant>
        <vt:i4>0</vt:i4>
      </vt:variant>
      <vt:variant>
        <vt:i4>5</vt:i4>
      </vt:variant>
      <vt:variant>
        <vt:lpwstr>https://www.researchgate.net/publication/283754366_Effect_of_Culture_in_Simulated_Microgravity_on_the_Development_of_Mouse_Embryonic_Testes</vt:lpwstr>
      </vt:variant>
      <vt:variant>
        <vt:lpwstr/>
      </vt:variant>
      <vt:variant>
        <vt:i4>6553669</vt:i4>
      </vt:variant>
      <vt:variant>
        <vt:i4>864</vt:i4>
      </vt:variant>
      <vt:variant>
        <vt:i4>0</vt:i4>
      </vt:variant>
      <vt:variant>
        <vt:i4>5</vt:i4>
      </vt:variant>
      <vt:variant>
        <vt:lpwstr>https://www.researchgate.net/publication/283754366_Effect_of_Culture_in_Simulated_Microgravity_on_the_Development_of_Mouse_Embryonic_Testes</vt:lpwstr>
      </vt:variant>
      <vt:variant>
        <vt:lpwstr/>
      </vt:variant>
      <vt:variant>
        <vt:i4>1835036</vt:i4>
      </vt:variant>
      <vt:variant>
        <vt:i4>861</vt:i4>
      </vt:variant>
      <vt:variant>
        <vt:i4>0</vt:i4>
      </vt:variant>
      <vt:variant>
        <vt:i4>5</vt:i4>
      </vt:variant>
      <vt:variant>
        <vt:lpwstr>https://pmc.ncbi.nlm.nih.gov/articles/PMC5931275/</vt:lpwstr>
      </vt:variant>
      <vt:variant>
        <vt:lpwstr/>
      </vt:variant>
      <vt:variant>
        <vt:i4>851993</vt:i4>
      </vt:variant>
      <vt:variant>
        <vt:i4>858</vt:i4>
      </vt:variant>
      <vt:variant>
        <vt:i4>0</vt:i4>
      </vt:variant>
      <vt:variant>
        <vt:i4>5</vt:i4>
      </vt:variant>
      <vt:variant>
        <vt:lpwstr>https://pmc.ncbi.nlm.nih.gov/articles/PMC419922/</vt:lpwstr>
      </vt:variant>
      <vt:variant>
        <vt:lpwstr/>
      </vt:variant>
      <vt:variant>
        <vt:i4>4587538</vt:i4>
      </vt:variant>
      <vt:variant>
        <vt:i4>855</vt:i4>
      </vt:variant>
      <vt:variant>
        <vt:i4>0</vt:i4>
      </vt:variant>
      <vt:variant>
        <vt:i4>5</vt:i4>
      </vt:variant>
      <vt:variant>
        <vt:lpwstr>https://doi.org/10.1016/j.bpj.2019.01.034</vt:lpwstr>
      </vt:variant>
      <vt:variant>
        <vt:lpwstr/>
      </vt:variant>
      <vt:variant>
        <vt:i4>1835036</vt:i4>
      </vt:variant>
      <vt:variant>
        <vt:i4>852</vt:i4>
      </vt:variant>
      <vt:variant>
        <vt:i4>0</vt:i4>
      </vt:variant>
      <vt:variant>
        <vt:i4>5</vt:i4>
      </vt:variant>
      <vt:variant>
        <vt:lpwstr>https://pmc.ncbi.nlm.nih.gov/articles/PMC5931275/</vt:lpwstr>
      </vt:variant>
      <vt:variant>
        <vt:lpwstr/>
      </vt:variant>
      <vt:variant>
        <vt:i4>7929942</vt:i4>
      </vt:variant>
      <vt:variant>
        <vt:i4>849</vt:i4>
      </vt:variant>
      <vt:variant>
        <vt:i4>0</vt:i4>
      </vt:variant>
      <vt:variant>
        <vt:i4>5</vt:i4>
      </vt:variant>
      <vt:variant>
        <vt:lpwstr>https://doi.org/10.1007/978-3-030-39698-5_11</vt:lpwstr>
      </vt:variant>
      <vt:variant>
        <vt:lpwstr/>
      </vt:variant>
      <vt:variant>
        <vt:i4>2228323</vt:i4>
      </vt:variant>
      <vt:variant>
        <vt:i4>846</vt:i4>
      </vt:variant>
      <vt:variant>
        <vt:i4>0</vt:i4>
      </vt:variant>
      <vt:variant>
        <vt:i4>5</vt:i4>
      </vt:variant>
      <vt:variant>
        <vt:lpwstr>https://compass.astm.org/document/?contentCode=ASTM%7CF2739-19%7Cen-US&amp;proxycl=https%3A%2F%2Fsecure.astm.org&amp;fromLogin=true</vt:lpwstr>
      </vt:variant>
      <vt:variant>
        <vt:lpwstr/>
      </vt:variant>
      <vt:variant>
        <vt:i4>7209061</vt:i4>
      </vt:variant>
      <vt:variant>
        <vt:i4>843</vt:i4>
      </vt:variant>
      <vt:variant>
        <vt:i4>0</vt:i4>
      </vt:variant>
      <vt:variant>
        <vt:i4>5</vt:i4>
      </vt:variant>
      <vt:variant>
        <vt:lpwstr>https://www.sciencedirect.com/science/article/pii/B9780128030776000096</vt:lpwstr>
      </vt:variant>
      <vt:variant>
        <vt:lpwstr/>
      </vt:variant>
      <vt:variant>
        <vt:i4>2228323</vt:i4>
      </vt:variant>
      <vt:variant>
        <vt:i4>837</vt:i4>
      </vt:variant>
      <vt:variant>
        <vt:i4>0</vt:i4>
      </vt:variant>
      <vt:variant>
        <vt:i4>5</vt:i4>
      </vt:variant>
      <vt:variant>
        <vt:lpwstr>https://compass.astm.org/document/?contentCode=ASTM%7CF2739-19%7Cen-US&amp;proxycl=https%3A%2F%2Fsecure.astm.org&amp;fromLogin=true</vt:lpwstr>
      </vt:variant>
      <vt:variant>
        <vt:lpwstr/>
      </vt:variant>
      <vt:variant>
        <vt:i4>7209061</vt:i4>
      </vt:variant>
      <vt:variant>
        <vt:i4>834</vt:i4>
      </vt:variant>
      <vt:variant>
        <vt:i4>0</vt:i4>
      </vt:variant>
      <vt:variant>
        <vt:i4>5</vt:i4>
      </vt:variant>
      <vt:variant>
        <vt:lpwstr>https://www.sciencedirect.com/science/article/pii/B9780128030776000096</vt:lpwstr>
      </vt:variant>
      <vt:variant>
        <vt:lpwstr/>
      </vt:variant>
      <vt:variant>
        <vt:i4>7471221</vt:i4>
      </vt:variant>
      <vt:variant>
        <vt:i4>831</vt:i4>
      </vt:variant>
      <vt:variant>
        <vt:i4>0</vt:i4>
      </vt:variant>
      <vt:variant>
        <vt:i4>5</vt:i4>
      </vt:variant>
      <vt:variant>
        <vt:lpwstr>https://www.sciencedaily.com/releases/2020/03/200326144348.htm</vt:lpwstr>
      </vt:variant>
      <vt:variant>
        <vt:lpwstr/>
      </vt:variant>
      <vt:variant>
        <vt:i4>7209015</vt:i4>
      </vt:variant>
      <vt:variant>
        <vt:i4>828</vt:i4>
      </vt:variant>
      <vt:variant>
        <vt:i4>0</vt:i4>
      </vt:variant>
      <vt:variant>
        <vt:i4>5</vt:i4>
      </vt:variant>
      <vt:variant>
        <vt:lpwstr>https://www.nuaire.com/products/co2-incubators/direct-heat/in-vitrocell-nu-5810-direct-heat-decon-co2-incubator</vt:lpwstr>
      </vt:variant>
      <vt:variant>
        <vt:lpwstr/>
      </vt:variant>
      <vt:variant>
        <vt:i4>7209015</vt:i4>
      </vt:variant>
      <vt:variant>
        <vt:i4>825</vt:i4>
      </vt:variant>
      <vt:variant>
        <vt:i4>0</vt:i4>
      </vt:variant>
      <vt:variant>
        <vt:i4>5</vt:i4>
      </vt:variant>
      <vt:variant>
        <vt:lpwstr>https://www.nuaire.com/products/co2-incubators/direct-heat/in-vitrocell-nu-5810-direct-heat-decon-co2-incubator</vt:lpwstr>
      </vt:variant>
      <vt:variant>
        <vt:lpwstr/>
      </vt:variant>
      <vt:variant>
        <vt:i4>1507359</vt:i4>
      </vt:variant>
      <vt:variant>
        <vt:i4>822</vt:i4>
      </vt:variant>
      <vt:variant>
        <vt:i4>0</vt:i4>
      </vt:variant>
      <vt:variant>
        <vt:i4>5</vt:i4>
      </vt:variant>
      <vt:variant>
        <vt:lpwstr>https://pmc.ncbi.nlm.nih.gov/articles/PMC6297095/</vt:lpwstr>
      </vt:variant>
      <vt:variant>
        <vt:lpwstr/>
      </vt:variant>
      <vt:variant>
        <vt:i4>7471221</vt:i4>
      </vt:variant>
      <vt:variant>
        <vt:i4>819</vt:i4>
      </vt:variant>
      <vt:variant>
        <vt:i4>0</vt:i4>
      </vt:variant>
      <vt:variant>
        <vt:i4>5</vt:i4>
      </vt:variant>
      <vt:variant>
        <vt:lpwstr>https://www.sciencedaily.com/releases/2020/03/200326144348.htm</vt:lpwstr>
      </vt:variant>
      <vt:variant>
        <vt:lpwstr/>
      </vt:variant>
      <vt:variant>
        <vt:i4>3211323</vt:i4>
      </vt:variant>
      <vt:variant>
        <vt:i4>816</vt:i4>
      </vt:variant>
      <vt:variant>
        <vt:i4>0</vt:i4>
      </vt:variant>
      <vt:variant>
        <vt:i4>5</vt:i4>
      </vt:variant>
      <vt:variant>
        <vt:lpwstr>https://www.nasa.gov/humans-in-space/destinations/</vt:lpwstr>
      </vt:variant>
      <vt:variant>
        <vt:lpwstr/>
      </vt:variant>
      <vt:variant>
        <vt:i4>2490487</vt:i4>
      </vt:variant>
      <vt:variant>
        <vt:i4>813</vt:i4>
      </vt:variant>
      <vt:variant>
        <vt:i4>0</vt:i4>
      </vt:variant>
      <vt:variant>
        <vt:i4>5</vt:i4>
      </vt:variant>
      <vt:variant>
        <vt:lpwstr>https://www.britannica.com/science/microgravity</vt:lpwstr>
      </vt:variant>
      <vt:variant>
        <vt:lpwstr/>
      </vt:variant>
      <vt:variant>
        <vt:i4>3342370</vt:i4>
      </vt:variant>
      <vt:variant>
        <vt:i4>810</vt:i4>
      </vt:variant>
      <vt:variant>
        <vt:i4>0</vt:i4>
      </vt:variant>
      <vt:variant>
        <vt:i4>5</vt:i4>
      </vt:variant>
      <vt:variant>
        <vt:lpwstr>https://pmc.ncbi.nlm.nih.gov/articles/PMC10411353/</vt:lpwstr>
      </vt:variant>
      <vt:variant>
        <vt:lpwstr/>
      </vt:variant>
      <vt:variant>
        <vt:i4>7471221</vt:i4>
      </vt:variant>
      <vt:variant>
        <vt:i4>804</vt:i4>
      </vt:variant>
      <vt:variant>
        <vt:i4>0</vt:i4>
      </vt:variant>
      <vt:variant>
        <vt:i4>5</vt:i4>
      </vt:variant>
      <vt:variant>
        <vt:lpwstr>https://www.sciencedaily.com/releases/2020/03/200326144348.htm</vt:lpwstr>
      </vt:variant>
      <vt:variant>
        <vt:lpwstr/>
      </vt:variant>
      <vt:variant>
        <vt:i4>7209015</vt:i4>
      </vt:variant>
      <vt:variant>
        <vt:i4>801</vt:i4>
      </vt:variant>
      <vt:variant>
        <vt:i4>0</vt:i4>
      </vt:variant>
      <vt:variant>
        <vt:i4>5</vt:i4>
      </vt:variant>
      <vt:variant>
        <vt:lpwstr>https://www.nuaire.com/products/co2-incubators/direct-heat/in-vitrocell-nu-5810-direct-heat-decon-co2-incubator</vt:lpwstr>
      </vt:variant>
      <vt:variant>
        <vt:lpwstr/>
      </vt:variant>
      <vt:variant>
        <vt:i4>7209015</vt:i4>
      </vt:variant>
      <vt:variant>
        <vt:i4>798</vt:i4>
      </vt:variant>
      <vt:variant>
        <vt:i4>0</vt:i4>
      </vt:variant>
      <vt:variant>
        <vt:i4>5</vt:i4>
      </vt:variant>
      <vt:variant>
        <vt:lpwstr>https://www.nuaire.com/products/co2-incubators/direct-heat/in-vitrocell-nu-5810-direct-heat-decon-co2-incubator</vt:lpwstr>
      </vt:variant>
      <vt:variant>
        <vt:lpwstr/>
      </vt:variant>
      <vt:variant>
        <vt:i4>1507359</vt:i4>
      </vt:variant>
      <vt:variant>
        <vt:i4>795</vt:i4>
      </vt:variant>
      <vt:variant>
        <vt:i4>0</vt:i4>
      </vt:variant>
      <vt:variant>
        <vt:i4>5</vt:i4>
      </vt:variant>
      <vt:variant>
        <vt:lpwstr>https://pmc.ncbi.nlm.nih.gov/articles/PMC6297095/</vt:lpwstr>
      </vt:variant>
      <vt:variant>
        <vt:lpwstr/>
      </vt:variant>
      <vt:variant>
        <vt:i4>4849739</vt:i4>
      </vt:variant>
      <vt:variant>
        <vt:i4>792</vt:i4>
      </vt:variant>
      <vt:variant>
        <vt:i4>0</vt:i4>
      </vt:variant>
      <vt:variant>
        <vt:i4>5</vt:i4>
      </vt:variant>
      <vt:variant>
        <vt:lpwstr>https://ncse.ngo/gravity-its-only-theory</vt:lpwstr>
      </vt:variant>
      <vt:variant>
        <vt:lpwstr/>
      </vt:variant>
      <vt:variant>
        <vt:i4>7471221</vt:i4>
      </vt:variant>
      <vt:variant>
        <vt:i4>789</vt:i4>
      </vt:variant>
      <vt:variant>
        <vt:i4>0</vt:i4>
      </vt:variant>
      <vt:variant>
        <vt:i4>5</vt:i4>
      </vt:variant>
      <vt:variant>
        <vt:lpwstr>https://www.sciencedaily.com/releases/2020/03/200326144348.htm</vt:lpwstr>
      </vt:variant>
      <vt:variant>
        <vt:lpwstr/>
      </vt:variant>
      <vt:variant>
        <vt:i4>2490487</vt:i4>
      </vt:variant>
      <vt:variant>
        <vt:i4>786</vt:i4>
      </vt:variant>
      <vt:variant>
        <vt:i4>0</vt:i4>
      </vt:variant>
      <vt:variant>
        <vt:i4>5</vt:i4>
      </vt:variant>
      <vt:variant>
        <vt:lpwstr>https://www.britannica.com/science/microgravity</vt:lpwstr>
      </vt:variant>
      <vt:variant>
        <vt:lpwstr/>
      </vt:variant>
      <vt:variant>
        <vt:i4>3342370</vt:i4>
      </vt:variant>
      <vt:variant>
        <vt:i4>783</vt:i4>
      </vt:variant>
      <vt:variant>
        <vt:i4>0</vt:i4>
      </vt:variant>
      <vt:variant>
        <vt:i4>5</vt:i4>
      </vt:variant>
      <vt:variant>
        <vt:lpwstr>https://pmc.ncbi.nlm.nih.gov/articles/PMC10411353/</vt:lpwstr>
      </vt:variant>
      <vt:variant>
        <vt:lpwstr/>
      </vt:variant>
      <vt:variant>
        <vt:i4>3342370</vt:i4>
      </vt:variant>
      <vt:variant>
        <vt:i4>780</vt:i4>
      </vt:variant>
      <vt:variant>
        <vt:i4>0</vt:i4>
      </vt:variant>
      <vt:variant>
        <vt:i4>5</vt:i4>
      </vt:variant>
      <vt:variant>
        <vt:lpwstr>https://pmc.ncbi.nlm.nih.gov/articles/PMC10411353/</vt:lpwstr>
      </vt:variant>
      <vt:variant>
        <vt:lpwstr/>
      </vt:variant>
      <vt:variant>
        <vt:i4>3211323</vt:i4>
      </vt:variant>
      <vt:variant>
        <vt:i4>777</vt:i4>
      </vt:variant>
      <vt:variant>
        <vt:i4>0</vt:i4>
      </vt:variant>
      <vt:variant>
        <vt:i4>5</vt:i4>
      </vt:variant>
      <vt:variant>
        <vt:lpwstr>https://www.nasa.gov/humans-in-space/destinations/</vt:lpwstr>
      </vt:variant>
      <vt:variant>
        <vt:lpwstr/>
      </vt:variant>
      <vt:variant>
        <vt:i4>7209061</vt:i4>
      </vt:variant>
      <vt:variant>
        <vt:i4>774</vt:i4>
      </vt:variant>
      <vt:variant>
        <vt:i4>0</vt:i4>
      </vt:variant>
      <vt:variant>
        <vt:i4>5</vt:i4>
      </vt:variant>
      <vt:variant>
        <vt:lpwstr>https://www.sciencedirect.com/science/article/pii/B9780128030776000096</vt:lpwstr>
      </vt:variant>
      <vt:variant>
        <vt:lpwstr/>
      </vt:variant>
      <vt:variant>
        <vt:i4>3080303</vt:i4>
      </vt:variant>
      <vt:variant>
        <vt:i4>771</vt:i4>
      </vt:variant>
      <vt:variant>
        <vt:i4>0</vt:i4>
      </vt:variant>
      <vt:variant>
        <vt:i4>5</vt:i4>
      </vt:variant>
      <vt:variant>
        <vt:lpwstr>https://sdgs.un.org/goals/goal9</vt:lpwstr>
      </vt:variant>
      <vt:variant>
        <vt:lpwstr/>
      </vt:variant>
      <vt:variant>
        <vt:i4>1835102</vt:i4>
      </vt:variant>
      <vt:variant>
        <vt:i4>768</vt:i4>
      </vt:variant>
      <vt:variant>
        <vt:i4>0</vt:i4>
      </vt:variant>
      <vt:variant>
        <vt:i4>5</vt:i4>
      </vt:variant>
      <vt:variant>
        <vt:lpwstr>https://sdgs.un.org/goals/goal13</vt:lpwstr>
      </vt:variant>
      <vt:variant>
        <vt:lpwstr/>
      </vt:variant>
      <vt:variant>
        <vt:i4>4784140</vt:i4>
      </vt:variant>
      <vt:variant>
        <vt:i4>765</vt:i4>
      </vt:variant>
      <vt:variant>
        <vt:i4>0</vt:i4>
      </vt:variant>
      <vt:variant>
        <vt:i4>5</vt:i4>
      </vt:variant>
      <vt:variant>
        <vt:lpwstr>https://www.researchgate.net/publication/384925238_Bioreactors_Applications_and_Innovations_for_a_Sustainable_and_Healthy_Future-A_Critical_Review</vt:lpwstr>
      </vt:variant>
      <vt:variant>
        <vt:lpwstr/>
      </vt:variant>
      <vt:variant>
        <vt:i4>3080303</vt:i4>
      </vt:variant>
      <vt:variant>
        <vt:i4>762</vt:i4>
      </vt:variant>
      <vt:variant>
        <vt:i4>0</vt:i4>
      </vt:variant>
      <vt:variant>
        <vt:i4>5</vt:i4>
      </vt:variant>
      <vt:variant>
        <vt:lpwstr>https://sdgs.un.org/goals/goal3</vt:lpwstr>
      </vt:variant>
      <vt:variant>
        <vt:lpwstr/>
      </vt:variant>
      <vt:variant>
        <vt:i4>2424959</vt:i4>
      </vt:variant>
      <vt:variant>
        <vt:i4>759</vt:i4>
      </vt:variant>
      <vt:variant>
        <vt:i4>0</vt:i4>
      </vt:variant>
      <vt:variant>
        <vt:i4>5</vt:i4>
      </vt:variant>
      <vt:variant>
        <vt:lpwstr>https://www.science.org/doi/10.1126/science.aau8650</vt:lpwstr>
      </vt:variant>
      <vt:variant>
        <vt:lpwstr/>
      </vt:variant>
      <vt:variant>
        <vt:i4>3080303</vt:i4>
      </vt:variant>
      <vt:variant>
        <vt:i4>756</vt:i4>
      </vt:variant>
      <vt:variant>
        <vt:i4>0</vt:i4>
      </vt:variant>
      <vt:variant>
        <vt:i4>5</vt:i4>
      </vt:variant>
      <vt:variant>
        <vt:lpwstr>https://sdgs.un.org/goals/goal3</vt:lpwstr>
      </vt:variant>
      <vt:variant>
        <vt:lpwstr/>
      </vt:variant>
      <vt:variant>
        <vt:i4>3211388</vt:i4>
      </vt:variant>
      <vt:variant>
        <vt:i4>753</vt:i4>
      </vt:variant>
      <vt:variant>
        <vt:i4>0</vt:i4>
      </vt:variant>
      <vt:variant>
        <vt:i4>5</vt:i4>
      </vt:variant>
      <vt:variant>
        <vt:lpwstr>https://unric.org/en/united-nations-sustainable-development-goals/</vt:lpwstr>
      </vt:variant>
      <vt:variant>
        <vt:lpwstr/>
      </vt:variant>
      <vt:variant>
        <vt:i4>7209016</vt:i4>
      </vt:variant>
      <vt:variant>
        <vt:i4>744</vt:i4>
      </vt:variant>
      <vt:variant>
        <vt:i4>0</vt:i4>
      </vt:variant>
      <vt:variant>
        <vt:i4>5</vt:i4>
      </vt:variant>
      <vt:variant>
        <vt:lpwstr>https://www.nature.com/articles/nm0898-901</vt:lpwstr>
      </vt:variant>
      <vt:variant>
        <vt:lpwstr/>
      </vt:variant>
      <vt:variant>
        <vt:i4>7209016</vt:i4>
      </vt:variant>
      <vt:variant>
        <vt:i4>741</vt:i4>
      </vt:variant>
      <vt:variant>
        <vt:i4>0</vt:i4>
      </vt:variant>
      <vt:variant>
        <vt:i4>5</vt:i4>
      </vt:variant>
      <vt:variant>
        <vt:lpwstr>https://www.nature.com/articles/nm0898-901</vt:lpwstr>
      </vt:variant>
      <vt:variant>
        <vt:lpwstr/>
      </vt:variant>
      <vt:variant>
        <vt:i4>1507395</vt:i4>
      </vt:variant>
      <vt:variant>
        <vt:i4>738</vt:i4>
      </vt:variant>
      <vt:variant>
        <vt:i4>0</vt:i4>
      </vt:variant>
      <vt:variant>
        <vt:i4>5</vt:i4>
      </vt:variant>
      <vt:variant>
        <vt:lpwstr>https://www.researchgate.net/publication/365143869_Clinostats_and_Other_Rotating_Systems-Design_Function_and_Limitations</vt:lpwstr>
      </vt:variant>
      <vt:variant>
        <vt:lpwstr/>
      </vt:variant>
      <vt:variant>
        <vt:i4>1507395</vt:i4>
      </vt:variant>
      <vt:variant>
        <vt:i4>735</vt:i4>
      </vt:variant>
      <vt:variant>
        <vt:i4>0</vt:i4>
      </vt:variant>
      <vt:variant>
        <vt:i4>5</vt:i4>
      </vt:variant>
      <vt:variant>
        <vt:lpwstr>https://www.researchgate.net/publication/365143869_Clinostats_and_Other_Rotating_Systems-Design_Function_and_Limitations</vt:lpwstr>
      </vt:variant>
      <vt:variant>
        <vt:lpwstr/>
      </vt:variant>
      <vt:variant>
        <vt:i4>1507395</vt:i4>
      </vt:variant>
      <vt:variant>
        <vt:i4>732</vt:i4>
      </vt:variant>
      <vt:variant>
        <vt:i4>0</vt:i4>
      </vt:variant>
      <vt:variant>
        <vt:i4>5</vt:i4>
      </vt:variant>
      <vt:variant>
        <vt:lpwstr>https://www.researchgate.net/publication/365143869_Clinostats_and_Other_Rotating_Systems-Design_Function_and_Limitations</vt:lpwstr>
      </vt:variant>
      <vt:variant>
        <vt:lpwstr/>
      </vt:variant>
      <vt:variant>
        <vt:i4>4587572</vt:i4>
      </vt:variant>
      <vt:variant>
        <vt:i4>729</vt:i4>
      </vt:variant>
      <vt:variant>
        <vt:i4>0</vt:i4>
      </vt:variant>
      <vt:variant>
        <vt:i4>5</vt:i4>
      </vt:variant>
      <vt:variant>
        <vt:lpwstr>https://www.researchgate.net/publication/354358925_Understanding_Reduced_Gravity_Effects_on_Early_Plant_Development_Before_Attempting_Life-Support_Farming_in_the_Moon_and_Mars</vt:lpwstr>
      </vt:variant>
      <vt:variant>
        <vt:lpwstr/>
      </vt:variant>
      <vt:variant>
        <vt:i4>5374045</vt:i4>
      </vt:variant>
      <vt:variant>
        <vt:i4>726</vt:i4>
      </vt:variant>
      <vt:variant>
        <vt:i4>0</vt:i4>
      </vt:variant>
      <vt:variant>
        <vt:i4>5</vt:i4>
      </vt:variant>
      <vt:variant>
        <vt:lpwstr>https://www.researchgate.net/figure/Fig-S-1-3D-clinostat-used-to-analyze-the-effects-of-microgravity-on-seed-germination_fig4_333850184</vt:lpwstr>
      </vt:variant>
      <vt:variant>
        <vt:lpwstr/>
      </vt:variant>
      <vt:variant>
        <vt:i4>5374045</vt:i4>
      </vt:variant>
      <vt:variant>
        <vt:i4>720</vt:i4>
      </vt:variant>
      <vt:variant>
        <vt:i4>0</vt:i4>
      </vt:variant>
      <vt:variant>
        <vt:i4>5</vt:i4>
      </vt:variant>
      <vt:variant>
        <vt:lpwstr>https://www.researchgate.net/figure/Fig-S-1-3D-clinostat-used-to-analyze-the-effects-of-microgravity-on-seed-germination_fig4_333850184</vt:lpwstr>
      </vt:variant>
      <vt:variant>
        <vt:lpwstr/>
      </vt:variant>
      <vt:variant>
        <vt:i4>2490491</vt:i4>
      </vt:variant>
      <vt:variant>
        <vt:i4>717</vt:i4>
      </vt:variant>
      <vt:variant>
        <vt:i4>0</vt:i4>
      </vt:variant>
      <vt:variant>
        <vt:i4>5</vt:i4>
      </vt:variant>
      <vt:variant>
        <vt:lpwstr>https://www.sciencedirect.com/science/article/abs/pii/B9780128241622000130</vt:lpwstr>
      </vt:variant>
      <vt:variant>
        <vt:lpwstr/>
      </vt:variant>
      <vt:variant>
        <vt:i4>2490491</vt:i4>
      </vt:variant>
      <vt:variant>
        <vt:i4>711</vt:i4>
      </vt:variant>
      <vt:variant>
        <vt:i4>0</vt:i4>
      </vt:variant>
      <vt:variant>
        <vt:i4>5</vt:i4>
      </vt:variant>
      <vt:variant>
        <vt:lpwstr>https://www.sciencedirect.com/science/article/abs/pii/B9780128241622000130</vt:lpwstr>
      </vt:variant>
      <vt:variant>
        <vt:lpwstr/>
      </vt:variant>
      <vt:variant>
        <vt:i4>1507395</vt:i4>
      </vt:variant>
      <vt:variant>
        <vt:i4>708</vt:i4>
      </vt:variant>
      <vt:variant>
        <vt:i4>0</vt:i4>
      </vt:variant>
      <vt:variant>
        <vt:i4>5</vt:i4>
      </vt:variant>
      <vt:variant>
        <vt:lpwstr>https://www.researchgate.net/publication/365143869_Clinostats_and_Other_Rotating_Systems-Design_Function_and_Limitations</vt:lpwstr>
      </vt:variant>
      <vt:variant>
        <vt:lpwstr/>
      </vt:variant>
      <vt:variant>
        <vt:i4>1507395</vt:i4>
      </vt:variant>
      <vt:variant>
        <vt:i4>705</vt:i4>
      </vt:variant>
      <vt:variant>
        <vt:i4>0</vt:i4>
      </vt:variant>
      <vt:variant>
        <vt:i4>5</vt:i4>
      </vt:variant>
      <vt:variant>
        <vt:lpwstr>https://www.researchgate.net/publication/365143869_Clinostats_and_Other_Rotating_Systems-Design_Function_and_Limitations</vt:lpwstr>
      </vt:variant>
      <vt:variant>
        <vt:lpwstr/>
      </vt:variant>
      <vt:variant>
        <vt:i4>5046318</vt:i4>
      </vt:variant>
      <vt:variant>
        <vt:i4>702</vt:i4>
      </vt:variant>
      <vt:variant>
        <vt:i4>0</vt:i4>
      </vt:variant>
      <vt:variant>
        <vt:i4>5</vt:i4>
      </vt:variant>
      <vt:variant>
        <vt:lpwstr>https://spinoff.nasa.gov/Spinoff2009/hm_3.html</vt:lpwstr>
      </vt:variant>
      <vt:variant>
        <vt:lpwstr/>
      </vt:variant>
      <vt:variant>
        <vt:i4>5046318</vt:i4>
      </vt:variant>
      <vt:variant>
        <vt:i4>699</vt:i4>
      </vt:variant>
      <vt:variant>
        <vt:i4>0</vt:i4>
      </vt:variant>
      <vt:variant>
        <vt:i4>5</vt:i4>
      </vt:variant>
      <vt:variant>
        <vt:lpwstr>https://spinoff.nasa.gov/Spinoff2009/hm_3.html</vt:lpwstr>
      </vt:variant>
      <vt:variant>
        <vt:lpwstr/>
      </vt:variant>
      <vt:variant>
        <vt:i4>5046318</vt:i4>
      </vt:variant>
      <vt:variant>
        <vt:i4>696</vt:i4>
      </vt:variant>
      <vt:variant>
        <vt:i4>0</vt:i4>
      </vt:variant>
      <vt:variant>
        <vt:i4>5</vt:i4>
      </vt:variant>
      <vt:variant>
        <vt:lpwstr>https://spinoff.nasa.gov/Spinoff2009/hm_3.html</vt:lpwstr>
      </vt:variant>
      <vt:variant>
        <vt:lpwstr/>
      </vt:variant>
      <vt:variant>
        <vt:i4>5046318</vt:i4>
      </vt:variant>
      <vt:variant>
        <vt:i4>693</vt:i4>
      </vt:variant>
      <vt:variant>
        <vt:i4>0</vt:i4>
      </vt:variant>
      <vt:variant>
        <vt:i4>5</vt:i4>
      </vt:variant>
      <vt:variant>
        <vt:lpwstr>https://spinoff.nasa.gov/Spinoff2009/hm_3.html</vt:lpwstr>
      </vt:variant>
      <vt:variant>
        <vt:lpwstr/>
      </vt:variant>
      <vt:variant>
        <vt:i4>262173</vt:i4>
      </vt:variant>
      <vt:variant>
        <vt:i4>690</vt:i4>
      </vt:variant>
      <vt:variant>
        <vt:i4>0</vt:i4>
      </vt:variant>
      <vt:variant>
        <vt:i4>5</vt:i4>
      </vt:variant>
      <vt:variant>
        <vt:lpwstr>https://ia803203.us.archive.org/35/items/Biorector01/biorector 01.pdf</vt:lpwstr>
      </vt:variant>
      <vt:variant>
        <vt:lpwstr/>
      </vt:variant>
      <vt:variant>
        <vt:i4>262173</vt:i4>
      </vt:variant>
      <vt:variant>
        <vt:i4>684</vt:i4>
      </vt:variant>
      <vt:variant>
        <vt:i4>0</vt:i4>
      </vt:variant>
      <vt:variant>
        <vt:i4>5</vt:i4>
      </vt:variant>
      <vt:variant>
        <vt:lpwstr>https://ia803203.us.archive.org/35/items/Biorector01/biorector 01.pdf</vt:lpwstr>
      </vt:variant>
      <vt:variant>
        <vt:lpwstr/>
      </vt:variant>
      <vt:variant>
        <vt:i4>1835036</vt:i4>
      </vt:variant>
      <vt:variant>
        <vt:i4>678</vt:i4>
      </vt:variant>
      <vt:variant>
        <vt:i4>0</vt:i4>
      </vt:variant>
      <vt:variant>
        <vt:i4>5</vt:i4>
      </vt:variant>
      <vt:variant>
        <vt:lpwstr>https://pmc.ncbi.nlm.nih.gov/articles/PMC5931275/</vt:lpwstr>
      </vt:variant>
      <vt:variant>
        <vt:lpwstr/>
      </vt:variant>
      <vt:variant>
        <vt:i4>1900546</vt:i4>
      </vt:variant>
      <vt:variant>
        <vt:i4>675</vt:i4>
      </vt:variant>
      <vt:variant>
        <vt:i4>0</vt:i4>
      </vt:variant>
      <vt:variant>
        <vt:i4>5</vt:i4>
      </vt:variant>
      <vt:variant>
        <vt:lpwstr>https://www.nature.com/articles/s41526-018-0041-4</vt:lpwstr>
      </vt:variant>
      <vt:variant>
        <vt:lpwstr/>
      </vt:variant>
      <vt:variant>
        <vt:i4>1507336</vt:i4>
      </vt:variant>
      <vt:variant>
        <vt:i4>672</vt:i4>
      </vt:variant>
      <vt:variant>
        <vt:i4>0</vt:i4>
      </vt:variant>
      <vt:variant>
        <vt:i4>5</vt:i4>
      </vt:variant>
      <vt:variant>
        <vt:lpwstr>https://www.nasa.gov/humans-in-space/twins-study/</vt:lpwstr>
      </vt:variant>
      <vt:variant>
        <vt:lpwstr/>
      </vt:variant>
      <vt:variant>
        <vt:i4>6815856</vt:i4>
      </vt:variant>
      <vt:variant>
        <vt:i4>669</vt:i4>
      </vt:variant>
      <vt:variant>
        <vt:i4>0</vt:i4>
      </vt:variant>
      <vt:variant>
        <vt:i4>5</vt:i4>
      </vt:variant>
      <vt:variant>
        <vt:lpwstr>https://www.nasa.gov/centers-and-facilities/glenn/what-is-microgravity/</vt:lpwstr>
      </vt:variant>
      <vt:variant>
        <vt:lpwstr/>
      </vt:variant>
      <vt:variant>
        <vt:i4>6815856</vt:i4>
      </vt:variant>
      <vt:variant>
        <vt:i4>666</vt:i4>
      </vt:variant>
      <vt:variant>
        <vt:i4>0</vt:i4>
      </vt:variant>
      <vt:variant>
        <vt:i4>5</vt:i4>
      </vt:variant>
      <vt:variant>
        <vt:lpwstr>https://www.nasa.gov/centers-and-facilities/glenn/what-is-microgravity/</vt:lpwstr>
      </vt:variant>
      <vt:variant>
        <vt:lpwstr/>
      </vt:variant>
      <vt:variant>
        <vt:i4>6815856</vt:i4>
      </vt:variant>
      <vt:variant>
        <vt:i4>663</vt:i4>
      </vt:variant>
      <vt:variant>
        <vt:i4>0</vt:i4>
      </vt:variant>
      <vt:variant>
        <vt:i4>5</vt:i4>
      </vt:variant>
      <vt:variant>
        <vt:lpwstr>https://www.nasa.gov/centers-and-facilities/glenn/what-is-microgravity/</vt:lpwstr>
      </vt:variant>
      <vt:variant>
        <vt:lpwstr/>
      </vt:variant>
      <vt:variant>
        <vt:i4>6815856</vt:i4>
      </vt:variant>
      <vt:variant>
        <vt:i4>660</vt:i4>
      </vt:variant>
      <vt:variant>
        <vt:i4>0</vt:i4>
      </vt:variant>
      <vt:variant>
        <vt:i4>5</vt:i4>
      </vt:variant>
      <vt:variant>
        <vt:lpwstr>https://www.nasa.gov/centers-and-facilities/glenn/what-is-microgravity/</vt:lpwstr>
      </vt:variant>
      <vt:variant>
        <vt:lpwstr/>
      </vt:variant>
      <vt:variant>
        <vt:i4>2556007</vt:i4>
      </vt:variant>
      <vt:variant>
        <vt:i4>657</vt:i4>
      </vt:variant>
      <vt:variant>
        <vt:i4>0</vt:i4>
      </vt:variant>
      <vt:variant>
        <vt:i4>5</vt:i4>
      </vt:variant>
      <vt:variant>
        <vt:lpwstr>https://www.oxfordlearnersdictionaries.com/definition/english/zero-gravity</vt:lpwstr>
      </vt:variant>
      <vt:variant>
        <vt:lpwstr/>
      </vt:variant>
      <vt:variant>
        <vt:i4>1179648</vt:i4>
      </vt:variant>
      <vt:variant>
        <vt:i4>651</vt:i4>
      </vt:variant>
      <vt:variant>
        <vt:i4>0</vt:i4>
      </vt:variant>
      <vt:variant>
        <vt:i4>5</vt:i4>
      </vt:variant>
      <vt:variant>
        <vt:lpwstr>https://www.britannica.com/science/physical-constant</vt:lpwstr>
      </vt:variant>
      <vt:variant>
        <vt:lpwstr/>
      </vt:variant>
      <vt:variant>
        <vt:i4>3276838</vt:i4>
      </vt:variant>
      <vt:variant>
        <vt:i4>648</vt:i4>
      </vt:variant>
      <vt:variant>
        <vt:i4>0</vt:i4>
      </vt:variant>
      <vt:variant>
        <vt:i4>5</vt:i4>
      </vt:variant>
      <vt:variant>
        <vt:lpwstr>https://www.britannica.com/science/gravity-physics</vt:lpwstr>
      </vt:variant>
      <vt:variant>
        <vt:lpwstr/>
      </vt:variant>
      <vt:variant>
        <vt:i4>3276838</vt:i4>
      </vt:variant>
      <vt:variant>
        <vt:i4>636</vt:i4>
      </vt:variant>
      <vt:variant>
        <vt:i4>0</vt:i4>
      </vt:variant>
      <vt:variant>
        <vt:i4>5</vt:i4>
      </vt:variant>
      <vt:variant>
        <vt:lpwstr>https://www.britannica.com/science/gravity-physics</vt:lpwstr>
      </vt:variant>
      <vt:variant>
        <vt:lpwstr/>
      </vt:variant>
      <vt:variant>
        <vt:i4>6881341</vt:i4>
      </vt:variant>
      <vt:variant>
        <vt:i4>633</vt:i4>
      </vt:variant>
      <vt:variant>
        <vt:i4>0</vt:i4>
      </vt:variant>
      <vt:variant>
        <vt:i4>5</vt:i4>
      </vt:variant>
      <vt:variant>
        <vt:lpwstr>https://www.nature.com/articles/nm0397-259b</vt:lpwstr>
      </vt:variant>
      <vt:variant>
        <vt:lpwstr/>
      </vt:variant>
      <vt:variant>
        <vt:i4>6291507</vt:i4>
      </vt:variant>
      <vt:variant>
        <vt:i4>630</vt:i4>
      </vt:variant>
      <vt:variant>
        <vt:i4>0</vt:i4>
      </vt:variant>
      <vt:variant>
        <vt:i4>5</vt:i4>
      </vt:variant>
      <vt:variant>
        <vt:lpwstr>https://www.sciencedirect.com/science/article/pii/S0734743X22003141</vt:lpwstr>
      </vt:variant>
      <vt:variant>
        <vt:lpwstr/>
      </vt:variant>
      <vt:variant>
        <vt:i4>1769495</vt:i4>
      </vt:variant>
      <vt:variant>
        <vt:i4>627</vt:i4>
      </vt:variant>
      <vt:variant>
        <vt:i4>0</vt:i4>
      </vt:variant>
      <vt:variant>
        <vt:i4>5</vt:i4>
      </vt:variant>
      <vt:variant>
        <vt:lpwstr>https://pmc.ncbi.nlm.nih.gov/articles/PMC9472129/</vt:lpwstr>
      </vt:variant>
      <vt:variant>
        <vt:lpwstr/>
      </vt:variant>
      <vt:variant>
        <vt:i4>1769495</vt:i4>
      </vt:variant>
      <vt:variant>
        <vt:i4>621</vt:i4>
      </vt:variant>
      <vt:variant>
        <vt:i4>0</vt:i4>
      </vt:variant>
      <vt:variant>
        <vt:i4>5</vt:i4>
      </vt:variant>
      <vt:variant>
        <vt:lpwstr>https://pmc.ncbi.nlm.nih.gov/articles/PMC9472129/</vt:lpwstr>
      </vt:variant>
      <vt:variant>
        <vt:lpwstr/>
      </vt:variant>
      <vt:variant>
        <vt:i4>1769495</vt:i4>
      </vt:variant>
      <vt:variant>
        <vt:i4>618</vt:i4>
      </vt:variant>
      <vt:variant>
        <vt:i4>0</vt:i4>
      </vt:variant>
      <vt:variant>
        <vt:i4>5</vt:i4>
      </vt:variant>
      <vt:variant>
        <vt:lpwstr>https://pmc.ncbi.nlm.nih.gov/articles/PMC9472129/</vt:lpwstr>
      </vt:variant>
      <vt:variant>
        <vt:lpwstr/>
      </vt:variant>
      <vt:variant>
        <vt:i4>983048</vt:i4>
      </vt:variant>
      <vt:variant>
        <vt:i4>615</vt:i4>
      </vt:variant>
      <vt:variant>
        <vt:i4>0</vt:i4>
      </vt:variant>
      <vt:variant>
        <vt:i4>5</vt:i4>
      </vt:variant>
      <vt:variant>
        <vt:lpwstr>https://doi.org/10.3389/fphys.2017.00583</vt:lpwstr>
      </vt:variant>
      <vt:variant>
        <vt:lpwstr/>
      </vt:variant>
      <vt:variant>
        <vt:i4>2424959</vt:i4>
      </vt:variant>
      <vt:variant>
        <vt:i4>609</vt:i4>
      </vt:variant>
      <vt:variant>
        <vt:i4>0</vt:i4>
      </vt:variant>
      <vt:variant>
        <vt:i4>5</vt:i4>
      </vt:variant>
      <vt:variant>
        <vt:lpwstr>https://www.science.org/doi/10.1126/science.aau8650</vt:lpwstr>
      </vt:variant>
      <vt:variant>
        <vt:lpwstr/>
      </vt:variant>
      <vt:variant>
        <vt:i4>2424959</vt:i4>
      </vt:variant>
      <vt:variant>
        <vt:i4>606</vt:i4>
      </vt:variant>
      <vt:variant>
        <vt:i4>0</vt:i4>
      </vt:variant>
      <vt:variant>
        <vt:i4>5</vt:i4>
      </vt:variant>
      <vt:variant>
        <vt:lpwstr>https://www.science.org/doi/10.1126/science.aau8650</vt:lpwstr>
      </vt:variant>
      <vt:variant>
        <vt:lpwstr/>
      </vt:variant>
      <vt:variant>
        <vt:i4>1507336</vt:i4>
      </vt:variant>
      <vt:variant>
        <vt:i4>603</vt:i4>
      </vt:variant>
      <vt:variant>
        <vt:i4>0</vt:i4>
      </vt:variant>
      <vt:variant>
        <vt:i4>5</vt:i4>
      </vt:variant>
      <vt:variant>
        <vt:lpwstr>https://www.nasa.gov/humans-in-space/twins-study/</vt:lpwstr>
      </vt:variant>
      <vt:variant>
        <vt:lpwstr/>
      </vt:variant>
      <vt:variant>
        <vt:i4>2424959</vt:i4>
      </vt:variant>
      <vt:variant>
        <vt:i4>600</vt:i4>
      </vt:variant>
      <vt:variant>
        <vt:i4>0</vt:i4>
      </vt:variant>
      <vt:variant>
        <vt:i4>5</vt:i4>
      </vt:variant>
      <vt:variant>
        <vt:lpwstr>https://www.science.org/doi/10.1126/science.aau8650</vt:lpwstr>
      </vt:variant>
      <vt:variant>
        <vt:lpwstr/>
      </vt:variant>
      <vt:variant>
        <vt:i4>851978</vt:i4>
      </vt:variant>
      <vt:variant>
        <vt:i4>597</vt:i4>
      </vt:variant>
      <vt:variant>
        <vt:i4>0</vt:i4>
      </vt:variant>
      <vt:variant>
        <vt:i4>5</vt:i4>
      </vt:variant>
      <vt:variant>
        <vt:lpwstr>https://apollo11space.com/apollo-program-failures-and-lessons-learned-nasas-journey-to-the-moon/</vt:lpwstr>
      </vt:variant>
      <vt:variant>
        <vt:lpwstr/>
      </vt:variant>
      <vt:variant>
        <vt:i4>4522075</vt:i4>
      </vt:variant>
      <vt:variant>
        <vt:i4>594</vt:i4>
      </vt:variant>
      <vt:variant>
        <vt:i4>0</vt:i4>
      </vt:variant>
      <vt:variant>
        <vt:i4>5</vt:i4>
      </vt:variant>
      <vt:variant>
        <vt:lpwstr>https://apollo11space.com/apollo-program-costs-new-data-1969-vs-2024/</vt:lpwstr>
      </vt:variant>
      <vt:variant>
        <vt:lpwstr/>
      </vt:variant>
      <vt:variant>
        <vt:i4>6357033</vt:i4>
      </vt:variant>
      <vt:variant>
        <vt:i4>591</vt:i4>
      </vt:variant>
      <vt:variant>
        <vt:i4>0</vt:i4>
      </vt:variant>
      <vt:variant>
        <vt:i4>5</vt:i4>
      </vt:variant>
      <vt:variant>
        <vt:lpwstr>https://www.frontiersin.org/journals/physiology/articles/10.3389/fphys.2017.00583/full</vt:lpwstr>
      </vt:variant>
      <vt:variant>
        <vt:lpwstr/>
      </vt:variant>
      <vt:variant>
        <vt:i4>7667751</vt:i4>
      </vt:variant>
      <vt:variant>
        <vt:i4>588</vt:i4>
      </vt:variant>
      <vt:variant>
        <vt:i4>0</vt:i4>
      </vt:variant>
      <vt:variant>
        <vt:i4>5</vt:i4>
      </vt:variant>
      <vt:variant>
        <vt:lpwstr>https://www.nasa.gov/missions/apollo/apollo-15-mission-details/</vt:lpwstr>
      </vt:variant>
      <vt:variant>
        <vt:lpwstr/>
      </vt:variant>
      <vt:variant>
        <vt:i4>983048</vt:i4>
      </vt:variant>
      <vt:variant>
        <vt:i4>585</vt:i4>
      </vt:variant>
      <vt:variant>
        <vt:i4>0</vt:i4>
      </vt:variant>
      <vt:variant>
        <vt:i4>5</vt:i4>
      </vt:variant>
      <vt:variant>
        <vt:lpwstr>https://doi.org/10.3389/fphys.2017.00583</vt:lpwstr>
      </vt:variant>
      <vt:variant>
        <vt:lpwstr/>
      </vt:variant>
      <vt:variant>
        <vt:i4>655370</vt:i4>
      </vt:variant>
      <vt:variant>
        <vt:i4>582</vt:i4>
      </vt:variant>
      <vt:variant>
        <vt:i4>0</vt:i4>
      </vt:variant>
      <vt:variant>
        <vt:i4>5</vt:i4>
      </vt:variant>
      <vt:variant>
        <vt:lpwstr>https://pubmed.ncbi.nlm.nih.gov/26630194/</vt:lpwstr>
      </vt:variant>
      <vt:variant>
        <vt:lpwstr/>
      </vt:variant>
      <vt:variant>
        <vt:i4>3932282</vt:i4>
      </vt:variant>
      <vt:variant>
        <vt:i4>579</vt:i4>
      </vt:variant>
      <vt:variant>
        <vt:i4>0</vt:i4>
      </vt:variant>
      <vt:variant>
        <vt:i4>5</vt:i4>
      </vt:variant>
      <vt:variant>
        <vt:lpwstr>https://journals.physiology.org/doi/full/10.1152/japplphysiol.01251.2013%40apsselect.2014.1.issue-9</vt:lpwstr>
      </vt:variant>
      <vt:variant>
        <vt:lpwstr/>
      </vt:variant>
      <vt:variant>
        <vt:i4>3670137</vt:i4>
      </vt:variant>
      <vt:variant>
        <vt:i4>576</vt:i4>
      </vt:variant>
      <vt:variant>
        <vt:i4>0</vt:i4>
      </vt:variant>
      <vt:variant>
        <vt:i4>5</vt:i4>
      </vt:variant>
      <vt:variant>
        <vt:lpwstr>https://journals.physiology.org/doi/full/10.1152/japplphysiol.91578.2008?hits=10&amp;HITS=10&amp;author1=Trappe%2C+S&amp;searchid=1&amp;sortspe=&amp;maxtoshow=&amp;FIRSTINDEX=0&amp;RESULTFORMAT=</vt:lpwstr>
      </vt:variant>
      <vt:variant>
        <vt:lpwstr/>
      </vt:variant>
      <vt:variant>
        <vt:i4>5046376</vt:i4>
      </vt:variant>
      <vt:variant>
        <vt:i4>573</vt:i4>
      </vt:variant>
      <vt:variant>
        <vt:i4>0</vt:i4>
      </vt:variant>
      <vt:variant>
        <vt:i4>5</vt:i4>
      </vt:variant>
      <vt:variant>
        <vt:lpwstr>https://link.springer.com/chapter/10.1007/978-1-4939-9889-0_12</vt:lpwstr>
      </vt:variant>
      <vt:variant>
        <vt:lpwstr/>
      </vt:variant>
      <vt:variant>
        <vt:i4>3735589</vt:i4>
      </vt:variant>
      <vt:variant>
        <vt:i4>570</vt:i4>
      </vt:variant>
      <vt:variant>
        <vt:i4>0</vt:i4>
      </vt:variant>
      <vt:variant>
        <vt:i4>5</vt:i4>
      </vt:variant>
      <vt:variant>
        <vt:lpwstr>https://pmc.ncbi.nlm.nih.gov/articles/PMC10351380/</vt:lpwstr>
      </vt:variant>
      <vt:variant>
        <vt:lpwstr/>
      </vt:variant>
      <vt:variant>
        <vt:i4>851971</vt:i4>
      </vt:variant>
      <vt:variant>
        <vt:i4>567</vt:i4>
      </vt:variant>
      <vt:variant>
        <vt:i4>0</vt:i4>
      </vt:variant>
      <vt:variant>
        <vt:i4>5</vt:i4>
      </vt:variant>
      <vt:variant>
        <vt:lpwstr>https://pubmed.ncbi.nlm.nih.gov/30231541/</vt:lpwstr>
      </vt:variant>
      <vt:variant>
        <vt:lpwstr/>
      </vt:variant>
      <vt:variant>
        <vt:i4>851974</vt:i4>
      </vt:variant>
      <vt:variant>
        <vt:i4>564</vt:i4>
      </vt:variant>
      <vt:variant>
        <vt:i4>0</vt:i4>
      </vt:variant>
      <vt:variant>
        <vt:i4>5</vt:i4>
      </vt:variant>
      <vt:variant>
        <vt:lpwstr>https://pubmed.ncbi.nlm.nih.gov/22750545/</vt:lpwstr>
      </vt:variant>
      <vt:variant>
        <vt:lpwstr/>
      </vt:variant>
      <vt:variant>
        <vt:i4>851975</vt:i4>
      </vt:variant>
      <vt:variant>
        <vt:i4>561</vt:i4>
      </vt:variant>
      <vt:variant>
        <vt:i4>0</vt:i4>
      </vt:variant>
      <vt:variant>
        <vt:i4>5</vt:i4>
      </vt:variant>
      <vt:variant>
        <vt:lpwstr>https://pubmed.ncbi.nlm.nih.gov/16795038/</vt:lpwstr>
      </vt:variant>
      <vt:variant>
        <vt:lpwstr/>
      </vt:variant>
      <vt:variant>
        <vt:i4>524289</vt:i4>
      </vt:variant>
      <vt:variant>
        <vt:i4>558</vt:i4>
      </vt:variant>
      <vt:variant>
        <vt:i4>0</vt:i4>
      </vt:variant>
      <vt:variant>
        <vt:i4>5</vt:i4>
      </vt:variant>
      <vt:variant>
        <vt:lpwstr>https://pubmed.ncbi.nlm.nih.gov/11481229/</vt:lpwstr>
      </vt:variant>
      <vt:variant>
        <vt:lpwstr/>
      </vt:variant>
      <vt:variant>
        <vt:i4>5308445</vt:i4>
      </vt:variant>
      <vt:variant>
        <vt:i4>555</vt:i4>
      </vt:variant>
      <vt:variant>
        <vt:i4>0</vt:i4>
      </vt:variant>
      <vt:variant>
        <vt:i4>5</vt:i4>
      </vt:variant>
      <vt:variant>
        <vt:lpwstr>https://www.sciencedirect.com/science/article/pii/B9780125986557500367?via%3Dihub</vt:lpwstr>
      </vt:variant>
      <vt:variant>
        <vt:lpwstr/>
      </vt:variant>
      <vt:variant>
        <vt:i4>5308445</vt:i4>
      </vt:variant>
      <vt:variant>
        <vt:i4>552</vt:i4>
      </vt:variant>
      <vt:variant>
        <vt:i4>0</vt:i4>
      </vt:variant>
      <vt:variant>
        <vt:i4>5</vt:i4>
      </vt:variant>
      <vt:variant>
        <vt:lpwstr>https://www.sciencedirect.com/science/article/pii/B9780125986557500367?via%3Dihub</vt:lpwstr>
      </vt:variant>
      <vt:variant>
        <vt:lpwstr/>
      </vt:variant>
      <vt:variant>
        <vt:i4>3735589</vt:i4>
      </vt:variant>
      <vt:variant>
        <vt:i4>549</vt:i4>
      </vt:variant>
      <vt:variant>
        <vt:i4>0</vt:i4>
      </vt:variant>
      <vt:variant>
        <vt:i4>5</vt:i4>
      </vt:variant>
      <vt:variant>
        <vt:lpwstr>https://pmc.ncbi.nlm.nih.gov/articles/PMC10351380/</vt:lpwstr>
      </vt:variant>
      <vt:variant>
        <vt:lpwstr/>
      </vt:variant>
      <vt:variant>
        <vt:i4>3735589</vt:i4>
      </vt:variant>
      <vt:variant>
        <vt:i4>546</vt:i4>
      </vt:variant>
      <vt:variant>
        <vt:i4>0</vt:i4>
      </vt:variant>
      <vt:variant>
        <vt:i4>5</vt:i4>
      </vt:variant>
      <vt:variant>
        <vt:lpwstr>https://pmc.ncbi.nlm.nih.gov/articles/PMC10351380/</vt:lpwstr>
      </vt:variant>
      <vt:variant>
        <vt:lpwstr/>
      </vt:variant>
      <vt:variant>
        <vt:i4>3735589</vt:i4>
      </vt:variant>
      <vt:variant>
        <vt:i4>543</vt:i4>
      </vt:variant>
      <vt:variant>
        <vt:i4>0</vt:i4>
      </vt:variant>
      <vt:variant>
        <vt:i4>5</vt:i4>
      </vt:variant>
      <vt:variant>
        <vt:lpwstr>https://pmc.ncbi.nlm.nih.gov/articles/PMC10351380/</vt:lpwstr>
      </vt:variant>
      <vt:variant>
        <vt:lpwstr/>
      </vt:variant>
      <vt:variant>
        <vt:i4>131081</vt:i4>
      </vt:variant>
      <vt:variant>
        <vt:i4>540</vt:i4>
      </vt:variant>
      <vt:variant>
        <vt:i4>0</vt:i4>
      </vt:variant>
      <vt:variant>
        <vt:i4>5</vt:i4>
      </vt:variant>
      <vt:variant>
        <vt:lpwstr>https://link.springer.com/article/10.1007/s00421-025-05773-7</vt:lpwstr>
      </vt:variant>
      <vt:variant>
        <vt:lpwstr/>
      </vt:variant>
      <vt:variant>
        <vt:i4>1441911</vt:i4>
      </vt:variant>
      <vt:variant>
        <vt:i4>537</vt:i4>
      </vt:variant>
      <vt:variant>
        <vt:i4>0</vt:i4>
      </vt:variant>
      <vt:variant>
        <vt:i4>5</vt:i4>
      </vt:variant>
      <vt:variant>
        <vt:lpwstr>https://www.esa.int/Science_Exploration/Human_and_Robotic_Exploration/Exploration/Why_go_to_Mars</vt:lpwstr>
      </vt:variant>
      <vt:variant>
        <vt:lpwstr>:~:text=The%20scientific%20reasons%20for%20going%20to%20Mars%20can,beyond%20Earth%20is%20a%20fundamental%20question%20of%20humankind.</vt:lpwstr>
      </vt:variant>
      <vt:variant>
        <vt:i4>1441911</vt:i4>
      </vt:variant>
      <vt:variant>
        <vt:i4>534</vt:i4>
      </vt:variant>
      <vt:variant>
        <vt:i4>0</vt:i4>
      </vt:variant>
      <vt:variant>
        <vt:i4>5</vt:i4>
      </vt:variant>
      <vt:variant>
        <vt:lpwstr>https://www.esa.int/Science_Exploration/Human_and_Robotic_Exploration/Exploration/Why_go_to_Mars</vt:lpwstr>
      </vt:variant>
      <vt:variant>
        <vt:lpwstr>:~:text=The%20scientific%20reasons%20for%20going%20to%20Mars%20can,beyond%20Earth%20is%20a%20fundamental%20question%20of%20humankind.</vt:lpwstr>
      </vt:variant>
      <vt:variant>
        <vt:i4>1507337</vt:i4>
      </vt:variant>
      <vt:variant>
        <vt:i4>531</vt:i4>
      </vt:variant>
      <vt:variant>
        <vt:i4>0</vt:i4>
      </vt:variant>
      <vt:variant>
        <vt:i4>5</vt:i4>
      </vt:variant>
      <vt:variant>
        <vt:lpwstr>https://science.nasa.gov/planetary-science/programs/mars-exploration/</vt:lpwstr>
      </vt:variant>
      <vt:variant>
        <vt:lpwstr/>
      </vt:variant>
      <vt:variant>
        <vt:i4>3211303</vt:i4>
      </vt:variant>
      <vt:variant>
        <vt:i4>528</vt:i4>
      </vt:variant>
      <vt:variant>
        <vt:i4>0</vt:i4>
      </vt:variant>
      <vt:variant>
        <vt:i4>5</vt:i4>
      </vt:variant>
      <vt:variant>
        <vt:lpwstr>https://pmc.ncbi.nlm.nih.gov/articles/PMC10763664/</vt:lpwstr>
      </vt:variant>
      <vt:variant>
        <vt:lpwstr/>
      </vt:variant>
      <vt:variant>
        <vt:i4>3604547</vt:i4>
      </vt:variant>
      <vt:variant>
        <vt:i4>525</vt:i4>
      </vt:variant>
      <vt:variant>
        <vt:i4>0</vt:i4>
      </vt:variant>
      <vt:variant>
        <vt:i4>5</vt:i4>
      </vt:variant>
      <vt:variant>
        <vt:lpwstr>https://papers.ssrn.com/sol3/papers.cfm?abstract_id=5090101</vt:lpwstr>
      </vt:variant>
      <vt:variant>
        <vt:lpwstr/>
      </vt:variant>
      <vt:variant>
        <vt:i4>7274603</vt:i4>
      </vt:variant>
      <vt:variant>
        <vt:i4>522</vt:i4>
      </vt:variant>
      <vt:variant>
        <vt:i4>0</vt:i4>
      </vt:variant>
      <vt:variant>
        <vt:i4>5</vt:i4>
      </vt:variant>
      <vt:variant>
        <vt:lpwstr>https://www.nasa.gov/missions/station/iss-research/studying-combustion-and-fire-safety/</vt:lpwstr>
      </vt:variant>
      <vt:variant>
        <vt:lpwstr/>
      </vt:variant>
      <vt:variant>
        <vt:i4>7274603</vt:i4>
      </vt:variant>
      <vt:variant>
        <vt:i4>519</vt:i4>
      </vt:variant>
      <vt:variant>
        <vt:i4>0</vt:i4>
      </vt:variant>
      <vt:variant>
        <vt:i4>5</vt:i4>
      </vt:variant>
      <vt:variant>
        <vt:lpwstr>https://www.nasa.gov/missions/station/iss-research/studying-combustion-and-fire-safety/</vt:lpwstr>
      </vt:variant>
      <vt:variant>
        <vt:lpwstr/>
      </vt:variant>
      <vt:variant>
        <vt:i4>7274603</vt:i4>
      </vt:variant>
      <vt:variant>
        <vt:i4>516</vt:i4>
      </vt:variant>
      <vt:variant>
        <vt:i4>0</vt:i4>
      </vt:variant>
      <vt:variant>
        <vt:i4>5</vt:i4>
      </vt:variant>
      <vt:variant>
        <vt:lpwstr>https://www.nasa.gov/missions/station/iss-research/studying-combustion-and-fire-safety/</vt:lpwstr>
      </vt:variant>
      <vt:variant>
        <vt:lpwstr/>
      </vt:variant>
      <vt:variant>
        <vt:i4>458782</vt:i4>
      </vt:variant>
      <vt:variant>
        <vt:i4>513</vt:i4>
      </vt:variant>
      <vt:variant>
        <vt:i4>0</vt:i4>
      </vt:variant>
      <vt:variant>
        <vt:i4>5</vt:i4>
      </vt:variant>
      <vt:variant>
        <vt:lpwstr>https://arxiv.org/abs/2501.17006</vt:lpwstr>
      </vt:variant>
      <vt:variant>
        <vt:lpwstr/>
      </vt:variant>
      <vt:variant>
        <vt:i4>1245265</vt:i4>
      </vt:variant>
      <vt:variant>
        <vt:i4>510</vt:i4>
      </vt:variant>
      <vt:variant>
        <vt:i4>0</vt:i4>
      </vt:variant>
      <vt:variant>
        <vt:i4>5</vt:i4>
      </vt:variant>
      <vt:variant>
        <vt:lpwstr>https://www.annualreviews.org/content/journals/10.1146/annurev.astro.40.060401.093923</vt:lpwstr>
      </vt:variant>
      <vt:variant>
        <vt:lpwstr/>
      </vt:variant>
      <vt:variant>
        <vt:i4>5898257</vt:i4>
      </vt:variant>
      <vt:variant>
        <vt:i4>507</vt:i4>
      </vt:variant>
      <vt:variant>
        <vt:i4>0</vt:i4>
      </vt:variant>
      <vt:variant>
        <vt:i4>5</vt:i4>
      </vt:variant>
      <vt:variant>
        <vt:lpwstr>https://www.livescience.com/strange-theories-about-the-universe.html</vt:lpwstr>
      </vt:variant>
      <vt:variant>
        <vt:lpwstr/>
      </vt:variant>
      <vt:variant>
        <vt:i4>4063277</vt:i4>
      </vt:variant>
      <vt:variant>
        <vt:i4>504</vt:i4>
      </vt:variant>
      <vt:variant>
        <vt:i4>0</vt:i4>
      </vt:variant>
      <vt:variant>
        <vt:i4>5</vt:i4>
      </vt:variant>
      <vt:variant>
        <vt:lpwstr>https://www.miromikelaus.com/</vt:lpwstr>
      </vt:variant>
      <vt:variant>
        <vt:lpwstr>:~:text=Grounded%20in%20Laus%E2%80%99s%20cultural%20heritage%2C%20the%20Croatian%20Barrel,system%2C%20with%20celestial%20bodies%20emerging%20at%20varying%20times.</vt:lpwstr>
      </vt:variant>
      <vt:variant>
        <vt:i4>1048627</vt:i4>
      </vt:variant>
      <vt:variant>
        <vt:i4>501</vt:i4>
      </vt:variant>
      <vt:variant>
        <vt:i4>0</vt:i4>
      </vt:variant>
      <vt:variant>
        <vt:i4>5</vt:i4>
      </vt:variant>
      <vt:variant>
        <vt:lpwstr>https://books.google.com/books?hl=en&amp;lr=&amp;id=6fpgEQAAQBAJ&amp;oi=fnd&amp;pg=PR3&amp;dq=why+are+the+rings+around+the+planets+for&amp;ots=6NYg8vGXx7&amp;sig=fDnYWiJSO_0-C7OTs6DVDOnjzG8</vt:lpwstr>
      </vt:variant>
      <vt:variant>
        <vt:lpwstr>v=onepage&amp;q=why%20are%20the%20rings%20around%20the%20planets%20for&amp;f=false</vt:lpwstr>
      </vt:variant>
      <vt:variant>
        <vt:i4>196619</vt:i4>
      </vt:variant>
      <vt:variant>
        <vt:i4>498</vt:i4>
      </vt:variant>
      <vt:variant>
        <vt:i4>0</vt:i4>
      </vt:variant>
      <vt:variant>
        <vt:i4>5</vt:i4>
      </vt:variant>
      <vt:variant>
        <vt:lpwstr>https://www.nasa.gov/image-article/april-1961-first-human-entered-space/</vt:lpwstr>
      </vt:variant>
      <vt:variant>
        <vt:lpwstr/>
      </vt:variant>
      <vt:variant>
        <vt:i4>1507389</vt:i4>
      </vt:variant>
      <vt:variant>
        <vt:i4>488</vt:i4>
      </vt:variant>
      <vt:variant>
        <vt:i4>0</vt:i4>
      </vt:variant>
      <vt:variant>
        <vt:i4>5</vt:i4>
      </vt:variant>
      <vt:variant>
        <vt:lpwstr/>
      </vt:variant>
      <vt:variant>
        <vt:lpwstr>_Toc210597631</vt:lpwstr>
      </vt:variant>
      <vt:variant>
        <vt:i4>1507389</vt:i4>
      </vt:variant>
      <vt:variant>
        <vt:i4>482</vt:i4>
      </vt:variant>
      <vt:variant>
        <vt:i4>0</vt:i4>
      </vt:variant>
      <vt:variant>
        <vt:i4>5</vt:i4>
      </vt:variant>
      <vt:variant>
        <vt:lpwstr/>
      </vt:variant>
      <vt:variant>
        <vt:lpwstr>_Toc210597630</vt:lpwstr>
      </vt:variant>
      <vt:variant>
        <vt:i4>1441853</vt:i4>
      </vt:variant>
      <vt:variant>
        <vt:i4>476</vt:i4>
      </vt:variant>
      <vt:variant>
        <vt:i4>0</vt:i4>
      </vt:variant>
      <vt:variant>
        <vt:i4>5</vt:i4>
      </vt:variant>
      <vt:variant>
        <vt:lpwstr/>
      </vt:variant>
      <vt:variant>
        <vt:lpwstr>_Toc210597629</vt:lpwstr>
      </vt:variant>
      <vt:variant>
        <vt:i4>1441853</vt:i4>
      </vt:variant>
      <vt:variant>
        <vt:i4>470</vt:i4>
      </vt:variant>
      <vt:variant>
        <vt:i4>0</vt:i4>
      </vt:variant>
      <vt:variant>
        <vt:i4>5</vt:i4>
      </vt:variant>
      <vt:variant>
        <vt:lpwstr/>
      </vt:variant>
      <vt:variant>
        <vt:lpwstr>_Toc210597628</vt:lpwstr>
      </vt:variant>
      <vt:variant>
        <vt:i4>1441853</vt:i4>
      </vt:variant>
      <vt:variant>
        <vt:i4>464</vt:i4>
      </vt:variant>
      <vt:variant>
        <vt:i4>0</vt:i4>
      </vt:variant>
      <vt:variant>
        <vt:i4>5</vt:i4>
      </vt:variant>
      <vt:variant>
        <vt:lpwstr/>
      </vt:variant>
      <vt:variant>
        <vt:lpwstr>_Toc210597627</vt:lpwstr>
      </vt:variant>
      <vt:variant>
        <vt:i4>1245235</vt:i4>
      </vt:variant>
      <vt:variant>
        <vt:i4>455</vt:i4>
      </vt:variant>
      <vt:variant>
        <vt:i4>0</vt:i4>
      </vt:variant>
      <vt:variant>
        <vt:i4>5</vt:i4>
      </vt:variant>
      <vt:variant>
        <vt:lpwstr/>
      </vt:variant>
      <vt:variant>
        <vt:lpwstr>_Toc210600137</vt:lpwstr>
      </vt:variant>
      <vt:variant>
        <vt:i4>1245235</vt:i4>
      </vt:variant>
      <vt:variant>
        <vt:i4>449</vt:i4>
      </vt:variant>
      <vt:variant>
        <vt:i4>0</vt:i4>
      </vt:variant>
      <vt:variant>
        <vt:i4>5</vt:i4>
      </vt:variant>
      <vt:variant>
        <vt:lpwstr/>
      </vt:variant>
      <vt:variant>
        <vt:lpwstr>_Toc210600136</vt:lpwstr>
      </vt:variant>
      <vt:variant>
        <vt:i4>1245235</vt:i4>
      </vt:variant>
      <vt:variant>
        <vt:i4>443</vt:i4>
      </vt:variant>
      <vt:variant>
        <vt:i4>0</vt:i4>
      </vt:variant>
      <vt:variant>
        <vt:i4>5</vt:i4>
      </vt:variant>
      <vt:variant>
        <vt:lpwstr/>
      </vt:variant>
      <vt:variant>
        <vt:lpwstr>_Toc210600135</vt:lpwstr>
      </vt:variant>
      <vt:variant>
        <vt:i4>1245235</vt:i4>
      </vt:variant>
      <vt:variant>
        <vt:i4>437</vt:i4>
      </vt:variant>
      <vt:variant>
        <vt:i4>0</vt:i4>
      </vt:variant>
      <vt:variant>
        <vt:i4>5</vt:i4>
      </vt:variant>
      <vt:variant>
        <vt:lpwstr/>
      </vt:variant>
      <vt:variant>
        <vt:lpwstr>_Toc210600134</vt:lpwstr>
      </vt:variant>
      <vt:variant>
        <vt:i4>1245235</vt:i4>
      </vt:variant>
      <vt:variant>
        <vt:i4>431</vt:i4>
      </vt:variant>
      <vt:variant>
        <vt:i4>0</vt:i4>
      </vt:variant>
      <vt:variant>
        <vt:i4>5</vt:i4>
      </vt:variant>
      <vt:variant>
        <vt:lpwstr/>
      </vt:variant>
      <vt:variant>
        <vt:lpwstr>_Toc210600133</vt:lpwstr>
      </vt:variant>
      <vt:variant>
        <vt:i4>1245235</vt:i4>
      </vt:variant>
      <vt:variant>
        <vt:i4>425</vt:i4>
      </vt:variant>
      <vt:variant>
        <vt:i4>0</vt:i4>
      </vt:variant>
      <vt:variant>
        <vt:i4>5</vt:i4>
      </vt:variant>
      <vt:variant>
        <vt:lpwstr/>
      </vt:variant>
      <vt:variant>
        <vt:lpwstr>_Toc210600132</vt:lpwstr>
      </vt:variant>
      <vt:variant>
        <vt:i4>1245235</vt:i4>
      </vt:variant>
      <vt:variant>
        <vt:i4>419</vt:i4>
      </vt:variant>
      <vt:variant>
        <vt:i4>0</vt:i4>
      </vt:variant>
      <vt:variant>
        <vt:i4>5</vt:i4>
      </vt:variant>
      <vt:variant>
        <vt:lpwstr/>
      </vt:variant>
      <vt:variant>
        <vt:lpwstr>_Toc210600131</vt:lpwstr>
      </vt:variant>
      <vt:variant>
        <vt:i4>1245235</vt:i4>
      </vt:variant>
      <vt:variant>
        <vt:i4>413</vt:i4>
      </vt:variant>
      <vt:variant>
        <vt:i4>0</vt:i4>
      </vt:variant>
      <vt:variant>
        <vt:i4>5</vt:i4>
      </vt:variant>
      <vt:variant>
        <vt:lpwstr/>
      </vt:variant>
      <vt:variant>
        <vt:lpwstr>_Toc210600130</vt:lpwstr>
      </vt:variant>
      <vt:variant>
        <vt:i4>1179699</vt:i4>
      </vt:variant>
      <vt:variant>
        <vt:i4>407</vt:i4>
      </vt:variant>
      <vt:variant>
        <vt:i4>0</vt:i4>
      </vt:variant>
      <vt:variant>
        <vt:i4>5</vt:i4>
      </vt:variant>
      <vt:variant>
        <vt:lpwstr/>
      </vt:variant>
      <vt:variant>
        <vt:lpwstr>_Toc210600129</vt:lpwstr>
      </vt:variant>
      <vt:variant>
        <vt:i4>1179699</vt:i4>
      </vt:variant>
      <vt:variant>
        <vt:i4>401</vt:i4>
      </vt:variant>
      <vt:variant>
        <vt:i4>0</vt:i4>
      </vt:variant>
      <vt:variant>
        <vt:i4>5</vt:i4>
      </vt:variant>
      <vt:variant>
        <vt:lpwstr/>
      </vt:variant>
      <vt:variant>
        <vt:lpwstr>_Toc210600128</vt:lpwstr>
      </vt:variant>
      <vt:variant>
        <vt:i4>1179699</vt:i4>
      </vt:variant>
      <vt:variant>
        <vt:i4>395</vt:i4>
      </vt:variant>
      <vt:variant>
        <vt:i4>0</vt:i4>
      </vt:variant>
      <vt:variant>
        <vt:i4>5</vt:i4>
      </vt:variant>
      <vt:variant>
        <vt:lpwstr/>
      </vt:variant>
      <vt:variant>
        <vt:lpwstr>_Toc210600127</vt:lpwstr>
      </vt:variant>
      <vt:variant>
        <vt:i4>1179699</vt:i4>
      </vt:variant>
      <vt:variant>
        <vt:i4>389</vt:i4>
      </vt:variant>
      <vt:variant>
        <vt:i4>0</vt:i4>
      </vt:variant>
      <vt:variant>
        <vt:i4>5</vt:i4>
      </vt:variant>
      <vt:variant>
        <vt:lpwstr/>
      </vt:variant>
      <vt:variant>
        <vt:lpwstr>_Toc210600126</vt:lpwstr>
      </vt:variant>
      <vt:variant>
        <vt:i4>1179699</vt:i4>
      </vt:variant>
      <vt:variant>
        <vt:i4>383</vt:i4>
      </vt:variant>
      <vt:variant>
        <vt:i4>0</vt:i4>
      </vt:variant>
      <vt:variant>
        <vt:i4>5</vt:i4>
      </vt:variant>
      <vt:variant>
        <vt:lpwstr/>
      </vt:variant>
      <vt:variant>
        <vt:lpwstr>_Toc210600125</vt:lpwstr>
      </vt:variant>
      <vt:variant>
        <vt:i4>1179699</vt:i4>
      </vt:variant>
      <vt:variant>
        <vt:i4>377</vt:i4>
      </vt:variant>
      <vt:variant>
        <vt:i4>0</vt:i4>
      </vt:variant>
      <vt:variant>
        <vt:i4>5</vt:i4>
      </vt:variant>
      <vt:variant>
        <vt:lpwstr/>
      </vt:variant>
      <vt:variant>
        <vt:lpwstr>_Toc210600124</vt:lpwstr>
      </vt:variant>
      <vt:variant>
        <vt:i4>1179699</vt:i4>
      </vt:variant>
      <vt:variant>
        <vt:i4>371</vt:i4>
      </vt:variant>
      <vt:variant>
        <vt:i4>0</vt:i4>
      </vt:variant>
      <vt:variant>
        <vt:i4>5</vt:i4>
      </vt:variant>
      <vt:variant>
        <vt:lpwstr/>
      </vt:variant>
      <vt:variant>
        <vt:lpwstr>_Toc210600123</vt:lpwstr>
      </vt:variant>
      <vt:variant>
        <vt:i4>1179699</vt:i4>
      </vt:variant>
      <vt:variant>
        <vt:i4>365</vt:i4>
      </vt:variant>
      <vt:variant>
        <vt:i4>0</vt:i4>
      </vt:variant>
      <vt:variant>
        <vt:i4>5</vt:i4>
      </vt:variant>
      <vt:variant>
        <vt:lpwstr/>
      </vt:variant>
      <vt:variant>
        <vt:lpwstr>_Toc210600122</vt:lpwstr>
      </vt:variant>
      <vt:variant>
        <vt:i4>1179699</vt:i4>
      </vt:variant>
      <vt:variant>
        <vt:i4>359</vt:i4>
      </vt:variant>
      <vt:variant>
        <vt:i4>0</vt:i4>
      </vt:variant>
      <vt:variant>
        <vt:i4>5</vt:i4>
      </vt:variant>
      <vt:variant>
        <vt:lpwstr/>
      </vt:variant>
      <vt:variant>
        <vt:lpwstr>_Toc210600121</vt:lpwstr>
      </vt:variant>
      <vt:variant>
        <vt:i4>1179699</vt:i4>
      </vt:variant>
      <vt:variant>
        <vt:i4>353</vt:i4>
      </vt:variant>
      <vt:variant>
        <vt:i4>0</vt:i4>
      </vt:variant>
      <vt:variant>
        <vt:i4>5</vt:i4>
      </vt:variant>
      <vt:variant>
        <vt:lpwstr/>
      </vt:variant>
      <vt:variant>
        <vt:lpwstr>_Toc210600120</vt:lpwstr>
      </vt:variant>
      <vt:variant>
        <vt:i4>1114163</vt:i4>
      </vt:variant>
      <vt:variant>
        <vt:i4>347</vt:i4>
      </vt:variant>
      <vt:variant>
        <vt:i4>0</vt:i4>
      </vt:variant>
      <vt:variant>
        <vt:i4>5</vt:i4>
      </vt:variant>
      <vt:variant>
        <vt:lpwstr/>
      </vt:variant>
      <vt:variant>
        <vt:lpwstr>_Toc210600119</vt:lpwstr>
      </vt:variant>
      <vt:variant>
        <vt:i4>1114163</vt:i4>
      </vt:variant>
      <vt:variant>
        <vt:i4>341</vt:i4>
      </vt:variant>
      <vt:variant>
        <vt:i4>0</vt:i4>
      </vt:variant>
      <vt:variant>
        <vt:i4>5</vt:i4>
      </vt:variant>
      <vt:variant>
        <vt:lpwstr/>
      </vt:variant>
      <vt:variant>
        <vt:lpwstr>_Toc210600118</vt:lpwstr>
      </vt:variant>
      <vt:variant>
        <vt:i4>1114163</vt:i4>
      </vt:variant>
      <vt:variant>
        <vt:i4>335</vt:i4>
      </vt:variant>
      <vt:variant>
        <vt:i4>0</vt:i4>
      </vt:variant>
      <vt:variant>
        <vt:i4>5</vt:i4>
      </vt:variant>
      <vt:variant>
        <vt:lpwstr/>
      </vt:variant>
      <vt:variant>
        <vt:lpwstr>_Toc210600117</vt:lpwstr>
      </vt:variant>
      <vt:variant>
        <vt:i4>1114163</vt:i4>
      </vt:variant>
      <vt:variant>
        <vt:i4>329</vt:i4>
      </vt:variant>
      <vt:variant>
        <vt:i4>0</vt:i4>
      </vt:variant>
      <vt:variant>
        <vt:i4>5</vt:i4>
      </vt:variant>
      <vt:variant>
        <vt:lpwstr/>
      </vt:variant>
      <vt:variant>
        <vt:lpwstr>_Toc210600116</vt:lpwstr>
      </vt:variant>
      <vt:variant>
        <vt:i4>1114163</vt:i4>
      </vt:variant>
      <vt:variant>
        <vt:i4>323</vt:i4>
      </vt:variant>
      <vt:variant>
        <vt:i4>0</vt:i4>
      </vt:variant>
      <vt:variant>
        <vt:i4>5</vt:i4>
      </vt:variant>
      <vt:variant>
        <vt:lpwstr/>
      </vt:variant>
      <vt:variant>
        <vt:lpwstr>_Toc210600115</vt:lpwstr>
      </vt:variant>
      <vt:variant>
        <vt:i4>1114163</vt:i4>
      </vt:variant>
      <vt:variant>
        <vt:i4>317</vt:i4>
      </vt:variant>
      <vt:variant>
        <vt:i4>0</vt:i4>
      </vt:variant>
      <vt:variant>
        <vt:i4>5</vt:i4>
      </vt:variant>
      <vt:variant>
        <vt:lpwstr/>
      </vt:variant>
      <vt:variant>
        <vt:lpwstr>_Toc210600114</vt:lpwstr>
      </vt:variant>
      <vt:variant>
        <vt:i4>1114163</vt:i4>
      </vt:variant>
      <vt:variant>
        <vt:i4>311</vt:i4>
      </vt:variant>
      <vt:variant>
        <vt:i4>0</vt:i4>
      </vt:variant>
      <vt:variant>
        <vt:i4>5</vt:i4>
      </vt:variant>
      <vt:variant>
        <vt:lpwstr/>
      </vt:variant>
      <vt:variant>
        <vt:lpwstr>_Toc210600113</vt:lpwstr>
      </vt:variant>
      <vt:variant>
        <vt:i4>1114163</vt:i4>
      </vt:variant>
      <vt:variant>
        <vt:i4>305</vt:i4>
      </vt:variant>
      <vt:variant>
        <vt:i4>0</vt:i4>
      </vt:variant>
      <vt:variant>
        <vt:i4>5</vt:i4>
      </vt:variant>
      <vt:variant>
        <vt:lpwstr/>
      </vt:variant>
      <vt:variant>
        <vt:lpwstr>_Toc210600112</vt:lpwstr>
      </vt:variant>
      <vt:variant>
        <vt:i4>1114163</vt:i4>
      </vt:variant>
      <vt:variant>
        <vt:i4>299</vt:i4>
      </vt:variant>
      <vt:variant>
        <vt:i4>0</vt:i4>
      </vt:variant>
      <vt:variant>
        <vt:i4>5</vt:i4>
      </vt:variant>
      <vt:variant>
        <vt:lpwstr/>
      </vt:variant>
      <vt:variant>
        <vt:lpwstr>_Toc210600111</vt:lpwstr>
      </vt:variant>
      <vt:variant>
        <vt:i4>1114163</vt:i4>
      </vt:variant>
      <vt:variant>
        <vt:i4>293</vt:i4>
      </vt:variant>
      <vt:variant>
        <vt:i4>0</vt:i4>
      </vt:variant>
      <vt:variant>
        <vt:i4>5</vt:i4>
      </vt:variant>
      <vt:variant>
        <vt:lpwstr/>
      </vt:variant>
      <vt:variant>
        <vt:lpwstr>_Toc210600110</vt:lpwstr>
      </vt:variant>
      <vt:variant>
        <vt:i4>1310781</vt:i4>
      </vt:variant>
      <vt:variant>
        <vt:i4>284</vt:i4>
      </vt:variant>
      <vt:variant>
        <vt:i4>0</vt:i4>
      </vt:variant>
      <vt:variant>
        <vt:i4>5</vt:i4>
      </vt:variant>
      <vt:variant>
        <vt:lpwstr/>
      </vt:variant>
      <vt:variant>
        <vt:lpwstr>_Toc210597603</vt:lpwstr>
      </vt:variant>
      <vt:variant>
        <vt:i4>1310781</vt:i4>
      </vt:variant>
      <vt:variant>
        <vt:i4>278</vt:i4>
      </vt:variant>
      <vt:variant>
        <vt:i4>0</vt:i4>
      </vt:variant>
      <vt:variant>
        <vt:i4>5</vt:i4>
      </vt:variant>
      <vt:variant>
        <vt:lpwstr/>
      </vt:variant>
      <vt:variant>
        <vt:lpwstr>_Toc210597602</vt:lpwstr>
      </vt:variant>
      <vt:variant>
        <vt:i4>1310781</vt:i4>
      </vt:variant>
      <vt:variant>
        <vt:i4>272</vt:i4>
      </vt:variant>
      <vt:variant>
        <vt:i4>0</vt:i4>
      </vt:variant>
      <vt:variant>
        <vt:i4>5</vt:i4>
      </vt:variant>
      <vt:variant>
        <vt:lpwstr/>
      </vt:variant>
      <vt:variant>
        <vt:lpwstr>_Toc210597601</vt:lpwstr>
      </vt:variant>
      <vt:variant>
        <vt:i4>1310781</vt:i4>
      </vt:variant>
      <vt:variant>
        <vt:i4>266</vt:i4>
      </vt:variant>
      <vt:variant>
        <vt:i4>0</vt:i4>
      </vt:variant>
      <vt:variant>
        <vt:i4>5</vt:i4>
      </vt:variant>
      <vt:variant>
        <vt:lpwstr/>
      </vt:variant>
      <vt:variant>
        <vt:lpwstr>_Toc210597600</vt:lpwstr>
      </vt:variant>
      <vt:variant>
        <vt:i4>1900606</vt:i4>
      </vt:variant>
      <vt:variant>
        <vt:i4>260</vt:i4>
      </vt:variant>
      <vt:variant>
        <vt:i4>0</vt:i4>
      </vt:variant>
      <vt:variant>
        <vt:i4>5</vt:i4>
      </vt:variant>
      <vt:variant>
        <vt:lpwstr/>
      </vt:variant>
      <vt:variant>
        <vt:lpwstr>_Toc210597599</vt:lpwstr>
      </vt:variant>
      <vt:variant>
        <vt:i4>1900606</vt:i4>
      </vt:variant>
      <vt:variant>
        <vt:i4>254</vt:i4>
      </vt:variant>
      <vt:variant>
        <vt:i4>0</vt:i4>
      </vt:variant>
      <vt:variant>
        <vt:i4>5</vt:i4>
      </vt:variant>
      <vt:variant>
        <vt:lpwstr/>
      </vt:variant>
      <vt:variant>
        <vt:lpwstr>_Toc210597598</vt:lpwstr>
      </vt:variant>
      <vt:variant>
        <vt:i4>1900606</vt:i4>
      </vt:variant>
      <vt:variant>
        <vt:i4>248</vt:i4>
      </vt:variant>
      <vt:variant>
        <vt:i4>0</vt:i4>
      </vt:variant>
      <vt:variant>
        <vt:i4>5</vt:i4>
      </vt:variant>
      <vt:variant>
        <vt:lpwstr/>
      </vt:variant>
      <vt:variant>
        <vt:lpwstr>_Toc210597597</vt:lpwstr>
      </vt:variant>
      <vt:variant>
        <vt:i4>1900606</vt:i4>
      </vt:variant>
      <vt:variant>
        <vt:i4>242</vt:i4>
      </vt:variant>
      <vt:variant>
        <vt:i4>0</vt:i4>
      </vt:variant>
      <vt:variant>
        <vt:i4>5</vt:i4>
      </vt:variant>
      <vt:variant>
        <vt:lpwstr/>
      </vt:variant>
      <vt:variant>
        <vt:lpwstr>_Toc210597596</vt:lpwstr>
      </vt:variant>
      <vt:variant>
        <vt:i4>1900606</vt:i4>
      </vt:variant>
      <vt:variant>
        <vt:i4>236</vt:i4>
      </vt:variant>
      <vt:variant>
        <vt:i4>0</vt:i4>
      </vt:variant>
      <vt:variant>
        <vt:i4>5</vt:i4>
      </vt:variant>
      <vt:variant>
        <vt:lpwstr/>
      </vt:variant>
      <vt:variant>
        <vt:lpwstr>_Toc210597595</vt:lpwstr>
      </vt:variant>
      <vt:variant>
        <vt:i4>1900606</vt:i4>
      </vt:variant>
      <vt:variant>
        <vt:i4>230</vt:i4>
      </vt:variant>
      <vt:variant>
        <vt:i4>0</vt:i4>
      </vt:variant>
      <vt:variant>
        <vt:i4>5</vt:i4>
      </vt:variant>
      <vt:variant>
        <vt:lpwstr/>
      </vt:variant>
      <vt:variant>
        <vt:lpwstr>_Toc210597594</vt:lpwstr>
      </vt:variant>
      <vt:variant>
        <vt:i4>1900606</vt:i4>
      </vt:variant>
      <vt:variant>
        <vt:i4>224</vt:i4>
      </vt:variant>
      <vt:variant>
        <vt:i4>0</vt:i4>
      </vt:variant>
      <vt:variant>
        <vt:i4>5</vt:i4>
      </vt:variant>
      <vt:variant>
        <vt:lpwstr/>
      </vt:variant>
      <vt:variant>
        <vt:lpwstr>_Toc210597593</vt:lpwstr>
      </vt:variant>
      <vt:variant>
        <vt:i4>1900606</vt:i4>
      </vt:variant>
      <vt:variant>
        <vt:i4>218</vt:i4>
      </vt:variant>
      <vt:variant>
        <vt:i4>0</vt:i4>
      </vt:variant>
      <vt:variant>
        <vt:i4>5</vt:i4>
      </vt:variant>
      <vt:variant>
        <vt:lpwstr/>
      </vt:variant>
      <vt:variant>
        <vt:lpwstr>_Toc210597592</vt:lpwstr>
      </vt:variant>
      <vt:variant>
        <vt:i4>1900606</vt:i4>
      </vt:variant>
      <vt:variant>
        <vt:i4>212</vt:i4>
      </vt:variant>
      <vt:variant>
        <vt:i4>0</vt:i4>
      </vt:variant>
      <vt:variant>
        <vt:i4>5</vt:i4>
      </vt:variant>
      <vt:variant>
        <vt:lpwstr/>
      </vt:variant>
      <vt:variant>
        <vt:lpwstr>_Toc210597591</vt:lpwstr>
      </vt:variant>
      <vt:variant>
        <vt:i4>1900606</vt:i4>
      </vt:variant>
      <vt:variant>
        <vt:i4>206</vt:i4>
      </vt:variant>
      <vt:variant>
        <vt:i4>0</vt:i4>
      </vt:variant>
      <vt:variant>
        <vt:i4>5</vt:i4>
      </vt:variant>
      <vt:variant>
        <vt:lpwstr/>
      </vt:variant>
      <vt:variant>
        <vt:lpwstr>_Toc210597590</vt:lpwstr>
      </vt:variant>
      <vt:variant>
        <vt:i4>1835070</vt:i4>
      </vt:variant>
      <vt:variant>
        <vt:i4>200</vt:i4>
      </vt:variant>
      <vt:variant>
        <vt:i4>0</vt:i4>
      </vt:variant>
      <vt:variant>
        <vt:i4>5</vt:i4>
      </vt:variant>
      <vt:variant>
        <vt:lpwstr/>
      </vt:variant>
      <vt:variant>
        <vt:lpwstr>_Toc210597589</vt:lpwstr>
      </vt:variant>
      <vt:variant>
        <vt:i4>1835070</vt:i4>
      </vt:variant>
      <vt:variant>
        <vt:i4>194</vt:i4>
      </vt:variant>
      <vt:variant>
        <vt:i4>0</vt:i4>
      </vt:variant>
      <vt:variant>
        <vt:i4>5</vt:i4>
      </vt:variant>
      <vt:variant>
        <vt:lpwstr/>
      </vt:variant>
      <vt:variant>
        <vt:lpwstr>_Toc210597588</vt:lpwstr>
      </vt:variant>
      <vt:variant>
        <vt:i4>1835070</vt:i4>
      </vt:variant>
      <vt:variant>
        <vt:i4>188</vt:i4>
      </vt:variant>
      <vt:variant>
        <vt:i4>0</vt:i4>
      </vt:variant>
      <vt:variant>
        <vt:i4>5</vt:i4>
      </vt:variant>
      <vt:variant>
        <vt:lpwstr/>
      </vt:variant>
      <vt:variant>
        <vt:lpwstr>_Toc210597587</vt:lpwstr>
      </vt:variant>
      <vt:variant>
        <vt:i4>1835070</vt:i4>
      </vt:variant>
      <vt:variant>
        <vt:i4>182</vt:i4>
      </vt:variant>
      <vt:variant>
        <vt:i4>0</vt:i4>
      </vt:variant>
      <vt:variant>
        <vt:i4>5</vt:i4>
      </vt:variant>
      <vt:variant>
        <vt:lpwstr/>
      </vt:variant>
      <vt:variant>
        <vt:lpwstr>_Toc210597586</vt:lpwstr>
      </vt:variant>
      <vt:variant>
        <vt:i4>1835070</vt:i4>
      </vt:variant>
      <vt:variant>
        <vt:i4>176</vt:i4>
      </vt:variant>
      <vt:variant>
        <vt:i4>0</vt:i4>
      </vt:variant>
      <vt:variant>
        <vt:i4>5</vt:i4>
      </vt:variant>
      <vt:variant>
        <vt:lpwstr/>
      </vt:variant>
      <vt:variant>
        <vt:lpwstr>_Toc210597585</vt:lpwstr>
      </vt:variant>
      <vt:variant>
        <vt:i4>1835070</vt:i4>
      </vt:variant>
      <vt:variant>
        <vt:i4>170</vt:i4>
      </vt:variant>
      <vt:variant>
        <vt:i4>0</vt:i4>
      </vt:variant>
      <vt:variant>
        <vt:i4>5</vt:i4>
      </vt:variant>
      <vt:variant>
        <vt:lpwstr/>
      </vt:variant>
      <vt:variant>
        <vt:lpwstr>_Toc210597584</vt:lpwstr>
      </vt:variant>
      <vt:variant>
        <vt:i4>1835070</vt:i4>
      </vt:variant>
      <vt:variant>
        <vt:i4>164</vt:i4>
      </vt:variant>
      <vt:variant>
        <vt:i4>0</vt:i4>
      </vt:variant>
      <vt:variant>
        <vt:i4>5</vt:i4>
      </vt:variant>
      <vt:variant>
        <vt:lpwstr/>
      </vt:variant>
      <vt:variant>
        <vt:lpwstr>_Toc210597583</vt:lpwstr>
      </vt:variant>
      <vt:variant>
        <vt:i4>1835070</vt:i4>
      </vt:variant>
      <vt:variant>
        <vt:i4>158</vt:i4>
      </vt:variant>
      <vt:variant>
        <vt:i4>0</vt:i4>
      </vt:variant>
      <vt:variant>
        <vt:i4>5</vt:i4>
      </vt:variant>
      <vt:variant>
        <vt:lpwstr/>
      </vt:variant>
      <vt:variant>
        <vt:lpwstr>_Toc210597582</vt:lpwstr>
      </vt:variant>
      <vt:variant>
        <vt:i4>1835070</vt:i4>
      </vt:variant>
      <vt:variant>
        <vt:i4>152</vt:i4>
      </vt:variant>
      <vt:variant>
        <vt:i4>0</vt:i4>
      </vt:variant>
      <vt:variant>
        <vt:i4>5</vt:i4>
      </vt:variant>
      <vt:variant>
        <vt:lpwstr/>
      </vt:variant>
      <vt:variant>
        <vt:lpwstr>_Toc210597581</vt:lpwstr>
      </vt:variant>
      <vt:variant>
        <vt:i4>1835070</vt:i4>
      </vt:variant>
      <vt:variant>
        <vt:i4>146</vt:i4>
      </vt:variant>
      <vt:variant>
        <vt:i4>0</vt:i4>
      </vt:variant>
      <vt:variant>
        <vt:i4>5</vt:i4>
      </vt:variant>
      <vt:variant>
        <vt:lpwstr/>
      </vt:variant>
      <vt:variant>
        <vt:lpwstr>_Toc210597580</vt:lpwstr>
      </vt:variant>
      <vt:variant>
        <vt:i4>1245246</vt:i4>
      </vt:variant>
      <vt:variant>
        <vt:i4>140</vt:i4>
      </vt:variant>
      <vt:variant>
        <vt:i4>0</vt:i4>
      </vt:variant>
      <vt:variant>
        <vt:i4>5</vt:i4>
      </vt:variant>
      <vt:variant>
        <vt:lpwstr/>
      </vt:variant>
      <vt:variant>
        <vt:lpwstr>_Toc210597579</vt:lpwstr>
      </vt:variant>
      <vt:variant>
        <vt:i4>1245246</vt:i4>
      </vt:variant>
      <vt:variant>
        <vt:i4>134</vt:i4>
      </vt:variant>
      <vt:variant>
        <vt:i4>0</vt:i4>
      </vt:variant>
      <vt:variant>
        <vt:i4>5</vt:i4>
      </vt:variant>
      <vt:variant>
        <vt:lpwstr/>
      </vt:variant>
      <vt:variant>
        <vt:lpwstr>_Toc210597578</vt:lpwstr>
      </vt:variant>
      <vt:variant>
        <vt:i4>1245246</vt:i4>
      </vt:variant>
      <vt:variant>
        <vt:i4>128</vt:i4>
      </vt:variant>
      <vt:variant>
        <vt:i4>0</vt:i4>
      </vt:variant>
      <vt:variant>
        <vt:i4>5</vt:i4>
      </vt:variant>
      <vt:variant>
        <vt:lpwstr/>
      </vt:variant>
      <vt:variant>
        <vt:lpwstr>_Toc210597577</vt:lpwstr>
      </vt:variant>
      <vt:variant>
        <vt:i4>1245246</vt:i4>
      </vt:variant>
      <vt:variant>
        <vt:i4>122</vt:i4>
      </vt:variant>
      <vt:variant>
        <vt:i4>0</vt:i4>
      </vt:variant>
      <vt:variant>
        <vt:i4>5</vt:i4>
      </vt:variant>
      <vt:variant>
        <vt:lpwstr/>
      </vt:variant>
      <vt:variant>
        <vt:lpwstr>_Toc210597576</vt:lpwstr>
      </vt:variant>
      <vt:variant>
        <vt:i4>1245246</vt:i4>
      </vt:variant>
      <vt:variant>
        <vt:i4>116</vt:i4>
      </vt:variant>
      <vt:variant>
        <vt:i4>0</vt:i4>
      </vt:variant>
      <vt:variant>
        <vt:i4>5</vt:i4>
      </vt:variant>
      <vt:variant>
        <vt:lpwstr/>
      </vt:variant>
      <vt:variant>
        <vt:lpwstr>_Toc210597575</vt:lpwstr>
      </vt:variant>
      <vt:variant>
        <vt:i4>1245246</vt:i4>
      </vt:variant>
      <vt:variant>
        <vt:i4>110</vt:i4>
      </vt:variant>
      <vt:variant>
        <vt:i4>0</vt:i4>
      </vt:variant>
      <vt:variant>
        <vt:i4>5</vt:i4>
      </vt:variant>
      <vt:variant>
        <vt:lpwstr/>
      </vt:variant>
      <vt:variant>
        <vt:lpwstr>_Toc210597574</vt:lpwstr>
      </vt:variant>
      <vt:variant>
        <vt:i4>1245246</vt:i4>
      </vt:variant>
      <vt:variant>
        <vt:i4>104</vt:i4>
      </vt:variant>
      <vt:variant>
        <vt:i4>0</vt:i4>
      </vt:variant>
      <vt:variant>
        <vt:i4>5</vt:i4>
      </vt:variant>
      <vt:variant>
        <vt:lpwstr/>
      </vt:variant>
      <vt:variant>
        <vt:lpwstr>_Toc210597573</vt:lpwstr>
      </vt:variant>
      <vt:variant>
        <vt:i4>1245246</vt:i4>
      </vt:variant>
      <vt:variant>
        <vt:i4>98</vt:i4>
      </vt:variant>
      <vt:variant>
        <vt:i4>0</vt:i4>
      </vt:variant>
      <vt:variant>
        <vt:i4>5</vt:i4>
      </vt:variant>
      <vt:variant>
        <vt:lpwstr/>
      </vt:variant>
      <vt:variant>
        <vt:lpwstr>_Toc210597572</vt:lpwstr>
      </vt:variant>
      <vt:variant>
        <vt:i4>1245246</vt:i4>
      </vt:variant>
      <vt:variant>
        <vt:i4>92</vt:i4>
      </vt:variant>
      <vt:variant>
        <vt:i4>0</vt:i4>
      </vt:variant>
      <vt:variant>
        <vt:i4>5</vt:i4>
      </vt:variant>
      <vt:variant>
        <vt:lpwstr/>
      </vt:variant>
      <vt:variant>
        <vt:lpwstr>_Toc210597571</vt:lpwstr>
      </vt:variant>
      <vt:variant>
        <vt:i4>1245246</vt:i4>
      </vt:variant>
      <vt:variant>
        <vt:i4>86</vt:i4>
      </vt:variant>
      <vt:variant>
        <vt:i4>0</vt:i4>
      </vt:variant>
      <vt:variant>
        <vt:i4>5</vt:i4>
      </vt:variant>
      <vt:variant>
        <vt:lpwstr/>
      </vt:variant>
      <vt:variant>
        <vt:lpwstr>_Toc210597570</vt:lpwstr>
      </vt:variant>
      <vt:variant>
        <vt:i4>1179710</vt:i4>
      </vt:variant>
      <vt:variant>
        <vt:i4>80</vt:i4>
      </vt:variant>
      <vt:variant>
        <vt:i4>0</vt:i4>
      </vt:variant>
      <vt:variant>
        <vt:i4>5</vt:i4>
      </vt:variant>
      <vt:variant>
        <vt:lpwstr/>
      </vt:variant>
      <vt:variant>
        <vt:lpwstr>_Toc210597569</vt:lpwstr>
      </vt:variant>
      <vt:variant>
        <vt:i4>1179710</vt:i4>
      </vt:variant>
      <vt:variant>
        <vt:i4>74</vt:i4>
      </vt:variant>
      <vt:variant>
        <vt:i4>0</vt:i4>
      </vt:variant>
      <vt:variant>
        <vt:i4>5</vt:i4>
      </vt:variant>
      <vt:variant>
        <vt:lpwstr/>
      </vt:variant>
      <vt:variant>
        <vt:lpwstr>_Toc210597568</vt:lpwstr>
      </vt:variant>
      <vt:variant>
        <vt:i4>1179710</vt:i4>
      </vt:variant>
      <vt:variant>
        <vt:i4>68</vt:i4>
      </vt:variant>
      <vt:variant>
        <vt:i4>0</vt:i4>
      </vt:variant>
      <vt:variant>
        <vt:i4>5</vt:i4>
      </vt:variant>
      <vt:variant>
        <vt:lpwstr/>
      </vt:variant>
      <vt:variant>
        <vt:lpwstr>_Toc210597567</vt:lpwstr>
      </vt:variant>
      <vt:variant>
        <vt:i4>1179710</vt:i4>
      </vt:variant>
      <vt:variant>
        <vt:i4>62</vt:i4>
      </vt:variant>
      <vt:variant>
        <vt:i4>0</vt:i4>
      </vt:variant>
      <vt:variant>
        <vt:i4>5</vt:i4>
      </vt:variant>
      <vt:variant>
        <vt:lpwstr/>
      </vt:variant>
      <vt:variant>
        <vt:lpwstr>_Toc210597566</vt:lpwstr>
      </vt:variant>
      <vt:variant>
        <vt:i4>1179710</vt:i4>
      </vt:variant>
      <vt:variant>
        <vt:i4>56</vt:i4>
      </vt:variant>
      <vt:variant>
        <vt:i4>0</vt:i4>
      </vt:variant>
      <vt:variant>
        <vt:i4>5</vt:i4>
      </vt:variant>
      <vt:variant>
        <vt:lpwstr/>
      </vt:variant>
      <vt:variant>
        <vt:lpwstr>_Toc210597565</vt:lpwstr>
      </vt:variant>
      <vt:variant>
        <vt:i4>1179710</vt:i4>
      </vt:variant>
      <vt:variant>
        <vt:i4>50</vt:i4>
      </vt:variant>
      <vt:variant>
        <vt:i4>0</vt:i4>
      </vt:variant>
      <vt:variant>
        <vt:i4>5</vt:i4>
      </vt:variant>
      <vt:variant>
        <vt:lpwstr/>
      </vt:variant>
      <vt:variant>
        <vt:lpwstr>_Toc210597564</vt:lpwstr>
      </vt:variant>
      <vt:variant>
        <vt:i4>1179710</vt:i4>
      </vt:variant>
      <vt:variant>
        <vt:i4>44</vt:i4>
      </vt:variant>
      <vt:variant>
        <vt:i4>0</vt:i4>
      </vt:variant>
      <vt:variant>
        <vt:i4>5</vt:i4>
      </vt:variant>
      <vt:variant>
        <vt:lpwstr/>
      </vt:variant>
      <vt:variant>
        <vt:lpwstr>_Toc210597563</vt:lpwstr>
      </vt:variant>
      <vt:variant>
        <vt:i4>1179710</vt:i4>
      </vt:variant>
      <vt:variant>
        <vt:i4>38</vt:i4>
      </vt:variant>
      <vt:variant>
        <vt:i4>0</vt:i4>
      </vt:variant>
      <vt:variant>
        <vt:i4>5</vt:i4>
      </vt:variant>
      <vt:variant>
        <vt:lpwstr/>
      </vt:variant>
      <vt:variant>
        <vt:lpwstr>_Toc210597562</vt:lpwstr>
      </vt:variant>
      <vt:variant>
        <vt:i4>1179710</vt:i4>
      </vt:variant>
      <vt:variant>
        <vt:i4>32</vt:i4>
      </vt:variant>
      <vt:variant>
        <vt:i4>0</vt:i4>
      </vt:variant>
      <vt:variant>
        <vt:i4>5</vt:i4>
      </vt:variant>
      <vt:variant>
        <vt:lpwstr/>
      </vt:variant>
      <vt:variant>
        <vt:lpwstr>_Toc210597561</vt:lpwstr>
      </vt:variant>
      <vt:variant>
        <vt:i4>1179710</vt:i4>
      </vt:variant>
      <vt:variant>
        <vt:i4>26</vt:i4>
      </vt:variant>
      <vt:variant>
        <vt:i4>0</vt:i4>
      </vt:variant>
      <vt:variant>
        <vt:i4>5</vt:i4>
      </vt:variant>
      <vt:variant>
        <vt:lpwstr/>
      </vt:variant>
      <vt:variant>
        <vt:lpwstr>_Toc210597560</vt:lpwstr>
      </vt:variant>
      <vt:variant>
        <vt:i4>1114174</vt:i4>
      </vt:variant>
      <vt:variant>
        <vt:i4>20</vt:i4>
      </vt:variant>
      <vt:variant>
        <vt:i4>0</vt:i4>
      </vt:variant>
      <vt:variant>
        <vt:i4>5</vt:i4>
      </vt:variant>
      <vt:variant>
        <vt:lpwstr/>
      </vt:variant>
      <vt:variant>
        <vt:lpwstr>_Toc210597559</vt:lpwstr>
      </vt:variant>
      <vt:variant>
        <vt:i4>1114174</vt:i4>
      </vt:variant>
      <vt:variant>
        <vt:i4>14</vt:i4>
      </vt:variant>
      <vt:variant>
        <vt:i4>0</vt:i4>
      </vt:variant>
      <vt:variant>
        <vt:i4>5</vt:i4>
      </vt:variant>
      <vt:variant>
        <vt:lpwstr/>
      </vt:variant>
      <vt:variant>
        <vt:lpwstr>_Toc210597558</vt:lpwstr>
      </vt:variant>
      <vt:variant>
        <vt:i4>1114174</vt:i4>
      </vt:variant>
      <vt:variant>
        <vt:i4>8</vt:i4>
      </vt:variant>
      <vt:variant>
        <vt:i4>0</vt:i4>
      </vt:variant>
      <vt:variant>
        <vt:i4>5</vt:i4>
      </vt:variant>
      <vt:variant>
        <vt:lpwstr/>
      </vt:variant>
      <vt:variant>
        <vt:lpwstr>_Toc210597557</vt:lpwstr>
      </vt:variant>
      <vt:variant>
        <vt:i4>1114174</vt:i4>
      </vt:variant>
      <vt:variant>
        <vt:i4>2</vt:i4>
      </vt:variant>
      <vt:variant>
        <vt:i4>0</vt:i4>
      </vt:variant>
      <vt:variant>
        <vt:i4>5</vt:i4>
      </vt:variant>
      <vt:variant>
        <vt:lpwstr/>
      </vt:variant>
      <vt:variant>
        <vt:lpwstr>_Toc2105975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ub Maghawry Abouzid</dc:creator>
  <cp:keywords/>
  <dc:description/>
  <cp:lastModifiedBy>Zenub Abouzid</cp:lastModifiedBy>
  <cp:revision>4</cp:revision>
  <cp:lastPrinted>2025-12-08T10:35:00Z</cp:lastPrinted>
  <dcterms:created xsi:type="dcterms:W3CDTF">2025-12-08T10:34:00Z</dcterms:created>
  <dcterms:modified xsi:type="dcterms:W3CDTF">2025-12-0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357148-efe7-4de3-9cbe-e45eb035b3f8</vt:lpwstr>
  </property>
  <property fmtid="{D5CDD505-2E9C-101B-9397-08002B2CF9AE}" pid="3" name="ContentTypeId">
    <vt:lpwstr>0x0101005B985BA921E19F479CD09AB1EE36D168</vt:lpwstr>
  </property>
  <property fmtid="{D5CDD505-2E9C-101B-9397-08002B2CF9AE}" pid="4" name="ZOTERO_PREF_1">
    <vt:lpwstr>&lt;data data-version="3" zotero-version="7.0.30"&gt;&lt;session id="HkUsVobr"/&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 name="dontAskDelayCitationUpdates" value="true"/&gt;&lt;/prefs&gt;&lt;/data&gt;</vt:lpwstr>
  </property>
</Properties>
</file>